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D703021" w14:textId="1EB2D991" w:rsidR="000C5AC7" w:rsidRPr="00445C24" w:rsidRDefault="003C160D" w:rsidP="007D1219">
      <w:pPr>
        <w:pStyle w:val="Title"/>
        <w:spacing w:line="480" w:lineRule="auto"/>
        <w:rPr>
          <w:rFonts w:ascii="Times New Roman" w:hAnsi="Times New Roman"/>
          <w:b/>
          <w:color w:val="00000A"/>
          <w:sz w:val="28"/>
          <w:szCs w:val="28"/>
          <w:lang w:val="en-AU"/>
        </w:rPr>
      </w:pPr>
      <w:r w:rsidRPr="00445C24">
        <w:rPr>
          <w:rFonts w:ascii="Times New Roman" w:hAnsi="Times New Roman"/>
          <w:b/>
          <w:color w:val="00000A"/>
          <w:sz w:val="28"/>
          <w:szCs w:val="28"/>
          <w:lang w:val="en-AU"/>
        </w:rPr>
        <w:t>M</w:t>
      </w:r>
      <w:r w:rsidR="001D6C1C" w:rsidRPr="00445C24">
        <w:rPr>
          <w:rFonts w:ascii="Times New Roman" w:hAnsi="Times New Roman"/>
          <w:b/>
          <w:color w:val="00000A"/>
          <w:sz w:val="28"/>
          <w:szCs w:val="28"/>
          <w:lang w:val="en-AU"/>
        </w:rPr>
        <w:t xml:space="preserve">ethods </w:t>
      </w:r>
      <w:r w:rsidR="00E3563D" w:rsidRPr="00445C24">
        <w:rPr>
          <w:rFonts w:ascii="Times New Roman" w:hAnsi="Times New Roman"/>
          <w:b/>
          <w:color w:val="00000A"/>
          <w:sz w:val="28"/>
          <w:szCs w:val="28"/>
          <w:lang w:val="en-AU"/>
        </w:rPr>
        <w:t xml:space="preserve">for testing </w:t>
      </w:r>
      <w:r w:rsidR="002D2589" w:rsidRPr="00445C24">
        <w:rPr>
          <w:rFonts w:ascii="Times New Roman" w:hAnsi="Times New Roman"/>
          <w:b/>
          <w:color w:val="00000A"/>
          <w:sz w:val="28"/>
          <w:szCs w:val="28"/>
          <w:lang w:val="en-AU"/>
        </w:rPr>
        <w:t>publication</w:t>
      </w:r>
      <w:r w:rsidR="00E77033" w:rsidRPr="00445C24">
        <w:rPr>
          <w:rFonts w:ascii="Times New Roman" w:hAnsi="Times New Roman"/>
          <w:b/>
          <w:color w:val="00000A"/>
          <w:sz w:val="28"/>
          <w:szCs w:val="28"/>
          <w:lang w:val="en-AU"/>
        </w:rPr>
        <w:t xml:space="preserve"> bias</w:t>
      </w:r>
      <w:r w:rsidR="006A25B6" w:rsidRPr="00445C24">
        <w:rPr>
          <w:rFonts w:ascii="Times New Roman" w:hAnsi="Times New Roman"/>
          <w:b/>
          <w:color w:val="00000A"/>
          <w:sz w:val="28"/>
          <w:szCs w:val="28"/>
          <w:lang w:val="en-AU"/>
        </w:rPr>
        <w:t xml:space="preserve"> </w:t>
      </w:r>
      <w:r w:rsidRPr="00445C24">
        <w:rPr>
          <w:rFonts w:ascii="Times New Roman" w:hAnsi="Times New Roman"/>
          <w:b/>
          <w:color w:val="00000A"/>
          <w:sz w:val="28"/>
          <w:szCs w:val="28"/>
          <w:lang w:val="en-AU"/>
        </w:rPr>
        <w:t>in ecological and evolutionary meta-analyses</w:t>
      </w:r>
      <w:r w:rsidR="00430E9D" w:rsidRPr="00445C24">
        <w:rPr>
          <w:rFonts w:ascii="Times New Roman" w:hAnsi="Times New Roman"/>
          <w:b/>
          <w:color w:val="00000A"/>
          <w:sz w:val="28"/>
          <w:szCs w:val="28"/>
          <w:lang w:val="en-AU"/>
        </w:rPr>
        <w:t xml:space="preserve"> </w:t>
      </w:r>
    </w:p>
    <w:p w14:paraId="6DEF99B0" w14:textId="77777777" w:rsidR="005A7DF0" w:rsidRPr="00FC0B5D" w:rsidRDefault="00474373" w:rsidP="005A7DF0">
      <w:pPr>
        <w:spacing w:line="480" w:lineRule="auto"/>
        <w:rPr>
          <w:rStyle w:val="LineNumber"/>
        </w:rPr>
      </w:pPr>
      <w:r w:rsidRPr="00FC0B5D">
        <w:rPr>
          <w:rStyle w:val="LineNumber"/>
        </w:rPr>
        <w:t>Shinichi Nakagawa</w:t>
      </w:r>
      <w:r w:rsidRPr="00FC0B5D">
        <w:rPr>
          <w:rFonts w:eastAsia="MS PGothic"/>
          <w:iCs/>
          <w:vertAlign w:val="superscript"/>
        </w:rPr>
        <w:t>1</w:t>
      </w:r>
      <w:r w:rsidR="008F21A1" w:rsidRPr="00FC0B5D">
        <w:rPr>
          <w:rFonts w:eastAsia="MS PGothic"/>
          <w:iCs/>
          <w:vertAlign w:val="superscript"/>
        </w:rPr>
        <w:t>*</w:t>
      </w:r>
      <w:r w:rsidRPr="00FC0B5D">
        <w:rPr>
          <w:rStyle w:val="LineNumber"/>
        </w:rPr>
        <w:t>, Malgorzata Lagisz</w:t>
      </w:r>
      <w:r w:rsidRPr="00FC0B5D">
        <w:rPr>
          <w:rFonts w:eastAsia="MS PGothic"/>
          <w:iCs/>
          <w:vertAlign w:val="superscript"/>
        </w:rPr>
        <w:t>1</w:t>
      </w:r>
      <w:r w:rsidRPr="00FC0B5D">
        <w:rPr>
          <w:rStyle w:val="LineNumber"/>
        </w:rPr>
        <w:t xml:space="preserve">, </w:t>
      </w:r>
      <w:r w:rsidR="002D2589" w:rsidRPr="00FC0B5D">
        <w:rPr>
          <w:rStyle w:val="LineNumber"/>
        </w:rPr>
        <w:t>Michael D. Jennions</w:t>
      </w:r>
      <w:r w:rsidR="002D2589" w:rsidRPr="00FC0B5D">
        <w:rPr>
          <w:rStyle w:val="LineNumber"/>
          <w:vertAlign w:val="superscript"/>
        </w:rPr>
        <w:t>2</w:t>
      </w:r>
      <w:r w:rsidR="002D2589" w:rsidRPr="00FC0B5D">
        <w:rPr>
          <w:rStyle w:val="LineNumber"/>
        </w:rPr>
        <w:t>, Julia Koricheva</w:t>
      </w:r>
      <w:r w:rsidR="002D2589" w:rsidRPr="00FC0B5D">
        <w:rPr>
          <w:rStyle w:val="LineNumber"/>
          <w:vertAlign w:val="superscript"/>
        </w:rPr>
        <w:t>3</w:t>
      </w:r>
      <w:r w:rsidR="002D2589" w:rsidRPr="00FC0B5D">
        <w:rPr>
          <w:rStyle w:val="LineNumber"/>
        </w:rPr>
        <w:t>, Daniel W.A. Noble</w:t>
      </w:r>
      <w:r w:rsidR="002D2589" w:rsidRPr="00FC0B5D">
        <w:rPr>
          <w:rStyle w:val="LineNumber"/>
          <w:vertAlign w:val="superscript"/>
        </w:rPr>
        <w:t>2</w:t>
      </w:r>
      <w:r w:rsidR="002D2589" w:rsidRPr="00FC0B5D">
        <w:rPr>
          <w:rStyle w:val="LineNumber"/>
        </w:rPr>
        <w:t>, Timothy H. Parker</w:t>
      </w:r>
      <w:r w:rsidR="002D2589" w:rsidRPr="00FC0B5D">
        <w:rPr>
          <w:rStyle w:val="LineNumber"/>
          <w:vertAlign w:val="superscript"/>
        </w:rPr>
        <w:t>4</w:t>
      </w:r>
      <w:r w:rsidR="002D2589" w:rsidRPr="00FC0B5D">
        <w:rPr>
          <w:rStyle w:val="LineNumber"/>
        </w:rPr>
        <w:t xml:space="preserve">, </w:t>
      </w:r>
      <w:r w:rsidR="00474129" w:rsidRPr="00FC0B5D">
        <w:rPr>
          <w:rStyle w:val="LineNumber"/>
        </w:rPr>
        <w:t>Alfredo</w:t>
      </w:r>
      <w:r w:rsidR="00872A89" w:rsidRPr="00FC0B5D">
        <w:rPr>
          <w:rStyle w:val="LineNumber"/>
        </w:rPr>
        <w:t xml:space="preserve"> </w:t>
      </w:r>
      <w:r w:rsidR="003B0932" w:rsidRPr="00FC0B5D">
        <w:rPr>
          <w:rStyle w:val="LineNumber"/>
        </w:rPr>
        <w:t>Sánchez-Tójar</w:t>
      </w:r>
      <w:r w:rsidR="00872A89" w:rsidRPr="00FC0B5D">
        <w:rPr>
          <w:rStyle w:val="LineNumber"/>
          <w:vertAlign w:val="superscript"/>
        </w:rPr>
        <w:t>5</w:t>
      </w:r>
      <w:r w:rsidR="00474129" w:rsidRPr="00FC0B5D">
        <w:rPr>
          <w:rStyle w:val="LineNumber"/>
        </w:rPr>
        <w:t>,</w:t>
      </w:r>
      <w:r w:rsidR="003B0932" w:rsidRPr="00FC0B5D">
        <w:rPr>
          <w:rStyle w:val="LineNumber"/>
        </w:rPr>
        <w:t xml:space="preserve"> </w:t>
      </w:r>
      <w:r w:rsidR="00474129" w:rsidRPr="00FC0B5D">
        <w:rPr>
          <w:rStyle w:val="LineNumber"/>
        </w:rPr>
        <w:t>Yefeng Yang</w:t>
      </w:r>
      <w:r w:rsidR="00474129" w:rsidRPr="00FC0B5D">
        <w:rPr>
          <w:rFonts w:eastAsia="MS PGothic"/>
          <w:iCs/>
          <w:vertAlign w:val="superscript"/>
        </w:rPr>
        <w:t>1</w:t>
      </w:r>
      <w:r w:rsidR="00474129" w:rsidRPr="00FC0B5D">
        <w:rPr>
          <w:rStyle w:val="LineNumber"/>
        </w:rPr>
        <w:t>,</w:t>
      </w:r>
      <w:r w:rsidR="00486FC6" w:rsidRPr="00FC0B5D">
        <w:rPr>
          <w:rStyle w:val="LineNumber"/>
        </w:rPr>
        <w:t xml:space="preserve"> &amp;</w:t>
      </w:r>
      <w:r w:rsidR="00B24CD0" w:rsidRPr="00FC0B5D">
        <w:rPr>
          <w:rStyle w:val="LineNumber"/>
        </w:rPr>
        <w:t xml:space="preserve"> </w:t>
      </w:r>
      <w:r w:rsidR="00610791" w:rsidRPr="00FC0B5D">
        <w:rPr>
          <w:rStyle w:val="LineNumber"/>
        </w:rPr>
        <w:t>R</w:t>
      </w:r>
      <w:r w:rsidR="002D2589" w:rsidRPr="00FC0B5D">
        <w:rPr>
          <w:rStyle w:val="LineNumber"/>
        </w:rPr>
        <w:t>ose E. O’Dea</w:t>
      </w:r>
      <w:r w:rsidR="002D2589" w:rsidRPr="00FC0B5D">
        <w:rPr>
          <w:rFonts w:eastAsia="MS PGothic"/>
          <w:iCs/>
          <w:vertAlign w:val="superscript"/>
        </w:rPr>
        <w:t>1</w:t>
      </w:r>
    </w:p>
    <w:p w14:paraId="1E42FB53" w14:textId="1BE7EF4C" w:rsidR="005A7DF0" w:rsidRPr="00FC0B5D" w:rsidRDefault="005A7DF0" w:rsidP="007D1219">
      <w:pPr>
        <w:spacing w:line="480" w:lineRule="auto"/>
        <w:rPr>
          <w:rStyle w:val="LineNumber"/>
        </w:rPr>
      </w:pPr>
    </w:p>
    <w:p w14:paraId="3B07E3C1" w14:textId="24284AAC" w:rsidR="000C5AC7" w:rsidRPr="00FC0B5D" w:rsidRDefault="00474373" w:rsidP="007D1219">
      <w:pPr>
        <w:spacing w:line="480" w:lineRule="auto"/>
        <w:rPr>
          <w:rFonts w:eastAsia="MS PGothic"/>
          <w:iCs/>
        </w:rPr>
      </w:pPr>
      <w:r w:rsidRPr="00FC0B5D">
        <w:rPr>
          <w:rFonts w:eastAsia="MS PGothic"/>
          <w:iCs/>
          <w:vertAlign w:val="superscript"/>
        </w:rPr>
        <w:t xml:space="preserve">1 </w:t>
      </w:r>
      <w:r w:rsidR="002751DF" w:rsidRPr="00FC0B5D">
        <w:t>Evolution &amp; Ecology Research Centre and School of Biological, Earth and Environmental Sciences, University of New South Wales, Sydney, NSW 2052, Australia</w:t>
      </w:r>
    </w:p>
    <w:p w14:paraId="3F02D73F" w14:textId="04E8E4D9" w:rsidR="00474373" w:rsidRPr="00FC0B5D" w:rsidRDefault="00474373" w:rsidP="007D1219">
      <w:pPr>
        <w:widowControl w:val="0"/>
        <w:spacing w:line="480" w:lineRule="auto"/>
        <w:rPr>
          <w:lang w:eastAsia="en-US"/>
        </w:rPr>
      </w:pPr>
      <w:r w:rsidRPr="00FC0B5D">
        <w:rPr>
          <w:rFonts w:eastAsia="MS PGothic"/>
          <w:iCs/>
          <w:vertAlign w:val="superscript"/>
        </w:rPr>
        <w:t xml:space="preserve">2 </w:t>
      </w:r>
      <w:r w:rsidR="00E83AF8" w:rsidRPr="00FC0B5D">
        <w:rPr>
          <w:rFonts w:eastAsia="MS PGothic"/>
          <w:iCs/>
        </w:rPr>
        <w:t>Division of Ecology and Evolution, Research School of Biology, The Australian National University, Canberra, ACT, Australia</w:t>
      </w:r>
    </w:p>
    <w:p w14:paraId="44F34433" w14:textId="75A0160C" w:rsidR="000C5AC7" w:rsidRPr="00FC0B5D" w:rsidRDefault="00474373" w:rsidP="007D1219">
      <w:pPr>
        <w:spacing w:line="480" w:lineRule="auto"/>
        <w:rPr>
          <w:rFonts w:eastAsia="MS PGothic"/>
          <w:iCs/>
        </w:rPr>
      </w:pPr>
      <w:r w:rsidRPr="00FC0B5D">
        <w:rPr>
          <w:rFonts w:eastAsia="MS PGothic"/>
          <w:iCs/>
          <w:vertAlign w:val="superscript"/>
        </w:rPr>
        <w:t xml:space="preserve">3 </w:t>
      </w:r>
      <w:r w:rsidR="003857FE" w:rsidRPr="00FC0B5D">
        <w:rPr>
          <w:rFonts w:eastAsia="MS PGothic"/>
          <w:iCs/>
        </w:rPr>
        <w:t xml:space="preserve">Department of Biological Sciences, Royal Holloway University of London, </w:t>
      </w:r>
      <w:proofErr w:type="spellStart"/>
      <w:r w:rsidR="003857FE" w:rsidRPr="00FC0B5D">
        <w:rPr>
          <w:rFonts w:eastAsia="MS PGothic"/>
          <w:iCs/>
        </w:rPr>
        <w:t>Egham</w:t>
      </w:r>
      <w:proofErr w:type="spellEnd"/>
      <w:r w:rsidR="003857FE" w:rsidRPr="00FC0B5D">
        <w:rPr>
          <w:rFonts w:eastAsia="MS PGothic"/>
          <w:iCs/>
        </w:rPr>
        <w:t>, Surrey, TW20 0EX, U.K.</w:t>
      </w:r>
    </w:p>
    <w:p w14:paraId="4EB92183" w14:textId="197AB390" w:rsidR="003B0932" w:rsidRPr="00FC0B5D" w:rsidRDefault="003B0932" w:rsidP="007D1219">
      <w:pPr>
        <w:widowControl w:val="0"/>
        <w:spacing w:line="480" w:lineRule="auto"/>
        <w:rPr>
          <w:lang w:eastAsia="en-US"/>
        </w:rPr>
      </w:pPr>
      <w:r w:rsidRPr="00FC0B5D">
        <w:rPr>
          <w:rFonts w:eastAsia="MS PGothic"/>
          <w:iCs/>
          <w:vertAlign w:val="superscript"/>
        </w:rPr>
        <w:t xml:space="preserve">4 </w:t>
      </w:r>
      <w:r w:rsidR="00494961" w:rsidRPr="00FC0B5D">
        <w:rPr>
          <w:lang w:eastAsia="en-US"/>
        </w:rPr>
        <w:t>Department of Biology, Whitman College, Walla Walla, WA 99362, U.S.A</w:t>
      </w:r>
    </w:p>
    <w:p w14:paraId="2CF889D3" w14:textId="33BC68A6" w:rsidR="00173297" w:rsidRPr="00FC0B5D" w:rsidRDefault="003B0932" w:rsidP="007D1219">
      <w:pPr>
        <w:widowControl w:val="0"/>
        <w:spacing w:line="480" w:lineRule="auto"/>
        <w:rPr>
          <w:lang w:eastAsia="en-US"/>
        </w:rPr>
      </w:pPr>
      <w:r w:rsidRPr="00FC0B5D">
        <w:rPr>
          <w:rFonts w:eastAsia="MS PGothic"/>
          <w:iCs/>
          <w:vertAlign w:val="superscript"/>
        </w:rPr>
        <w:t xml:space="preserve">5 </w:t>
      </w:r>
      <w:r w:rsidR="00BC455D" w:rsidRPr="00FC0B5D">
        <w:rPr>
          <w:lang w:eastAsia="en-US"/>
        </w:rPr>
        <w:t>Evolutionary Biology, Bielefeld University, Bielefeld, 33615, Germany</w:t>
      </w:r>
    </w:p>
    <w:p w14:paraId="41CCD77D" w14:textId="77777777" w:rsidR="003B0932" w:rsidRPr="00FC0B5D" w:rsidRDefault="003B0932" w:rsidP="007D1219">
      <w:pPr>
        <w:spacing w:line="480" w:lineRule="auto"/>
        <w:rPr>
          <w:rFonts w:eastAsia="MS PGothic"/>
          <w:iCs/>
        </w:rPr>
      </w:pPr>
    </w:p>
    <w:p w14:paraId="74CE2DCF" w14:textId="7ED70814" w:rsidR="000C5AC7" w:rsidRPr="00FC0B5D" w:rsidRDefault="00474373" w:rsidP="007D1219">
      <w:pPr>
        <w:spacing w:line="480" w:lineRule="auto"/>
        <w:rPr>
          <w:rStyle w:val="LineNumber"/>
        </w:rPr>
      </w:pPr>
      <w:r w:rsidRPr="00FC0B5D">
        <w:rPr>
          <w:rStyle w:val="LineNumber"/>
        </w:rPr>
        <w:t>*</w:t>
      </w:r>
      <w:r w:rsidR="002751DF" w:rsidRPr="00FC0B5D">
        <w:rPr>
          <w:rStyle w:val="LineNumber"/>
        </w:rPr>
        <w:t xml:space="preserve"> Correspondence</w:t>
      </w:r>
      <w:r w:rsidRPr="00FC0B5D">
        <w:rPr>
          <w:rStyle w:val="LineNumber"/>
        </w:rPr>
        <w:t xml:space="preserve">: S. Nakagawa </w:t>
      </w:r>
    </w:p>
    <w:p w14:paraId="24C0514B" w14:textId="627D8538" w:rsidR="000C5AC7" w:rsidRDefault="00474373" w:rsidP="007D1219">
      <w:pPr>
        <w:spacing w:line="480" w:lineRule="auto"/>
      </w:pPr>
      <w:r w:rsidRPr="00FC0B5D">
        <w:rPr>
          <w:rStyle w:val="LineNumber"/>
        </w:rPr>
        <w:t xml:space="preserve">e-mail: </w:t>
      </w:r>
      <w:hyperlink r:id="rId9">
        <w:bookmarkStart w:id="0" w:name="OLE_LINK147"/>
        <w:bookmarkStart w:id="1" w:name="OLE_LINK148"/>
        <w:bookmarkEnd w:id="0"/>
        <w:bookmarkEnd w:id="1"/>
        <w:r w:rsidRPr="00FC0B5D">
          <w:rPr>
            <w:rStyle w:val="LienInternet"/>
          </w:rPr>
          <w:t>s.nakagawa@unsw.edu.au</w:t>
        </w:r>
      </w:hyperlink>
      <w:r w:rsidRPr="00FC0B5D">
        <w:t xml:space="preserve"> </w:t>
      </w:r>
    </w:p>
    <w:p w14:paraId="046C9D20" w14:textId="77777777" w:rsidR="005A7DF0" w:rsidRPr="00FC0B5D" w:rsidRDefault="005A7DF0" w:rsidP="007D1219">
      <w:pPr>
        <w:spacing w:line="480" w:lineRule="auto"/>
      </w:pPr>
    </w:p>
    <w:p w14:paraId="5C03BB72" w14:textId="46C77E9F" w:rsidR="00A14A51" w:rsidRDefault="00A14A51" w:rsidP="007D1219">
      <w:pPr>
        <w:spacing w:line="480" w:lineRule="auto"/>
      </w:pPr>
      <w:r w:rsidRPr="00DE538A">
        <w:t xml:space="preserve">Short title: </w:t>
      </w:r>
      <w:r w:rsidR="00A711A7" w:rsidRPr="00B7367D">
        <w:t>P</w:t>
      </w:r>
      <w:r w:rsidR="002D2589" w:rsidRPr="00B7367D">
        <w:t>ublication bias</w:t>
      </w:r>
      <w:r w:rsidR="00A711A7" w:rsidRPr="00B7367D">
        <w:t xml:space="preserve"> tests for ecology </w:t>
      </w:r>
      <w:r w:rsidR="00DF736B" w:rsidRPr="00B7367D">
        <w:t>&amp;</w:t>
      </w:r>
      <w:r w:rsidR="00A711A7" w:rsidRPr="00B7367D">
        <w:t xml:space="preserve"> evolution</w:t>
      </w:r>
    </w:p>
    <w:p w14:paraId="6E517A1E" w14:textId="77777777" w:rsidR="005A7DF0" w:rsidRPr="00B7367D" w:rsidRDefault="005A7DF0" w:rsidP="007D1219">
      <w:pPr>
        <w:spacing w:line="480" w:lineRule="auto"/>
      </w:pPr>
    </w:p>
    <w:p w14:paraId="2B3352CB" w14:textId="77777777" w:rsidR="00D77033" w:rsidRPr="00FC0B5D" w:rsidRDefault="00D77033" w:rsidP="007D1219">
      <w:pPr>
        <w:spacing w:line="480" w:lineRule="auto"/>
        <w:rPr>
          <w:b/>
          <w:bCs/>
        </w:rPr>
      </w:pPr>
      <w:r w:rsidRPr="00FC0B5D">
        <w:rPr>
          <w:b/>
          <w:bCs/>
        </w:rPr>
        <w:t>ORCID</w:t>
      </w:r>
    </w:p>
    <w:p w14:paraId="3DB07248" w14:textId="274106E7" w:rsidR="00D77033" w:rsidRPr="00FC0B5D" w:rsidRDefault="00D77033" w:rsidP="007D1219">
      <w:pPr>
        <w:spacing w:line="480" w:lineRule="auto"/>
      </w:pPr>
      <w:r w:rsidRPr="00FC0B5D">
        <w:rPr>
          <w:rStyle w:val="LineNumber"/>
        </w:rPr>
        <w:t>Shinichi Nakagawa: 0000-0002-7765-5182</w:t>
      </w:r>
      <w:r w:rsidR="00495834" w:rsidRPr="00FC0B5D">
        <w:rPr>
          <w:rStyle w:val="LineNumber"/>
        </w:rPr>
        <w:t xml:space="preserve">; </w:t>
      </w:r>
      <w:r w:rsidRPr="00FC0B5D">
        <w:rPr>
          <w:rStyle w:val="LineNumber"/>
        </w:rPr>
        <w:t xml:space="preserve">Malgorzata </w:t>
      </w:r>
      <w:proofErr w:type="spellStart"/>
      <w:r w:rsidRPr="00FC0B5D">
        <w:rPr>
          <w:rStyle w:val="LineNumber"/>
        </w:rPr>
        <w:t>Lagisz</w:t>
      </w:r>
      <w:proofErr w:type="spellEnd"/>
      <w:r w:rsidRPr="00FC0B5D">
        <w:rPr>
          <w:rStyle w:val="LineNumber"/>
        </w:rPr>
        <w:t>: 0000-0002-3993-6127</w:t>
      </w:r>
      <w:r w:rsidR="00495834" w:rsidRPr="00FC0B5D">
        <w:rPr>
          <w:rStyle w:val="LineNumber"/>
        </w:rPr>
        <w:t xml:space="preserve">; Michael D. </w:t>
      </w:r>
      <w:proofErr w:type="spellStart"/>
      <w:r w:rsidR="00495834" w:rsidRPr="00FC0B5D">
        <w:rPr>
          <w:rStyle w:val="LineNumber"/>
        </w:rPr>
        <w:t>Jennions</w:t>
      </w:r>
      <w:proofErr w:type="spellEnd"/>
      <w:r w:rsidR="00495834" w:rsidRPr="00FC0B5D">
        <w:rPr>
          <w:rStyle w:val="LineNumber"/>
        </w:rPr>
        <w:t xml:space="preserve">: </w:t>
      </w:r>
      <w:r w:rsidR="008252FD" w:rsidRPr="00FC0B5D">
        <w:rPr>
          <w:rStyle w:val="LineNumber"/>
        </w:rPr>
        <w:t>0000-0001-9221-2788</w:t>
      </w:r>
      <w:r w:rsidR="00495834" w:rsidRPr="00FC0B5D">
        <w:rPr>
          <w:rStyle w:val="LineNumber"/>
        </w:rPr>
        <w:t xml:space="preserve">; Julia </w:t>
      </w:r>
      <w:proofErr w:type="spellStart"/>
      <w:r w:rsidR="00495834" w:rsidRPr="00FC0B5D">
        <w:rPr>
          <w:rStyle w:val="LineNumber"/>
        </w:rPr>
        <w:t>Koricheva</w:t>
      </w:r>
      <w:proofErr w:type="spellEnd"/>
      <w:r w:rsidR="00495834" w:rsidRPr="00FC0B5D">
        <w:rPr>
          <w:rStyle w:val="LineNumber"/>
        </w:rPr>
        <w:t xml:space="preserve">: </w:t>
      </w:r>
      <w:r w:rsidR="008225A8" w:rsidRPr="00FC0B5D">
        <w:rPr>
          <w:rStyle w:val="LineNumber"/>
        </w:rPr>
        <w:t>0</w:t>
      </w:r>
      <w:r w:rsidR="008225A8" w:rsidRPr="00FC0B5D">
        <w:rPr>
          <w:color w:val="4D5156"/>
          <w:shd w:val="clear" w:color="auto" w:fill="FFFFFF"/>
        </w:rPr>
        <w:t>000-0002-9033-0171</w:t>
      </w:r>
      <w:r w:rsidR="008225A8" w:rsidRPr="00FC0B5D">
        <w:rPr>
          <w:rFonts w:ascii="Arial" w:hAnsi="Arial" w:cs="Arial"/>
          <w:color w:val="4D5156"/>
          <w:sz w:val="21"/>
          <w:szCs w:val="21"/>
          <w:shd w:val="clear" w:color="auto" w:fill="FFFFFF"/>
        </w:rPr>
        <w:t>-</w:t>
      </w:r>
      <w:r w:rsidR="00495834" w:rsidRPr="00FC0B5D">
        <w:rPr>
          <w:rStyle w:val="LineNumber"/>
        </w:rPr>
        <w:t xml:space="preserve"> </w:t>
      </w:r>
      <w:r w:rsidRPr="00FC0B5D">
        <w:rPr>
          <w:rStyle w:val="LineNumber"/>
        </w:rPr>
        <w:t>Daniel W. A. Noble: 0000-0001-9460-8743</w:t>
      </w:r>
      <w:r w:rsidR="00495834" w:rsidRPr="00FC0B5D">
        <w:rPr>
          <w:rStyle w:val="LineNumber"/>
        </w:rPr>
        <w:t xml:space="preserve">; Timothy H. Parker: </w:t>
      </w:r>
      <w:r w:rsidR="00AE1222" w:rsidRPr="00FC0B5D">
        <w:rPr>
          <w:rStyle w:val="LineNumber"/>
        </w:rPr>
        <w:t>0000-0003-2995-5284</w:t>
      </w:r>
      <w:r w:rsidR="00495834" w:rsidRPr="00FC0B5D">
        <w:rPr>
          <w:rStyle w:val="LineNumber"/>
        </w:rPr>
        <w:t xml:space="preserve">; </w:t>
      </w:r>
      <w:r w:rsidR="00BC455D" w:rsidRPr="00FC0B5D">
        <w:rPr>
          <w:rStyle w:val="LineNumber"/>
        </w:rPr>
        <w:t>Alfredo Sánchez-</w:t>
      </w:r>
      <w:proofErr w:type="spellStart"/>
      <w:r w:rsidR="00BC455D" w:rsidRPr="00FC0B5D">
        <w:rPr>
          <w:rStyle w:val="LineNumber"/>
        </w:rPr>
        <w:t>Tójar</w:t>
      </w:r>
      <w:proofErr w:type="spellEnd"/>
      <w:r w:rsidR="00BC455D" w:rsidRPr="00FC0B5D">
        <w:rPr>
          <w:rStyle w:val="LineNumber"/>
        </w:rPr>
        <w:t>: 0000-0002-2886-0649</w:t>
      </w:r>
      <w:r w:rsidR="00495834" w:rsidRPr="00FC0B5D">
        <w:rPr>
          <w:rStyle w:val="LineNumber"/>
        </w:rPr>
        <w:t xml:space="preserve">; Yefeng Yang: </w:t>
      </w:r>
      <w:r w:rsidR="00DF53FD" w:rsidRPr="00FC0B5D">
        <w:rPr>
          <w:rStyle w:val="LineNumber"/>
        </w:rPr>
        <w:t>0000-0002-8610-4016</w:t>
      </w:r>
      <w:r w:rsidR="004201B3" w:rsidRPr="00FC0B5D">
        <w:rPr>
          <w:rStyle w:val="LineNumber"/>
        </w:rPr>
        <w:t xml:space="preserve">; </w:t>
      </w:r>
      <w:r w:rsidRPr="00FC0B5D">
        <w:rPr>
          <w:rStyle w:val="LineNumber"/>
        </w:rPr>
        <w:t>Rose E. O’Dea: 0000-0001-8177-5075</w:t>
      </w:r>
    </w:p>
    <w:p w14:paraId="00FB5DBA" w14:textId="77777777" w:rsidR="000C5AC7" w:rsidRPr="00FC0B5D" w:rsidRDefault="00474373" w:rsidP="007D1219">
      <w:pPr>
        <w:spacing w:line="480" w:lineRule="auto"/>
      </w:pPr>
      <w:bookmarkStart w:id="2" w:name="OLE_LINK1"/>
      <w:bookmarkStart w:id="3" w:name="OLE_LINK2"/>
      <w:bookmarkEnd w:id="2"/>
      <w:bookmarkEnd w:id="3"/>
      <w:r w:rsidRPr="00FC0B5D">
        <w:br w:type="page"/>
      </w:r>
    </w:p>
    <w:p w14:paraId="642B70A7" w14:textId="77777777" w:rsidR="00285204" w:rsidRPr="00D802CB" w:rsidRDefault="00285204" w:rsidP="005833A5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D802CB">
        <w:rPr>
          <w:rFonts w:ascii="Times New Roman" w:hAnsi="Times New Roman"/>
          <w:color w:val="00000A"/>
          <w:sz w:val="24"/>
          <w:szCs w:val="24"/>
          <w:lang w:val="en-AU"/>
        </w:rPr>
        <w:lastRenderedPageBreak/>
        <w:t>Abstract</w:t>
      </w:r>
    </w:p>
    <w:p w14:paraId="718DB5F8" w14:textId="53476674" w:rsidR="00285204" w:rsidRPr="00D802CB" w:rsidRDefault="00FF6448" w:rsidP="00975987">
      <w:pPr>
        <w:pStyle w:val="ListParagraph"/>
        <w:numPr>
          <w:ilvl w:val="0"/>
          <w:numId w:val="24"/>
        </w:numPr>
        <w:spacing w:line="480" w:lineRule="auto"/>
        <w:ind w:left="284" w:hanging="284"/>
        <w:rPr>
          <w:rFonts w:ascii="Times New Roman" w:hAnsi="Times New Roman" w:cs="Times New Roman"/>
          <w:lang w:val="en-AU"/>
        </w:rPr>
      </w:pPr>
      <w:r w:rsidRPr="00D802CB">
        <w:rPr>
          <w:rFonts w:ascii="Times New Roman" w:hAnsi="Times New Roman" w:cs="Times New Roman"/>
          <w:lang w:val="en-AU"/>
        </w:rPr>
        <w:t>Publication bias threatens the validity of</w:t>
      </w:r>
      <w:r w:rsidR="009861C4" w:rsidRPr="00D802CB">
        <w:rPr>
          <w:rFonts w:ascii="Times New Roman" w:hAnsi="Times New Roman" w:cs="Times New Roman"/>
          <w:lang w:val="en-AU"/>
        </w:rPr>
        <w:t xml:space="preserve"> </w:t>
      </w:r>
      <w:r w:rsidR="000A4D09" w:rsidRPr="00D802CB">
        <w:rPr>
          <w:rFonts w:ascii="Times New Roman" w:hAnsi="Times New Roman" w:cs="Times New Roman"/>
          <w:lang w:val="en-AU"/>
        </w:rPr>
        <w:t>quantitative evidence</w:t>
      </w:r>
      <w:r w:rsidR="009861C4" w:rsidRPr="00D802CB">
        <w:rPr>
          <w:rFonts w:ascii="Times New Roman" w:hAnsi="Times New Roman" w:cs="Times New Roman"/>
          <w:lang w:val="en-AU"/>
        </w:rPr>
        <w:t xml:space="preserve"> from meta-analyses</w:t>
      </w:r>
      <w:r w:rsidR="001E4A5C" w:rsidRPr="00D802CB">
        <w:rPr>
          <w:rFonts w:ascii="Times New Roman" w:hAnsi="Times New Roman" w:cs="Times New Roman"/>
          <w:lang w:val="en-AU"/>
        </w:rPr>
        <w:t xml:space="preserve">. </w:t>
      </w:r>
      <w:r w:rsidR="00975987" w:rsidRPr="00D802CB">
        <w:rPr>
          <w:rFonts w:ascii="Times New Roman" w:hAnsi="Times New Roman" w:cs="Times New Roman"/>
          <w:lang w:val="en-AU"/>
        </w:rPr>
        <w:t xml:space="preserve">Under publication bias, </w:t>
      </w:r>
      <w:r w:rsidR="00917EB3" w:rsidRPr="00D802CB">
        <w:rPr>
          <w:rFonts w:ascii="Times New Roman" w:hAnsi="Times New Roman" w:cs="Times New Roman"/>
          <w:lang w:val="en-AU"/>
        </w:rPr>
        <w:t>some findings are</w:t>
      </w:r>
      <w:r w:rsidR="00975987" w:rsidRPr="00D802CB">
        <w:rPr>
          <w:rFonts w:ascii="Times New Roman" w:hAnsi="Times New Roman" w:cs="Times New Roman"/>
          <w:lang w:val="en-AU"/>
        </w:rPr>
        <w:t xml:space="preserve"> overrepresented in meta-analytic datasets because they are published more frequently or quickly</w:t>
      </w:r>
      <w:r w:rsidR="00917EB3" w:rsidRPr="00D802CB">
        <w:rPr>
          <w:rFonts w:ascii="Times New Roman" w:hAnsi="Times New Roman" w:cs="Times New Roman"/>
          <w:lang w:val="en-AU"/>
        </w:rPr>
        <w:t xml:space="preserve"> (e.g., ‘positive’ results)</w:t>
      </w:r>
      <w:r w:rsidR="00975987" w:rsidRPr="00D802CB">
        <w:rPr>
          <w:rFonts w:ascii="Times New Roman" w:hAnsi="Times New Roman" w:cs="Times New Roman"/>
          <w:lang w:val="en-AU"/>
        </w:rPr>
        <w:t>. Unfortunately, methods to test for the presence of publication bias, or assess its impact on meta-analytic results, are unsuitable for datasets with high heterogeneity and non-independence, as is common in ecology and evolutionary biology.</w:t>
      </w:r>
    </w:p>
    <w:p w14:paraId="4FA21EE4" w14:textId="0535D304" w:rsidR="00C65961" w:rsidRPr="00D802CB" w:rsidRDefault="00975987" w:rsidP="002D19C0">
      <w:pPr>
        <w:pStyle w:val="ListParagraph"/>
        <w:numPr>
          <w:ilvl w:val="0"/>
          <w:numId w:val="24"/>
        </w:numPr>
        <w:spacing w:line="480" w:lineRule="auto"/>
        <w:ind w:left="284" w:hanging="284"/>
        <w:rPr>
          <w:rFonts w:ascii="Times New Roman" w:hAnsi="Times New Roman" w:cs="Times New Roman"/>
          <w:lang w:val="en-AU"/>
        </w:rPr>
      </w:pPr>
      <w:r w:rsidRPr="00D802CB">
        <w:rPr>
          <w:rFonts w:ascii="Times New Roman" w:hAnsi="Times New Roman" w:cs="Times New Roman"/>
          <w:lang w:val="en-AU"/>
        </w:rPr>
        <w:t xml:space="preserve">Here we aim to increase the use of appropriate </w:t>
      </w:r>
      <w:r w:rsidR="00917EB3" w:rsidRPr="00D802CB">
        <w:rPr>
          <w:rFonts w:ascii="Times New Roman" w:hAnsi="Times New Roman" w:cs="Times New Roman"/>
          <w:lang w:val="en-AU"/>
        </w:rPr>
        <w:t>publication bias tests</w:t>
      </w:r>
      <w:r w:rsidRPr="00D802CB">
        <w:rPr>
          <w:rFonts w:ascii="Times New Roman" w:hAnsi="Times New Roman" w:cs="Times New Roman"/>
          <w:lang w:val="en-AU"/>
        </w:rPr>
        <w:t xml:space="preserve"> in ecology and evolutionary biology. </w:t>
      </w:r>
      <w:r w:rsidR="00461F2A" w:rsidRPr="00D802CB">
        <w:rPr>
          <w:rFonts w:ascii="Times New Roman" w:hAnsi="Times New Roman" w:cs="Times New Roman"/>
          <w:lang w:val="en-AU"/>
        </w:rPr>
        <w:t xml:space="preserve">After </w:t>
      </w:r>
      <w:r w:rsidR="009B6B49" w:rsidRPr="00D802CB">
        <w:rPr>
          <w:rFonts w:ascii="Times New Roman" w:hAnsi="Times New Roman" w:cs="Times New Roman"/>
          <w:lang w:val="en-AU"/>
        </w:rPr>
        <w:t>defining basic</w:t>
      </w:r>
      <w:r w:rsidR="00F7676A" w:rsidRPr="00D802CB">
        <w:rPr>
          <w:rFonts w:ascii="Times New Roman" w:hAnsi="Times New Roman" w:cs="Times New Roman"/>
          <w:lang w:val="en-AU"/>
        </w:rPr>
        <w:t xml:space="preserve"> statistical terminologies such as sampling variance, precision</w:t>
      </w:r>
      <w:r w:rsidR="00BA43E1" w:rsidRPr="00D802CB">
        <w:rPr>
          <w:rFonts w:ascii="Times New Roman" w:hAnsi="Times New Roman" w:cs="Times New Roman"/>
          <w:lang w:val="en-AU"/>
        </w:rPr>
        <w:t>,</w:t>
      </w:r>
      <w:r w:rsidR="005833A5" w:rsidRPr="00D802CB">
        <w:rPr>
          <w:rFonts w:ascii="Times New Roman" w:hAnsi="Times New Roman" w:cs="Times New Roman"/>
          <w:lang w:val="en-AU"/>
        </w:rPr>
        <w:t xml:space="preserve"> and</w:t>
      </w:r>
      <w:r w:rsidR="00BA43E1" w:rsidRPr="00D802CB">
        <w:rPr>
          <w:rFonts w:ascii="Times New Roman" w:hAnsi="Times New Roman" w:cs="Times New Roman"/>
          <w:lang w:val="en-AU"/>
        </w:rPr>
        <w:t xml:space="preserve"> weight</w:t>
      </w:r>
      <w:r w:rsidR="00F7676A" w:rsidRPr="00D802CB">
        <w:rPr>
          <w:rFonts w:ascii="Times New Roman" w:hAnsi="Times New Roman" w:cs="Times New Roman"/>
          <w:lang w:val="en-AU"/>
        </w:rPr>
        <w:t xml:space="preserve">, we review </w:t>
      </w:r>
      <w:r w:rsidR="00A13080" w:rsidRPr="00D802CB">
        <w:rPr>
          <w:rFonts w:ascii="Times New Roman" w:hAnsi="Times New Roman" w:cs="Times New Roman"/>
          <w:lang w:val="en-AU"/>
        </w:rPr>
        <w:t>both</w:t>
      </w:r>
      <w:r w:rsidR="00BA43E1" w:rsidRPr="00D802CB">
        <w:rPr>
          <w:rFonts w:ascii="Times New Roman" w:hAnsi="Times New Roman" w:cs="Times New Roman"/>
          <w:lang w:val="en-AU"/>
        </w:rPr>
        <w:t xml:space="preserve"> classic and emerging publication bias tests</w:t>
      </w:r>
      <w:r w:rsidR="00A13080" w:rsidRPr="00D802CB">
        <w:rPr>
          <w:rFonts w:ascii="Times New Roman" w:hAnsi="Times New Roman" w:cs="Times New Roman"/>
          <w:lang w:val="en-AU"/>
        </w:rPr>
        <w:t xml:space="preserve"> </w:t>
      </w:r>
      <w:r w:rsidR="00395147" w:rsidRPr="00D802CB">
        <w:rPr>
          <w:rFonts w:ascii="Times New Roman" w:hAnsi="Times New Roman" w:cs="Times New Roman"/>
          <w:lang w:val="en-AU"/>
        </w:rPr>
        <w:t xml:space="preserve">(e.g., </w:t>
      </w:r>
      <w:r w:rsidR="00A13080" w:rsidRPr="00D802CB">
        <w:rPr>
          <w:rFonts w:ascii="Times New Roman" w:hAnsi="Times New Roman" w:cs="Times New Roman"/>
          <w:lang w:val="en-AU"/>
        </w:rPr>
        <w:t>funnel plot</w:t>
      </w:r>
      <w:r w:rsidR="00CF206F" w:rsidRPr="00D802CB">
        <w:rPr>
          <w:rFonts w:ascii="Times New Roman" w:hAnsi="Times New Roman" w:cs="Times New Roman"/>
          <w:lang w:val="en-AU"/>
        </w:rPr>
        <w:t>s</w:t>
      </w:r>
      <w:r w:rsidR="00A13080" w:rsidRPr="00D802CB">
        <w:rPr>
          <w:rFonts w:ascii="Times New Roman" w:hAnsi="Times New Roman" w:cs="Times New Roman"/>
          <w:lang w:val="en-AU"/>
        </w:rPr>
        <w:t>, Egger’s regression</w:t>
      </w:r>
      <w:r w:rsidR="00CF206F" w:rsidRPr="00D802CB">
        <w:rPr>
          <w:rFonts w:ascii="Times New Roman" w:hAnsi="Times New Roman" w:cs="Times New Roman"/>
          <w:lang w:val="en-AU"/>
        </w:rPr>
        <w:t xml:space="preserve">, </w:t>
      </w:r>
      <w:r w:rsidR="006E3D13" w:rsidRPr="00D802CB">
        <w:rPr>
          <w:rFonts w:ascii="Times New Roman" w:hAnsi="Times New Roman" w:cs="Times New Roman"/>
          <w:lang w:val="en-AU"/>
        </w:rPr>
        <w:t xml:space="preserve">cumulative meta-analysis, </w:t>
      </w:r>
      <w:r w:rsidR="00CF206F" w:rsidRPr="00D802CB">
        <w:rPr>
          <w:rFonts w:ascii="Times New Roman" w:hAnsi="Times New Roman" w:cs="Times New Roman"/>
          <w:lang w:val="en-AU"/>
        </w:rPr>
        <w:t xml:space="preserve">fail-safe </w:t>
      </w:r>
      <w:r w:rsidR="00CF206F" w:rsidRPr="00D802CB">
        <w:rPr>
          <w:rFonts w:ascii="Times New Roman" w:hAnsi="Times New Roman" w:cs="Times New Roman"/>
          <w:i/>
          <w:iCs/>
          <w:lang w:val="en-AU"/>
        </w:rPr>
        <w:t>N</w:t>
      </w:r>
      <w:r w:rsidR="00CF206F" w:rsidRPr="00D802CB">
        <w:rPr>
          <w:rFonts w:ascii="Times New Roman" w:hAnsi="Times New Roman" w:cs="Times New Roman"/>
          <w:lang w:val="en-AU"/>
        </w:rPr>
        <w:t xml:space="preserve">, </w:t>
      </w:r>
      <w:r w:rsidR="00BB5591" w:rsidRPr="00D802CB">
        <w:rPr>
          <w:rFonts w:ascii="Times New Roman" w:hAnsi="Times New Roman" w:cs="Times New Roman"/>
          <w:lang w:val="en-AU"/>
        </w:rPr>
        <w:t xml:space="preserve">trim-and-fill tests, </w:t>
      </w:r>
      <w:r w:rsidR="00CF206F" w:rsidRPr="00D802CB">
        <w:rPr>
          <w:rFonts w:ascii="Times New Roman" w:hAnsi="Times New Roman" w:cs="Times New Roman"/>
          <w:i/>
          <w:iCs/>
          <w:lang w:val="en-AU"/>
        </w:rPr>
        <w:t>p</w:t>
      </w:r>
      <w:r w:rsidR="00CF206F" w:rsidRPr="00D802CB">
        <w:rPr>
          <w:rFonts w:ascii="Times New Roman" w:hAnsi="Times New Roman" w:cs="Times New Roman"/>
          <w:lang w:val="en-AU"/>
        </w:rPr>
        <w:t>-curve and selection models</w:t>
      </w:r>
      <w:r w:rsidR="00395147" w:rsidRPr="00D802CB">
        <w:rPr>
          <w:rFonts w:ascii="Times New Roman" w:hAnsi="Times New Roman" w:cs="Times New Roman"/>
          <w:lang w:val="en-AU"/>
        </w:rPr>
        <w:t>)</w:t>
      </w:r>
      <w:r w:rsidR="00ED33B2" w:rsidRPr="00D802CB">
        <w:rPr>
          <w:rFonts w:ascii="Times New Roman" w:hAnsi="Times New Roman" w:cs="Times New Roman"/>
          <w:lang w:val="en-AU"/>
        </w:rPr>
        <w:t xml:space="preserve">, showing </w:t>
      </w:r>
      <w:r w:rsidR="000D6A8B" w:rsidRPr="00D802CB">
        <w:rPr>
          <w:rFonts w:ascii="Times New Roman" w:hAnsi="Times New Roman" w:cs="Times New Roman"/>
          <w:lang w:val="en-AU"/>
        </w:rPr>
        <w:t xml:space="preserve">that </w:t>
      </w:r>
      <w:r w:rsidR="00ED33B2" w:rsidRPr="00D802CB">
        <w:rPr>
          <w:rFonts w:ascii="Times New Roman" w:hAnsi="Times New Roman" w:cs="Times New Roman"/>
          <w:lang w:val="en-AU"/>
        </w:rPr>
        <w:t>some tests cannot handle</w:t>
      </w:r>
      <w:r w:rsidR="004413FD" w:rsidRPr="00D802CB">
        <w:rPr>
          <w:rFonts w:ascii="Times New Roman" w:hAnsi="Times New Roman" w:cs="Times New Roman"/>
          <w:lang w:val="en-AU"/>
        </w:rPr>
        <w:t xml:space="preserve"> heterogeneity</w:t>
      </w:r>
      <w:r w:rsidR="00FD7B3F" w:rsidRPr="00D802CB">
        <w:rPr>
          <w:rFonts w:ascii="Times New Roman" w:hAnsi="Times New Roman" w:cs="Times New Roman"/>
          <w:lang w:val="en-AU"/>
        </w:rPr>
        <w:t>,</w:t>
      </w:r>
      <w:r w:rsidR="004413FD" w:rsidRPr="00D802CB">
        <w:rPr>
          <w:rFonts w:ascii="Times New Roman" w:hAnsi="Times New Roman" w:cs="Times New Roman"/>
          <w:lang w:val="en-AU"/>
        </w:rPr>
        <w:t xml:space="preserve"> and</w:t>
      </w:r>
      <w:r w:rsidR="005A59DC" w:rsidRPr="00D802CB">
        <w:rPr>
          <w:rFonts w:ascii="Times New Roman" w:hAnsi="Times New Roman" w:cs="Times New Roman"/>
          <w:lang w:val="en-AU"/>
        </w:rPr>
        <w:t>, more importantly,</w:t>
      </w:r>
      <w:r w:rsidR="004413FD" w:rsidRPr="00D802CB">
        <w:rPr>
          <w:rFonts w:ascii="Times New Roman" w:hAnsi="Times New Roman" w:cs="Times New Roman"/>
          <w:lang w:val="en-AU"/>
        </w:rPr>
        <w:t xml:space="preserve"> </w:t>
      </w:r>
      <w:r w:rsidR="00ED33B2" w:rsidRPr="00D802CB">
        <w:rPr>
          <w:rFonts w:ascii="Times New Roman" w:hAnsi="Times New Roman" w:cs="Times New Roman"/>
          <w:lang w:val="en-AU"/>
        </w:rPr>
        <w:t xml:space="preserve">none of the methods </w:t>
      </w:r>
      <w:r w:rsidR="0065456D" w:rsidRPr="00D802CB">
        <w:rPr>
          <w:rFonts w:ascii="Times New Roman" w:hAnsi="Times New Roman" w:cs="Times New Roman"/>
          <w:lang w:val="en-AU"/>
        </w:rPr>
        <w:t xml:space="preserve">can deal with </w:t>
      </w:r>
      <w:r w:rsidR="004413FD" w:rsidRPr="00D802CB">
        <w:rPr>
          <w:rFonts w:ascii="Times New Roman" w:hAnsi="Times New Roman" w:cs="Times New Roman"/>
          <w:lang w:val="en-AU"/>
        </w:rPr>
        <w:t>non-</w:t>
      </w:r>
      <w:r w:rsidR="007E74C8" w:rsidRPr="00D802CB">
        <w:rPr>
          <w:rFonts w:ascii="Times New Roman" w:hAnsi="Times New Roman" w:cs="Times New Roman"/>
          <w:lang w:val="en-AU"/>
        </w:rPr>
        <w:t>independence</w:t>
      </w:r>
      <w:r w:rsidR="00CF206F" w:rsidRPr="00D802CB">
        <w:rPr>
          <w:rFonts w:ascii="Times New Roman" w:hAnsi="Times New Roman" w:cs="Times New Roman"/>
          <w:lang w:val="en-AU"/>
        </w:rPr>
        <w:t>.</w:t>
      </w:r>
      <w:r w:rsidR="008F23A2" w:rsidRPr="00D802CB">
        <w:rPr>
          <w:rFonts w:ascii="Times New Roman" w:hAnsi="Times New Roman" w:cs="Times New Roman"/>
          <w:lang w:val="en-AU"/>
        </w:rPr>
        <w:t xml:space="preserve"> </w:t>
      </w:r>
      <w:r w:rsidRPr="00D802CB">
        <w:rPr>
          <w:rFonts w:ascii="Times New Roman" w:hAnsi="Times New Roman" w:cs="Times New Roman"/>
          <w:lang w:val="en-AU"/>
        </w:rPr>
        <w:t>For each method we</w:t>
      </w:r>
      <w:r w:rsidR="008F23A2" w:rsidRPr="00D802CB">
        <w:rPr>
          <w:rFonts w:ascii="Times New Roman" w:hAnsi="Times New Roman" w:cs="Times New Roman"/>
          <w:lang w:val="en-AU"/>
        </w:rPr>
        <w:t xml:space="preserve"> </w:t>
      </w:r>
      <w:r w:rsidR="000D6A8B" w:rsidRPr="00D802CB">
        <w:rPr>
          <w:rFonts w:ascii="Times New Roman" w:hAnsi="Times New Roman" w:cs="Times New Roman"/>
          <w:lang w:val="en-AU"/>
        </w:rPr>
        <w:t>estimate</w:t>
      </w:r>
      <w:r w:rsidRPr="00D802CB">
        <w:rPr>
          <w:rFonts w:ascii="Times New Roman" w:hAnsi="Times New Roman" w:cs="Times New Roman"/>
          <w:lang w:val="en-AU"/>
        </w:rPr>
        <w:t xml:space="preserve"> current</w:t>
      </w:r>
      <w:r w:rsidR="000D6A8B" w:rsidRPr="00D802CB">
        <w:rPr>
          <w:rFonts w:ascii="Times New Roman" w:hAnsi="Times New Roman" w:cs="Times New Roman"/>
          <w:lang w:val="en-AU"/>
        </w:rPr>
        <w:t xml:space="preserve"> usage </w:t>
      </w:r>
      <w:r w:rsidRPr="00D802CB">
        <w:rPr>
          <w:rFonts w:ascii="Times New Roman" w:hAnsi="Times New Roman" w:cs="Times New Roman"/>
          <w:lang w:val="en-AU"/>
        </w:rPr>
        <w:t xml:space="preserve">in ecology and evolutionary biology, based on a representative sample of </w:t>
      </w:r>
      <w:r w:rsidR="00EC4A12" w:rsidRPr="00D802CB">
        <w:rPr>
          <w:rFonts w:ascii="Times New Roman" w:hAnsi="Times New Roman" w:cs="Times New Roman"/>
          <w:lang w:val="en-AU"/>
        </w:rPr>
        <w:t>102 meta-analyses</w:t>
      </w:r>
      <w:r w:rsidR="005833A5" w:rsidRPr="00D802CB">
        <w:rPr>
          <w:rFonts w:ascii="Times New Roman" w:hAnsi="Times New Roman" w:cs="Times New Roman"/>
          <w:lang w:val="en-AU"/>
        </w:rPr>
        <w:t xml:space="preserve"> published in last ten years.</w:t>
      </w:r>
    </w:p>
    <w:p w14:paraId="7F0723B6" w14:textId="3A70B3E6" w:rsidR="00C65961" w:rsidRPr="00D802CB" w:rsidRDefault="002D19C0" w:rsidP="002D19C0">
      <w:pPr>
        <w:pStyle w:val="ListParagraph"/>
        <w:numPr>
          <w:ilvl w:val="0"/>
          <w:numId w:val="24"/>
        </w:numPr>
        <w:spacing w:line="480" w:lineRule="auto"/>
        <w:ind w:left="284" w:hanging="284"/>
        <w:rPr>
          <w:rFonts w:ascii="Times New Roman" w:hAnsi="Times New Roman" w:cs="Times New Roman"/>
          <w:lang w:val="en-AU"/>
        </w:rPr>
      </w:pPr>
      <w:r w:rsidRPr="00D802CB">
        <w:rPr>
          <w:rFonts w:ascii="Times New Roman" w:hAnsi="Times New Roman" w:cs="Times New Roman"/>
          <w:lang w:val="en-AU"/>
        </w:rPr>
        <w:t>Then, we pro</w:t>
      </w:r>
      <w:r w:rsidR="00EC4A12" w:rsidRPr="00D802CB">
        <w:rPr>
          <w:rFonts w:ascii="Times New Roman" w:hAnsi="Times New Roman" w:cs="Times New Roman"/>
          <w:lang w:val="en-AU"/>
        </w:rPr>
        <w:t xml:space="preserve">pose </w:t>
      </w:r>
      <w:r w:rsidR="004413FD" w:rsidRPr="00D802CB">
        <w:rPr>
          <w:rFonts w:ascii="Times New Roman" w:hAnsi="Times New Roman" w:cs="Times New Roman"/>
          <w:lang w:val="en-AU"/>
        </w:rPr>
        <w:t>a new method</w:t>
      </w:r>
      <w:r w:rsidR="007E74C8" w:rsidRPr="00D802CB">
        <w:rPr>
          <w:rFonts w:ascii="Times New Roman" w:hAnsi="Times New Roman" w:cs="Times New Roman"/>
          <w:lang w:val="en-AU"/>
        </w:rPr>
        <w:t xml:space="preserve"> using multilevel meta-regression</w:t>
      </w:r>
      <w:r w:rsidR="006E3D13" w:rsidRPr="00D802CB">
        <w:rPr>
          <w:rFonts w:ascii="Times New Roman" w:hAnsi="Times New Roman" w:cs="Times New Roman"/>
          <w:lang w:val="en-AU"/>
        </w:rPr>
        <w:t xml:space="preserve">, which </w:t>
      </w:r>
      <w:r w:rsidR="00F71A72" w:rsidRPr="00D802CB">
        <w:rPr>
          <w:rFonts w:ascii="Times New Roman" w:hAnsi="Times New Roman" w:cs="Times New Roman"/>
          <w:lang w:val="en-AU"/>
        </w:rPr>
        <w:t xml:space="preserve">can </w:t>
      </w:r>
      <w:r w:rsidR="00A961E3" w:rsidRPr="00D802CB">
        <w:rPr>
          <w:rFonts w:ascii="Times New Roman" w:hAnsi="Times New Roman" w:cs="Times New Roman"/>
          <w:lang w:val="en-AU"/>
        </w:rPr>
        <w:t>model</w:t>
      </w:r>
      <w:r w:rsidR="00F71A72" w:rsidRPr="00D802CB">
        <w:rPr>
          <w:rFonts w:ascii="Times New Roman" w:hAnsi="Times New Roman" w:cs="Times New Roman"/>
          <w:lang w:val="en-AU"/>
        </w:rPr>
        <w:t xml:space="preserve"> both </w:t>
      </w:r>
      <w:r w:rsidR="00E71EB4" w:rsidRPr="00E71EB4">
        <w:rPr>
          <w:rFonts w:ascii="Times New Roman" w:hAnsi="Times New Roman" w:cs="Times New Roman"/>
          <w:lang w:val="en-AU"/>
        </w:rPr>
        <w:t>heterogeneity</w:t>
      </w:r>
      <w:r w:rsidR="00F71A72" w:rsidRPr="00D802CB">
        <w:rPr>
          <w:rFonts w:ascii="Times New Roman" w:hAnsi="Times New Roman" w:cs="Times New Roman"/>
          <w:lang w:val="en-AU"/>
        </w:rPr>
        <w:t xml:space="preserve"> and non-independence</w:t>
      </w:r>
      <w:r w:rsidR="000D6A8B" w:rsidRPr="00D802CB">
        <w:rPr>
          <w:rFonts w:ascii="Times New Roman" w:hAnsi="Times New Roman" w:cs="Times New Roman"/>
          <w:lang w:val="en-AU"/>
        </w:rPr>
        <w:t>,</w:t>
      </w:r>
      <w:r w:rsidR="007E74C8" w:rsidRPr="00D802CB">
        <w:rPr>
          <w:rFonts w:ascii="Times New Roman" w:hAnsi="Times New Roman" w:cs="Times New Roman"/>
          <w:lang w:val="en-AU"/>
        </w:rPr>
        <w:t xml:space="preserve"> by extending </w:t>
      </w:r>
      <w:r w:rsidR="00AF09DE" w:rsidRPr="00D802CB">
        <w:rPr>
          <w:rFonts w:ascii="Times New Roman" w:hAnsi="Times New Roman" w:cs="Times New Roman"/>
          <w:lang w:val="en-AU"/>
        </w:rPr>
        <w:t xml:space="preserve">existing </w:t>
      </w:r>
      <w:r w:rsidR="007E74C8" w:rsidRPr="00D802CB">
        <w:rPr>
          <w:rFonts w:ascii="Times New Roman" w:hAnsi="Times New Roman" w:cs="Times New Roman"/>
          <w:lang w:val="en-AU"/>
        </w:rPr>
        <w:t>regression-based methods (</w:t>
      </w:r>
      <w:proofErr w:type="gramStart"/>
      <w:r w:rsidR="007E74C8" w:rsidRPr="00D802CB">
        <w:rPr>
          <w:rFonts w:ascii="Times New Roman" w:hAnsi="Times New Roman" w:cs="Times New Roman"/>
          <w:lang w:val="en-AU"/>
        </w:rPr>
        <w:t>i.e.</w:t>
      </w:r>
      <w:proofErr w:type="gramEnd"/>
      <w:r w:rsidR="007E74C8" w:rsidRPr="00D802CB">
        <w:rPr>
          <w:rFonts w:ascii="Times New Roman" w:hAnsi="Times New Roman" w:cs="Times New Roman"/>
          <w:lang w:val="en-AU"/>
        </w:rPr>
        <w:t xml:space="preserve"> Egger’s regression). </w:t>
      </w:r>
      <w:r w:rsidR="00E74080" w:rsidRPr="00D802CB">
        <w:rPr>
          <w:rFonts w:ascii="Times New Roman" w:hAnsi="Times New Roman" w:cs="Times New Roman"/>
          <w:lang w:val="en-AU"/>
        </w:rPr>
        <w:t>We describe how o</w:t>
      </w:r>
      <w:r w:rsidR="00A961E3" w:rsidRPr="00D802CB">
        <w:rPr>
          <w:rFonts w:ascii="Times New Roman" w:hAnsi="Times New Roman" w:cs="Times New Roman"/>
          <w:lang w:val="en-AU"/>
        </w:rPr>
        <w:t>ur multilevel meta-regression</w:t>
      </w:r>
      <w:r w:rsidR="004C470F" w:rsidRPr="00D802CB">
        <w:rPr>
          <w:rFonts w:ascii="Times New Roman" w:hAnsi="Times New Roman" w:cs="Times New Roman"/>
          <w:lang w:val="en-AU"/>
        </w:rPr>
        <w:t xml:space="preserve"> can</w:t>
      </w:r>
      <w:r w:rsidR="00A961E3" w:rsidRPr="00D802CB">
        <w:rPr>
          <w:rFonts w:ascii="Times New Roman" w:hAnsi="Times New Roman" w:cs="Times New Roman"/>
          <w:lang w:val="en-AU"/>
        </w:rPr>
        <w:t xml:space="preserve"> test not only publication </w:t>
      </w:r>
      <w:r w:rsidR="0065456D" w:rsidRPr="00D802CB">
        <w:rPr>
          <w:rFonts w:ascii="Times New Roman" w:hAnsi="Times New Roman" w:cs="Times New Roman"/>
          <w:lang w:val="en-AU"/>
        </w:rPr>
        <w:t>bias,</w:t>
      </w:r>
      <w:r w:rsidR="00A961E3" w:rsidRPr="00D802CB">
        <w:rPr>
          <w:rFonts w:ascii="Times New Roman" w:hAnsi="Times New Roman" w:cs="Times New Roman"/>
          <w:lang w:val="en-AU"/>
        </w:rPr>
        <w:t xml:space="preserve"> but also time-lag bias</w:t>
      </w:r>
      <w:r w:rsidR="0065456D" w:rsidRPr="00D802CB">
        <w:rPr>
          <w:rFonts w:ascii="Times New Roman" w:hAnsi="Times New Roman" w:cs="Times New Roman"/>
          <w:lang w:val="en-AU"/>
        </w:rPr>
        <w:t>,</w:t>
      </w:r>
      <w:r w:rsidR="00A961E3" w:rsidRPr="00D802CB">
        <w:rPr>
          <w:rFonts w:ascii="Times New Roman" w:hAnsi="Times New Roman" w:cs="Times New Roman"/>
          <w:lang w:val="en-AU"/>
        </w:rPr>
        <w:t xml:space="preserve"> </w:t>
      </w:r>
      <w:r w:rsidR="00E74080" w:rsidRPr="00D802CB">
        <w:rPr>
          <w:rFonts w:ascii="Times New Roman" w:hAnsi="Times New Roman" w:cs="Times New Roman"/>
          <w:lang w:val="en-AU"/>
        </w:rPr>
        <w:t xml:space="preserve">and </w:t>
      </w:r>
      <w:r w:rsidR="0065456D" w:rsidRPr="00D802CB">
        <w:rPr>
          <w:rFonts w:ascii="Times New Roman" w:hAnsi="Times New Roman" w:cs="Times New Roman"/>
          <w:lang w:val="en-AU"/>
        </w:rPr>
        <w:t xml:space="preserve">how </w:t>
      </w:r>
      <w:r w:rsidR="008C53A4" w:rsidRPr="00D802CB">
        <w:rPr>
          <w:rFonts w:ascii="Times New Roman" w:hAnsi="Times New Roman" w:cs="Times New Roman"/>
          <w:lang w:val="en-AU"/>
        </w:rPr>
        <w:t xml:space="preserve">it can be supplemented by residual funnel plots. </w:t>
      </w:r>
    </w:p>
    <w:p w14:paraId="03E10702" w14:textId="13F9EF89" w:rsidR="00EF30D4" w:rsidRPr="00D802CB" w:rsidRDefault="004D45AE" w:rsidP="00B51FB6">
      <w:pPr>
        <w:pStyle w:val="ListParagraph"/>
        <w:numPr>
          <w:ilvl w:val="0"/>
          <w:numId w:val="24"/>
        </w:numPr>
        <w:spacing w:line="480" w:lineRule="auto"/>
        <w:ind w:left="284" w:hanging="284"/>
        <w:rPr>
          <w:rFonts w:ascii="Times New Roman" w:hAnsi="Times New Roman" w:cs="Times New Roman"/>
          <w:lang w:val="en-AU"/>
        </w:rPr>
      </w:pPr>
      <w:r w:rsidRPr="00D802CB">
        <w:rPr>
          <w:rFonts w:ascii="Times New Roman" w:hAnsi="Times New Roman" w:cs="Times New Roman"/>
          <w:lang w:val="en-AU"/>
        </w:rPr>
        <w:t>Overall, w</w:t>
      </w:r>
      <w:r w:rsidR="0083007B" w:rsidRPr="00D802CB">
        <w:rPr>
          <w:rFonts w:ascii="Times New Roman" w:hAnsi="Times New Roman" w:cs="Times New Roman"/>
          <w:lang w:val="en-AU"/>
        </w:rPr>
        <w:t xml:space="preserve">e </w:t>
      </w:r>
      <w:r w:rsidR="00E03BDB" w:rsidRPr="00D802CB">
        <w:rPr>
          <w:rFonts w:ascii="Times New Roman" w:hAnsi="Times New Roman" w:cs="Times New Roman"/>
          <w:lang w:val="en-AU"/>
        </w:rPr>
        <w:t>provide ecologists and evolutionary biologist with</w:t>
      </w:r>
      <w:r w:rsidR="000056D1" w:rsidRPr="00D802CB">
        <w:rPr>
          <w:rFonts w:ascii="Times New Roman" w:hAnsi="Times New Roman" w:cs="Times New Roman"/>
          <w:lang w:val="en-AU"/>
        </w:rPr>
        <w:t xml:space="preserve"> practical recommendations </w:t>
      </w:r>
      <w:r w:rsidR="00515492" w:rsidRPr="00D802CB">
        <w:rPr>
          <w:rFonts w:ascii="Times New Roman" w:hAnsi="Times New Roman" w:cs="Times New Roman"/>
          <w:lang w:val="en-AU"/>
        </w:rPr>
        <w:t xml:space="preserve">on which methods are appropriate to employ under </w:t>
      </w:r>
      <w:r w:rsidR="007C334B" w:rsidRPr="00D802CB">
        <w:rPr>
          <w:rFonts w:ascii="Times New Roman" w:hAnsi="Times New Roman" w:cs="Times New Roman"/>
          <w:lang w:val="en-AU"/>
        </w:rPr>
        <w:t>independent and non-independent effect sizes</w:t>
      </w:r>
      <w:r w:rsidRPr="00D802CB">
        <w:rPr>
          <w:rFonts w:ascii="Times New Roman" w:hAnsi="Times New Roman" w:cs="Times New Roman"/>
          <w:lang w:val="en-AU"/>
        </w:rPr>
        <w:t xml:space="preserve">. No method is ideal, and more simulation studies are required to understand </w:t>
      </w:r>
      <w:r w:rsidR="00917EB3" w:rsidRPr="00D802CB">
        <w:rPr>
          <w:rFonts w:ascii="Times New Roman" w:hAnsi="Times New Roman" w:cs="Times New Roman"/>
          <w:lang w:val="en-AU"/>
        </w:rPr>
        <w:t xml:space="preserve">how false-negative and false-positive rates are impacted by complex data </w:t>
      </w:r>
      <w:r w:rsidR="00B7367D" w:rsidRPr="00B7367D">
        <w:rPr>
          <w:rFonts w:ascii="Times New Roman" w:hAnsi="Times New Roman" w:cs="Times New Roman"/>
          <w:lang w:val="en-AU"/>
        </w:rPr>
        <w:t>structures</w:t>
      </w:r>
      <w:r w:rsidR="007C334B" w:rsidRPr="00D802CB">
        <w:rPr>
          <w:rFonts w:ascii="Times New Roman" w:hAnsi="Times New Roman" w:cs="Times New Roman"/>
          <w:lang w:val="en-AU"/>
        </w:rPr>
        <w:t>.</w:t>
      </w:r>
      <w:r w:rsidRPr="00D802CB">
        <w:rPr>
          <w:rFonts w:ascii="Times New Roman" w:hAnsi="Times New Roman" w:cs="Times New Roman"/>
          <w:lang w:val="en-AU"/>
        </w:rPr>
        <w:t xml:space="preserve"> Still,</w:t>
      </w:r>
      <w:r w:rsidR="00917EB3" w:rsidRPr="00D802CB">
        <w:rPr>
          <w:rFonts w:ascii="Times New Roman" w:hAnsi="Times New Roman" w:cs="Times New Roman"/>
          <w:lang w:val="en-AU"/>
        </w:rPr>
        <w:t xml:space="preserve"> limitations of these methods do not justify ignoring publication bias in ecolo</w:t>
      </w:r>
      <w:r w:rsidR="00BE33C2">
        <w:rPr>
          <w:rFonts w:ascii="Times New Roman" w:hAnsi="Times New Roman" w:cs="Times New Roman"/>
          <w:lang w:val="en-AU"/>
        </w:rPr>
        <w:t>gical</w:t>
      </w:r>
      <w:r w:rsidR="00917EB3" w:rsidRPr="00D802CB">
        <w:rPr>
          <w:rFonts w:ascii="Times New Roman" w:hAnsi="Times New Roman" w:cs="Times New Roman"/>
          <w:lang w:val="en-AU"/>
        </w:rPr>
        <w:t xml:space="preserve"> and evolutionary meta-analyses.</w:t>
      </w:r>
    </w:p>
    <w:p w14:paraId="19FD0F1D" w14:textId="766728B1" w:rsidR="00285204" w:rsidRPr="00BE33C2" w:rsidRDefault="00285204" w:rsidP="007D1219">
      <w:pPr>
        <w:spacing w:line="480" w:lineRule="auto"/>
        <w:rPr>
          <w:b/>
          <w:bCs/>
          <w:iCs/>
        </w:rPr>
      </w:pPr>
      <w:r w:rsidRPr="00DE538A">
        <w:rPr>
          <w:b/>
          <w:bCs/>
          <w:iCs/>
        </w:rPr>
        <w:t>KEYWORDS</w:t>
      </w:r>
      <w:r w:rsidR="00B51FB6" w:rsidRPr="00DE538A">
        <w:rPr>
          <w:b/>
          <w:bCs/>
          <w:iCs/>
        </w:rPr>
        <w:t xml:space="preserve">: </w:t>
      </w:r>
      <w:r w:rsidR="00D77023" w:rsidRPr="00B7367D">
        <w:t xml:space="preserve">Outcome reporting bias, p-hacking, </w:t>
      </w:r>
      <w:r w:rsidR="009F4E1B" w:rsidRPr="00B7367D">
        <w:t xml:space="preserve">multilevel meta-analysis, </w:t>
      </w:r>
      <w:r w:rsidR="00E03BDB" w:rsidRPr="00B7367D">
        <w:t xml:space="preserve">selection bias, </w:t>
      </w:r>
      <w:r w:rsidR="00BE4D61" w:rsidRPr="00B7367D">
        <w:t xml:space="preserve">radial plot, </w:t>
      </w:r>
      <w:r w:rsidR="004C470F" w:rsidRPr="00B7367D">
        <w:t>effective sample size</w:t>
      </w:r>
      <w:r w:rsidR="00917EB3" w:rsidRPr="00B7367D">
        <w:t>; time-lag bias</w:t>
      </w:r>
      <w:r w:rsidR="00D802CB">
        <w:t>,</w:t>
      </w:r>
      <w:r w:rsidR="00917EB3" w:rsidRPr="00B7367D">
        <w:t xml:space="preserve"> decline effect</w:t>
      </w:r>
      <w:r w:rsidRPr="00E71EB4">
        <w:br w:type="page"/>
      </w:r>
    </w:p>
    <w:p w14:paraId="1C3982FC" w14:textId="11AAD4D2" w:rsidR="00285204" w:rsidRPr="00D802CB" w:rsidRDefault="00285204" w:rsidP="007D1219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D802CB">
        <w:rPr>
          <w:rFonts w:ascii="Times New Roman" w:hAnsi="Times New Roman"/>
          <w:color w:val="00000A"/>
          <w:sz w:val="24"/>
          <w:szCs w:val="24"/>
          <w:lang w:val="en-AU"/>
        </w:rPr>
        <w:lastRenderedPageBreak/>
        <w:t>1 | INTRODUCTION</w:t>
      </w:r>
    </w:p>
    <w:p w14:paraId="23C83AAA" w14:textId="0912B5B1" w:rsidR="00BC36C7" w:rsidRPr="00681573" w:rsidRDefault="001822A0" w:rsidP="007D1219">
      <w:pPr>
        <w:spacing w:line="480" w:lineRule="auto"/>
        <w:rPr>
          <w:lang w:eastAsia="x-none"/>
        </w:rPr>
      </w:pPr>
      <w:r w:rsidRPr="00681573">
        <w:rPr>
          <w:lang w:eastAsia="x-none"/>
        </w:rPr>
        <w:t>Evidence from meta-analyses</w:t>
      </w:r>
      <w:r w:rsidR="00B3616A" w:rsidRPr="00681573">
        <w:rPr>
          <w:lang w:eastAsia="x-none"/>
        </w:rPr>
        <w:t xml:space="preserve"> often </w:t>
      </w:r>
      <w:r w:rsidR="008252FD" w:rsidRPr="00681573">
        <w:rPr>
          <w:lang w:eastAsia="x-none"/>
        </w:rPr>
        <w:t xml:space="preserve">drives </w:t>
      </w:r>
      <w:r w:rsidR="00507E35" w:rsidRPr="00681573">
        <w:rPr>
          <w:lang w:eastAsia="x-none"/>
        </w:rPr>
        <w:t xml:space="preserve">future </w:t>
      </w:r>
      <w:r w:rsidR="00B3616A" w:rsidRPr="00681573">
        <w:rPr>
          <w:lang w:eastAsia="x-none"/>
        </w:rPr>
        <w:t>research</w:t>
      </w:r>
      <w:r w:rsidR="00A72BF3" w:rsidRPr="00681573">
        <w:rPr>
          <w:lang w:eastAsia="x-none"/>
        </w:rPr>
        <w:t xml:space="preserve">, and sometimes </w:t>
      </w:r>
      <w:r w:rsidR="008252FD" w:rsidRPr="00681573">
        <w:rPr>
          <w:lang w:eastAsia="x-none"/>
        </w:rPr>
        <w:t xml:space="preserve">leads </w:t>
      </w:r>
      <w:r w:rsidR="001C2F76" w:rsidRPr="00681573">
        <w:rPr>
          <w:lang w:eastAsia="x-none"/>
        </w:rPr>
        <w:t xml:space="preserve">to </w:t>
      </w:r>
      <w:r w:rsidR="00A72BF3" w:rsidRPr="00681573">
        <w:rPr>
          <w:lang w:eastAsia="x-none"/>
        </w:rPr>
        <w:t>changes in policy and practic</w:t>
      </w:r>
      <w:r w:rsidR="000B25AB" w:rsidRPr="00681573">
        <w:rPr>
          <w:lang w:eastAsia="x-none"/>
        </w:rPr>
        <w:t>e</w:t>
      </w:r>
      <w:r w:rsidR="00B145DA" w:rsidRPr="00681573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+PEF1dGhvcj5HdXJldml0Y2g8L0F1dGhvcj48WWVhcj4yMDE4PC9ZZWFy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E3NS0xODI8L3BhZ2VzPjx2b2x1bWU+NTU1PC92b2x1bWU+PG51bWJlcj43Njk1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</w:fldData>
        </w:fldChar>
      </w:r>
      <w:r w:rsidR="00192939" w:rsidRPr="00681573">
        <w:rPr>
          <w:lang w:eastAsia="x-none"/>
        </w:rPr>
        <w:instrText xml:space="preserve"> ADDIN EN.CITE </w:instrText>
      </w:r>
      <w:r w:rsidR="00192939" w:rsidRPr="00681573">
        <w:rPr>
          <w:lang w:eastAsia="x-none"/>
        </w:rPr>
        <w:fldChar w:fldCharType="begin">
          <w:fldData xml:space="preserve">PEVuZE5vdGU+PENpdGU+PEF1dGhvcj5HdXJldml0Y2g8L0F1dGhvcj48WWVhcj4yMDE4PC9ZZWFy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</w:fldData>
        </w:fldChar>
      </w:r>
      <w:r w:rsidR="00192939" w:rsidRPr="00681573">
        <w:rPr>
          <w:lang w:eastAsia="x-none"/>
        </w:rPr>
        <w:instrText xml:space="preserve"> ADDIN EN.CITE.DATA </w:instrText>
      </w:r>
      <w:r w:rsidR="00192939" w:rsidRPr="00681573">
        <w:rPr>
          <w:lang w:eastAsia="x-none"/>
        </w:rPr>
      </w:r>
      <w:r w:rsidR="00192939" w:rsidRPr="00681573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Nakagawa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7; Gurevitch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E71EB4">
        <w:rPr>
          <w:noProof/>
          <w:lang w:eastAsia="x-none"/>
        </w:rPr>
        <w:t>, 2018</w:t>
      </w:r>
      <w:r w:rsidR="00192939" w:rsidRPr="00B7367D">
        <w:rPr>
          <w:lang w:eastAsia="x-none"/>
        </w:rPr>
        <w:fldChar w:fldCharType="end"/>
      </w:r>
      <w:r w:rsidR="00B145DA" w:rsidRPr="00DE538A">
        <w:rPr>
          <w:lang w:eastAsia="x-none"/>
        </w:rPr>
        <w:t>)</w:t>
      </w:r>
      <w:r w:rsidR="00B3616A" w:rsidRPr="00B7367D">
        <w:rPr>
          <w:lang w:eastAsia="x-none"/>
        </w:rPr>
        <w:t xml:space="preserve">. </w:t>
      </w:r>
      <w:r w:rsidR="00214C54" w:rsidRPr="00B7367D">
        <w:rPr>
          <w:lang w:eastAsia="x-none"/>
        </w:rPr>
        <w:t xml:space="preserve">Therefore, </w:t>
      </w:r>
      <w:r w:rsidR="00126740" w:rsidRPr="00B7367D">
        <w:rPr>
          <w:lang w:eastAsia="x-none"/>
        </w:rPr>
        <w:t xml:space="preserve">it is </w:t>
      </w:r>
      <w:r w:rsidR="00DE3715" w:rsidRPr="00B7367D">
        <w:rPr>
          <w:lang w:eastAsia="x-none"/>
        </w:rPr>
        <w:t xml:space="preserve">essential </w:t>
      </w:r>
      <w:r w:rsidR="00126740" w:rsidRPr="00E71EB4">
        <w:rPr>
          <w:lang w:eastAsia="x-none"/>
        </w:rPr>
        <w:t xml:space="preserve">for meta-analytic evidence to </w:t>
      </w:r>
      <w:r w:rsidR="00121054" w:rsidRPr="00D802CB">
        <w:rPr>
          <w:lang w:eastAsia="x-none"/>
        </w:rPr>
        <w:t>minimise bias</w:t>
      </w:r>
      <w:r w:rsidR="00126740" w:rsidRPr="00D802CB">
        <w:rPr>
          <w:lang w:eastAsia="x-none"/>
        </w:rPr>
        <w:t xml:space="preserve">. However, </w:t>
      </w:r>
      <w:r w:rsidR="00CF1A30" w:rsidRPr="00681573">
        <w:rPr>
          <w:lang w:eastAsia="x-none"/>
        </w:rPr>
        <w:t xml:space="preserve">the </w:t>
      </w:r>
      <w:r w:rsidR="007503E6" w:rsidRPr="00681573">
        <w:rPr>
          <w:lang w:eastAsia="x-none"/>
        </w:rPr>
        <w:t>validity of meta-analytic results</w:t>
      </w:r>
      <w:r w:rsidR="00467027" w:rsidRPr="00681573">
        <w:rPr>
          <w:lang w:eastAsia="x-none"/>
        </w:rPr>
        <w:t xml:space="preserve"> </w:t>
      </w:r>
      <w:r w:rsidR="008252FD" w:rsidRPr="00681573">
        <w:rPr>
          <w:lang w:eastAsia="x-none"/>
        </w:rPr>
        <w:t xml:space="preserve">can be </w:t>
      </w:r>
      <w:r w:rsidR="00467027" w:rsidRPr="00681573">
        <w:rPr>
          <w:lang w:eastAsia="x-none"/>
        </w:rPr>
        <w:t xml:space="preserve">compromised by publication </w:t>
      </w:r>
      <w:r w:rsidR="00071EAC" w:rsidRPr="00681573">
        <w:rPr>
          <w:lang w:eastAsia="x-none"/>
        </w:rPr>
        <w:t>bias</w:t>
      </w:r>
      <w:r w:rsidR="005523A9" w:rsidRPr="00681573">
        <w:rPr>
          <w:lang w:eastAsia="x-none"/>
        </w:rPr>
        <w:t xml:space="preserve"> </w:t>
      </w:r>
      <w:r w:rsidR="005E6BFD" w:rsidRPr="00681573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681573">
        <w:rPr>
          <w:lang w:eastAsia="x-none"/>
        </w:rPr>
        <w:instrText xml:space="preserve"> ADDIN EN.CITE &lt;EndNote&gt;&lt;Cite&gt;&lt;Author&gt;Marks-Anglin&lt;/Author&gt;&lt;Year&gt;2021&lt;/Year&gt;&lt;RecNum&gt;14&lt;/RecNum&gt;&lt;DisplayText&gt;Marks-Anglin&lt;style face="italic"&gt; et al.&lt;/style&gt;, 2021&lt;/DisplayText&gt;&lt;record&gt;&lt;rec-number&gt;14&lt;/rec-number&gt;&lt;foreign-keys&gt;&lt;key app="EN" db-id="rs2spdfstwrp9eetrx0vf0sk0xvdsar2eztt" timestamp="1609374274"&gt;14&lt;/key&gt;&lt;/foreign-keys&gt;&lt;ref-type name="Book Section"&gt;5&lt;/ref-type&gt;&lt;contributors&gt;&lt;authors&gt;&lt;author&gt;Marks-Anglin, A.&lt;/author&gt;&lt;author&gt;Duan, R.&lt;/author&gt;&lt;author&gt;Chen, Y.&lt;/author&gt;&lt;author&gt;Panagiotou, O.&lt;/author&gt;&lt;author&gt;Schmid, C. H.&lt;/author&gt;&lt;/authors&gt;&lt;secondary-authors&gt;&lt;author&gt;Schmid, C. H.&lt;/author&gt;&lt;author&gt;Stijnen, T.&lt;/author&gt;&lt;author&gt;White, R. W.&lt;/author&gt;&lt;/secondary-authors&gt;&lt;/contributors&gt;&lt;titles&gt;&lt;title&gt;Publication and outcome reporting bias&lt;/title&gt;&lt;secondary-title&gt;Handbook of meta-analysis&lt;/secondary-title&gt;&lt;/titles&gt;&lt;pages&gt;283-312&lt;/pages&gt;&lt;dates&gt;&lt;year&gt;2021&lt;/year&gt;&lt;/dates&gt;&lt;pub-location&gt;Boca Raton&lt;/pub-location&gt;&lt;publisher&gt;CRC&lt;/publisher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arks-Anglin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21</w:t>
      </w:r>
      <w:r w:rsidR="00192939" w:rsidRPr="00B7367D">
        <w:rPr>
          <w:lang w:eastAsia="x-none"/>
        </w:rPr>
        <w:fldChar w:fldCharType="end"/>
      </w:r>
      <w:r w:rsidR="005E6BFD" w:rsidRPr="00DE538A">
        <w:rPr>
          <w:lang w:eastAsia="x-none"/>
        </w:rPr>
        <w:t>)</w:t>
      </w:r>
      <w:r w:rsidR="00A37592" w:rsidRPr="00B7367D">
        <w:rPr>
          <w:lang w:eastAsia="x-none"/>
        </w:rPr>
        <w:t xml:space="preserve">. </w:t>
      </w:r>
      <w:r w:rsidR="00ED2184" w:rsidRPr="00B7367D">
        <w:rPr>
          <w:lang w:eastAsia="x-none"/>
        </w:rPr>
        <w:t>P</w:t>
      </w:r>
      <w:r w:rsidR="000467B9" w:rsidRPr="00B7367D">
        <w:rPr>
          <w:lang w:eastAsia="x-none"/>
        </w:rPr>
        <w:t xml:space="preserve">ublication bias </w:t>
      </w:r>
      <w:r w:rsidR="002F6807" w:rsidRPr="00B7367D">
        <w:rPr>
          <w:lang w:eastAsia="x-none"/>
        </w:rPr>
        <w:t xml:space="preserve">occurs when a subset of </w:t>
      </w:r>
      <w:r w:rsidR="001414B2" w:rsidRPr="00E71EB4">
        <w:rPr>
          <w:lang w:eastAsia="x-none"/>
        </w:rPr>
        <w:t>research findings</w:t>
      </w:r>
      <w:r w:rsidR="005337F1" w:rsidRPr="00681573">
        <w:rPr>
          <w:lang w:eastAsia="x-none"/>
        </w:rPr>
        <w:t>, such</w:t>
      </w:r>
      <w:r w:rsidR="005337F1" w:rsidRPr="00DE538A">
        <w:rPr>
          <w:lang w:eastAsia="x-none"/>
        </w:rPr>
        <w:t xml:space="preserve"> as </w:t>
      </w:r>
      <w:r w:rsidR="005337F1" w:rsidRPr="00681573">
        <w:rPr>
          <w:lang w:eastAsia="x-none"/>
        </w:rPr>
        <w:t xml:space="preserve">statistically </w:t>
      </w:r>
      <w:r w:rsidR="00A8347C" w:rsidRPr="00681573">
        <w:rPr>
          <w:lang w:eastAsia="x-none"/>
        </w:rPr>
        <w:t>non-</w:t>
      </w:r>
      <w:r w:rsidR="005337F1" w:rsidRPr="00681573">
        <w:rPr>
          <w:lang w:eastAsia="x-none"/>
        </w:rPr>
        <w:t xml:space="preserve">significant results, are </w:t>
      </w:r>
      <w:r w:rsidR="00A8347C" w:rsidRPr="00681573">
        <w:rPr>
          <w:lang w:eastAsia="x-none"/>
        </w:rPr>
        <w:t xml:space="preserve">less </w:t>
      </w:r>
      <w:r w:rsidR="005337F1" w:rsidRPr="00681573">
        <w:rPr>
          <w:lang w:eastAsia="x-none"/>
        </w:rPr>
        <w:t xml:space="preserve">likely to be </w:t>
      </w:r>
      <w:r w:rsidR="008225A8" w:rsidRPr="00681573">
        <w:rPr>
          <w:lang w:eastAsia="x-none"/>
        </w:rPr>
        <w:t>published</w:t>
      </w:r>
      <w:r w:rsidR="00A8347C" w:rsidRPr="00681573">
        <w:rPr>
          <w:lang w:eastAsia="x-none"/>
        </w:rPr>
        <w:t xml:space="preserve"> (</w:t>
      </w:r>
      <w:r w:rsidR="00272027" w:rsidRPr="00681573">
        <w:rPr>
          <w:lang w:eastAsia="x-none"/>
        </w:rPr>
        <w:t>e.g., the file drawer problem</w:t>
      </w:r>
      <w:r w:rsidR="00654831" w:rsidRPr="00681573">
        <w:rPr>
          <w:lang w:eastAsia="x-none"/>
        </w:rPr>
        <w:t>;</w:t>
      </w:r>
      <w:r w:rsidR="00B27D69" w:rsidRPr="00681573">
        <w:t xml:space="preserve"> </w:t>
      </w:r>
      <w:r w:rsidR="00192939" w:rsidRPr="00B7367D">
        <w:rPr>
          <w:lang w:eastAsia="x-none"/>
        </w:rPr>
        <w:fldChar w:fldCharType="begin"/>
      </w:r>
      <w:r w:rsidR="00192939" w:rsidRPr="00681573">
        <w:rPr>
          <w:lang w:eastAsia="x-none"/>
        </w:rPr>
        <w:instrText xml:space="preserve"> ADDIN EN.CITE &lt;EndNote&gt;&lt;Cite&gt;&lt;Author&gt;Rosenthal&lt;/Author&gt;&lt;Year&gt;1979&lt;/Year&gt;&lt;RecNum&gt;49&lt;/RecNum&gt;&lt;DisplayText&gt;Rosenthal, 1979&lt;/DisplayText&gt;&lt;record&gt;&lt;rec-number&gt;49&lt;/rec-number&gt;&lt;foreign-keys&gt;&lt;key app="EN" db-id="rs2spdfstwrp9eetrx0vf0sk0xvdsar2eztt" timestamp="1609381035"&gt;49&lt;/key&gt;&lt;/foreign-keys&gt;&lt;ref-type name="Journal Article"&gt;17&lt;/ref-type&gt;&lt;contributors&gt;&lt;authors&gt;&lt;author&gt;Rosenthal, R.&lt;/author&gt;&lt;/authors&gt;&lt;/contributors&gt;&lt;auth-address&gt;Rosenthal, R&amp;#xD;Harvard Univ,Dept Psychol &amp;amp; Social Relat,Cambridge,Ma 02138, USA&amp;#xD;Harvard Univ,Dept Psychol &amp;amp; Social Relat,Cambridge,Ma 02138, USA&lt;/auth-address&gt;&lt;titles&gt;&lt;title&gt;The &amp;quot;file drawer problem&amp;quot; and tolerance for null results&lt;/title&gt;&lt;secondary-title&gt;Psychological Bulletin&lt;/secondary-title&gt;&lt;alt-title&gt;Psychol Bull&lt;/alt-title&gt;&lt;/titles&gt;&lt;periodical&gt;&lt;full-title&gt;Psychological Bulletin&lt;/full-title&gt;&lt;abbr-1&gt;Psychol Bull&lt;/abbr-1&gt;&lt;/periodical&gt;&lt;alt-periodical&gt;&lt;full-title&gt;Psychological Bulletin&lt;/full-title&gt;&lt;abbr-1&gt;Psychol Bull&lt;/abbr-1&gt;&lt;/alt-periodical&gt;&lt;pages&gt;638-641&lt;/pages&gt;&lt;volume&gt;86&lt;/volume&gt;&lt;number&gt;3&lt;/number&gt;&lt;dates&gt;&lt;year&gt;1979&lt;/year&gt;&lt;/dates&gt;&lt;isbn&gt;0033-2909&lt;/isbn&gt;&lt;accession-num&gt;ISI:A1979JS26200011&lt;/accession-num&gt;&lt;urls&gt;&lt;related-urls&gt;&lt;url&gt;&amp;lt;Go to ISI&amp;gt;://A1979JS26200011&lt;/url&gt;&lt;/related-urls&gt;&lt;/urls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senthal, 1979</w:t>
      </w:r>
      <w:r w:rsidR="00192939" w:rsidRPr="00B7367D">
        <w:rPr>
          <w:lang w:eastAsia="x-none"/>
        </w:rPr>
        <w:fldChar w:fldCharType="end"/>
      </w:r>
      <w:r w:rsidR="00B27D69" w:rsidRPr="00DE538A">
        <w:rPr>
          <w:lang w:eastAsia="x-none"/>
        </w:rPr>
        <w:t xml:space="preserve">). </w:t>
      </w:r>
      <w:r w:rsidR="00467027" w:rsidRPr="00B7367D">
        <w:rPr>
          <w:lang w:eastAsia="x-none"/>
        </w:rPr>
        <w:t>I</w:t>
      </w:r>
      <w:r w:rsidR="00775E14" w:rsidRPr="00B7367D">
        <w:rPr>
          <w:lang w:eastAsia="x-none"/>
        </w:rPr>
        <w:t xml:space="preserve">n a wider sense, publication bias </w:t>
      </w:r>
      <w:r w:rsidR="00F34A07" w:rsidRPr="00B7367D">
        <w:rPr>
          <w:lang w:eastAsia="x-none"/>
        </w:rPr>
        <w:t xml:space="preserve">could </w:t>
      </w:r>
      <w:r w:rsidR="00F67252" w:rsidRPr="00B7367D">
        <w:rPr>
          <w:lang w:eastAsia="x-none"/>
        </w:rPr>
        <w:t>encompass</w:t>
      </w:r>
      <w:r w:rsidR="00246AB7" w:rsidRPr="00B7367D">
        <w:rPr>
          <w:lang w:eastAsia="x-none"/>
        </w:rPr>
        <w:t xml:space="preserve"> </w:t>
      </w:r>
      <w:r w:rsidR="00F67252" w:rsidRPr="00E71EB4">
        <w:rPr>
          <w:lang w:eastAsia="x-none"/>
        </w:rPr>
        <w:t xml:space="preserve">many </w:t>
      </w:r>
      <w:r w:rsidR="00246AB7" w:rsidRPr="00BE33C2">
        <w:rPr>
          <w:lang w:eastAsia="x-none"/>
        </w:rPr>
        <w:t>different types of bia</w:t>
      </w:r>
      <w:r w:rsidR="00F67252" w:rsidRPr="00BE33C2">
        <w:rPr>
          <w:lang w:eastAsia="x-none"/>
        </w:rPr>
        <w:t xml:space="preserve">s relating </w:t>
      </w:r>
      <w:r w:rsidR="008252FD" w:rsidRPr="00D802CB">
        <w:rPr>
          <w:lang w:eastAsia="x-none"/>
        </w:rPr>
        <w:t xml:space="preserve">to </w:t>
      </w:r>
      <w:r w:rsidR="00F67252" w:rsidRPr="00D802CB">
        <w:rPr>
          <w:lang w:eastAsia="x-none"/>
        </w:rPr>
        <w:t>dissemination of evidence</w:t>
      </w:r>
      <w:r w:rsidR="00A94EA4" w:rsidRPr="00D802CB">
        <w:rPr>
          <w:lang w:eastAsia="x-none"/>
        </w:rPr>
        <w:t xml:space="preserve"> </w:t>
      </w:r>
      <w:r w:rsidR="00936F33" w:rsidRPr="00D802CB">
        <w:rPr>
          <w:lang w:eastAsia="x-none"/>
        </w:rPr>
        <w:t>(</w:t>
      </w:r>
      <w:r w:rsidR="00A94EA4" w:rsidRPr="00D802CB">
        <w:rPr>
          <w:lang w:eastAsia="x-none"/>
        </w:rPr>
        <w:t xml:space="preserve">see </w:t>
      </w:r>
      <w:r w:rsidR="00192939" w:rsidRPr="00B7367D">
        <w:rPr>
          <w:lang w:eastAsia="x-none"/>
        </w:rPr>
        <w:fldChar w:fldCharType="begin">
          <w:fldData xml:space="preserve">PEVuZE5vdGU+PENpdGU+PEF1dGhvcj5Nb2xsZXI8L0F1dGhvcj48WWVhcj4yMDAxPC9ZZWFyPjxS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</w:fldData>
        </w:fldChar>
      </w:r>
      <w:r w:rsidR="00192939" w:rsidRPr="00681573">
        <w:rPr>
          <w:lang w:eastAsia="x-none"/>
        </w:rPr>
        <w:instrText xml:space="preserve"> ADDIN EN.CITE </w:instrText>
      </w:r>
      <w:r w:rsidR="00192939" w:rsidRPr="00681573">
        <w:rPr>
          <w:lang w:eastAsia="x-none"/>
        </w:rPr>
        <w:fldChar w:fldCharType="begin">
          <w:fldData xml:space="preserve">PEVuZE5vdGU+PENpdGU+PEF1dGhvcj5Nb2xsZXI8L0F1dGhvcj48WWVhcj4yMDAxPC9ZZWFyPjxS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</w:fldData>
        </w:fldChar>
      </w:r>
      <w:r w:rsidR="00192939" w:rsidRPr="00681573">
        <w:rPr>
          <w:lang w:eastAsia="x-none"/>
        </w:rPr>
        <w:instrText xml:space="preserve"> ADDIN EN.CITE.DATA </w:instrText>
      </w:r>
      <w:r w:rsidR="00192939" w:rsidRPr="00681573">
        <w:rPr>
          <w:lang w:eastAsia="x-none"/>
        </w:rPr>
      </w:r>
      <w:r w:rsidR="00192939" w:rsidRPr="00681573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oller &amp; Jennions, 2001; Jennions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3; Marks-Anglin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21</w:t>
      </w:r>
      <w:r w:rsidR="00192939" w:rsidRPr="00B7367D">
        <w:rPr>
          <w:lang w:eastAsia="x-none"/>
        </w:rPr>
        <w:fldChar w:fldCharType="end"/>
      </w:r>
      <w:r w:rsidR="00A94EA4" w:rsidRPr="00DE538A">
        <w:rPr>
          <w:lang w:eastAsia="x-none"/>
        </w:rPr>
        <w:t>).</w:t>
      </w:r>
      <w:r w:rsidR="00F67252" w:rsidRPr="00B7367D">
        <w:rPr>
          <w:lang w:eastAsia="x-none"/>
        </w:rPr>
        <w:t xml:space="preserve"> </w:t>
      </w:r>
      <w:r w:rsidR="00DD1284" w:rsidRPr="00B7367D">
        <w:rPr>
          <w:lang w:eastAsia="x-none"/>
        </w:rPr>
        <w:t xml:space="preserve">In this </w:t>
      </w:r>
      <w:r w:rsidR="00ED37DC" w:rsidRPr="00B7367D">
        <w:rPr>
          <w:lang w:eastAsia="x-none"/>
        </w:rPr>
        <w:t>article</w:t>
      </w:r>
      <w:r w:rsidR="00DD1284" w:rsidRPr="00B7367D">
        <w:rPr>
          <w:lang w:eastAsia="x-none"/>
        </w:rPr>
        <w:t xml:space="preserve">, the following </w:t>
      </w:r>
      <w:r w:rsidR="00507E6D" w:rsidRPr="00E71EB4">
        <w:rPr>
          <w:lang w:eastAsia="x-none"/>
        </w:rPr>
        <w:t>two types are most relevant</w:t>
      </w:r>
      <w:r w:rsidR="00F67252" w:rsidRPr="00D802CB">
        <w:rPr>
          <w:lang w:eastAsia="x-none"/>
        </w:rPr>
        <w:t>: 1)</w:t>
      </w:r>
      <w:r w:rsidR="00F2089E" w:rsidRPr="00D802CB">
        <w:rPr>
          <w:lang w:eastAsia="x-none"/>
        </w:rPr>
        <w:t xml:space="preserve"> out</w:t>
      </w:r>
      <w:r w:rsidR="00F2089E" w:rsidRPr="00681573">
        <w:rPr>
          <w:lang w:eastAsia="x-none"/>
        </w:rPr>
        <w:t>come reporting</w:t>
      </w:r>
      <w:r w:rsidR="00887997" w:rsidRPr="00681573">
        <w:rPr>
          <w:lang w:eastAsia="x-none"/>
        </w:rPr>
        <w:t xml:space="preserve"> </w:t>
      </w:r>
      <w:r w:rsidR="00B87D17" w:rsidRPr="00681573">
        <w:rPr>
          <w:lang w:eastAsia="x-none"/>
        </w:rPr>
        <w:t>bias</w:t>
      </w:r>
      <w:r w:rsidR="001414B2" w:rsidRPr="00681573">
        <w:rPr>
          <w:lang w:eastAsia="x-none"/>
        </w:rPr>
        <w:t>,</w:t>
      </w:r>
      <w:r w:rsidR="00B87D17" w:rsidRPr="00681573">
        <w:rPr>
          <w:lang w:eastAsia="x-none"/>
        </w:rPr>
        <w:t xml:space="preserve"> </w:t>
      </w:r>
      <w:r w:rsidR="00887997" w:rsidRPr="00681573">
        <w:rPr>
          <w:lang w:eastAsia="x-none"/>
        </w:rPr>
        <w:t>where selective reporting</w:t>
      </w:r>
      <w:r w:rsidR="007412DE" w:rsidRPr="00681573">
        <w:rPr>
          <w:lang w:eastAsia="x-none"/>
        </w:rPr>
        <w:t xml:space="preserve"> occurs within published studies</w:t>
      </w:r>
      <w:r w:rsidR="00A66C53" w:rsidRPr="00681573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+PEF1dGhvcj5NYXJrcy1BbmdsaW48L0F1dGhvcj48WWVhcj4yMDIwPC9Z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</w:fldData>
        </w:fldChar>
      </w:r>
      <w:r w:rsidR="00192939" w:rsidRPr="00681573">
        <w:rPr>
          <w:lang w:eastAsia="x-none"/>
        </w:rPr>
        <w:instrText xml:space="preserve"> ADDIN EN.CITE </w:instrText>
      </w:r>
      <w:r w:rsidR="00192939" w:rsidRPr="00681573">
        <w:rPr>
          <w:lang w:eastAsia="x-none"/>
        </w:rPr>
        <w:fldChar w:fldCharType="begin">
          <w:fldData xml:space="preserve">PEVuZE5vdGU+PENpdGU+PEF1dGhvcj5NYXJrcy1BbmdsaW48L0F1dGhvcj48WWVhcj4yMDIwPC9Z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</w:fldData>
        </w:fldChar>
      </w:r>
      <w:r w:rsidR="00192939" w:rsidRPr="00681573">
        <w:rPr>
          <w:lang w:eastAsia="x-none"/>
        </w:rPr>
        <w:instrText xml:space="preserve"> ADDIN EN.CITE.DATA </w:instrText>
      </w:r>
      <w:r w:rsidR="00192939" w:rsidRPr="00681573">
        <w:rPr>
          <w:lang w:eastAsia="x-none"/>
        </w:rPr>
      </w:r>
      <w:r w:rsidR="00192939" w:rsidRPr="00681573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arks-Anglin &amp; Chen, 2020; 2021</w:t>
      </w:r>
      <w:r w:rsidR="00192939" w:rsidRPr="00B7367D">
        <w:rPr>
          <w:lang w:eastAsia="x-none"/>
        </w:rPr>
        <w:fldChar w:fldCharType="end"/>
      </w:r>
      <w:r w:rsidR="00435C12" w:rsidRPr="00DE538A">
        <w:rPr>
          <w:lang w:eastAsia="x-none"/>
        </w:rPr>
        <w:t>)</w:t>
      </w:r>
      <w:r w:rsidR="001414B2" w:rsidRPr="00B7367D">
        <w:rPr>
          <w:lang w:eastAsia="x-none"/>
        </w:rPr>
        <w:t>;</w:t>
      </w:r>
      <w:r w:rsidR="00F67252" w:rsidRPr="00B7367D">
        <w:rPr>
          <w:lang w:eastAsia="x-none"/>
        </w:rPr>
        <w:t xml:space="preserve"> and 2)</w:t>
      </w:r>
      <w:r w:rsidR="007412DE" w:rsidRPr="00B7367D">
        <w:rPr>
          <w:lang w:eastAsia="x-none"/>
        </w:rPr>
        <w:t xml:space="preserve"> time-lag bias</w:t>
      </w:r>
      <w:r w:rsidR="001414B2" w:rsidRPr="00B7367D">
        <w:rPr>
          <w:lang w:eastAsia="x-none"/>
        </w:rPr>
        <w:t>,</w:t>
      </w:r>
      <w:r w:rsidR="007412DE" w:rsidRPr="00B7367D">
        <w:rPr>
          <w:lang w:eastAsia="x-none"/>
        </w:rPr>
        <w:t xml:space="preserve"> </w:t>
      </w:r>
      <w:r w:rsidR="00B87D17" w:rsidRPr="00E71EB4">
        <w:rPr>
          <w:lang w:eastAsia="x-none"/>
        </w:rPr>
        <w:t xml:space="preserve">where </w:t>
      </w:r>
      <w:r w:rsidR="00A66C53" w:rsidRPr="00BE33C2">
        <w:rPr>
          <w:lang w:eastAsia="x-none"/>
        </w:rPr>
        <w:t xml:space="preserve">positive results are published </w:t>
      </w:r>
      <w:r w:rsidR="008252FD" w:rsidRPr="00BE33C2">
        <w:rPr>
          <w:lang w:eastAsia="x-none"/>
        </w:rPr>
        <w:t>earlier</w:t>
      </w:r>
      <w:r w:rsidR="008252FD" w:rsidRPr="00D802CB">
        <w:rPr>
          <w:lang w:eastAsia="x-none"/>
        </w:rPr>
        <w:t xml:space="preserve"> </w:t>
      </w:r>
      <w:r w:rsidR="00A66C53" w:rsidRPr="00D802CB">
        <w:rPr>
          <w:lang w:eastAsia="x-none"/>
        </w:rPr>
        <w:t>than negative results (</w:t>
      </w:r>
      <w:r w:rsidR="00192939" w:rsidRPr="00B7367D">
        <w:rPr>
          <w:lang w:eastAsia="x-none"/>
        </w:rPr>
        <w:fldChar w:fldCharType="begin">
          <w:fldData xml:space="preserve">PEVuZE5vdGU+PENpdGU+PEF1dGhvcj5Lb3JpY2hldmE8L0F1dGhvcj48WWVhcj4yMDEzPC9ZZWFy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</w:fldData>
        </w:fldChar>
      </w:r>
      <w:r w:rsidR="00192939" w:rsidRPr="00681573">
        <w:rPr>
          <w:lang w:eastAsia="x-none"/>
        </w:rPr>
        <w:instrText xml:space="preserve"> ADDIN EN.CITE </w:instrText>
      </w:r>
      <w:r w:rsidR="00192939" w:rsidRPr="00681573">
        <w:rPr>
          <w:lang w:eastAsia="x-none"/>
        </w:rPr>
        <w:fldChar w:fldCharType="begin">
          <w:fldData xml:space="preserve">PEVuZE5vdGU+PENpdGU+PEF1dGhvcj5Lb3JpY2hldmE8L0F1dGhvcj48WWVhcj4yMDEzPC9ZZWFy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</w:fldData>
        </w:fldChar>
      </w:r>
      <w:r w:rsidR="00192939" w:rsidRPr="00681573">
        <w:rPr>
          <w:lang w:eastAsia="x-none"/>
        </w:rPr>
        <w:instrText xml:space="preserve"> ADDIN EN.CITE.DATA </w:instrText>
      </w:r>
      <w:r w:rsidR="00192939" w:rsidRPr="00681573">
        <w:rPr>
          <w:lang w:eastAsia="x-none"/>
        </w:rPr>
      </w:r>
      <w:r w:rsidR="00192939" w:rsidRPr="00681573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Trkalinos &amp; Ioannidis, 2005; Koricheva, Jennions &amp; Lau, 2013; Koricheva &amp; Kulinskaya, 2019</w:t>
      </w:r>
      <w:r w:rsidR="00192939" w:rsidRPr="00B7367D">
        <w:rPr>
          <w:lang w:eastAsia="x-none"/>
        </w:rPr>
        <w:fldChar w:fldCharType="end"/>
      </w:r>
      <w:r w:rsidR="00A94EA4" w:rsidRPr="00DE538A">
        <w:rPr>
          <w:lang w:eastAsia="x-none"/>
        </w:rPr>
        <w:t>)</w:t>
      </w:r>
      <w:r w:rsidR="00507E6D" w:rsidRPr="00B7367D">
        <w:rPr>
          <w:lang w:eastAsia="x-none"/>
        </w:rPr>
        <w:t>.</w:t>
      </w:r>
      <w:r w:rsidR="00AB7FBD" w:rsidRPr="00B7367D">
        <w:rPr>
          <w:lang w:eastAsia="x-none"/>
        </w:rPr>
        <w:t xml:space="preserve"> </w:t>
      </w:r>
      <w:r w:rsidR="007A4FF5" w:rsidRPr="00B7367D">
        <w:rPr>
          <w:lang w:eastAsia="x-none"/>
        </w:rPr>
        <w:t xml:space="preserve">Regardless of </w:t>
      </w:r>
      <w:r w:rsidR="00F23FC4" w:rsidRPr="00681573">
        <w:rPr>
          <w:lang w:eastAsia="x-none"/>
        </w:rPr>
        <w:t xml:space="preserve">how </w:t>
      </w:r>
      <w:r w:rsidR="001414B2" w:rsidRPr="00681573">
        <w:rPr>
          <w:lang w:eastAsia="x-none"/>
        </w:rPr>
        <w:t xml:space="preserve">publication </w:t>
      </w:r>
      <w:r w:rsidR="00F23FC4" w:rsidRPr="00681573">
        <w:rPr>
          <w:lang w:eastAsia="x-none"/>
        </w:rPr>
        <w:t>bias occurs</w:t>
      </w:r>
      <w:r w:rsidR="007A4FF5" w:rsidRPr="00681573">
        <w:rPr>
          <w:lang w:eastAsia="x-none"/>
        </w:rPr>
        <w:t xml:space="preserve">, </w:t>
      </w:r>
      <w:r w:rsidR="00CC18F9" w:rsidRPr="00681573">
        <w:rPr>
          <w:lang w:eastAsia="x-none"/>
        </w:rPr>
        <w:t>if published findings are</w:t>
      </w:r>
      <w:r w:rsidR="001F7DF3" w:rsidRPr="00681573">
        <w:rPr>
          <w:lang w:eastAsia="x-none"/>
        </w:rPr>
        <w:t xml:space="preserve"> </w:t>
      </w:r>
      <w:r w:rsidR="00797D85" w:rsidRPr="00681573">
        <w:rPr>
          <w:lang w:eastAsia="x-none"/>
        </w:rPr>
        <w:t>unrepresentative</w:t>
      </w:r>
      <w:r w:rsidR="001F7DF3" w:rsidRPr="00681573">
        <w:rPr>
          <w:lang w:eastAsia="x-none"/>
        </w:rPr>
        <w:t xml:space="preserve"> of </w:t>
      </w:r>
      <w:r w:rsidR="00CC18F9" w:rsidRPr="00681573">
        <w:rPr>
          <w:lang w:eastAsia="x-none"/>
        </w:rPr>
        <w:t xml:space="preserve">all </w:t>
      </w:r>
      <w:r w:rsidR="00573A12" w:rsidRPr="00681573">
        <w:rPr>
          <w:lang w:eastAsia="x-none"/>
        </w:rPr>
        <w:t>available</w:t>
      </w:r>
      <w:r w:rsidR="002F4646" w:rsidRPr="00681573">
        <w:rPr>
          <w:lang w:eastAsia="x-none"/>
        </w:rPr>
        <w:t xml:space="preserve"> evidence</w:t>
      </w:r>
      <w:r w:rsidR="007A4FF5" w:rsidRPr="00681573">
        <w:rPr>
          <w:lang w:eastAsia="x-none"/>
        </w:rPr>
        <w:t xml:space="preserve"> </w:t>
      </w:r>
      <w:r w:rsidR="00CC18F9" w:rsidRPr="00681573">
        <w:rPr>
          <w:lang w:eastAsia="x-none"/>
        </w:rPr>
        <w:t xml:space="preserve">then </w:t>
      </w:r>
      <w:r w:rsidR="007A4FF5" w:rsidRPr="00681573">
        <w:rPr>
          <w:lang w:eastAsia="x-none"/>
        </w:rPr>
        <w:t xml:space="preserve">meta-analytic </w:t>
      </w:r>
      <w:r w:rsidR="00D12CA4" w:rsidRPr="00681573">
        <w:rPr>
          <w:lang w:eastAsia="x-none"/>
        </w:rPr>
        <w:t>results</w:t>
      </w:r>
      <w:r w:rsidR="00CC18F9" w:rsidRPr="00681573">
        <w:rPr>
          <w:lang w:eastAsia="x-none"/>
        </w:rPr>
        <w:t xml:space="preserve"> can be distorted.</w:t>
      </w:r>
    </w:p>
    <w:p w14:paraId="6B1E209A" w14:textId="3B778B2F" w:rsidR="002E6722" w:rsidRPr="00B7367D" w:rsidRDefault="00AB7FBD" w:rsidP="007D1219">
      <w:pPr>
        <w:spacing w:line="480" w:lineRule="auto"/>
      </w:pPr>
      <w:r w:rsidRPr="00681573">
        <w:rPr>
          <w:lang w:eastAsia="x-none"/>
        </w:rPr>
        <w:tab/>
      </w:r>
      <w:r w:rsidR="008225A8" w:rsidRPr="00681573">
        <w:rPr>
          <w:lang w:eastAsia="x-none"/>
        </w:rPr>
        <w:t>S</w:t>
      </w:r>
      <w:r w:rsidR="00621616" w:rsidRPr="00681573">
        <w:rPr>
          <w:lang w:eastAsia="x-none"/>
        </w:rPr>
        <w:t>tatisticians</w:t>
      </w:r>
      <w:r w:rsidR="00D514BF" w:rsidRPr="00681573">
        <w:rPr>
          <w:lang w:eastAsia="x-none"/>
        </w:rPr>
        <w:t xml:space="preserve"> and methodologists</w:t>
      </w:r>
      <w:r w:rsidR="00621616" w:rsidRPr="00681573">
        <w:rPr>
          <w:lang w:eastAsia="x-none"/>
        </w:rPr>
        <w:t xml:space="preserve"> have</w:t>
      </w:r>
      <w:r w:rsidR="000F42D1" w:rsidRPr="00681573">
        <w:rPr>
          <w:lang w:eastAsia="x-none"/>
        </w:rPr>
        <w:t xml:space="preserve"> proposed </w:t>
      </w:r>
      <w:r w:rsidR="005932C0" w:rsidRPr="00681573">
        <w:rPr>
          <w:lang w:eastAsia="x-none"/>
        </w:rPr>
        <w:t xml:space="preserve">numerous </w:t>
      </w:r>
      <w:r w:rsidR="00F81F46" w:rsidRPr="00681573">
        <w:rPr>
          <w:lang w:eastAsia="x-none"/>
        </w:rPr>
        <w:t xml:space="preserve">methods </w:t>
      </w:r>
      <w:r w:rsidR="00CC18F9" w:rsidRPr="00681573">
        <w:rPr>
          <w:lang w:eastAsia="x-none"/>
        </w:rPr>
        <w:t xml:space="preserve">to </w:t>
      </w:r>
      <w:r w:rsidR="00F81F46" w:rsidRPr="00681573">
        <w:rPr>
          <w:lang w:eastAsia="x-none"/>
        </w:rPr>
        <w:t xml:space="preserve">test </w:t>
      </w:r>
      <w:r w:rsidR="00CC18F9" w:rsidRPr="00681573">
        <w:rPr>
          <w:lang w:eastAsia="x-none"/>
        </w:rPr>
        <w:t xml:space="preserve">for </w:t>
      </w:r>
      <w:r w:rsidR="00F81F46" w:rsidRPr="00681573">
        <w:rPr>
          <w:lang w:eastAsia="x-none"/>
        </w:rPr>
        <w:t>publication bias</w:t>
      </w:r>
      <w:r w:rsidR="005932C0" w:rsidRPr="00681573">
        <w:rPr>
          <w:lang w:eastAsia="x-none"/>
        </w:rPr>
        <w:t xml:space="preserve">. </w:t>
      </w:r>
      <w:r w:rsidR="00D21C59" w:rsidRPr="00681573">
        <w:rPr>
          <w:lang w:eastAsia="x-none"/>
        </w:rPr>
        <w:t xml:space="preserve">These tests can </w:t>
      </w:r>
      <w:r w:rsidR="00F5453E" w:rsidRPr="00681573">
        <w:rPr>
          <w:lang w:eastAsia="x-none"/>
        </w:rPr>
        <w:t xml:space="preserve">be broadly </w:t>
      </w:r>
      <w:r w:rsidR="00F74721" w:rsidRPr="00681573">
        <w:rPr>
          <w:lang w:eastAsia="x-none"/>
        </w:rPr>
        <w:t>categorised</w:t>
      </w:r>
      <w:r w:rsidR="00F5453E" w:rsidRPr="00681573">
        <w:rPr>
          <w:lang w:eastAsia="x-none"/>
        </w:rPr>
        <w:t xml:space="preserve"> into</w:t>
      </w:r>
      <w:r w:rsidR="00CC57D4" w:rsidRPr="00681573">
        <w:rPr>
          <w:lang w:eastAsia="x-none"/>
        </w:rPr>
        <w:t xml:space="preserve"> two</w:t>
      </w:r>
      <w:r w:rsidR="00B9180A" w:rsidRPr="00681573">
        <w:rPr>
          <w:lang w:eastAsia="x-none"/>
        </w:rPr>
        <w:t xml:space="preserve"> types</w:t>
      </w:r>
      <w:r w:rsidR="00CC57D4" w:rsidRPr="00681573">
        <w:rPr>
          <w:lang w:eastAsia="x-none"/>
        </w:rPr>
        <w:t>:</w:t>
      </w:r>
      <w:r w:rsidR="00F5453E" w:rsidRPr="00681573">
        <w:rPr>
          <w:lang w:eastAsia="x-none"/>
        </w:rPr>
        <w:t xml:space="preserve"> </w:t>
      </w:r>
      <w:r w:rsidR="00CC18F9" w:rsidRPr="00681573">
        <w:rPr>
          <w:lang w:eastAsia="x-none"/>
        </w:rPr>
        <w:t>those that</w:t>
      </w:r>
      <w:r w:rsidR="00F74721" w:rsidRPr="00681573">
        <w:rPr>
          <w:lang w:eastAsia="x-none"/>
        </w:rPr>
        <w:t xml:space="preserve"> detect </w:t>
      </w:r>
      <w:r w:rsidR="009478C9" w:rsidRPr="00681573">
        <w:rPr>
          <w:lang w:eastAsia="x-none"/>
        </w:rPr>
        <w:t>publication bias</w:t>
      </w:r>
      <w:r w:rsidR="00CC18F9" w:rsidRPr="00681573">
        <w:rPr>
          <w:lang w:eastAsia="x-none"/>
        </w:rPr>
        <w:t>,</w:t>
      </w:r>
      <w:r w:rsidR="009478C9" w:rsidRPr="00681573">
        <w:rPr>
          <w:lang w:eastAsia="x-none"/>
        </w:rPr>
        <w:t xml:space="preserve"> and </w:t>
      </w:r>
      <w:r w:rsidR="00CC18F9" w:rsidRPr="00681573">
        <w:rPr>
          <w:lang w:eastAsia="x-none"/>
        </w:rPr>
        <w:t>those that</w:t>
      </w:r>
      <w:r w:rsidR="009478C9" w:rsidRPr="00681573">
        <w:rPr>
          <w:lang w:eastAsia="x-none"/>
        </w:rPr>
        <w:t xml:space="preserve"> </w:t>
      </w:r>
      <w:r w:rsidR="00D30851" w:rsidRPr="00681573">
        <w:rPr>
          <w:lang w:eastAsia="x-none"/>
        </w:rPr>
        <w:t xml:space="preserve">also </w:t>
      </w:r>
      <w:r w:rsidR="009478C9" w:rsidRPr="00681573">
        <w:rPr>
          <w:lang w:eastAsia="x-none"/>
        </w:rPr>
        <w:t xml:space="preserve">assess the impact of publication </w:t>
      </w:r>
      <w:r w:rsidR="00601685" w:rsidRPr="00681573">
        <w:rPr>
          <w:lang w:eastAsia="x-none"/>
        </w:rPr>
        <w:t>bias</w:t>
      </w:r>
      <w:r w:rsidR="00D36467" w:rsidRPr="00681573">
        <w:rPr>
          <w:lang w:eastAsia="x-none"/>
        </w:rPr>
        <w:t xml:space="preserve"> (</w:t>
      </w:r>
      <w:r w:rsidR="00192939" w:rsidRPr="00B7367D">
        <w:fldChar w:fldCharType="begin"/>
      </w:r>
      <w:r w:rsidR="00192939" w:rsidRPr="00681573">
        <w:instrText xml:space="preserve"> ADDIN EN.CITE &lt;EndNote&gt;&lt;Cite&gt;&lt;Author&gt;Sutton&lt;/Author&gt;&lt;Year&gt;2009&lt;/Year&gt;&lt;RecNum&gt;17&lt;/RecNum&gt;&lt;DisplayText&gt;Sutton, 2009&lt;/DisplayText&gt;&lt;record&gt;&lt;rec-number&gt;17&lt;/rec-number&gt;&lt;foreign-keys&gt;&lt;key app="EN" db-id="rs2spdfstwrp9eetrx0vf0sk0xvdsar2eztt" timestamp="1609374664"&gt;17&lt;/key&gt;&lt;/foreign-keys&gt;&lt;ref-type name="Book Section"&gt;5&lt;/ref-type&gt;&lt;contributors&gt;&lt;authors&gt;&lt;author&gt;Sutton, A J&lt;/author&gt;&lt;/authors&gt;&lt;secondary-authors&gt;&lt;author&gt;Cooper, H&lt;/author&gt;&lt;author&gt;Hedges, L V&lt;/author&gt;&lt;author&gt;Valentine, J C&lt;/author&gt;&lt;/secondary-authors&gt;&lt;/contributors&gt;&lt;titles&gt;&lt;title&gt;Publication bias&lt;/title&gt;&lt;secondary-title&gt;The handbook of research synthesis and meta-analysis &lt;/secondary-title&gt;&lt;/titles&gt;&lt;pages&gt;435-452&lt;/pages&gt;&lt;dates&gt;&lt;year&gt;2009&lt;/year&gt;&lt;/dates&gt;&lt;pub-location&gt;New York&lt;/pub-location&gt;&lt;publisher&gt;Russell Sage Foundation&lt;/publisher&gt;&lt;urls&gt;&lt;/urls&gt;&lt;/record&gt;&lt;/Cite&gt;&lt;/EndNote&gt;</w:instrText>
      </w:r>
      <w:r w:rsidR="00192939" w:rsidRPr="00B7367D">
        <w:fldChar w:fldCharType="separate"/>
      </w:r>
      <w:r w:rsidR="00192939" w:rsidRPr="00B7367D">
        <w:rPr>
          <w:noProof/>
        </w:rPr>
        <w:t>Sutton, 2009</w:t>
      </w:r>
      <w:r w:rsidR="00192939" w:rsidRPr="00B7367D">
        <w:fldChar w:fldCharType="end"/>
      </w:r>
      <w:r w:rsidR="00D36467" w:rsidRPr="00DE538A">
        <w:rPr>
          <w:lang w:eastAsia="x-none"/>
        </w:rPr>
        <w:t>)</w:t>
      </w:r>
      <w:r w:rsidR="00601685" w:rsidRPr="00B7367D">
        <w:rPr>
          <w:lang w:eastAsia="x-none"/>
        </w:rPr>
        <w:t>.</w:t>
      </w:r>
      <w:r w:rsidR="009478C9" w:rsidRPr="00B7367D">
        <w:rPr>
          <w:lang w:eastAsia="x-none"/>
        </w:rPr>
        <w:t xml:space="preserve"> Both of </w:t>
      </w:r>
      <w:r w:rsidR="00D61409" w:rsidRPr="00B7367D">
        <w:rPr>
          <w:lang w:eastAsia="x-none"/>
        </w:rPr>
        <w:t xml:space="preserve">these </w:t>
      </w:r>
      <w:r w:rsidR="00A8347C" w:rsidRPr="00B7367D">
        <w:rPr>
          <w:lang w:eastAsia="x-none"/>
        </w:rPr>
        <w:t>categories</w:t>
      </w:r>
      <w:r w:rsidR="009478C9" w:rsidRPr="00B7367D">
        <w:rPr>
          <w:lang w:eastAsia="x-none"/>
        </w:rPr>
        <w:t xml:space="preserve"> </w:t>
      </w:r>
      <w:r w:rsidR="00601685" w:rsidRPr="00E71EB4">
        <w:rPr>
          <w:lang w:eastAsia="x-none"/>
        </w:rPr>
        <w:t xml:space="preserve">have been routinely used in meta-analyses in </w:t>
      </w:r>
      <w:r w:rsidR="00601685" w:rsidRPr="00BE33C2">
        <w:rPr>
          <w:lang w:eastAsia="x-none"/>
        </w:rPr>
        <w:t>medical and social sciences (</w:t>
      </w:r>
      <w:r w:rsidR="00192939" w:rsidRPr="00B7367D">
        <w:rPr>
          <w:lang w:eastAsia="x-none"/>
        </w:rPr>
        <w:fldChar w:fldCharType="begin"/>
      </w:r>
      <w:r w:rsidR="00192939" w:rsidRPr="00681573">
        <w:rPr>
          <w:lang w:eastAsia="x-none"/>
        </w:rPr>
        <w:instrText xml:space="preserve"> ADDIN EN.CITE &lt;EndNote&gt;&lt;Cite&gt;&lt;Author&gt;Rothstein&lt;/Author&gt;&lt;Year&gt;2005&lt;/Year&gt;&lt;RecNum&gt;3&lt;/RecNum&gt;&lt;DisplayText&gt;Rothstein, Sutton &amp;amp; Borenstein, 2005&lt;/DisplayText&gt;&lt;record&gt;&lt;rec-number&gt;3&lt;/rec-number&gt;&lt;foreign-keys&gt;&lt;key app="EN" db-id="rs2spdfstwrp9eetrx0vf0sk0xvdsar2eztt" timestamp="1609373348"&gt;3&lt;/key&gt;&lt;/foreign-keys&gt;&lt;ref-type name="Edited Book"&gt;28&lt;/ref-type&gt;&lt;contributors&gt;&lt;authors&gt;&lt;author&gt;Rothstein, H&lt;/author&gt;&lt;author&gt;Sutton, A J&lt;/author&gt;&lt;author&gt;Borenstein, M&lt;/author&gt;&lt;/authors&gt;&lt;/contributors&gt;&lt;titles&gt;&lt;title&gt;Publication bias in meta-analysis: prevention, assessment and adjustments&lt;/title&gt;&lt;/titles&gt;&lt;dates&gt;&lt;year&gt;2005&lt;/year&gt;&lt;/dates&gt;&lt;pub-location&gt;Chichester&lt;/pub-location&gt;&lt;publisher&gt;John Wiley&lt;/publisher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thstein, Sutton &amp; Borenstein, 2005</w:t>
      </w:r>
      <w:r w:rsidR="00192939" w:rsidRPr="00B7367D">
        <w:rPr>
          <w:lang w:eastAsia="x-none"/>
        </w:rPr>
        <w:fldChar w:fldCharType="end"/>
      </w:r>
      <w:r w:rsidR="00601685" w:rsidRPr="00DE538A">
        <w:rPr>
          <w:lang w:eastAsia="x-none"/>
        </w:rPr>
        <w:t xml:space="preserve">). </w:t>
      </w:r>
      <w:r w:rsidR="0064542E" w:rsidRPr="00B7367D">
        <w:rPr>
          <w:lang w:eastAsia="x-none"/>
        </w:rPr>
        <w:t>However, i</w:t>
      </w:r>
      <w:r w:rsidR="0015540D" w:rsidRPr="00B7367D">
        <w:rPr>
          <w:lang w:eastAsia="x-none"/>
        </w:rPr>
        <w:t xml:space="preserve">n a survey of </w:t>
      </w:r>
      <w:r w:rsidR="0015540D" w:rsidRPr="00B7367D">
        <w:t xml:space="preserve">100 meta-analyses in ecology and evolution, only </w:t>
      </w:r>
      <w:r w:rsidR="003560FE" w:rsidRPr="00B7367D">
        <w:rPr>
          <w:lang w:eastAsia="x-none"/>
        </w:rPr>
        <w:t>49%</w:t>
      </w:r>
      <w:r w:rsidR="001C5745" w:rsidRPr="00B7367D">
        <w:rPr>
          <w:lang w:eastAsia="x-none"/>
        </w:rPr>
        <w:t xml:space="preserve"> </w:t>
      </w:r>
      <w:r w:rsidR="003560FE" w:rsidRPr="00E71EB4">
        <w:rPr>
          <w:lang w:eastAsia="x-none"/>
        </w:rPr>
        <w:t>tested for publication bias</w:t>
      </w:r>
      <w:r w:rsidR="00754617" w:rsidRPr="00BE33C2">
        <w:rPr>
          <w:lang w:eastAsia="x-none"/>
        </w:rPr>
        <w:t>,</w:t>
      </w:r>
      <w:r w:rsidR="000740FE" w:rsidRPr="00BE33C2">
        <w:rPr>
          <w:lang w:eastAsia="x-none"/>
        </w:rPr>
        <w:t xml:space="preserve"> </w:t>
      </w:r>
      <w:r w:rsidR="000740FE" w:rsidRPr="00D802CB">
        <w:t xml:space="preserve">with </w:t>
      </w:r>
      <w:r w:rsidR="00CC18F9" w:rsidRPr="00681573">
        <w:t xml:space="preserve">just </w:t>
      </w:r>
      <w:r w:rsidR="000740FE" w:rsidRPr="00681573">
        <w:t>22</w:t>
      </w:r>
      <w:r w:rsidR="0028698A" w:rsidRPr="00681573">
        <w:t>%</w:t>
      </w:r>
      <w:r w:rsidR="000740FE" w:rsidRPr="00681573">
        <w:t xml:space="preserve"> </w:t>
      </w:r>
      <w:r w:rsidR="00CA1FBC" w:rsidRPr="00681573">
        <w:t>conducting both types of tests</w:t>
      </w:r>
      <w:r w:rsidR="000E0CC1" w:rsidRPr="00681573">
        <w:rPr>
          <w:lang w:eastAsia="x-none"/>
        </w:rPr>
        <w:t xml:space="preserve"> </w:t>
      </w:r>
      <w:r w:rsidR="0015540D" w:rsidRPr="00681573">
        <w:t>(</w:t>
      </w:r>
      <w:r w:rsidR="00192939" w:rsidRPr="00B7367D">
        <w:fldChar w:fldCharType="begin"/>
      </w:r>
      <w:r w:rsidR="00192939" w:rsidRPr="00681573">
        <w:instrText xml:space="preserve"> ADDIN EN.CITE &lt;EndNote&gt;&lt;Cite&gt;&lt;Author&gt;Nakagawa&lt;/Author&gt;&lt;Year&gt;2012&lt;/Year&gt;&lt;RecNum&gt;19&lt;/RecNum&gt;&lt;DisplayText&gt;Nakagawa &amp;amp; Santos, 2012&lt;/DisplayText&gt;&lt;record&gt;&lt;rec-number&gt;19&lt;/rec-number&gt;&lt;foreign-keys&gt;&lt;key app="EN" db-id="rs2spdfstwrp9eetrx0vf0sk0xvdsar2eztt" timestamp="1609374933"&gt;19&lt;/key&gt;&lt;/foreign-keys&gt;&lt;ref-type name="Journal Article"&gt;17&lt;/ref-type&gt;&lt;contributors&gt;&lt;authors&gt;&lt;author&gt;Nakagawa, S&lt;/author&gt;&lt;author&gt;Santos, E S 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dates&gt;&lt;year&gt;2012&lt;/year&gt;&lt;/dates&gt;&lt;urls&gt;&lt;/urls&gt;&lt;/record&gt;&lt;/Cite&gt;&lt;/EndNote&gt;</w:instrText>
      </w:r>
      <w:r w:rsidR="00192939" w:rsidRPr="00B7367D">
        <w:fldChar w:fldCharType="separate"/>
      </w:r>
      <w:r w:rsidR="00192939" w:rsidRPr="00B7367D">
        <w:rPr>
          <w:noProof/>
        </w:rPr>
        <w:t>Nakagawa &amp; Santos, 2012</w:t>
      </w:r>
      <w:r w:rsidR="00192939" w:rsidRPr="00B7367D">
        <w:fldChar w:fldCharType="end"/>
      </w:r>
      <w:r w:rsidR="00991F8B" w:rsidRPr="00DE538A">
        <w:t xml:space="preserve">). </w:t>
      </w:r>
      <w:r w:rsidR="00B60E6D" w:rsidRPr="00B7367D">
        <w:t>In a</w:t>
      </w:r>
      <w:r w:rsidR="00991F8B" w:rsidRPr="00B7367D">
        <w:t xml:space="preserve">nother </w:t>
      </w:r>
      <w:r w:rsidR="00E76F59" w:rsidRPr="00B7367D">
        <w:t>survey</w:t>
      </w:r>
      <w:r w:rsidR="00B60E6D" w:rsidRPr="00B7367D">
        <w:t>, only</w:t>
      </w:r>
      <w:r w:rsidR="00422698" w:rsidRPr="00B7367D">
        <w:t xml:space="preserve"> 31% of 322 </w:t>
      </w:r>
      <w:r w:rsidR="00114969" w:rsidRPr="00E71EB4">
        <w:t xml:space="preserve">ecological </w:t>
      </w:r>
      <w:r w:rsidR="00422698" w:rsidRPr="00BE33C2">
        <w:t>meta-analyses</w:t>
      </w:r>
      <w:r w:rsidR="00B42912" w:rsidRPr="00BE33C2">
        <w:t xml:space="preserve"> reported </w:t>
      </w:r>
      <w:r w:rsidR="00A913CC" w:rsidRPr="00D802CB">
        <w:t xml:space="preserve">at least one test of publication bias </w:t>
      </w:r>
      <w:r w:rsidR="006512CF" w:rsidRPr="00D802CB">
        <w:t>(</w:t>
      </w:r>
      <w:r w:rsidR="00192939" w:rsidRPr="00B7367D">
        <w:rPr>
          <w:lang w:eastAsia="x-none"/>
        </w:rPr>
        <w:fldChar w:fldCharType="begin"/>
      </w:r>
      <w:r w:rsidR="00192939" w:rsidRPr="00681573">
        <w:rPr>
          <w:lang w:eastAsia="x-none"/>
        </w:rPr>
        <w:instrText xml:space="preserve"> ADDIN EN.CITE &lt;EndNote&gt;&lt;Cite&gt;&lt;Author&gt;Koricheva&lt;/Author&gt;&lt;Year&gt;2014&lt;/Year&gt;&lt;RecNum&gt;18&lt;/RecNum&gt;&lt;DisplayText&gt;Koricheva &amp;amp; Gurevitch, 2014&lt;/DisplayText&gt;&lt;record&gt;&lt;rec-number&gt;18&lt;/rec-number&gt;&lt;foreign-keys&gt;&lt;key app="EN" db-id="rs2spdfstwrp9eetrx0vf0sk0xvdsar2eztt" timestamp="1609374919"&gt;18&lt;/key&gt;&lt;/foreign-keys&gt;&lt;ref-type name="Journal Article"&gt;17&lt;/ref-type&gt;&lt;contributors&gt;&lt;authors&gt;&lt;author&gt;Koricheva, J.&lt;/author&gt;&lt;author&gt;Gurevitch, J.&lt;/author&gt;&lt;/authors&gt;&lt;/contributors&gt;&lt;auth-address&gt;Royal Holloway Univ London, Sch Biol Sci, Egham TW20 0EX, Surrey, England&amp;#xD;SUNY Stony Brook, Dept Ecol &amp;amp; Evolut, Stony Brook, NY 11794 USA&lt;/auth-address&gt;&lt;titles&gt;&lt;title&gt;Uses and misuses of meta-analysis in plant ecology&lt;/title&gt;&lt;secondary-title&gt;Journal of Ecology&lt;/secondary-title&gt;&lt;alt-title&gt;J Ecol&lt;/alt-title&gt;&lt;/titles&gt;&lt;periodical&gt;&lt;full-title&gt;Journal of Ecology&lt;/full-title&gt;&lt;abbr-1&gt;J Ecol&lt;/abbr-1&gt;&lt;/periodical&gt;&lt;alt-periodical&gt;&lt;full-title&gt;Journal of Ecology&lt;/full-title&gt;&lt;abbr-1&gt;J Ecol&lt;/abbr-1&gt;&lt;/alt-periodical&gt;&lt;pages&gt;828-844&lt;/pages&gt;&lt;volume&gt;102&lt;/volume&gt;&lt;number&gt;4&lt;/number&gt;&lt;keywords&gt;&lt;keyword&gt;ecophysiology&lt;/keyword&gt;&lt;keyword&gt;meta-analysis&lt;/keyword&gt;&lt;keyword&gt;methodological quality&lt;/keyword&gt;&lt;keyword&gt;plant ecology&lt;/keyword&gt;&lt;keyword&gt;research synthesis&lt;/keyword&gt;&lt;keyword&gt;systematic review&lt;/keyword&gt;&lt;keyword&gt;vote counting&lt;/keyword&gt;&lt;keyword&gt;insect herbivore performance&lt;/keyword&gt;&lt;keyword&gt;publication bias&lt;/keyword&gt;&lt;keyword&gt;species richness&lt;/keyword&gt;&lt;keyword&gt;elevated co2&lt;/keyword&gt;&lt;keyword&gt;resource availability&lt;/keyword&gt;&lt;keyword&gt;temporal trends&lt;/keyword&gt;&lt;keyword&gt;carbon-dioxide&lt;/keyword&gt;&lt;keyword&gt;woody-plants&lt;/keyword&gt;&lt;keyword&gt;funnel-plot&lt;/keyword&gt;&lt;keyword&gt;diversity&lt;/keyword&gt;&lt;/keywords&gt;&lt;dates&gt;&lt;year&gt;2014&lt;/year&gt;&lt;pub-dates&gt;&lt;date&gt;Jul&lt;/date&gt;&lt;/pub-dates&gt;&lt;/dates&gt;&lt;isbn&gt;0022-0477&lt;/isbn&gt;&lt;accession-num&gt;WOS:000338027500002&lt;/accession-num&gt;&lt;urls&gt;&lt;related-urls&gt;&lt;url&gt;&amp;lt;Go to ISI&amp;gt;://WOS:000338027500002&lt;/url&gt;&lt;/related-urls&gt;&lt;/urls&gt;&lt;electronic-resource-num&gt;10.1111/1365-2745.12224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Koricheva &amp; Gurevitch, 2014</w:t>
      </w:r>
      <w:r w:rsidR="00192939" w:rsidRPr="00B7367D">
        <w:rPr>
          <w:lang w:eastAsia="x-none"/>
        </w:rPr>
        <w:fldChar w:fldCharType="end"/>
      </w:r>
      <w:r w:rsidR="00CD4C8E" w:rsidRPr="00DE538A">
        <w:rPr>
          <w:lang w:eastAsia="x-none"/>
        </w:rPr>
        <w:t>)</w:t>
      </w:r>
      <w:r w:rsidR="00326B20" w:rsidRPr="00B7367D">
        <w:t xml:space="preserve">. </w:t>
      </w:r>
      <w:r w:rsidR="00CC18F9" w:rsidRPr="00681573">
        <w:t>L</w:t>
      </w:r>
      <w:r w:rsidR="00570465" w:rsidRPr="00681573">
        <w:t>ow up</w:t>
      </w:r>
      <w:r w:rsidR="00C63706" w:rsidRPr="00681573">
        <w:t>take</w:t>
      </w:r>
      <w:r w:rsidR="00C81A7B" w:rsidRPr="00681573">
        <w:t xml:space="preserve"> </w:t>
      </w:r>
      <w:r w:rsidR="00CC18F9" w:rsidRPr="00681573">
        <w:t xml:space="preserve">might reflect </w:t>
      </w:r>
      <w:r w:rsidR="00C67584" w:rsidRPr="00681573">
        <w:t>that</w:t>
      </w:r>
      <w:r w:rsidR="00913341" w:rsidRPr="00681573">
        <w:t xml:space="preserve"> </w:t>
      </w:r>
      <w:r w:rsidR="005A03C3" w:rsidRPr="00681573">
        <w:t>many currently available</w:t>
      </w:r>
      <w:r w:rsidR="005349D2" w:rsidRPr="00681573">
        <w:t xml:space="preserve"> </w:t>
      </w:r>
      <w:r w:rsidR="00C625C2" w:rsidRPr="00681573">
        <w:t xml:space="preserve">tests </w:t>
      </w:r>
      <w:r w:rsidR="005349D2" w:rsidRPr="00681573">
        <w:t xml:space="preserve">for publication bias </w:t>
      </w:r>
      <w:r w:rsidR="00FC1571" w:rsidRPr="00681573">
        <w:t>are unsuitable for ecological and evolutionary meta-analyses</w:t>
      </w:r>
      <w:r w:rsidR="00813222" w:rsidRPr="00681573">
        <w:t xml:space="preserve"> (</w:t>
      </w:r>
      <w:r w:rsidR="00192939" w:rsidRPr="00B7367D">
        <w:fldChar w:fldCharType="begin"/>
      </w:r>
      <w:r w:rsidR="00192939" w:rsidRPr="00681573">
        <w:instrText xml:space="preserve"> ADDIN EN.CITE &lt;EndNote&gt;&lt;Cite&gt;&lt;Author&gt;Nakagawa&lt;/Author&gt;&lt;Year&gt;2012&lt;/Year&gt;&lt;RecNum&gt;19&lt;/RecNum&gt;&lt;DisplayText&gt;Nakagawa &amp;amp; Santos, 2012&lt;/DisplayText&gt;&lt;record&gt;&lt;rec-number&gt;19&lt;/rec-number&gt;&lt;foreign-keys&gt;&lt;key app="EN" db-id="rs2spdfstwrp9eetrx0vf0sk0xvdsar2eztt" timestamp="1609374933"&gt;19&lt;/key&gt;&lt;/foreign-keys&gt;&lt;ref-type name="Journal Article"&gt;17&lt;/ref-type&gt;&lt;contributors&gt;&lt;authors&gt;&lt;author&gt;Nakagawa, S&lt;/author&gt;&lt;author&gt;Santos, E S 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dates&gt;&lt;year&gt;2012&lt;/year&gt;&lt;/dates&gt;&lt;urls&gt;&lt;/urls&gt;&lt;/record&gt;&lt;/Cite&gt;&lt;/EndNote&gt;</w:instrText>
      </w:r>
      <w:r w:rsidR="00192939" w:rsidRPr="00B7367D">
        <w:fldChar w:fldCharType="separate"/>
      </w:r>
      <w:r w:rsidR="00192939" w:rsidRPr="00B7367D">
        <w:rPr>
          <w:noProof/>
        </w:rPr>
        <w:t>Nakagawa &amp; Santos, 2012</w:t>
      </w:r>
      <w:r w:rsidR="00192939" w:rsidRPr="00B7367D">
        <w:fldChar w:fldCharType="end"/>
      </w:r>
      <w:r w:rsidR="00813222" w:rsidRPr="00DE538A">
        <w:t>)</w:t>
      </w:r>
      <w:r w:rsidR="00FC1571" w:rsidRPr="00B7367D">
        <w:t>.</w:t>
      </w:r>
      <w:r w:rsidR="005349D2" w:rsidRPr="00B7367D">
        <w:t xml:space="preserve"> </w:t>
      </w:r>
    </w:p>
    <w:p w14:paraId="3354510D" w14:textId="6C3B4D35" w:rsidR="00CD1314" w:rsidRPr="00B7367D" w:rsidRDefault="00FC1571" w:rsidP="007D1219">
      <w:pPr>
        <w:spacing w:line="480" w:lineRule="auto"/>
      </w:pPr>
      <w:r w:rsidRPr="00B7367D">
        <w:tab/>
      </w:r>
      <w:r w:rsidR="00880791" w:rsidRPr="00B7367D">
        <w:t>Two features</w:t>
      </w:r>
      <w:r w:rsidR="009318F9" w:rsidRPr="00681573">
        <w:t xml:space="preserve"> </w:t>
      </w:r>
      <w:r w:rsidR="0049236C" w:rsidRPr="00681573">
        <w:t>common to</w:t>
      </w:r>
      <w:r w:rsidR="009318F9" w:rsidRPr="00681573">
        <w:t xml:space="preserve"> </w:t>
      </w:r>
      <w:r w:rsidR="00880791" w:rsidRPr="00681573">
        <w:t>meta-analytic data</w:t>
      </w:r>
      <w:r w:rsidR="0049236C" w:rsidRPr="00681573">
        <w:t>sets</w:t>
      </w:r>
      <w:r w:rsidR="00880791" w:rsidRPr="00681573">
        <w:t xml:space="preserve"> in ecology and evolution</w:t>
      </w:r>
      <w:r w:rsidR="00CF685B" w:rsidRPr="00681573">
        <w:t xml:space="preserve"> </w:t>
      </w:r>
      <w:r w:rsidR="0049236C" w:rsidRPr="00681573">
        <w:t xml:space="preserve">pose problems </w:t>
      </w:r>
      <w:r w:rsidR="00A035B2" w:rsidRPr="00681573">
        <w:t>for publication bias tests: high levels of heterogeneity and non-independence</w:t>
      </w:r>
      <w:r w:rsidR="00A035B2" w:rsidRPr="00DE538A">
        <w:t>.</w:t>
      </w:r>
      <w:r w:rsidR="00F03E85" w:rsidRPr="00B7367D">
        <w:t xml:space="preserve"> Importantly, many </w:t>
      </w:r>
      <w:r w:rsidR="00F03E85" w:rsidRPr="00B7367D">
        <w:lastRenderedPageBreak/>
        <w:t xml:space="preserve">currently available tests for publication bias fail </w:t>
      </w:r>
      <w:r w:rsidR="00F03E85" w:rsidRPr="00D802CB">
        <w:t xml:space="preserve">when there are high levels of heterogeneity (e.g., </w:t>
      </w:r>
      <w:r w:rsidR="00F03E85" w:rsidRPr="00DE538A">
        <w:fldChar w:fldCharType="begin">
          <w:fldData xml:space="preserve">PEVuZE5vdGU+PENpdGU+PEF1dGhvcj5Nb3Jlbm88L0F1dGhvcj48WWVhcj4yMDA5PC9ZZWFyPjxS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</w:fldData>
        </w:fldChar>
      </w:r>
      <w:r w:rsidR="00F03E85" w:rsidRPr="00681573">
        <w:instrText xml:space="preserve"> ADDIN EN.CITE </w:instrText>
      </w:r>
      <w:r w:rsidR="00F03E85" w:rsidRPr="00681573">
        <w:fldChar w:fldCharType="begin">
          <w:fldData xml:space="preserve">PEVuZE5vdGU+PENpdGU+PEF1dGhvcj5Nb3Jlbm88L0F1dGhvcj48WWVhcj4yMDA5PC9ZZWFyPjxS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</w:fldData>
        </w:fldChar>
      </w:r>
      <w:r w:rsidR="00F03E85" w:rsidRPr="00681573">
        <w:instrText xml:space="preserve"> ADDIN EN.CITE.DATA </w:instrText>
      </w:r>
      <w:r w:rsidR="00F03E85" w:rsidRPr="00681573">
        <w:fldChar w:fldCharType="end"/>
      </w:r>
      <w:r w:rsidR="00F03E85" w:rsidRPr="00DE538A">
        <w:fldChar w:fldCharType="separate"/>
      </w:r>
      <w:r w:rsidR="00F03E85" w:rsidRPr="00DE538A">
        <w:rPr>
          <w:noProof/>
        </w:rPr>
        <w:t>Macaskill, Walter &amp; Irwig, 2001; Sterne, Egger &amp; Smith, 2001; Moreno</w:t>
      </w:r>
      <w:r w:rsidR="00F03E85" w:rsidRPr="00B7367D">
        <w:rPr>
          <w:i/>
          <w:noProof/>
        </w:rPr>
        <w:t xml:space="preserve"> et al.</w:t>
      </w:r>
      <w:r w:rsidR="00F03E85" w:rsidRPr="00B7367D">
        <w:rPr>
          <w:noProof/>
        </w:rPr>
        <w:t>, 2009</w:t>
      </w:r>
      <w:r w:rsidR="00F03E85" w:rsidRPr="00DE538A">
        <w:fldChar w:fldCharType="end"/>
      </w:r>
      <w:r w:rsidR="00F03E85" w:rsidRPr="00DE538A">
        <w:t>). Furthermore, Nakagawa and Santos (</w:t>
      </w:r>
      <w:r w:rsidR="00F03E85" w:rsidRPr="00DE538A">
        <w:fldChar w:fldCharType="begin"/>
      </w:r>
      <w:r w:rsidR="00F03E85" w:rsidRPr="00681573">
        <w:instrText xml:space="preserve"> ADDIN EN.CITE &lt;EndNote&gt;&lt;Cite ExcludeAuth="1"&gt;&lt;Author&gt;Nakagawa&lt;/Author&gt;&lt;Year&gt;2012&lt;/Year&gt;&lt;RecNum&gt;19&lt;/RecNum&gt;&lt;DisplayText&gt;2012&lt;/DisplayText&gt;&lt;record&gt;&lt;rec-number&gt;19&lt;/rec-number&gt;&lt;foreign-keys&gt;&lt;key app="EN" db-id="rs2spdfstwrp9eetrx0vf0sk0xvdsar2eztt" timestamp="1609374933"&gt;19&lt;/key&gt;&lt;/foreign-keys&gt;&lt;ref-type name="Journal Article"&gt;17&lt;/ref-type&gt;&lt;contributors&gt;&lt;authors&gt;&lt;author&gt;Nakagawa, S&lt;/author&gt;&lt;author&gt;Santos, E S 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dates&gt;&lt;year&gt;2012&lt;/year&gt;&lt;/dates&gt;&lt;urls&gt;&lt;/urls&gt;&lt;/record&gt;&lt;/Cite&gt;&lt;/EndNote&gt;</w:instrText>
      </w:r>
      <w:r w:rsidR="00F03E85" w:rsidRPr="00DE538A">
        <w:fldChar w:fldCharType="separate"/>
      </w:r>
      <w:r w:rsidR="00F03E85" w:rsidRPr="00DE538A">
        <w:rPr>
          <w:noProof/>
        </w:rPr>
        <w:t>2012</w:t>
      </w:r>
      <w:r w:rsidR="00F03E85" w:rsidRPr="00DE538A">
        <w:fldChar w:fldCharType="end"/>
      </w:r>
      <w:r w:rsidR="00F03E85" w:rsidRPr="00DE538A">
        <w:t>) noted that,</w:t>
      </w:r>
      <w:r w:rsidR="00F03E85" w:rsidRPr="00B7367D">
        <w:t xml:space="preserve"> at the time, there were no statistical methods to test for publication bias that could explicitly account for non-independent effect sizes.</w:t>
      </w:r>
      <w:r w:rsidR="00A035B2" w:rsidRPr="00681573">
        <w:t xml:space="preserve"> </w:t>
      </w:r>
      <w:r w:rsidR="00F03E85" w:rsidRPr="00681573">
        <w:t>Highly heterogeneous data are common in e</w:t>
      </w:r>
      <w:r w:rsidR="00C35C7A" w:rsidRPr="00681573">
        <w:t>colog</w:t>
      </w:r>
      <w:r w:rsidR="00F03E85" w:rsidRPr="00681573">
        <w:t>y</w:t>
      </w:r>
      <w:r w:rsidR="00C35C7A" w:rsidRPr="00681573">
        <w:t xml:space="preserve"> and evolutionary biolog</w:t>
      </w:r>
      <w:r w:rsidR="00F03E85" w:rsidRPr="00681573">
        <w:t>y,</w:t>
      </w:r>
      <w:r w:rsidR="00766EA1" w:rsidRPr="00681573">
        <w:t xml:space="preserve"> </w:t>
      </w:r>
      <w:r w:rsidR="00F03E85" w:rsidRPr="00681573">
        <w:t>as research questions span</w:t>
      </w:r>
      <w:r w:rsidR="00CC18F9" w:rsidRPr="00681573">
        <w:t xml:space="preserve"> </w:t>
      </w:r>
      <w:r w:rsidR="00F03E85" w:rsidRPr="00681573">
        <w:t xml:space="preserve">many </w:t>
      </w:r>
      <w:r w:rsidR="002D7A92" w:rsidRPr="00681573">
        <w:t xml:space="preserve">types of </w:t>
      </w:r>
      <w:r w:rsidR="0015652D" w:rsidRPr="00681573">
        <w:t xml:space="preserve">ecosystems and </w:t>
      </w:r>
      <w:r w:rsidR="00766EA1" w:rsidRPr="00681573">
        <w:t>species</w:t>
      </w:r>
      <w:r w:rsidR="003909B8" w:rsidRPr="00681573">
        <w:t xml:space="preserve">. </w:t>
      </w:r>
      <w:r w:rsidR="00CC18F9" w:rsidRPr="00681573">
        <w:t>N</w:t>
      </w:r>
      <w:r w:rsidR="00765BCB" w:rsidRPr="00681573">
        <w:t>on-independen</w:t>
      </w:r>
      <w:r w:rsidR="000C28CF" w:rsidRPr="00681573">
        <w:t xml:space="preserve">ce </w:t>
      </w:r>
      <w:r w:rsidR="005F5BCA" w:rsidRPr="00681573">
        <w:t xml:space="preserve">is </w:t>
      </w:r>
      <w:r w:rsidR="009765F4" w:rsidRPr="00681573">
        <w:t>pervasive</w:t>
      </w:r>
      <w:r w:rsidR="000C28CF" w:rsidRPr="00681573">
        <w:t xml:space="preserve"> </w:t>
      </w:r>
      <w:r w:rsidR="00765BCB" w:rsidRPr="00681573">
        <w:t xml:space="preserve">because </w:t>
      </w:r>
      <w:r w:rsidR="00211CCD" w:rsidRPr="00681573">
        <w:t>many</w:t>
      </w:r>
      <w:r w:rsidR="00765BCB" w:rsidRPr="00681573">
        <w:t xml:space="preserve"> studies</w:t>
      </w:r>
      <w:r w:rsidR="00211CCD" w:rsidRPr="00681573">
        <w:t xml:space="preserve"> </w:t>
      </w:r>
      <w:r w:rsidR="0023228B" w:rsidRPr="00681573">
        <w:t>produce</w:t>
      </w:r>
      <w:r w:rsidR="00211CCD" w:rsidRPr="00681573">
        <w:t xml:space="preserve"> multiple effect sizes</w:t>
      </w:r>
      <w:r w:rsidR="0023228B" w:rsidRPr="00681573">
        <w:t xml:space="preserve"> </w:t>
      </w:r>
      <w:r w:rsidR="00765BCB" w:rsidRPr="00681573">
        <w:t>and</w:t>
      </w:r>
      <w:r w:rsidR="00EA706F" w:rsidRPr="00681573">
        <w:t>,</w:t>
      </w:r>
      <w:r w:rsidR="00765BCB" w:rsidRPr="00681573">
        <w:t xml:space="preserve"> </w:t>
      </w:r>
      <w:r w:rsidR="00A317C0" w:rsidRPr="00681573">
        <w:t xml:space="preserve">if </w:t>
      </w:r>
      <w:r w:rsidR="00977B21" w:rsidRPr="00681573">
        <w:t>a</w:t>
      </w:r>
      <w:r w:rsidR="00EA706F" w:rsidRPr="00681573">
        <w:t xml:space="preserve"> </w:t>
      </w:r>
      <w:r w:rsidR="00393568" w:rsidRPr="00681573">
        <w:t xml:space="preserve">meta-analytic </w:t>
      </w:r>
      <w:r w:rsidR="00A317C0" w:rsidRPr="00681573">
        <w:t>data</w:t>
      </w:r>
      <w:r w:rsidR="00EA706F" w:rsidRPr="00681573">
        <w:t>set</w:t>
      </w:r>
      <w:r w:rsidR="00A317C0" w:rsidRPr="00681573">
        <w:t xml:space="preserve"> include</w:t>
      </w:r>
      <w:r w:rsidR="00EA706F" w:rsidRPr="00681573">
        <w:t>s</w:t>
      </w:r>
      <w:r w:rsidR="00A317C0" w:rsidRPr="00681573">
        <w:t xml:space="preserve"> multiple species, then</w:t>
      </w:r>
      <w:r w:rsidR="001B75E9" w:rsidRPr="00681573">
        <w:t xml:space="preserve"> effect sizes </w:t>
      </w:r>
      <w:r w:rsidR="00722F78" w:rsidRPr="00681573">
        <w:t>will also be</w:t>
      </w:r>
      <w:r w:rsidR="001B75E9" w:rsidRPr="00681573">
        <w:t xml:space="preserve"> </w:t>
      </w:r>
      <w:r w:rsidR="00101D84" w:rsidRPr="00681573">
        <w:t>correlated</w:t>
      </w:r>
      <w:r w:rsidR="001B75E9" w:rsidRPr="00681573">
        <w:t xml:space="preserve"> due to phylogeneti</w:t>
      </w:r>
      <w:r w:rsidR="002B2C95" w:rsidRPr="00681573">
        <w:t xml:space="preserve">c </w:t>
      </w:r>
      <w:r w:rsidR="0092615F" w:rsidRPr="00681573">
        <w:t>relatedness</w:t>
      </w:r>
      <w:r w:rsidR="00101D84" w:rsidRPr="00681573">
        <w:t xml:space="preserve"> </w:t>
      </w:r>
      <w:r w:rsidR="002B2C95" w:rsidRPr="00681573">
        <w:t>(</w:t>
      </w:r>
      <w:r w:rsidR="00192939" w:rsidRPr="00B7367D">
        <w:fldChar w:fldCharType="begin"/>
      </w:r>
      <w:r w:rsidR="00192939" w:rsidRPr="00681573">
        <w:instrText xml:space="preserve"> ADDIN EN.CITE &lt;EndNote&gt;&lt;Cite&gt;&lt;Author&gt;Noble&lt;/Author&gt;&lt;Year&gt;2017&lt;/Year&gt;&lt;RecNum&gt;20&lt;/RecNum&gt;&lt;DisplayText&gt;Noble&lt;style face="italic"&gt; et al.&lt;/style&gt;, 2017&lt;/DisplayText&gt;&lt;record&gt;&lt;rec-number&gt;20&lt;/rec-number&gt;&lt;foreign-keys&gt;&lt;key app="EN" db-id="rs2spdfstwrp9eetrx0vf0sk0xvdsar2eztt" timestamp="1609374953"&gt;20&lt;/key&gt;&lt;/foreign-keys&gt;&lt;ref-type name="Journal Article"&gt;17&lt;/ref-type&gt;&lt;contributors&gt;&lt;authors&gt;&lt;author&gt;Noble, D. W. A.&lt;/author&gt;&lt;author&gt;Lagisz, M.&lt;/author&gt;&lt;author&gt;O&amp;apos;Dea R, E.&lt;/author&gt;&lt;author&gt;Nakagawa, S.&lt;/author&gt;&lt;/authors&gt;&lt;/contributors&gt;&lt;auth-address&gt;Evolution &amp;amp; Ecology Research Centre, School of Biological, Earth and Environmental Sciences, University of New South Wales, Kensington, NSW, Australia.&amp;#xD;Diabetes and Metabolism Division, Garvan Institute of Medical Research, Sydney, NSW, Australia.&lt;/auth-address&gt;&lt;titles&gt;&lt;title&gt;Nonindependence and sensitivity analyses in ecological and evolutionary meta-analyses&lt;/title&gt;&lt;secondary-title&gt;Molecular Ecology&lt;/secondary-title&gt;&lt;/titles&gt;&lt;periodical&gt;&lt;full-title&gt;Molecular Ecology&lt;/full-title&gt;&lt;/periodical&gt;&lt;pages&gt;2410-2425&lt;/pages&gt;&lt;volume&gt;26&lt;/volume&gt;&lt;number&gt;9&lt;/number&gt;&lt;edition&gt;2017/01/31&lt;/edition&gt;&lt;keywords&gt;&lt;keyword&gt;hierarchical structure&lt;/keyword&gt;&lt;keyword&gt;meta-analysis&lt;/keyword&gt;&lt;keyword&gt;meta-regression&lt;/keyword&gt;&lt;keyword&gt;mixed models&lt;/keyword&gt;&lt;keyword&gt;multilevel models&lt;/keyword&gt;&lt;keyword&gt;quantitative research synthesis&lt;/keyword&gt;&lt;keyword&gt;random effects&lt;/keyword&gt;&lt;/keywords&gt;&lt;dates&gt;&lt;year&gt;2017&lt;/year&gt;&lt;pub-dates&gt;&lt;date&gt;May&lt;/date&gt;&lt;/pub-dates&gt;&lt;/dates&gt;&lt;isbn&gt;1365-294X (Electronic)&amp;#xD;0962-1083 (Linking)&lt;/isbn&gt;&lt;accession-num&gt;28133832&lt;/accession-num&gt;&lt;urls&gt;&lt;related-urls&gt;&lt;url&gt;https://www.ncbi.nlm.nih.gov/pubmed/28133832&lt;/url&gt;&lt;url&gt;http://onlinelibrary.wiley.com/store/10.1111/mec.14031/asset/mec14031.pdf?v=1&amp;amp;t=jccue1b0&amp;amp;s=04f98a4e41ab0b0b896fbd62aa5d9a9901897a68&lt;/url&gt;&lt;/related-urls&gt;&lt;/urls&gt;&lt;electronic-resource-num&gt;10.1111/mec.14031&lt;/electronic-resource-num&gt;&lt;/record&gt;&lt;/Cite&gt;&lt;/EndNote&gt;</w:instrText>
      </w:r>
      <w:r w:rsidR="00192939" w:rsidRPr="00B7367D">
        <w:fldChar w:fldCharType="separate"/>
      </w:r>
      <w:r w:rsidR="00192939" w:rsidRPr="00B7367D">
        <w:rPr>
          <w:noProof/>
        </w:rPr>
        <w:t>Noble</w:t>
      </w:r>
      <w:r w:rsidR="00192939" w:rsidRPr="00B7367D">
        <w:rPr>
          <w:i/>
          <w:noProof/>
        </w:rPr>
        <w:t xml:space="preserve"> et al.</w:t>
      </w:r>
      <w:r w:rsidR="00192939" w:rsidRPr="00B7367D">
        <w:rPr>
          <w:noProof/>
        </w:rPr>
        <w:t>, 2017</w:t>
      </w:r>
      <w:r w:rsidR="00192939" w:rsidRPr="00B7367D">
        <w:fldChar w:fldCharType="end"/>
      </w:r>
      <w:r w:rsidR="002B2C95" w:rsidRPr="00DE538A">
        <w:t xml:space="preserve">). </w:t>
      </w:r>
      <w:r w:rsidR="00A611B0" w:rsidRPr="00BE33C2">
        <w:t xml:space="preserve">If a publication bias test </w:t>
      </w:r>
      <w:r w:rsidR="00977B21" w:rsidRPr="00D802CB">
        <w:t>were</w:t>
      </w:r>
      <w:r w:rsidR="005C34A7" w:rsidRPr="00D802CB">
        <w:t xml:space="preserve"> </w:t>
      </w:r>
      <w:r w:rsidR="00A611B0" w:rsidRPr="00D802CB">
        <w:t>to be useful</w:t>
      </w:r>
      <w:r w:rsidR="00E71469" w:rsidRPr="00D802CB">
        <w:t xml:space="preserve"> in ecology and evolution</w:t>
      </w:r>
      <w:r w:rsidR="00A611B0" w:rsidRPr="00681573">
        <w:t>,</w:t>
      </w:r>
      <w:r w:rsidR="00963FEF" w:rsidRPr="00681573">
        <w:t xml:space="preserve"> </w:t>
      </w:r>
      <w:r w:rsidR="007C15C5" w:rsidRPr="00681573">
        <w:t>we</w:t>
      </w:r>
      <w:r w:rsidR="00963FEF" w:rsidRPr="00681573">
        <w:t xml:space="preserve"> </w:t>
      </w:r>
      <w:r w:rsidR="00A611B0" w:rsidRPr="00681573">
        <w:t xml:space="preserve">would </w:t>
      </w:r>
      <w:r w:rsidR="00963FEF" w:rsidRPr="00681573">
        <w:t xml:space="preserve">need </w:t>
      </w:r>
      <w:r w:rsidR="003F07CB" w:rsidRPr="00681573">
        <w:t xml:space="preserve">a </w:t>
      </w:r>
      <w:r w:rsidR="00E17876" w:rsidRPr="00681573">
        <w:t xml:space="preserve">test </w:t>
      </w:r>
      <w:r w:rsidR="00963FEF" w:rsidRPr="00681573">
        <w:t>that</w:t>
      </w:r>
      <w:r w:rsidR="007F4388" w:rsidRPr="00681573">
        <w:t xml:space="preserve"> </w:t>
      </w:r>
      <w:r w:rsidR="000C5664" w:rsidRPr="00681573">
        <w:t xml:space="preserve">could </w:t>
      </w:r>
      <w:r w:rsidR="007F4388" w:rsidRPr="00681573">
        <w:t xml:space="preserve">adequately </w:t>
      </w:r>
      <w:r w:rsidR="00E17466" w:rsidRPr="00681573">
        <w:t>handle</w:t>
      </w:r>
      <w:r w:rsidR="00AA66B2" w:rsidRPr="00681573">
        <w:t xml:space="preserve"> both heterogeneity and </w:t>
      </w:r>
      <w:r w:rsidR="007F4388" w:rsidRPr="00681573">
        <w:t>non-independence</w:t>
      </w:r>
      <w:r w:rsidR="002154E1" w:rsidRPr="00681573">
        <w:t xml:space="preserve"> (cf. </w:t>
      </w:r>
      <w:r w:rsidR="00192939" w:rsidRPr="00B7367D"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OyBSb2RnZXJzICZh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</w:fldData>
        </w:fldChar>
      </w:r>
      <w:r w:rsidR="00192939" w:rsidRPr="00681573">
        <w:instrText xml:space="preserve"> ADDIN EN.CITE </w:instrText>
      </w:r>
      <w:r w:rsidR="00192939" w:rsidRPr="00681573"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OyBSb2RnZXJzICZh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</w:fldData>
        </w:fldChar>
      </w:r>
      <w:r w:rsidR="00192939" w:rsidRPr="00681573">
        <w:instrText xml:space="preserve"> ADDIN EN.CITE.DATA </w:instrText>
      </w:r>
      <w:r w:rsidR="00192939" w:rsidRPr="00681573">
        <w:fldChar w:fldCharType="end"/>
      </w:r>
      <w:r w:rsidR="00192939" w:rsidRPr="00B7367D">
        <w:fldChar w:fldCharType="separate"/>
      </w:r>
      <w:r w:rsidR="00192939" w:rsidRPr="00B7367D">
        <w:rPr>
          <w:noProof/>
        </w:rPr>
        <w:t>Fernandez-Castilla</w:t>
      </w:r>
      <w:r w:rsidR="00192939" w:rsidRPr="00B7367D">
        <w:rPr>
          <w:i/>
          <w:noProof/>
        </w:rPr>
        <w:t xml:space="preserve"> et al.</w:t>
      </w:r>
      <w:r w:rsidR="00192939" w:rsidRPr="00B7367D">
        <w:rPr>
          <w:noProof/>
        </w:rPr>
        <w:t>, 2019; Rodgers &amp; Pustejovsky, 2020</w:t>
      </w:r>
      <w:r w:rsidR="00192939" w:rsidRPr="00B7367D">
        <w:fldChar w:fldCharType="end"/>
      </w:r>
      <w:r w:rsidR="002154E1" w:rsidRPr="00DE538A">
        <w:t>)</w:t>
      </w:r>
      <w:r w:rsidR="002239C1" w:rsidRPr="00B7367D">
        <w:t xml:space="preserve">. </w:t>
      </w:r>
    </w:p>
    <w:p w14:paraId="40965A67" w14:textId="5E351A72" w:rsidR="00BC3A0D" w:rsidRPr="00681573" w:rsidRDefault="00EC05AE" w:rsidP="007D1219">
      <w:pPr>
        <w:spacing w:line="480" w:lineRule="auto"/>
        <w:ind w:firstLine="720"/>
      </w:pPr>
      <w:r w:rsidRPr="00D802CB">
        <w:t xml:space="preserve">Our aim for this </w:t>
      </w:r>
      <w:r w:rsidR="000F372C" w:rsidRPr="00D802CB">
        <w:t>article</w:t>
      </w:r>
      <w:r w:rsidRPr="00D802CB">
        <w:t xml:space="preserve"> is </w:t>
      </w:r>
      <w:r w:rsidR="00B34D9E" w:rsidRPr="00D802CB">
        <w:t>two</w:t>
      </w:r>
      <w:r w:rsidRPr="00681573">
        <w:t>-fold</w:t>
      </w:r>
      <w:r w:rsidR="002F731A" w:rsidRPr="00681573">
        <w:t xml:space="preserve">. </w:t>
      </w:r>
      <w:r w:rsidR="00B34D9E" w:rsidRPr="00681573">
        <w:t>First</w:t>
      </w:r>
      <w:r w:rsidR="0013365D" w:rsidRPr="00681573">
        <w:t>, we</w:t>
      </w:r>
      <w:r w:rsidR="002D13C1" w:rsidRPr="00681573">
        <w:t xml:space="preserve"> </w:t>
      </w:r>
      <w:r w:rsidR="00264D04" w:rsidRPr="00681573">
        <w:t>review</w:t>
      </w:r>
      <w:r w:rsidR="00F022D5" w:rsidRPr="00681573">
        <w:t xml:space="preserve"> </w:t>
      </w:r>
      <w:r w:rsidR="00BE4A28" w:rsidRPr="00681573">
        <w:t>classic</w:t>
      </w:r>
      <w:r w:rsidR="00294D9F" w:rsidRPr="00681573">
        <w:t xml:space="preserve"> and emerging </w:t>
      </w:r>
      <w:r w:rsidR="00873BA4" w:rsidRPr="00681573">
        <w:t xml:space="preserve">methods for </w:t>
      </w:r>
      <w:r w:rsidR="00264D04" w:rsidRPr="00681573">
        <w:t>publication bias</w:t>
      </w:r>
      <w:r w:rsidR="002013F5" w:rsidRPr="00681573">
        <w:t xml:space="preserve"> </w:t>
      </w:r>
      <w:r w:rsidR="00964C1D" w:rsidRPr="00681573">
        <w:t>by conducting</w:t>
      </w:r>
      <w:r w:rsidR="002013F5" w:rsidRPr="00681573">
        <w:t xml:space="preserve"> </w:t>
      </w:r>
      <w:r w:rsidR="006778C9" w:rsidRPr="00681573">
        <w:t xml:space="preserve">a new </w:t>
      </w:r>
      <w:r w:rsidR="00F022D5" w:rsidRPr="00681573">
        <w:t>survey</w:t>
      </w:r>
      <w:r w:rsidR="006778C9" w:rsidRPr="00681573">
        <w:t xml:space="preserve"> </w:t>
      </w:r>
      <w:r w:rsidR="002F1C7F" w:rsidRPr="00681573">
        <w:t>using</w:t>
      </w:r>
      <w:r w:rsidR="006778C9" w:rsidRPr="00681573">
        <w:t xml:space="preserve"> </w:t>
      </w:r>
      <w:r w:rsidR="00D36CF6" w:rsidRPr="00681573">
        <w:t>102 meta-analyses in ecology and evolution</w:t>
      </w:r>
      <w:r w:rsidR="0013365D" w:rsidRPr="00681573">
        <w:t>.</w:t>
      </w:r>
      <w:r w:rsidR="006778C9" w:rsidRPr="00681573">
        <w:t xml:space="preserve"> </w:t>
      </w:r>
      <w:r w:rsidR="00D36CF6" w:rsidRPr="00681573">
        <w:t>Second</w:t>
      </w:r>
      <w:r w:rsidR="0013365D" w:rsidRPr="00681573">
        <w:t>, we</w:t>
      </w:r>
      <w:r w:rsidR="00264D04" w:rsidRPr="00681573">
        <w:t xml:space="preserve"> </w:t>
      </w:r>
      <w:r w:rsidR="00A06E05" w:rsidRPr="00681573">
        <w:t xml:space="preserve">introduce </w:t>
      </w:r>
      <w:r w:rsidR="00294D9F" w:rsidRPr="00681573">
        <w:t>a method</w:t>
      </w:r>
      <w:r w:rsidR="00456ACA" w:rsidRPr="00681573">
        <w:t xml:space="preserve"> that</w:t>
      </w:r>
      <w:r w:rsidR="00F94048" w:rsidRPr="00681573">
        <w:t xml:space="preserve"> </w:t>
      </w:r>
      <w:r w:rsidR="00456ACA" w:rsidRPr="00681573">
        <w:t xml:space="preserve">both </w:t>
      </w:r>
      <w:r w:rsidR="00F94048" w:rsidRPr="00681573">
        <w:t>detect</w:t>
      </w:r>
      <w:r w:rsidR="005C34A7" w:rsidRPr="00681573">
        <w:t>s</w:t>
      </w:r>
      <w:r w:rsidR="00F94048" w:rsidRPr="00681573">
        <w:t xml:space="preserve"> and adjust</w:t>
      </w:r>
      <w:r w:rsidR="005C34A7" w:rsidRPr="00681573">
        <w:t>s</w:t>
      </w:r>
      <w:r w:rsidR="00F94048" w:rsidRPr="00681573">
        <w:t xml:space="preserve"> for </w:t>
      </w:r>
      <w:r w:rsidR="00294D9F" w:rsidRPr="00681573">
        <w:t>publication bias</w:t>
      </w:r>
      <w:r w:rsidR="003E25D8" w:rsidRPr="00681573">
        <w:t>,</w:t>
      </w:r>
      <w:r w:rsidR="00456ACA" w:rsidRPr="00681573">
        <w:t xml:space="preserve"> while </w:t>
      </w:r>
      <w:r w:rsidR="00B237FE" w:rsidRPr="00681573">
        <w:t xml:space="preserve">dealing with </w:t>
      </w:r>
      <w:r w:rsidR="00AA66B2" w:rsidRPr="00681573">
        <w:t xml:space="preserve">heterogeneity and </w:t>
      </w:r>
      <w:r w:rsidR="00456ACA" w:rsidRPr="00681573">
        <w:t>non-independence among effect sizes</w:t>
      </w:r>
      <w:r w:rsidR="00F022D5" w:rsidRPr="00681573">
        <w:t xml:space="preserve">. </w:t>
      </w:r>
      <w:r w:rsidR="00901D59" w:rsidRPr="00681573">
        <w:t xml:space="preserve">To </w:t>
      </w:r>
      <w:r w:rsidR="00113601" w:rsidRPr="00681573">
        <w:t>mak</w:t>
      </w:r>
      <w:r w:rsidR="007A0DB1" w:rsidRPr="00681573">
        <w:t>e</w:t>
      </w:r>
      <w:r w:rsidR="00977B21" w:rsidRPr="00681573">
        <w:t xml:space="preserve"> our article</w:t>
      </w:r>
      <w:r w:rsidR="00113601" w:rsidRPr="00681573">
        <w:t xml:space="preserve"> widely accessible</w:t>
      </w:r>
      <w:r w:rsidR="00A84E04" w:rsidRPr="00681573">
        <w:t xml:space="preserve">, we start </w:t>
      </w:r>
      <w:r w:rsidR="00113601" w:rsidRPr="00681573">
        <w:t xml:space="preserve">by </w:t>
      </w:r>
      <w:r w:rsidR="00E40D1C" w:rsidRPr="00681573">
        <w:t xml:space="preserve">revising </w:t>
      </w:r>
      <w:r w:rsidR="00CE38F9" w:rsidRPr="00681573">
        <w:t xml:space="preserve">key </w:t>
      </w:r>
      <w:r w:rsidR="00C1542E" w:rsidRPr="00681573">
        <w:t>statistical</w:t>
      </w:r>
      <w:r w:rsidR="00A248EA" w:rsidRPr="00681573">
        <w:t xml:space="preserve"> </w:t>
      </w:r>
      <w:r w:rsidR="00CE38F9" w:rsidRPr="00681573">
        <w:t>concepts</w:t>
      </w:r>
      <w:r w:rsidR="00A14B41" w:rsidRPr="00681573">
        <w:t xml:space="preserve"> in meta-analysis</w:t>
      </w:r>
      <w:r w:rsidR="00B121CD" w:rsidRPr="00681573">
        <w:t xml:space="preserve"> such </w:t>
      </w:r>
      <w:r w:rsidR="008252FD" w:rsidRPr="00681573">
        <w:t xml:space="preserve">as </w:t>
      </w:r>
      <w:r w:rsidR="00E67909" w:rsidRPr="00681573">
        <w:t>sampling variance</w:t>
      </w:r>
      <w:r w:rsidR="00B121CD" w:rsidRPr="00681573">
        <w:t>, weights,</w:t>
      </w:r>
      <w:r w:rsidR="00382CDD" w:rsidRPr="00681573">
        <w:t xml:space="preserve"> and</w:t>
      </w:r>
      <w:r w:rsidR="00E67909" w:rsidRPr="00681573">
        <w:t xml:space="preserve"> heterogeneity</w:t>
      </w:r>
      <w:r w:rsidR="00901D59" w:rsidRPr="00681573">
        <w:t xml:space="preserve"> (readers</w:t>
      </w:r>
      <w:r w:rsidR="00382CDD" w:rsidRPr="00681573">
        <w:t xml:space="preserve"> </w:t>
      </w:r>
      <w:r w:rsidR="00A14B41" w:rsidRPr="00681573">
        <w:t xml:space="preserve">who are </w:t>
      </w:r>
      <w:r w:rsidR="00382CDD" w:rsidRPr="00681573">
        <w:t xml:space="preserve">familiar with </w:t>
      </w:r>
      <w:r w:rsidR="00B24279" w:rsidRPr="00681573">
        <w:t xml:space="preserve">these </w:t>
      </w:r>
      <w:r w:rsidR="00A248EA" w:rsidRPr="00681573">
        <w:t>concepts</w:t>
      </w:r>
      <w:r w:rsidR="00382CDD" w:rsidRPr="00681573">
        <w:t xml:space="preserve"> can</w:t>
      </w:r>
      <w:r w:rsidR="00A14B41" w:rsidRPr="00681573">
        <w:t>, therefore,</w:t>
      </w:r>
      <w:r w:rsidR="00382CDD" w:rsidRPr="00681573">
        <w:t xml:space="preserve"> skip the next section</w:t>
      </w:r>
      <w:r w:rsidR="00901D59" w:rsidRPr="00681573">
        <w:t>).</w:t>
      </w:r>
    </w:p>
    <w:p w14:paraId="568BCBB4" w14:textId="7AB21450" w:rsidR="00285204" w:rsidRPr="000D3618" w:rsidRDefault="00285204" w:rsidP="007D1219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527752">
        <w:rPr>
          <w:rFonts w:ascii="Times New Roman" w:hAnsi="Times New Roman"/>
          <w:color w:val="00000A"/>
          <w:sz w:val="24"/>
          <w:szCs w:val="24"/>
          <w:lang w:val="en-AU"/>
        </w:rPr>
        <w:t xml:space="preserve">2 | </w:t>
      </w:r>
      <w:r w:rsidR="00124929" w:rsidRPr="00527752">
        <w:rPr>
          <w:rFonts w:ascii="Times New Roman" w:hAnsi="Times New Roman"/>
          <w:color w:val="00000A"/>
          <w:sz w:val="24"/>
          <w:szCs w:val="24"/>
          <w:lang w:val="en-AU"/>
        </w:rPr>
        <w:t>KEY</w:t>
      </w:r>
      <w:r w:rsidR="00A248EA" w:rsidRPr="000D3618">
        <w:rPr>
          <w:rFonts w:ascii="Times New Roman" w:hAnsi="Times New Roman"/>
          <w:color w:val="00000A"/>
          <w:sz w:val="24"/>
          <w:szCs w:val="24"/>
          <w:lang w:val="en-AU"/>
        </w:rPr>
        <w:t xml:space="preserve"> STATSTICAL</w:t>
      </w:r>
      <w:r w:rsidR="00124929" w:rsidRPr="000D3618">
        <w:rPr>
          <w:rFonts w:ascii="Times New Roman" w:hAnsi="Times New Roman"/>
          <w:color w:val="00000A"/>
          <w:sz w:val="24"/>
          <w:szCs w:val="24"/>
          <w:lang w:val="en-AU"/>
        </w:rPr>
        <w:t xml:space="preserve"> CONCEPTS</w:t>
      </w:r>
      <w:r w:rsidR="009C76E0" w:rsidRPr="000D3618">
        <w:rPr>
          <w:rFonts w:ascii="Times New Roman" w:hAnsi="Times New Roman"/>
          <w:color w:val="00000A"/>
          <w:sz w:val="24"/>
          <w:szCs w:val="24"/>
          <w:lang w:val="en-AU"/>
        </w:rPr>
        <w:t xml:space="preserve"> </w:t>
      </w:r>
    </w:p>
    <w:p w14:paraId="064E5691" w14:textId="0C4509D7" w:rsidR="009E7B25" w:rsidRPr="000D3618" w:rsidRDefault="00094C47" w:rsidP="00D81409">
      <w:pPr>
        <w:pStyle w:val="Heading2"/>
        <w:rPr>
          <w:lang w:val="en-AU"/>
        </w:rPr>
      </w:pPr>
      <w:r w:rsidRPr="000D3618">
        <w:rPr>
          <w:lang w:val="en-AU"/>
        </w:rPr>
        <w:t>2</w:t>
      </w:r>
      <w:r w:rsidR="009E7B25" w:rsidRPr="000D3618">
        <w:rPr>
          <w:lang w:val="en-AU"/>
        </w:rPr>
        <w:t>.1</w:t>
      </w:r>
      <w:r w:rsidR="00F973BB" w:rsidRPr="000D3618">
        <w:rPr>
          <w:lang w:val="en-AU"/>
        </w:rPr>
        <w:t xml:space="preserve"> |</w:t>
      </w:r>
      <w:r w:rsidR="009E7B25" w:rsidRPr="000D3618">
        <w:rPr>
          <w:lang w:val="en-AU"/>
        </w:rPr>
        <w:t xml:space="preserve"> </w:t>
      </w:r>
      <w:r w:rsidR="0029622F" w:rsidRPr="000D3618">
        <w:rPr>
          <w:lang w:val="en-AU"/>
        </w:rPr>
        <w:t>Sampling</w:t>
      </w:r>
      <w:r w:rsidR="009E7B25" w:rsidRPr="000D3618">
        <w:rPr>
          <w:lang w:val="en-AU"/>
        </w:rPr>
        <w:t xml:space="preserve"> variance</w:t>
      </w:r>
      <w:r w:rsidR="00C1542E" w:rsidRPr="000D3618">
        <w:rPr>
          <w:lang w:val="en-AU"/>
        </w:rPr>
        <w:t>, standard error, precision and weight</w:t>
      </w:r>
    </w:p>
    <w:p w14:paraId="065B9993" w14:textId="5EED5BA0" w:rsidR="009E7B25" w:rsidRPr="00B7367D" w:rsidRDefault="00735D4D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 xml:space="preserve">In ecology and </w:t>
      </w:r>
      <w:r w:rsidR="009C7F7D" w:rsidRPr="00B7367D">
        <w:rPr>
          <w:lang w:eastAsia="x-none"/>
        </w:rPr>
        <w:t>evolution</w:t>
      </w:r>
      <w:r w:rsidRPr="00B7367D">
        <w:rPr>
          <w:lang w:eastAsia="x-none"/>
        </w:rPr>
        <w:t xml:space="preserve">, </w:t>
      </w:r>
      <w:r w:rsidR="009C7F7D" w:rsidRPr="00B7367D">
        <w:rPr>
          <w:lang w:eastAsia="x-none"/>
        </w:rPr>
        <w:t xml:space="preserve">three </w:t>
      </w:r>
      <w:r w:rsidR="009E7B25" w:rsidRPr="00B7367D">
        <w:rPr>
          <w:lang w:eastAsia="x-none"/>
        </w:rPr>
        <w:t xml:space="preserve">standardised effect statistics </w:t>
      </w:r>
      <w:r w:rsidRPr="00E71EB4">
        <w:rPr>
          <w:lang w:eastAsia="x-none"/>
        </w:rPr>
        <w:t>are most common</w:t>
      </w:r>
      <w:r w:rsidR="009E7B25" w:rsidRPr="00E71EB4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+PEF1dGhvcj5OYWthZ2F3YTwvQXV0aG9yPjxZZWFyPjIwMTI8L1llYXI+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=
</w:fldData>
        </w:fldChar>
      </w:r>
      <w:r w:rsidR="00192939" w:rsidRPr="000D3618">
        <w:rPr>
          <w:lang w:eastAsia="x-none"/>
        </w:rPr>
        <w:instrText xml:space="preserve"> ADDIN EN.CITE </w:instrText>
      </w:r>
      <w:r w:rsidR="00192939" w:rsidRPr="000D3618">
        <w:rPr>
          <w:lang w:eastAsia="x-none"/>
        </w:rPr>
        <w:fldChar w:fldCharType="begin">
          <w:fldData xml:space="preserve">PEVuZE5vdGU+PENpdGU+PEF1dGhvcj5OYWthZ2F3YTwvQXV0aG9yPjxZZWFyPjIwMTI8L1llYXI+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=
</w:fldData>
        </w:fldChar>
      </w:r>
      <w:r w:rsidR="00192939" w:rsidRPr="000D3618">
        <w:rPr>
          <w:lang w:eastAsia="x-none"/>
        </w:rPr>
        <w:instrText xml:space="preserve"> ADDIN EN.CITE.DATA </w:instrText>
      </w:r>
      <w:r w:rsidR="00192939" w:rsidRPr="000D3618">
        <w:rPr>
          <w:lang w:eastAsia="x-none"/>
        </w:rPr>
      </w:r>
      <w:r w:rsidR="00192939" w:rsidRPr="000D3618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Nakagawa &amp; Santos, 2012; Koricheva &amp; Gurevitch, 2014</w:t>
      </w:r>
      <w:r w:rsidR="00192939" w:rsidRPr="00B7367D">
        <w:rPr>
          <w:lang w:eastAsia="x-none"/>
        </w:rPr>
        <w:fldChar w:fldCharType="end"/>
      </w:r>
      <w:r w:rsidR="009E7B25" w:rsidRPr="00DE538A">
        <w:rPr>
          <w:lang w:eastAsia="x-none"/>
        </w:rPr>
        <w:t xml:space="preserve">). The first effect statistic is the standardised mean difference, SMD (also known as Cohen’s </w:t>
      </w:r>
      <w:r w:rsidR="009E7B25" w:rsidRPr="00D802CB">
        <w:rPr>
          <w:i/>
          <w:iCs/>
          <w:lang w:eastAsia="x-none"/>
        </w:rPr>
        <w:t>d</w:t>
      </w:r>
      <w:r w:rsidR="009E7B25" w:rsidRPr="00D802CB">
        <w:rPr>
          <w:lang w:eastAsia="x-none"/>
        </w:rPr>
        <w:t xml:space="preserve"> or Hedges’ </w:t>
      </w:r>
      <w:r w:rsidR="00A80BA6" w:rsidRPr="00D802CB">
        <w:rPr>
          <w:i/>
          <w:iCs/>
          <w:lang w:eastAsia="x-none"/>
        </w:rPr>
        <w:t>g</w:t>
      </w:r>
      <w:r w:rsidR="009E7B25" w:rsidRPr="00D802CB">
        <w:rPr>
          <w:lang w:eastAsia="x-none"/>
        </w:rPr>
        <w:t>), whose point estimate and sampling variance can be written as (</w:t>
      </w:r>
      <w:r w:rsidR="00192939" w:rsidRPr="00B7367D">
        <w:rPr>
          <w:lang w:eastAsia="x-none"/>
        </w:rPr>
        <w:fldChar w:fldCharType="begin"/>
      </w:r>
      <w:r w:rsidR="00192939" w:rsidRPr="000D3618">
        <w:rPr>
          <w:lang w:eastAsia="x-none"/>
        </w:rPr>
        <w:instrText xml:space="preserve"> ADDIN EN.CITE &lt;EndNote&gt;&lt;Cite&gt;&lt;Author&gt;Hedges&lt;/Author&gt;&lt;Year&gt;1985&lt;/Year&gt;&lt;RecNum&gt;72&lt;/RecNum&gt;&lt;DisplayText&gt;Hedges &amp;amp; Olkin, 1985&lt;/DisplayText&gt;&lt;record&gt;&lt;rec-number&gt;72&lt;/rec-number&gt;&lt;foreign-keys&gt;&lt;key app="EN" db-id="rs2spdfstwrp9eetrx0vf0sk0xvdsar2eztt" timestamp="1609386545"&gt;72&lt;/key&gt;&lt;/foreign-keys&gt;&lt;ref-type name="Book"&gt;6&lt;/ref-type&gt;&lt;contributors&gt;&lt;authors&gt;&lt;author&gt;Hedges, L&lt;/author&gt;&lt;author&gt;Olkin, I&lt;/author&gt;&lt;/authors&gt;&lt;/contributors&gt;&lt;titles&gt;&lt;title&gt;Statistical methods for meta-analysis&lt;/title&gt;&lt;/titles&gt;&lt;dates&gt;&lt;year&gt;1985&lt;/year&gt;&lt;/dates&gt;&lt;pub-location&gt;New York&lt;/pub-location&gt;&lt;publisher&gt;Academic Press&lt;/publisher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Hedges &amp; Olkin, 1985</w:t>
      </w:r>
      <w:r w:rsidR="00192939" w:rsidRPr="00B7367D">
        <w:rPr>
          <w:lang w:eastAsia="x-none"/>
        </w:rPr>
        <w:fldChar w:fldCharType="end"/>
      </w:r>
      <w:r w:rsidR="009E7B25" w:rsidRPr="00DE538A">
        <w:rPr>
          <w:lang w:eastAsia="x-none"/>
        </w:rPr>
        <w:t>):</w:t>
      </w:r>
    </w:p>
    <w:p w14:paraId="031F45EB" w14:textId="77777777" w:rsidR="009E7B25" w:rsidRPr="000D3618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m:rPr>
                  <m:nor/>
                </m:rPr>
                <w:rPr>
                  <w:rFonts w:ascii="Times New Roman" w:hAnsi="Times New Roman" w:cs="Times New Roman"/>
                  <w:lang w:val="en-AU"/>
                </w:rPr>
                <m:t>SMD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bar>
                    <m:barPr>
                      <m:pos m:val="top"/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bar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val="en-AU"/>
                        </w:rPr>
                        <m:t>X</m:t>
                      </m:r>
                    </m:e>
                  </m:ba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-</m:t>
              </m:r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bar>
                    <m:barPr>
                      <m:pos m:val="top"/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bar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val="en-AU"/>
                        </w:rPr>
                        <m:t>X</m:t>
                      </m:r>
                    </m:e>
                  </m:ba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1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-1)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sSubSup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lang w:val="en-AU"/>
                            </w:rPr>
                            <m:t>S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1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2</m:t>
                          </m:r>
                        </m:sup>
                      </m:sSubSup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+(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2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-1)</m:t>
                      </m:r>
                      <m:sSubSup>
                        <m:sSubSupPr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sSubSup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 w:cs="Times New Roman"/>
                              <w:lang w:val="en-AU"/>
                            </w:rPr>
                            <m:t>S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2i</m:t>
                          </m:r>
                        </m:sub>
                        <m:sup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2</m:t>
                          </m:r>
                        </m:sup>
                      </m:sSubSup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1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2i</m:t>
                          </m:r>
                        </m:sub>
                      </m:s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-2</m:t>
                      </m:r>
                    </m:den>
                  </m:f>
                </m:e>
              </m:rad>
            </m:den>
          </m:f>
          <m:r>
            <w:rPr>
              <w:rFonts w:ascii="Cambria Math" w:hAnsi="Cambria Math" w:cs="Times New Roman"/>
              <w:lang w:val="en-AU"/>
            </w:rPr>
            <m:t>,  (1)</m:t>
          </m:r>
        </m:oMath>
      </m:oMathPara>
    </w:p>
    <w:p w14:paraId="61C9ED9C" w14:textId="7A5F71FF" w:rsidR="009E7B25" w:rsidRPr="000D3618" w:rsidRDefault="009E7B25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r>
            <m:rPr>
              <m:nor/>
            </m:rPr>
            <w:rPr>
              <w:rFonts w:ascii="Times New Roman" w:hAnsi="Times New Roman" w:cs="Times New Roman"/>
              <w:lang w:val="en-AU"/>
            </w:rPr>
            <m:t>Var</m:t>
          </m:r>
          <m:r>
            <w:rPr>
              <w:rFonts w:ascii="Cambria Math" w:hAnsi="Cambria Math" w:cs="Times New Roman"/>
              <w:lang w:val="en-AU"/>
            </w:rPr>
            <m:t>(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m:rPr>
                  <m:nor/>
                </m:rPr>
                <w:rPr>
                  <w:rFonts w:ascii="Times New Roman" w:hAnsi="Times New Roman" w:cs="Times New Roman"/>
                  <w:lang w:val="en-AU"/>
                </w:rPr>
                <m:t>SMD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)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</m:den>
          </m:f>
          <m:r>
            <w:rPr>
              <w:rFonts w:ascii="Cambria Math" w:hAnsi="Cambria Math" w:cs="Times New Roman"/>
              <w:lang w:val="en-AU"/>
            </w:rPr>
            <m:t>+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lang w:val="en-AU"/>
                    </w:rPr>
                    <m:t>SMD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lang w:val="en-AU"/>
                    </w:rPr>
                    <m:t>2</m:t>
                  </m:r>
                </m:sup>
              </m:sSubSup>
            </m:num>
            <m:den>
              <m:r>
                <w:rPr>
                  <w:rFonts w:ascii="Cambria Math" w:hAnsi="Cambria Math" w:cs="Times New Roman"/>
                  <w:lang w:val="en-AU"/>
                </w:rPr>
                <m:t>2(</m:t>
              </m:r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)</m:t>
              </m:r>
            </m:den>
          </m:f>
          <m:r>
            <w:rPr>
              <w:rFonts w:ascii="Cambria Math" w:hAnsi="Cambria Math" w:cs="Times New Roman"/>
              <w:lang w:val="en-AU"/>
            </w:rPr>
            <m:t>,  (2)</m:t>
          </m:r>
        </m:oMath>
      </m:oMathPara>
    </w:p>
    <w:p w14:paraId="1AAD5E15" w14:textId="2A013306" w:rsidR="009E7B25" w:rsidRPr="000D3618" w:rsidRDefault="009E7B25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 xml:space="preserve">where the </w:t>
      </w:r>
      <w:proofErr w:type="spellStart"/>
      <w:r w:rsidRPr="00DE538A">
        <w:rPr>
          <w:i/>
          <w:iCs/>
          <w:lang w:eastAsia="x-none"/>
        </w:rPr>
        <w:t>i</w:t>
      </w:r>
      <w:r w:rsidRPr="00B7367D">
        <w:rPr>
          <w:lang w:eastAsia="x-none"/>
        </w:rPr>
        <w:t>th</w:t>
      </w:r>
      <w:proofErr w:type="spellEnd"/>
      <w:r w:rsidRPr="00B7367D">
        <w:rPr>
          <w:lang w:eastAsia="x-none"/>
        </w:rPr>
        <w:t xml:space="preserve"> effect size (SMD) and sampling variance (Var) are a function of the means (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m:rPr>
                <m:nor/>
              </m:rPr>
              <m:t>X</m:t>
            </m:r>
          </m:e>
        </m:bar>
      </m:oMath>
      <w:r w:rsidRPr="00DE538A">
        <w:rPr>
          <w:lang w:eastAsia="x-none"/>
        </w:rPr>
        <w:t>), standard deviations (SD of sample) and sample size (</w:t>
      </w:r>
      <w:r w:rsidRPr="00DE538A">
        <w:rPr>
          <w:i/>
          <w:iCs/>
          <w:lang w:eastAsia="x-none"/>
        </w:rPr>
        <w:t>n</w:t>
      </w:r>
      <w:r w:rsidRPr="00B7367D">
        <w:rPr>
          <w:lang w:eastAsia="x-none"/>
        </w:rPr>
        <w:t xml:space="preserve">) of </w:t>
      </w:r>
      <w:r w:rsidR="00A80BA6" w:rsidRPr="00B7367D">
        <w:rPr>
          <w:lang w:eastAsia="x-none"/>
        </w:rPr>
        <w:t xml:space="preserve">the </w:t>
      </w:r>
      <w:r w:rsidRPr="00B7367D">
        <w:rPr>
          <w:lang w:eastAsia="x-none"/>
        </w:rPr>
        <w:t xml:space="preserve">two groups (1 </w:t>
      </w:r>
      <w:r w:rsidR="009F498D" w:rsidRPr="00B7367D">
        <w:rPr>
          <w:lang w:eastAsia="x-none"/>
        </w:rPr>
        <w:t>and</w:t>
      </w:r>
      <w:r w:rsidRPr="000D3618">
        <w:rPr>
          <w:lang w:eastAsia="x-none"/>
        </w:rPr>
        <w:t xml:space="preserve"> 2). </w:t>
      </w:r>
      <w:r w:rsidR="009F498D" w:rsidRPr="000D3618">
        <w:rPr>
          <w:lang w:eastAsia="x-none"/>
        </w:rPr>
        <w:t>S</w:t>
      </w:r>
      <w:r w:rsidRPr="000D3618">
        <w:rPr>
          <w:lang w:eastAsia="x-none"/>
        </w:rPr>
        <w:t>econd</w:t>
      </w:r>
      <w:r w:rsidR="009F498D" w:rsidRPr="000D3618">
        <w:rPr>
          <w:lang w:eastAsia="x-none"/>
        </w:rPr>
        <w:t>,</w:t>
      </w:r>
      <w:r w:rsidRPr="000D3618">
        <w:rPr>
          <w:lang w:eastAsia="x-none"/>
        </w:rPr>
        <w:t xml:space="preserve"> the logarithm of response ratio (</w:t>
      </w:r>
      <w:r w:rsidR="00192939" w:rsidRPr="00DE538A">
        <w:rPr>
          <w:lang w:eastAsia="x-none"/>
        </w:rPr>
        <w:fldChar w:fldCharType="begin"/>
      </w:r>
      <w:r w:rsidR="00192939" w:rsidRPr="000D3618">
        <w:rPr>
          <w:lang w:eastAsia="x-none"/>
        </w:rPr>
        <w:instrText xml:space="preserve"> ADDIN EN.CITE &lt;EndNote&gt;&lt;Cite&gt;&lt;Author&gt;Hedges&lt;/Author&gt;&lt;Year&gt;1999&lt;/Year&gt;&lt;RecNum&gt;71&lt;/RecNum&gt;&lt;DisplayText&gt;Hedges, Gurevitch &amp;amp; Curtis, 1999&lt;/DisplayText&gt;&lt;record&gt;&lt;rec-number&gt;71&lt;/rec-number&gt;&lt;foreign-keys&gt;&lt;key app="EN" db-id="rs2spdfstwrp9eetrx0vf0sk0xvdsar2eztt" timestamp="1609386532"&gt;71&lt;/key&gt;&lt;/foreign-keys&gt;&lt;ref-type name="Journal Article"&gt;17&lt;/ref-type&gt;&lt;contributors&gt;&lt;authors&gt;&lt;author&gt;Hedges, Larry V.&lt;/author&gt;&lt;author&gt;Gurevitch, Jessica&lt;/author&gt;&lt;author&gt;Curtis, Peter S.&lt;/author&gt;&lt;/authors&gt;&lt;/contributors&gt;&lt;titles&gt;&lt;title&gt;The meta-Analysis of response ratios in experimental ecology&lt;/title&gt;&lt;secondary-title&gt;Ecology&lt;/secondary-title&gt;&lt;/titles&gt;&lt;periodical&gt;&lt;full-title&gt;Ecology&lt;/full-title&gt;&lt;/periodical&gt;&lt;pages&gt;1150-1156&lt;/pages&gt;&lt;volume&gt;80&lt;/volume&gt;&lt;number&gt;4&lt;/number&gt;&lt;dates&gt;&lt;year&gt;1999&lt;/year&gt;&lt;/dates&gt;&lt;publisher&gt;Ecological Society of America&lt;/publisher&gt;&lt;isbn&gt;00129658, 19399170&lt;/isbn&gt;&lt;urls&gt;&lt;related-urls&gt;&lt;url&gt;http://www.jstor.org.ezproxy.otago.ac.nz/stable/177062&lt;/url&gt;&lt;/related-urls&gt;&lt;/urls&gt;&lt;custom1&gt;Full publication date: Jun., 1999&lt;/custom1&gt;&lt;electronic-resource-num&gt;10.2307/177062&lt;/electronic-resource-num&gt;&lt;/record&gt;&lt;/Cite&gt;&lt;/EndNote&gt;</w:instrText>
      </w:r>
      <w:r w:rsidR="00192939" w:rsidRPr="00DE538A">
        <w:rPr>
          <w:lang w:eastAsia="x-none"/>
        </w:rPr>
        <w:fldChar w:fldCharType="separate"/>
      </w:r>
      <w:r w:rsidR="00192939" w:rsidRPr="00DE538A">
        <w:rPr>
          <w:noProof/>
          <w:lang w:eastAsia="x-none"/>
        </w:rPr>
        <w:t>Hedges, Gurevitch &amp; Curtis, 1999</w:t>
      </w:r>
      <w:r w:rsidR="00192939" w:rsidRPr="00DE538A">
        <w:rPr>
          <w:lang w:eastAsia="x-none"/>
        </w:rPr>
        <w:fldChar w:fldCharType="end"/>
      </w:r>
      <w:r w:rsidRPr="00DE538A">
        <w:rPr>
          <w:lang w:eastAsia="x-none"/>
        </w:rPr>
        <w:t xml:space="preserve">; also known as the ratio of means; </w:t>
      </w:r>
      <w:r w:rsidR="00192939" w:rsidRPr="00DE538A">
        <w:rPr>
          <w:lang w:eastAsia="x-none"/>
        </w:rPr>
        <w:fldChar w:fldCharType="begin">
          <w:fldData xml:space="preserve">PEVuZE5vdGU+PENpdGU+PEF1dGhvcj5GcmllZHJpY2g8L0F1dGhvcj48WWVhcj4yMDA4PC9ZZWFy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</w:fldData>
        </w:fldChar>
      </w:r>
      <w:r w:rsidR="00192939" w:rsidRPr="000D3618">
        <w:rPr>
          <w:lang w:eastAsia="x-none"/>
        </w:rPr>
        <w:instrText xml:space="preserve"> ADDIN EN.CITE </w:instrText>
      </w:r>
      <w:r w:rsidR="00192939" w:rsidRPr="000D3618">
        <w:rPr>
          <w:lang w:eastAsia="x-none"/>
        </w:rPr>
        <w:fldChar w:fldCharType="begin">
          <w:fldData xml:space="preserve">PEVuZE5vdGU+PENpdGU+PEF1dGhvcj5GcmllZHJpY2g8L0F1dGhvcj48WWVhcj4yMDA4PC9ZZWFy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</w:fldData>
        </w:fldChar>
      </w:r>
      <w:r w:rsidR="00192939" w:rsidRPr="000D3618">
        <w:rPr>
          <w:lang w:eastAsia="x-none"/>
        </w:rPr>
        <w:instrText xml:space="preserve"> ADDIN EN.CITE.DATA </w:instrText>
      </w:r>
      <w:r w:rsidR="00192939" w:rsidRPr="000D3618">
        <w:rPr>
          <w:lang w:eastAsia="x-none"/>
        </w:rPr>
      </w:r>
      <w:r w:rsidR="00192939" w:rsidRPr="000D3618">
        <w:rPr>
          <w:lang w:eastAsia="x-none"/>
        </w:rPr>
        <w:fldChar w:fldCharType="end"/>
      </w:r>
      <w:r w:rsidR="00192939" w:rsidRPr="00DE538A">
        <w:rPr>
          <w:lang w:eastAsia="x-none"/>
        </w:rPr>
      </w:r>
      <w:r w:rsidR="00192939" w:rsidRPr="00DE538A">
        <w:rPr>
          <w:lang w:eastAsia="x-none"/>
        </w:rPr>
        <w:fldChar w:fldCharType="separate"/>
      </w:r>
      <w:r w:rsidR="00192939" w:rsidRPr="00DE538A">
        <w:rPr>
          <w:noProof/>
          <w:lang w:eastAsia="x-none"/>
        </w:rPr>
        <w:t>Friedrich, Adhikari &amp; Beyene, 2008</w:t>
      </w:r>
      <w:r w:rsidR="00192939" w:rsidRPr="00DE538A">
        <w:rPr>
          <w:lang w:eastAsia="x-none"/>
        </w:rPr>
        <w:fldChar w:fldCharType="end"/>
      </w:r>
      <w:r w:rsidRPr="00DE538A">
        <w:rPr>
          <w:lang w:eastAsia="x-none"/>
        </w:rPr>
        <w:t>)</w:t>
      </w:r>
      <w:r w:rsidRPr="000D3618">
        <w:rPr>
          <w:lang w:eastAsia="x-none"/>
        </w:rPr>
        <w:t xml:space="preserve"> can be written as:</w:t>
      </w:r>
    </w:p>
    <w:p w14:paraId="07FEFF09" w14:textId="77777777" w:rsidR="009E7B25" w:rsidRPr="000D3618" w:rsidRDefault="009E7B25" w:rsidP="007D1219">
      <w:pPr>
        <w:pStyle w:val="BodyText"/>
        <w:spacing w:line="480" w:lineRule="auto"/>
        <w:rPr>
          <w:rFonts w:ascii="Times New Roman" w:hAnsi="Times New Roman"/>
        </w:rPr>
      </w:pPr>
      <m:oMathPara>
        <m:oMathParaPr>
          <m:jc m:val="center"/>
        </m:oMathParaPr>
        <m:oMath>
          <m:r>
            <m:rPr>
              <m:nor/>
            </m:rPr>
            <w:rPr>
              <w:rFonts w:ascii="Times New Roman" w:hAnsi="Times New Roman"/>
            </w:rPr>
            <m:t>ln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nor/>
                </m:rPr>
                <w:rPr>
                  <w:rFonts w:ascii="Times New Roman" w:hAnsi="Times New Roman"/>
                </w:rPr>
                <m:t>RR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r>
            <m:rPr>
              <m:nor/>
            </m:rPr>
            <w:rPr>
              <w:rFonts w:ascii="Times New Roman" w:hAnsi="Times New Roman"/>
            </w:rPr>
            <m:t>ln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bar>
                        <m:barPr>
                          <m:pos m:val="top"/>
                          <m:ctrlPr>
                            <w:rPr>
                              <w:rFonts w:ascii="Cambria Math" w:hAnsi="Cambria Math"/>
                            </w:rPr>
                          </m:ctrlPr>
                        </m:bar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/>
                            </w:rPr>
                            <m:t>X</m:t>
                          </m:r>
                        </m:e>
                      </m:bar>
                    </m:e>
                    <m:sub>
                      <m:r>
                        <w:rPr>
                          <w:rFonts w:ascii="Cambria Math" w:hAnsi="Cambria Math"/>
                        </w:rPr>
                        <m:t>2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bar>
                        <m:barPr>
                          <m:pos m:val="top"/>
                          <m:ctrlPr>
                            <w:rPr>
                              <w:rFonts w:ascii="Cambria Math" w:hAnsi="Cambria Math"/>
                            </w:rPr>
                          </m:ctrlPr>
                        </m:barPr>
                        <m:e>
                          <m:r>
                            <m:rPr>
                              <m:nor/>
                            </m:rPr>
                            <w:rPr>
                              <w:rFonts w:ascii="Times New Roman" w:hAnsi="Times New Roman"/>
                            </w:rPr>
                            <m:t>X</m:t>
                          </m:r>
                        </m:e>
                      </m:bar>
                    </m:e>
                    <m:sub>
                      <m:r>
                        <w:rPr>
                          <w:rFonts w:ascii="Cambria Math" w:hAnsi="Cambria Math"/>
                        </w:rPr>
                        <m:t>1i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,  (3)</m:t>
          </m:r>
        </m:oMath>
      </m:oMathPara>
    </w:p>
    <w:p w14:paraId="5C8AA09C" w14:textId="77777777" w:rsidR="009E7B25" w:rsidRPr="000D3618" w:rsidRDefault="009E7B25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r>
            <m:rPr>
              <m:nor/>
            </m:rPr>
            <w:rPr>
              <w:rFonts w:ascii="Times New Roman" w:hAnsi="Times New Roman" w:cs="Times New Roman"/>
              <w:lang w:val="en-AU"/>
            </w:rPr>
            <m:t>Var</m:t>
          </m:r>
          <m:d>
            <m:dPr>
              <m:ctrlPr>
                <w:rPr>
                  <w:rFonts w:ascii="Cambria Math" w:hAnsi="Cambria Math" w:cs="Times New Roman"/>
                  <w:i/>
                  <w:lang w:val="en-AU"/>
                </w:rPr>
              </m:ctrlPr>
            </m:dPr>
            <m:e>
              <m:r>
                <m:rPr>
                  <m:nor/>
                </m:rPr>
                <w:rPr>
                  <w:rFonts w:ascii="Times New Roman" w:hAnsi="Times New Roman" w:cs="Times New Roman"/>
                  <w:lang w:val="en-AU"/>
                </w:rPr>
                <m:t>ln</m:t>
              </m:r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lang w:val="en-AU"/>
                    </w:rPr>
                    <m:t>RR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 w:cs="Times New Roman"/>
              <w:lang w:val="en-AU"/>
            </w:rPr>
            <m:t>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lang w:val="en-AU"/>
                    </w:rPr>
                    <m:t>SD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  <m:sup>
                  <m:r>
                    <w:rPr>
                      <w:rFonts w:ascii="Cambria Math" w:hAnsi="Cambria Math" w:cs="Times New Roman"/>
                      <w:lang w:val="en-AU"/>
                    </w:rPr>
                    <m:t>2</m:t>
                  </m:r>
                </m:sup>
              </m:sSubSup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  <m:sSubSup>
                <m:sSubSup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SupPr>
                <m:e>
                  <m:bar>
                    <m:barPr>
                      <m:pos m:val="top"/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bar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val="en-AU"/>
                        </w:rPr>
                        <m:t>X</m:t>
                      </m:r>
                    </m:e>
                  </m:ba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  <m:sup>
                  <m:r>
                    <w:rPr>
                      <w:rFonts w:ascii="Cambria Math" w:hAnsi="Cambria Math" w:cs="Times New Roman"/>
                      <w:lang w:val="en-AU"/>
                    </w:rPr>
                    <m:t>2</m:t>
                  </m:r>
                </m:sup>
              </m:sSubSup>
            </m:den>
          </m:f>
          <m:r>
            <w:rPr>
              <w:rFonts w:ascii="Cambria Math" w:hAnsi="Cambria Math" w:cs="Times New Roman"/>
              <w:lang w:val="en-AU"/>
            </w:rPr>
            <m:t>+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SupPr>
                <m:e>
                  <m:r>
                    <m:rPr>
                      <m:nor/>
                    </m:rPr>
                    <w:rPr>
                      <w:rFonts w:ascii="Times New Roman" w:hAnsi="Times New Roman" w:cs="Times New Roman"/>
                      <w:lang w:val="en-AU"/>
                    </w:rPr>
                    <m:t>SD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  <m:sup>
                  <m:r>
                    <w:rPr>
                      <w:rFonts w:ascii="Cambria Math" w:hAnsi="Cambria Math" w:cs="Times New Roman"/>
                      <w:lang w:val="en-AU"/>
                    </w:rPr>
                    <m:t>2</m:t>
                  </m:r>
                </m:sup>
              </m:sSubSup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  <m:sSubSup>
                <m:sSubSup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SupPr>
                <m:e>
                  <m:bar>
                    <m:barPr>
                      <m:pos m:val="top"/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barPr>
                    <m:e>
                      <m:r>
                        <m:rPr>
                          <m:nor/>
                        </m:rPr>
                        <w:rPr>
                          <w:rFonts w:ascii="Times New Roman" w:hAnsi="Times New Roman" w:cs="Times New Roman"/>
                          <w:lang w:val="en-AU"/>
                        </w:rPr>
                        <m:t>X</m:t>
                      </m:r>
                    </m:e>
                  </m:ba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  <m:sup>
                  <m:r>
                    <w:rPr>
                      <w:rFonts w:ascii="Cambria Math" w:hAnsi="Cambria Math" w:cs="Times New Roman"/>
                      <w:lang w:val="en-AU"/>
                    </w:rPr>
                    <m:t>2</m:t>
                  </m:r>
                </m:sup>
              </m:sSubSup>
            </m:den>
          </m:f>
          <m:r>
            <w:rPr>
              <w:rFonts w:ascii="Cambria Math" w:hAnsi="Cambria Math" w:cs="Times New Roman"/>
              <w:lang w:val="en-AU"/>
            </w:rPr>
            <m:t>,  (4)</m:t>
          </m:r>
        </m:oMath>
      </m:oMathPara>
    </w:p>
    <w:p w14:paraId="4D405E2F" w14:textId="62A8ED8F" w:rsidR="009E7B25" w:rsidRPr="00DE538A" w:rsidRDefault="009E7B25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>where the notations are the same as above</w:t>
      </w:r>
      <w:r w:rsidR="009E53E4" w:rsidRPr="00DE538A">
        <w:rPr>
          <w:lang w:eastAsia="x-none"/>
        </w:rPr>
        <w:t xml:space="preserve"> (see also </w:t>
      </w:r>
      <w:r w:rsidR="00192939" w:rsidRPr="00DE538A">
        <w:rPr>
          <w:lang w:eastAsia="x-none"/>
        </w:rPr>
        <w:fldChar w:fldCharType="begin">
          <w:fldData xml:space="preserve">PEVuZE5vdGU+PENpdGU+PEF1dGhvcj5MYWpldW5lc3NlPC9BdXRob3I+PFllYXI+MjAxNTwvWWVh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</w:fldData>
        </w:fldChar>
      </w:r>
      <w:r w:rsidR="00192939" w:rsidRPr="000D3618">
        <w:rPr>
          <w:lang w:eastAsia="x-none"/>
        </w:rPr>
        <w:instrText xml:space="preserve"> ADDIN EN.CITE </w:instrText>
      </w:r>
      <w:r w:rsidR="00192939" w:rsidRPr="000D3618">
        <w:rPr>
          <w:lang w:eastAsia="x-none"/>
        </w:rPr>
        <w:fldChar w:fldCharType="begin">
          <w:fldData xml:space="preserve">PEVuZE5vdGU+PENpdGU+PEF1dGhvcj5MYWpldW5lc3NlPC9BdXRob3I+PFllYXI+MjAxNTwvWWVh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</w:fldData>
        </w:fldChar>
      </w:r>
      <w:r w:rsidR="00192939" w:rsidRPr="000D3618">
        <w:rPr>
          <w:lang w:eastAsia="x-none"/>
        </w:rPr>
        <w:instrText xml:space="preserve"> ADDIN EN.CITE.DATA </w:instrText>
      </w:r>
      <w:r w:rsidR="00192939" w:rsidRPr="000D3618">
        <w:rPr>
          <w:lang w:eastAsia="x-none"/>
        </w:rPr>
      </w:r>
      <w:r w:rsidR="00192939" w:rsidRPr="000D3618">
        <w:rPr>
          <w:lang w:eastAsia="x-none"/>
        </w:rPr>
        <w:fldChar w:fldCharType="end"/>
      </w:r>
      <w:r w:rsidR="00192939" w:rsidRPr="00DE538A">
        <w:rPr>
          <w:lang w:eastAsia="x-none"/>
        </w:rPr>
      </w:r>
      <w:r w:rsidR="00192939" w:rsidRPr="00DE538A">
        <w:rPr>
          <w:lang w:eastAsia="x-none"/>
        </w:rPr>
        <w:fldChar w:fldCharType="separate"/>
      </w:r>
      <w:r w:rsidR="00192939" w:rsidRPr="00DE538A">
        <w:rPr>
          <w:noProof/>
          <w:lang w:eastAsia="x-none"/>
        </w:rPr>
        <w:t>Lajeun</w:t>
      </w:r>
      <w:r w:rsidR="00192939" w:rsidRPr="00B7367D">
        <w:rPr>
          <w:noProof/>
          <w:lang w:eastAsia="x-none"/>
        </w:rPr>
        <w:t>esse, 2015; Senior, Viechtbauer &amp; Nakagawa, 2020</w:t>
      </w:r>
      <w:r w:rsidR="00192939" w:rsidRPr="00DE538A">
        <w:rPr>
          <w:lang w:eastAsia="x-none"/>
        </w:rPr>
        <w:fldChar w:fldCharType="end"/>
      </w:r>
      <w:r w:rsidR="009E53E4" w:rsidRPr="00DE538A">
        <w:rPr>
          <w:lang w:eastAsia="x-none"/>
        </w:rPr>
        <w:t>)</w:t>
      </w:r>
      <w:r w:rsidRPr="00DE538A">
        <w:rPr>
          <w:lang w:eastAsia="x-none"/>
        </w:rPr>
        <w:t xml:space="preserve">. </w:t>
      </w:r>
      <w:r w:rsidR="009F498D" w:rsidRPr="000D3618">
        <w:rPr>
          <w:lang w:eastAsia="x-none"/>
        </w:rPr>
        <w:t>Finally,</w:t>
      </w:r>
      <w:r w:rsidRPr="000D3618">
        <w:rPr>
          <w:lang w:eastAsia="x-none"/>
        </w:rPr>
        <w:t xml:space="preserve"> Fisher’s transformation of</w:t>
      </w:r>
      <w:r w:rsidR="004E60DC" w:rsidRPr="000D3618">
        <w:rPr>
          <w:lang w:eastAsia="x-none"/>
        </w:rPr>
        <w:t xml:space="preserve"> the</w:t>
      </w:r>
      <w:r w:rsidRPr="000D3618">
        <w:rPr>
          <w:lang w:eastAsia="x-none"/>
        </w:rPr>
        <w:t xml:space="preserve"> correlation coefficient, </w:t>
      </w:r>
      <w:r w:rsidRPr="000D3618">
        <w:rPr>
          <w:i/>
          <w:iCs/>
          <w:lang w:eastAsia="x-none"/>
        </w:rPr>
        <w:t>Zr</w:t>
      </w:r>
      <w:r w:rsidRPr="000D3618">
        <w:rPr>
          <w:lang w:eastAsia="x-none"/>
        </w:rPr>
        <w:t xml:space="preserve"> (unbounded and normally distributed), can be written as (</w:t>
      </w:r>
      <w:r w:rsidR="00192939" w:rsidRPr="00DE538A">
        <w:rPr>
          <w:lang w:eastAsia="x-none"/>
        </w:rPr>
        <w:fldChar w:fldCharType="begin"/>
      </w:r>
      <w:r w:rsidR="00192939" w:rsidRPr="000D3618">
        <w:rPr>
          <w:lang w:eastAsia="x-none"/>
        </w:rPr>
        <w:instrText xml:space="preserve"> ADDIN EN.CITE &lt;EndNote&gt;&lt;Cite&gt;&lt;Author&gt;Hedges&lt;/Author&gt;&lt;Year&gt;1985&lt;/Year&gt;&lt;RecNum&gt;72&lt;/RecNum&gt;&lt;DisplayText&gt;Hedges &amp;amp; Olkin, 1985&lt;/DisplayText&gt;&lt;record&gt;&lt;rec-number&gt;72&lt;/rec-number&gt;&lt;foreign-keys&gt;&lt;key app="EN" db-id="rs2spdfstwrp9eetrx0vf0sk0xvdsar2eztt" timestamp="1609386545"&gt;72&lt;/key&gt;&lt;/foreign-keys&gt;&lt;ref-type name="Book"&gt;6&lt;/ref-type&gt;&lt;contributors&gt;&lt;authors&gt;&lt;author&gt;Hedges, L&lt;/author&gt;&lt;author&gt;Olkin, I&lt;/author&gt;&lt;/authors&gt;&lt;/contributors&gt;&lt;titles&gt;&lt;title&gt;Statistical methods for meta-analysis&lt;/title&gt;&lt;/titles&gt;&lt;dates&gt;&lt;year&gt;1985&lt;/year&gt;&lt;/dates&gt;&lt;pub-location&gt;New York&lt;/pub-location&gt;&lt;publisher&gt;Academic Press&lt;/publisher&gt;&lt;urls&gt;&lt;/urls&gt;&lt;/record&gt;&lt;/Cite&gt;&lt;/EndNote&gt;</w:instrText>
      </w:r>
      <w:r w:rsidR="00192939" w:rsidRPr="00DE538A">
        <w:rPr>
          <w:lang w:eastAsia="x-none"/>
        </w:rPr>
        <w:fldChar w:fldCharType="separate"/>
      </w:r>
      <w:r w:rsidR="00192939" w:rsidRPr="00DE538A">
        <w:rPr>
          <w:noProof/>
          <w:lang w:eastAsia="x-none"/>
        </w:rPr>
        <w:t>Hedges &amp; Olkin, 1985</w:t>
      </w:r>
      <w:r w:rsidR="00192939" w:rsidRPr="00DE538A">
        <w:rPr>
          <w:lang w:eastAsia="x-none"/>
        </w:rPr>
        <w:fldChar w:fldCharType="end"/>
      </w:r>
      <w:r w:rsidRPr="00DE538A">
        <w:rPr>
          <w:lang w:eastAsia="x-none"/>
        </w:rPr>
        <w:t xml:space="preserve">): </w:t>
      </w:r>
    </w:p>
    <w:p w14:paraId="3969FEED" w14:textId="77777777" w:rsidR="009E7B25" w:rsidRPr="000D3618" w:rsidRDefault="009E7B25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r>
            <w:rPr>
              <w:rFonts w:ascii="Cambria Math" w:hAnsi="Cambria Math" w:cs="Times New Roman"/>
              <w:lang w:val="en-AU"/>
            </w:rPr>
            <m:t>Z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r>
                <w:rPr>
                  <w:rFonts w:ascii="Cambria Math" w:hAnsi="Cambria Math" w:cs="Times New Roman"/>
                  <w:lang w:val="en-AU"/>
                </w:rPr>
                <m:t>1</m:t>
              </m:r>
            </m:num>
            <m:den>
              <m:r>
                <w:rPr>
                  <w:rFonts w:ascii="Cambria Math" w:hAnsi="Cambria Math" w:cs="Times New Roman"/>
                  <w:lang w:val="en-AU"/>
                </w:rPr>
                <m:t>2</m:t>
              </m:r>
            </m:den>
          </m:f>
          <m:r>
            <m:rPr>
              <m:nor/>
            </m:rPr>
            <w:rPr>
              <w:rFonts w:ascii="Times New Roman" w:hAnsi="Times New Roman" w:cs="Times New Roman"/>
              <w:lang w:val="en-AU"/>
            </w:rPr>
            <m:t>ln</m:t>
          </m:r>
          <m:d>
            <m:dPr>
              <m:ctrlPr>
                <w:rPr>
                  <w:rFonts w:ascii="Cambria Math" w:hAnsi="Cambria Math" w:cs="Times New Roman"/>
                  <w:lang w:val="en-AU"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lang w:val="en-AU"/>
                    </w:rPr>
                    <m:t>1+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i</m:t>
                      </m:r>
                    </m:sub>
                  </m:sSub>
                </m:num>
                <m:den>
                  <m:r>
                    <w:rPr>
                      <w:rFonts w:ascii="Cambria Math" w:hAnsi="Cambria Math" w:cs="Times New Roman"/>
                      <w:lang w:val="en-AU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i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 w:cs="Times New Roman"/>
              <w:lang w:val="en-AU"/>
            </w:rPr>
            <m:t>,  (5)</m:t>
          </m:r>
        </m:oMath>
      </m:oMathPara>
    </w:p>
    <w:p w14:paraId="3265995F" w14:textId="77777777" w:rsidR="009E7B25" w:rsidRPr="000D3618" w:rsidRDefault="009E7B25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r>
            <m:rPr>
              <m:nor/>
            </m:rPr>
            <w:rPr>
              <w:rFonts w:ascii="Times New Roman" w:hAnsi="Times New Roman" w:cs="Times New Roman"/>
              <w:lang w:val="en-AU"/>
            </w:rPr>
            <m:t>Var</m:t>
          </m:r>
          <m:d>
            <m:dPr>
              <m:ctrlPr>
                <w:rPr>
                  <w:rFonts w:ascii="Cambria Math" w:hAnsi="Cambria Math" w:cs="Times New Roman"/>
                  <w:i/>
                  <w:lang w:val="en-AU"/>
                </w:rPr>
              </m:ctrlPr>
            </m:dPr>
            <m:e>
              <m:r>
                <w:rPr>
                  <w:rFonts w:ascii="Cambria Math" w:hAnsi="Cambria Math" w:cs="Times New Roman"/>
                  <w:lang w:val="en-AU"/>
                </w:rPr>
                <m:t>Z</m:t>
              </m:r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r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 w:cs="Times New Roman"/>
              <w:lang w:val="en-AU"/>
            </w:rPr>
            <m:t>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r>
                <w:rPr>
                  <w:rFonts w:ascii="Cambria Math" w:hAnsi="Cambria Math" w:cs="Times New Roman"/>
                  <w:lang w:val="en-AU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-3</m:t>
              </m:r>
            </m:den>
          </m:f>
          <m:r>
            <w:rPr>
              <w:rFonts w:ascii="Cambria Math" w:hAnsi="Cambria Math" w:cs="Times New Roman"/>
              <w:lang w:val="en-AU"/>
            </w:rPr>
            <m:t>,  (6)</m:t>
          </m:r>
        </m:oMath>
      </m:oMathPara>
    </w:p>
    <w:p w14:paraId="7EB9B217" w14:textId="0B5AF519" w:rsidR="009E7B25" w:rsidRPr="00DE538A" w:rsidRDefault="009E7B25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 xml:space="preserve">where </w:t>
      </w:r>
      <w:proofErr w:type="spellStart"/>
      <w:r w:rsidRPr="00DE538A">
        <w:rPr>
          <w:i/>
          <w:iCs/>
          <w:lang w:eastAsia="x-none"/>
        </w:rPr>
        <w:t>n</w:t>
      </w:r>
      <w:r w:rsidRPr="00B7367D">
        <w:rPr>
          <w:i/>
          <w:iCs/>
          <w:vertAlign w:val="subscript"/>
          <w:lang w:eastAsia="x-none"/>
        </w:rPr>
        <w:t>i</w:t>
      </w:r>
      <w:proofErr w:type="spellEnd"/>
      <w:r w:rsidRPr="00B7367D">
        <w:rPr>
          <w:vertAlign w:val="subscript"/>
          <w:lang w:eastAsia="x-none"/>
        </w:rPr>
        <w:t xml:space="preserve"> </w:t>
      </w:r>
      <w:r w:rsidRPr="00B7367D">
        <w:rPr>
          <w:lang w:eastAsia="x-none"/>
        </w:rPr>
        <w:t xml:space="preserve">is the </w:t>
      </w:r>
      <w:proofErr w:type="spellStart"/>
      <w:r w:rsidRPr="00B7367D">
        <w:rPr>
          <w:i/>
          <w:iCs/>
          <w:lang w:eastAsia="x-none"/>
        </w:rPr>
        <w:t>i</w:t>
      </w:r>
      <w:r w:rsidRPr="00B7367D">
        <w:rPr>
          <w:lang w:eastAsia="x-none"/>
        </w:rPr>
        <w:t>th</w:t>
      </w:r>
      <w:proofErr w:type="spellEnd"/>
      <w:r w:rsidRPr="00B7367D">
        <w:rPr>
          <w:lang w:eastAsia="x-none"/>
        </w:rPr>
        <w:t xml:space="preserve"> sample size used to obtain the correlation coefficient, </w:t>
      </w:r>
      <w:proofErr w:type="spellStart"/>
      <w:r w:rsidRPr="00B7367D">
        <w:rPr>
          <w:i/>
          <w:iCs/>
          <w:lang w:eastAsia="x-none"/>
        </w:rPr>
        <w:t>r</w:t>
      </w:r>
      <w:r w:rsidRPr="00B7367D">
        <w:rPr>
          <w:i/>
          <w:iCs/>
          <w:vertAlign w:val="subscript"/>
          <w:lang w:eastAsia="x-none"/>
        </w:rPr>
        <w:t>i</w:t>
      </w:r>
      <w:proofErr w:type="spellEnd"/>
      <w:r w:rsidR="00A72966" w:rsidRPr="00B7367D">
        <w:rPr>
          <w:lang w:eastAsia="x-none"/>
        </w:rPr>
        <w:t xml:space="preserve">. </w:t>
      </w:r>
      <w:r w:rsidR="00A12FE4" w:rsidRPr="00B7367D">
        <w:rPr>
          <w:lang w:eastAsia="x-none"/>
        </w:rPr>
        <w:t>Incidentally</w:t>
      </w:r>
      <w:r w:rsidR="00CD1584" w:rsidRPr="00E71EB4">
        <w:rPr>
          <w:lang w:eastAsia="x-none"/>
        </w:rPr>
        <w:t xml:space="preserve">, </w:t>
      </w:r>
      <w:r w:rsidR="00931559" w:rsidRPr="00BE33C2">
        <w:rPr>
          <w:lang w:eastAsia="x-none"/>
        </w:rPr>
        <w:t xml:space="preserve">the variance of the correlation coefficient </w:t>
      </w:r>
      <w:proofErr w:type="gramStart"/>
      <w:r w:rsidR="00931559" w:rsidRPr="00BE33C2">
        <w:rPr>
          <w:lang w:eastAsia="x-none"/>
        </w:rPr>
        <w:t>is:</w:t>
      </w:r>
      <w:proofErr w:type="gramEnd"/>
      <w:r w:rsidR="00931559" w:rsidRPr="00BE33C2">
        <w:rPr>
          <w:lang w:eastAsia="x-none"/>
        </w:rPr>
        <w:t xml:space="preserve"> </w:t>
      </w:r>
      <m:oMath>
        <m:r>
          <m:rPr>
            <m:nor/>
          </m:rPr>
          <m:t>Var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=(1-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(n-1)</m:t>
        </m:r>
      </m:oMath>
      <w:r w:rsidR="00EE769B" w:rsidRPr="00B7367D">
        <w:t xml:space="preserve">, </w:t>
      </w:r>
      <w:r w:rsidR="00931559" w:rsidRPr="00B7367D">
        <w:rPr>
          <w:lang w:eastAsia="x-none"/>
        </w:rPr>
        <w:t xml:space="preserve">although </w:t>
      </w:r>
      <w:r w:rsidR="00403122" w:rsidRPr="00B7367D">
        <w:rPr>
          <w:lang w:eastAsia="x-none"/>
        </w:rPr>
        <w:t xml:space="preserve">a meta-analysis using </w:t>
      </w:r>
      <w:r w:rsidR="00403122" w:rsidRPr="00B7367D">
        <w:rPr>
          <w:i/>
          <w:iCs/>
          <w:lang w:eastAsia="x-none"/>
        </w:rPr>
        <w:t>r</w:t>
      </w:r>
      <w:r w:rsidR="003D5CBA" w:rsidRPr="00B7367D">
        <w:rPr>
          <w:lang w:eastAsia="x-none"/>
        </w:rPr>
        <w:t>,</w:t>
      </w:r>
      <w:r w:rsidR="001D7B7D" w:rsidRPr="00B7367D">
        <w:rPr>
          <w:lang w:eastAsia="x-none"/>
        </w:rPr>
        <w:t xml:space="preserve"> </w:t>
      </w:r>
      <w:r w:rsidR="003D5CBA" w:rsidRPr="00B7367D">
        <w:rPr>
          <w:lang w:eastAsia="x-none"/>
        </w:rPr>
        <w:t xml:space="preserve">which is </w:t>
      </w:r>
      <w:r w:rsidR="001D7B7D" w:rsidRPr="00E71EB4">
        <w:rPr>
          <w:lang w:eastAsia="x-none"/>
        </w:rPr>
        <w:t>bounded at -1 and 1</w:t>
      </w:r>
      <w:r w:rsidR="003D5CBA" w:rsidRPr="00BE33C2">
        <w:rPr>
          <w:lang w:eastAsia="x-none"/>
        </w:rPr>
        <w:t>,</w:t>
      </w:r>
      <w:r w:rsidR="001D7B7D" w:rsidRPr="00BE33C2">
        <w:rPr>
          <w:lang w:eastAsia="x-none"/>
        </w:rPr>
        <w:t xml:space="preserve"> </w:t>
      </w:r>
      <w:r w:rsidR="00403122" w:rsidRPr="00BE33C2">
        <w:rPr>
          <w:lang w:eastAsia="x-none"/>
        </w:rPr>
        <w:t xml:space="preserve">is not recommended </w:t>
      </w:r>
      <w:r w:rsidR="0098105C" w:rsidRPr="00BE33C2">
        <w:rPr>
          <w:lang w:eastAsia="x-none"/>
        </w:rPr>
        <w:t>(see a relevant point in</w:t>
      </w:r>
      <w:r w:rsidR="00A12FE4" w:rsidRPr="00BE33C2">
        <w:rPr>
          <w:lang w:eastAsia="x-none"/>
        </w:rPr>
        <w:t xml:space="preserve"> Section 4.2)</w:t>
      </w:r>
      <w:r w:rsidR="001D7B7D" w:rsidRPr="00BE33C2">
        <w:rPr>
          <w:lang w:eastAsia="x-none"/>
        </w:rPr>
        <w:t xml:space="preserve">. </w:t>
      </w:r>
    </w:p>
    <w:p w14:paraId="34F221BB" w14:textId="7429E158" w:rsidR="009E7B25" w:rsidRPr="00DE538A" w:rsidRDefault="009E7B25" w:rsidP="007D1219">
      <w:pPr>
        <w:spacing w:line="480" w:lineRule="auto"/>
        <w:ind w:firstLine="720"/>
        <w:rPr>
          <w:lang w:eastAsia="x-none"/>
        </w:rPr>
      </w:pPr>
      <w:r w:rsidRPr="00D802CB">
        <w:rPr>
          <w:lang w:eastAsia="x-none"/>
        </w:rPr>
        <w:t>Sampling variance is the heart of meta-analysis as this quantity</w:t>
      </w:r>
      <w:r w:rsidR="006C5FC3" w:rsidRPr="00D802CB">
        <w:rPr>
          <w:lang w:eastAsia="x-none"/>
        </w:rPr>
        <w:t>, which is always a function of sample size,</w:t>
      </w:r>
      <w:r w:rsidRPr="00527752">
        <w:rPr>
          <w:lang w:eastAsia="x-none"/>
        </w:rPr>
        <w:t xml:space="preserve"> indicates </w:t>
      </w:r>
      <w:r w:rsidR="004B5FE5" w:rsidRPr="00527752">
        <w:rPr>
          <w:lang w:eastAsia="x-none"/>
        </w:rPr>
        <w:t>(</w:t>
      </w:r>
      <w:r w:rsidRPr="000D3618">
        <w:rPr>
          <w:lang w:eastAsia="x-none"/>
        </w:rPr>
        <w:t>un</w:t>
      </w:r>
      <w:r w:rsidR="004B5FE5" w:rsidRPr="000D3618">
        <w:rPr>
          <w:lang w:eastAsia="x-none"/>
        </w:rPr>
        <w:t>)</w:t>
      </w:r>
      <w:r w:rsidRPr="000D3618">
        <w:rPr>
          <w:lang w:eastAsia="x-none"/>
        </w:rPr>
        <w:t xml:space="preserve">certainty for </w:t>
      </w:r>
      <w:r w:rsidR="006B36C5" w:rsidRPr="000D3618">
        <w:rPr>
          <w:lang w:eastAsia="x-none"/>
        </w:rPr>
        <w:t xml:space="preserve">the </w:t>
      </w:r>
      <w:r w:rsidRPr="000D3618">
        <w:rPr>
          <w:lang w:eastAsia="x-none"/>
        </w:rPr>
        <w:t>point estimate</w:t>
      </w:r>
      <w:r w:rsidR="006B36C5" w:rsidRPr="00E0223D">
        <w:rPr>
          <w:lang w:eastAsia="x-none"/>
        </w:rPr>
        <w:t xml:space="preserve"> of each effect size (s</w:t>
      </w:r>
      <w:r w:rsidR="009E2594" w:rsidRPr="00FC0B5D">
        <w:rPr>
          <w:lang w:eastAsia="x-none"/>
        </w:rPr>
        <w:t xml:space="preserve">ee </w:t>
      </w:r>
      <w:r w:rsidR="002F32FB" w:rsidRPr="00FC0B5D">
        <w:rPr>
          <w:lang w:eastAsia="x-none"/>
        </w:rPr>
        <w:t xml:space="preserve">equations </w:t>
      </w:r>
      <w:r w:rsidR="002F32FB" w:rsidRPr="00FC0B5D">
        <w:rPr>
          <w:lang w:eastAsia="x-none"/>
        </w:rPr>
        <w:lastRenderedPageBreak/>
        <w:t>above</w:t>
      </w:r>
      <w:r w:rsidR="002962E9" w:rsidRPr="00FC0B5D">
        <w:rPr>
          <w:lang w:eastAsia="x-none"/>
        </w:rPr>
        <w:t>)</w:t>
      </w:r>
      <w:r w:rsidRPr="00FC0B5D">
        <w:rPr>
          <w:lang w:eastAsia="x-none"/>
        </w:rPr>
        <w:t xml:space="preserve">. </w:t>
      </w:r>
      <w:r w:rsidR="00E0223D">
        <w:rPr>
          <w:lang w:eastAsia="x-none"/>
        </w:rPr>
        <w:t>It is important to note that</w:t>
      </w:r>
      <w:r w:rsidRPr="00E0223D">
        <w:rPr>
          <w:lang w:eastAsia="x-none"/>
        </w:rPr>
        <w:t xml:space="preserve"> sampling variance, (sampling) standard error, precision</w:t>
      </w:r>
      <w:r w:rsidR="00F1392A" w:rsidRPr="00E0223D">
        <w:rPr>
          <w:lang w:eastAsia="x-none"/>
        </w:rPr>
        <w:t>, and weight</w:t>
      </w:r>
      <w:r w:rsidRPr="00E0223D">
        <w:rPr>
          <w:lang w:eastAsia="x-none"/>
        </w:rPr>
        <w:t xml:space="preserve"> are often used interchangeably in the meta-analytic literature; for example, a point estimate with high certainty has low standard error and variance, but high precision and weight</w:t>
      </w:r>
      <w:r w:rsidR="0006475B" w:rsidRPr="00E0223D">
        <w:rPr>
          <w:lang w:eastAsia="x-none"/>
        </w:rPr>
        <w:t xml:space="preserve"> (Figure 1)</w:t>
      </w:r>
      <w:r w:rsidRPr="00E0223D">
        <w:rPr>
          <w:lang w:eastAsia="x-none"/>
        </w:rPr>
        <w:t xml:space="preserve">. </w:t>
      </w:r>
    </w:p>
    <w:p w14:paraId="68C4FA90" w14:textId="3AB7A905" w:rsidR="00B3098B" w:rsidRPr="00FC0B5D" w:rsidRDefault="00B3098B" w:rsidP="00D81409">
      <w:pPr>
        <w:pStyle w:val="Heading2"/>
        <w:rPr>
          <w:lang w:val="en-AU"/>
        </w:rPr>
      </w:pPr>
      <w:r w:rsidRPr="00FC0B5D">
        <w:rPr>
          <w:lang w:val="en-AU"/>
        </w:rPr>
        <w:t>2.2</w:t>
      </w:r>
      <w:r w:rsidR="00F973BB" w:rsidRPr="00FC0B5D">
        <w:rPr>
          <w:lang w:val="en-AU"/>
        </w:rPr>
        <w:t xml:space="preserve"> |</w:t>
      </w:r>
      <w:r w:rsidRPr="00FC0B5D">
        <w:rPr>
          <w:lang w:val="en-AU"/>
        </w:rPr>
        <w:t xml:space="preserve"> Heterogeneity</w:t>
      </w:r>
    </w:p>
    <w:p w14:paraId="240F49A9" w14:textId="6A65ABEA" w:rsidR="00D81F4C" w:rsidRPr="00D802CB" w:rsidRDefault="009E7B25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>Ecologists and evolutionary biologists</w:t>
      </w:r>
      <w:r w:rsidRPr="00FC0B5D">
        <w:rPr>
          <w:lang w:eastAsia="x-none"/>
        </w:rPr>
        <w:t xml:space="preserve"> predominately us</w:t>
      </w:r>
      <w:r w:rsidR="009F498D" w:rsidRPr="00FC0B5D">
        <w:rPr>
          <w:lang w:eastAsia="x-none"/>
        </w:rPr>
        <w:t>e</w:t>
      </w:r>
      <w:r w:rsidRPr="00FC0B5D">
        <w:rPr>
          <w:lang w:eastAsia="x-none"/>
        </w:rPr>
        <w:t xml:space="preserve"> a ‘random-effects model’ of meta-analysis rather than a ‘fixed-effect model’ </w:t>
      </w:r>
      <w:r w:rsidR="004B20E3" w:rsidRPr="00FC0B5D">
        <w:t>(</w:t>
      </w:r>
      <w:r w:rsidR="00192939" w:rsidRPr="00B7367D">
        <w:fldChar w:fldCharType="begin">
          <w:fldData xml:space="preserve">PEVuZE5vdGU+PENpdGU+PEF1dGhvcj5OYWthZ2F3YTwvQXV0aG9yPjxZZWFyPjIwMTI8L1llYXI+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=
</w:fldData>
        </w:fldChar>
      </w:r>
      <w:r w:rsidR="00192939" w:rsidRPr="00FC0B5D">
        <w:instrText xml:space="preserve"> ADDIN EN.CITE </w:instrText>
      </w:r>
      <w:r w:rsidR="00192939" w:rsidRPr="00FC0B5D">
        <w:fldChar w:fldCharType="begin">
          <w:fldData xml:space="preserve">PEVuZE5vdGU+PENpdGU+PEF1dGhvcj5OYWthZ2F3YTwvQXV0aG9yPjxZZWFyPjIwMTI8L1llYXI+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=
</w:fldData>
        </w:fldChar>
      </w:r>
      <w:r w:rsidR="00192939" w:rsidRPr="00FC0B5D">
        <w:instrText xml:space="preserve"> ADDIN EN.CITE.DATA </w:instrText>
      </w:r>
      <w:r w:rsidR="00192939" w:rsidRPr="00FC0B5D">
        <w:fldChar w:fldCharType="end"/>
      </w:r>
      <w:r w:rsidR="00192939" w:rsidRPr="00B7367D">
        <w:fldChar w:fldCharType="separate"/>
      </w:r>
      <w:r w:rsidR="00192939" w:rsidRPr="00B7367D">
        <w:rPr>
          <w:noProof/>
        </w:rPr>
        <w:t>Nakagawa &amp; Santos, 2012; Koricheva &amp; Gurevitch, 2014</w:t>
      </w:r>
      <w:r w:rsidR="00192939" w:rsidRPr="00B7367D">
        <w:fldChar w:fldCharType="end"/>
      </w:r>
      <w:r w:rsidRPr="00DE538A">
        <w:rPr>
          <w:lang w:eastAsia="x-none"/>
        </w:rPr>
        <w:t xml:space="preserve">). A fixed-effect model assumes </w:t>
      </w:r>
      <w:r w:rsidRPr="00FC0B5D">
        <w:rPr>
          <w:lang w:eastAsia="x-none"/>
        </w:rPr>
        <w:t>that a common overall mean exists among the population of effect sizes</w:t>
      </w:r>
      <w:r w:rsidR="009F498D" w:rsidRPr="00FC0B5D">
        <w:rPr>
          <w:lang w:eastAsia="x-none"/>
        </w:rPr>
        <w:t xml:space="preserve"> (</w:t>
      </w:r>
      <w:proofErr w:type="gramStart"/>
      <w:r w:rsidR="009F498D" w:rsidRPr="00FC0B5D">
        <w:rPr>
          <w:lang w:eastAsia="x-none"/>
        </w:rPr>
        <w:t>i.e.</w:t>
      </w:r>
      <w:proofErr w:type="gramEnd"/>
      <w:r w:rsidR="009F498D" w:rsidRPr="00FC0B5D">
        <w:rPr>
          <w:lang w:eastAsia="x-none"/>
        </w:rPr>
        <w:t xml:space="preserve"> homogeneity)</w:t>
      </w:r>
      <w:r w:rsidRPr="00FC0B5D">
        <w:rPr>
          <w:lang w:eastAsia="x-none"/>
        </w:rPr>
        <w:t xml:space="preserve">. A random-effects model and its extensions, on the other hand, assume each </w:t>
      </w:r>
      <w:r w:rsidR="00F81E78" w:rsidRPr="00FC0B5D">
        <w:rPr>
          <w:lang w:eastAsia="x-none"/>
        </w:rPr>
        <w:t xml:space="preserve">study </w:t>
      </w:r>
      <w:r w:rsidRPr="00FC0B5D">
        <w:rPr>
          <w:lang w:eastAsia="x-none"/>
        </w:rPr>
        <w:t xml:space="preserve">has its own mean estimate (for an extension, see Section 4.1; </w:t>
      </w:r>
      <w:r w:rsidR="00192939" w:rsidRPr="00B7367D">
        <w:rPr>
          <w:lang w:eastAsia="x-none"/>
        </w:rPr>
        <w:fldChar w:fldCharType="begin"/>
      </w:r>
      <w:r w:rsidR="00192939" w:rsidRPr="00FC0B5D">
        <w:rPr>
          <w:lang w:eastAsia="x-none"/>
        </w:rPr>
        <w:instrText xml:space="preserve"> ADDIN EN.CITE &lt;EndNote&gt;&lt;Cite&gt;&lt;Author&gt;Nakagawa&lt;/Author&gt;&lt;Year&gt;2012&lt;/Year&gt;&lt;RecNum&gt;19&lt;/RecNum&gt;&lt;DisplayText&gt;Nakagawa &amp;amp; Santos, 2012&lt;/DisplayText&gt;&lt;record&gt;&lt;rec-number&gt;19&lt;/rec-number&gt;&lt;foreign-keys&gt;&lt;key app="EN" db-id="rs2spdfstwrp9eetrx0vf0sk0xvdsar2eztt" timestamp="1609374933"&gt;19&lt;/key&gt;&lt;/foreign-keys&gt;&lt;ref-type name="Journal Article"&gt;17&lt;/ref-type&gt;&lt;contributors&gt;&lt;authors&gt;&lt;author&gt;Nakagawa, S&lt;/author&gt;&lt;author&gt;Santos, E S 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dates&gt;&lt;year&gt;2012&lt;/year&gt;&lt;/dates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Nakagawa &amp; Santos, 2012</w:t>
      </w:r>
      <w:r w:rsidR="00192939" w:rsidRPr="00B7367D">
        <w:rPr>
          <w:lang w:eastAsia="x-none"/>
        </w:rPr>
        <w:fldChar w:fldCharType="end"/>
      </w:r>
      <w:r w:rsidR="00E248D2" w:rsidRPr="00DE538A">
        <w:rPr>
          <w:lang w:eastAsia="x-none"/>
        </w:rPr>
        <w:t xml:space="preserve">; see also Figure 4 in </w:t>
      </w:r>
      <w:r w:rsidR="00192939" w:rsidRPr="00B7367D">
        <w:rPr>
          <w:lang w:eastAsia="x-none"/>
        </w:rPr>
        <w:fldChar w:fldCharType="begin">
          <w:fldData xml:space="preserve">PEVuZE5vdGU+PENpdGU+PEF1dGhvcj5OYWthZ2F3YTwvQXV0aG9yPjxZZWFyPjIwMTc8L1llYXI+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</w:fldData>
        </w:fldChar>
      </w:r>
      <w:r w:rsidR="00192939" w:rsidRPr="00FC0B5D">
        <w:rPr>
          <w:lang w:eastAsia="x-none"/>
        </w:rPr>
        <w:instrText xml:space="preserve"> ADDIN EN.CITE </w:instrText>
      </w:r>
      <w:r w:rsidR="00192939" w:rsidRPr="00FC0B5D">
        <w:rPr>
          <w:lang w:eastAsia="x-none"/>
        </w:rPr>
        <w:fldChar w:fldCharType="begin">
          <w:fldData xml:space="preserve">PEVuZE5vdGU+PENpdGU+PEF1dGhvcj5OYWthZ2F3YTwvQXV0aG9yPjxZZWFyPjIwMTc8L1llYXI+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</w:fldData>
        </w:fldChar>
      </w:r>
      <w:r w:rsidR="00192939" w:rsidRPr="00FC0B5D">
        <w:rPr>
          <w:lang w:eastAsia="x-none"/>
        </w:rPr>
        <w:instrText xml:space="preserve"> ADDIN EN.CITE.DATA </w:instrText>
      </w:r>
      <w:r w:rsidR="00192939" w:rsidRPr="00FC0B5D">
        <w:rPr>
          <w:lang w:eastAsia="x-none"/>
        </w:rPr>
      </w:r>
      <w:r w:rsidR="00192939" w:rsidRPr="00FC0B5D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Nakagawa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7</w:t>
      </w:r>
      <w:r w:rsidR="00192939" w:rsidRPr="00B7367D">
        <w:rPr>
          <w:lang w:eastAsia="x-none"/>
        </w:rPr>
        <w:fldChar w:fldCharType="end"/>
      </w:r>
      <w:r w:rsidRPr="00DE538A">
        <w:rPr>
          <w:lang w:eastAsia="x-none"/>
        </w:rPr>
        <w:t>).</w:t>
      </w:r>
      <w:r w:rsidR="001A003B" w:rsidRPr="00B7367D">
        <w:rPr>
          <w:lang w:eastAsia="x-none"/>
        </w:rPr>
        <w:t xml:space="preserve"> A </w:t>
      </w:r>
      <w:r w:rsidR="00DA6510" w:rsidRPr="00B7367D">
        <w:rPr>
          <w:lang w:eastAsia="x-none"/>
        </w:rPr>
        <w:t>ran</w:t>
      </w:r>
      <w:r w:rsidR="000C6AFD" w:rsidRPr="00B7367D">
        <w:rPr>
          <w:lang w:eastAsia="x-none"/>
        </w:rPr>
        <w:t xml:space="preserve">dom-effects model can </w:t>
      </w:r>
      <w:r w:rsidR="00C9180B" w:rsidRPr="00E71EB4">
        <w:rPr>
          <w:lang w:eastAsia="x-none"/>
        </w:rPr>
        <w:t xml:space="preserve">be </w:t>
      </w:r>
      <w:r w:rsidR="0001099F" w:rsidRPr="00BE33C2">
        <w:rPr>
          <w:lang w:eastAsia="x-none"/>
        </w:rPr>
        <w:t xml:space="preserve">written </w:t>
      </w:r>
      <w:r w:rsidR="000C6AFD" w:rsidRPr="00BE33C2">
        <w:rPr>
          <w:lang w:eastAsia="x-none"/>
        </w:rPr>
        <w:t>as:</w:t>
      </w:r>
      <w:r w:rsidR="00C923CC" w:rsidRPr="00D802CB">
        <w:rPr>
          <w:lang w:eastAsia="x-none"/>
        </w:rPr>
        <w:t xml:space="preserve"> </w:t>
      </w:r>
    </w:p>
    <w:p w14:paraId="08F5367A" w14:textId="1FC843C9" w:rsidR="002336AA" w:rsidRPr="00B7367D" w:rsidRDefault="00A357CF" w:rsidP="007D1219">
      <w:pPr>
        <w:pStyle w:val="BodyText"/>
        <w:spacing w:line="480" w:lineRule="auto"/>
        <w:rPr>
          <w:rFonts w:ascii="Times New Roman" w:hAnsi="Times New Roman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  (7)</m:t>
          </m:r>
        </m:oMath>
      </m:oMathPara>
    </w:p>
    <w:p w14:paraId="4237AC87" w14:textId="275F71F1" w:rsidR="002336AA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Sup>
            <m:sSubSupPr>
              <m:ctrlPr>
                <w:rPr>
                  <w:rFonts w:ascii="Cambria Math" w:hAnsi="Cambria Math" w:cs="Times New Roman"/>
                  <w:lang w:val="en-AU"/>
                </w:rPr>
              </m:ctrlPr>
            </m:sSubSupPr>
            <m:e>
              <m:r>
                <w:rPr>
                  <w:rFonts w:ascii="Cambria Math" w:hAnsi="Cambria Math" w:cs="Times New Roman"/>
                  <w:lang w:val="en-AU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s</m:t>
              </m:r>
            </m:sub>
            <m:sup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p>
          </m:sSubSup>
          <m:r>
            <w:rPr>
              <w:rFonts w:ascii="Cambria Math" w:hAnsi="Cambria Math" w:cs="Times New Roman"/>
              <w:lang w:val="en-AU"/>
            </w:rPr>
            <m:t>)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 xml:space="preserve">), </m:t>
          </m:r>
        </m:oMath>
      </m:oMathPara>
    </w:p>
    <w:p w14:paraId="61EC4397" w14:textId="747A4CF0" w:rsidR="007A0D07" w:rsidRPr="00681573" w:rsidRDefault="002336AA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 xml:space="preserve">where </w:t>
      </w:r>
      <w:proofErr w:type="spellStart"/>
      <w:r w:rsidR="00135571" w:rsidRPr="00D802CB">
        <w:rPr>
          <w:i/>
          <w:iCs/>
          <w:lang w:eastAsia="x-none"/>
        </w:rPr>
        <w:t>s</w:t>
      </w:r>
      <w:r w:rsidR="00135571" w:rsidRPr="00681573">
        <w:rPr>
          <w:vertAlign w:val="subscript"/>
          <w:lang w:eastAsia="x-none"/>
        </w:rPr>
        <w:t>i</w:t>
      </w:r>
      <w:proofErr w:type="spellEnd"/>
      <w:r w:rsidR="00135571" w:rsidRPr="00681573">
        <w:rPr>
          <w:lang w:eastAsia="x-none"/>
        </w:rPr>
        <w:t xml:space="preserve"> is the between-study (effect-size) effect for the </w:t>
      </w:r>
      <w:proofErr w:type="spellStart"/>
      <w:r w:rsidR="00135571" w:rsidRPr="00527752">
        <w:rPr>
          <w:i/>
          <w:iCs/>
          <w:lang w:eastAsia="x-none"/>
        </w:rPr>
        <w:t>i</w:t>
      </w:r>
      <w:r w:rsidR="00135571" w:rsidRPr="00527752">
        <w:rPr>
          <w:lang w:eastAsia="x-none"/>
        </w:rPr>
        <w:t>th</w:t>
      </w:r>
      <w:proofErr w:type="spellEnd"/>
      <w:r w:rsidR="00135571" w:rsidRPr="00527752">
        <w:rPr>
          <w:lang w:eastAsia="x-none"/>
        </w:rPr>
        <w:t xml:space="preserve"> effect size, normally distributed with</w:t>
      </w:r>
      <w:r w:rsidR="005862B2" w:rsidRPr="000D3618">
        <w:rPr>
          <w:lang w:eastAsia="x-none"/>
        </w:rPr>
        <w:t xml:space="preserve"> a mean of zero and</w:t>
      </w:r>
      <w:r w:rsidR="00135571" w:rsidRPr="000D3618">
        <w:rPr>
          <w:lang w:eastAsia="x-none"/>
        </w:rPr>
        <w:t xml:space="preserve"> a variance of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135571" w:rsidRPr="00DE538A">
        <w:t xml:space="preserve"> (which is more commonly referred to as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τ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96613F" w:rsidRPr="00DE538A">
        <w:t xml:space="preserve">; note when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96613F" w:rsidRPr="00DE538A">
        <w:rPr>
          <w:lang w:eastAsia="x-none"/>
        </w:rPr>
        <w:t xml:space="preserve"> = 0, this model reduces to a fixed-effect model</w:t>
      </w:r>
      <w:r w:rsidR="00135571" w:rsidRPr="00D802CB">
        <w:t>)</w:t>
      </w:r>
      <w:r w:rsidR="00135571" w:rsidRPr="00D802CB">
        <w:rPr>
          <w:lang w:eastAsia="x-none"/>
        </w:rPr>
        <w:t xml:space="preserve">, and </w:t>
      </w:r>
      <w:r w:rsidR="00135571" w:rsidRPr="00681573">
        <w:rPr>
          <w:i/>
          <w:iCs/>
          <w:lang w:eastAsia="x-none"/>
        </w:rPr>
        <w:t>m</w:t>
      </w:r>
      <w:r w:rsidR="00135571" w:rsidRPr="00681573">
        <w:rPr>
          <w:i/>
          <w:iCs/>
          <w:vertAlign w:val="subscript"/>
          <w:lang w:eastAsia="x-none"/>
        </w:rPr>
        <w:t>i</w:t>
      </w:r>
      <w:r w:rsidR="00135571" w:rsidRPr="00527752">
        <w:rPr>
          <w:vertAlign w:val="subscript"/>
          <w:lang w:eastAsia="x-none"/>
        </w:rPr>
        <w:t xml:space="preserve"> </w:t>
      </w:r>
      <w:r w:rsidR="00135571" w:rsidRPr="00527752">
        <w:rPr>
          <w:lang w:eastAsia="x-none"/>
        </w:rPr>
        <w:t xml:space="preserve">is the sampling error for the </w:t>
      </w:r>
      <w:proofErr w:type="spellStart"/>
      <w:r w:rsidR="00135571" w:rsidRPr="000D3618">
        <w:rPr>
          <w:i/>
          <w:iCs/>
          <w:lang w:eastAsia="x-none"/>
        </w:rPr>
        <w:t>i</w:t>
      </w:r>
      <w:r w:rsidR="00135571" w:rsidRPr="000D3618">
        <w:rPr>
          <w:lang w:eastAsia="x-none"/>
        </w:rPr>
        <w:t>th</w:t>
      </w:r>
      <w:proofErr w:type="spellEnd"/>
      <w:r w:rsidR="00135571" w:rsidRPr="000D3618">
        <w:rPr>
          <w:lang w:eastAsia="x-none"/>
        </w:rPr>
        <w:t xml:space="preserve"> effect size, distributed with the </w:t>
      </w:r>
      <w:proofErr w:type="spellStart"/>
      <w:r w:rsidR="00135571" w:rsidRPr="00FC0B5D">
        <w:rPr>
          <w:i/>
          <w:iCs/>
          <w:lang w:eastAsia="x-none"/>
        </w:rPr>
        <w:t>i</w:t>
      </w:r>
      <w:r w:rsidR="00135571" w:rsidRPr="00FC0B5D">
        <w:rPr>
          <w:lang w:eastAsia="x-none"/>
        </w:rPr>
        <w:t>th</w:t>
      </w:r>
      <w:proofErr w:type="spellEnd"/>
      <w:r w:rsidR="00135571" w:rsidRPr="00FC0B5D">
        <w:rPr>
          <w:lang w:eastAsia="x-none"/>
        </w:rPr>
        <w:t xml:space="preserve"> sampling variance</w:t>
      </w:r>
      <w:r w:rsidR="004719D9" w:rsidRPr="00FC0B5D">
        <w:rPr>
          <w:lang w:eastAsia="x-none"/>
        </w:rPr>
        <w:t xml:space="preserve"> (note that </w:t>
      </w:r>
      <w:proofErr w:type="spellStart"/>
      <w:r w:rsidR="004719D9" w:rsidRPr="00FC0B5D">
        <w:rPr>
          <w:i/>
          <w:iCs/>
        </w:rPr>
        <w:t>i</w:t>
      </w:r>
      <w:proofErr w:type="spellEnd"/>
      <w:r w:rsidR="004719D9" w:rsidRPr="00FC0B5D">
        <w:t xml:space="preserve"> = 1, 2, …, </w:t>
      </w:r>
      <w:proofErr w:type="spellStart"/>
      <w:r w:rsidR="004719D9" w:rsidRPr="00FC0B5D">
        <w:rPr>
          <w:i/>
          <w:iCs/>
        </w:rPr>
        <w:t>N</w:t>
      </w:r>
      <w:r w:rsidR="004719D9" w:rsidRPr="00FC0B5D">
        <w:rPr>
          <w:i/>
          <w:iCs/>
          <w:vertAlign w:val="subscript"/>
        </w:rPr>
        <w:t>effect</w:t>
      </w:r>
      <w:proofErr w:type="spellEnd"/>
      <w:r w:rsidR="004719D9" w:rsidRPr="00FC0B5D">
        <w:rPr>
          <w:i/>
          <w:iCs/>
          <w:vertAlign w:val="subscript"/>
        </w:rPr>
        <w:t>-size</w:t>
      </w:r>
      <w:r w:rsidR="004719D9" w:rsidRPr="00FC0B5D">
        <w:t>, the number of effect sizes</w:t>
      </w:r>
      <w:r w:rsidR="009D6964" w:rsidRPr="00FC0B5D">
        <w:t>; when</w:t>
      </w:r>
      <w:r w:rsidR="004719D9" w:rsidRPr="00FC0B5D">
        <w:t xml:space="preserve"> </w:t>
      </w:r>
      <w:proofErr w:type="spellStart"/>
      <w:r w:rsidR="004719D9" w:rsidRPr="00FC0B5D">
        <w:rPr>
          <w:i/>
          <w:iCs/>
        </w:rPr>
        <w:t>N</w:t>
      </w:r>
      <w:r w:rsidR="004719D9" w:rsidRPr="00FC0B5D">
        <w:rPr>
          <w:i/>
          <w:iCs/>
          <w:vertAlign w:val="subscript"/>
        </w:rPr>
        <w:t>effect</w:t>
      </w:r>
      <w:proofErr w:type="spellEnd"/>
      <w:r w:rsidR="004719D9" w:rsidRPr="00FC0B5D">
        <w:rPr>
          <w:i/>
          <w:iCs/>
          <w:vertAlign w:val="subscript"/>
        </w:rPr>
        <w:t>-size</w:t>
      </w:r>
      <w:r w:rsidR="004719D9" w:rsidRPr="00FC0B5D">
        <w:t xml:space="preserve"> = </w:t>
      </w:r>
      <w:proofErr w:type="spellStart"/>
      <w:r w:rsidR="004719D9" w:rsidRPr="00FC0B5D">
        <w:rPr>
          <w:i/>
          <w:iCs/>
        </w:rPr>
        <w:t>N</w:t>
      </w:r>
      <w:r w:rsidR="004719D9" w:rsidRPr="00FC0B5D">
        <w:rPr>
          <w:i/>
          <w:iCs/>
          <w:vertAlign w:val="subscript"/>
        </w:rPr>
        <w:t>study</w:t>
      </w:r>
      <w:proofErr w:type="spellEnd"/>
      <w:r w:rsidR="004719D9" w:rsidRPr="00FC0B5D">
        <w:t>, the number of studies</w:t>
      </w:r>
      <w:r w:rsidR="00C37A8E">
        <w:t xml:space="preserve">, </w:t>
      </w:r>
      <w:r w:rsidR="006B18CA">
        <w:t>effect sizes are usually independent</w:t>
      </w:r>
      <w:r w:rsidR="004719D9" w:rsidRPr="00FC0B5D">
        <w:rPr>
          <w:lang w:eastAsia="x-none"/>
        </w:rPr>
        <w:t>)</w:t>
      </w:r>
      <w:r w:rsidR="00135571" w:rsidRPr="00FC0B5D">
        <w:rPr>
          <w:lang w:eastAsia="x-none"/>
        </w:rPr>
        <w:t xml:space="preserve">. </w:t>
      </w:r>
      <w:r w:rsidR="00427AEC" w:rsidRPr="00FC0B5D">
        <w:rPr>
          <w:lang w:eastAsia="x-none"/>
        </w:rPr>
        <w:t xml:space="preserve">The </w:t>
      </w:r>
      <w:r w:rsidR="0081000D" w:rsidRPr="00FC0B5D">
        <w:rPr>
          <w:lang w:eastAsia="x-none"/>
        </w:rPr>
        <w:t>proportion</w:t>
      </w:r>
      <w:r w:rsidR="00427AEC" w:rsidRPr="00FC0B5D">
        <w:rPr>
          <w:lang w:eastAsia="x-none"/>
        </w:rPr>
        <w:t xml:space="preserve"> of</w:t>
      </w:r>
      <w:r w:rsidR="00115E59" w:rsidRPr="00FC0B5D">
        <w:rPr>
          <w:lang w:eastAsia="x-none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81000D" w:rsidRPr="00DE538A">
        <w:t xml:space="preserve"> </w:t>
      </w:r>
      <w:r w:rsidR="00A47FB3" w:rsidRPr="00B7367D">
        <w:t xml:space="preserve">against </w:t>
      </w:r>
      <w:r w:rsidR="004F70E3" w:rsidRPr="00B7367D">
        <w:t>the total variance</w:t>
      </w:r>
      <w:r w:rsidR="00A47FB3" w:rsidRPr="00B7367D">
        <w:t xml:space="preserve"> is often quantified as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I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/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+</m:t>
        </m:r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v</m:t>
            </m:r>
          </m:e>
        </m:bar>
        <m:r>
          <w:rPr>
            <w:rFonts w:ascii="Cambria Math" w:hAnsi="Cambria Math"/>
          </w:rPr>
          <m:t xml:space="preserve">) </m:t>
        </m:r>
      </m:oMath>
      <w:r w:rsidR="00BA5985" w:rsidRPr="00B7367D">
        <w:t xml:space="preserve">where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v</m:t>
            </m:r>
          </m:e>
        </m:bar>
      </m:oMath>
      <w:r w:rsidR="00BA5985" w:rsidRPr="00DE538A">
        <w:rPr>
          <w:lang w:eastAsia="x-none"/>
        </w:rPr>
        <w:t xml:space="preserve"> is</w:t>
      </w:r>
      <w:r w:rsidR="00C05691" w:rsidRPr="00B7367D">
        <w:rPr>
          <w:lang w:eastAsia="x-none"/>
        </w:rPr>
        <w:t xml:space="preserve"> referred to as</w:t>
      </w:r>
      <w:r w:rsidR="00BA5985" w:rsidRPr="00D802CB">
        <w:rPr>
          <w:lang w:eastAsia="x-none"/>
        </w:rPr>
        <w:t xml:space="preserve"> the </w:t>
      </w:r>
      <w:r w:rsidR="00A6285C" w:rsidRPr="00D802CB">
        <w:rPr>
          <w:lang w:eastAsia="x-none"/>
        </w:rPr>
        <w:t>‘</w:t>
      </w:r>
      <w:r w:rsidR="00BA5985" w:rsidRPr="00681573">
        <w:rPr>
          <w:lang w:eastAsia="x-none"/>
        </w:rPr>
        <w:t>typical</w:t>
      </w:r>
      <w:r w:rsidR="00C05691" w:rsidRPr="00681573">
        <w:rPr>
          <w:lang w:eastAsia="x-none"/>
        </w:rPr>
        <w:t>’</w:t>
      </w:r>
      <w:r w:rsidR="00BA5985" w:rsidRPr="00527752">
        <w:rPr>
          <w:lang w:eastAsia="x-none"/>
        </w:rPr>
        <w:t xml:space="preserve"> </w:t>
      </w:r>
      <w:r w:rsidR="00DE39A0" w:rsidRPr="00527752">
        <w:rPr>
          <w:lang w:eastAsia="x-none"/>
        </w:rPr>
        <w:t>within-study</w:t>
      </w:r>
      <w:r w:rsidR="00817401" w:rsidRPr="000D3618">
        <w:rPr>
          <w:lang w:eastAsia="x-none"/>
        </w:rPr>
        <w:t xml:space="preserve"> (</w:t>
      </w:r>
      <w:r w:rsidR="0066145E" w:rsidRPr="000D3618">
        <w:rPr>
          <w:lang w:eastAsia="x-none"/>
        </w:rPr>
        <w:t>sampling</w:t>
      </w:r>
      <w:r w:rsidR="00817401" w:rsidRPr="000D3618">
        <w:rPr>
          <w:lang w:eastAsia="x-none"/>
        </w:rPr>
        <w:t>)</w:t>
      </w:r>
      <w:r w:rsidR="00DE39A0" w:rsidRPr="00E0223D">
        <w:rPr>
          <w:lang w:eastAsia="x-none"/>
        </w:rPr>
        <w:t xml:space="preserve"> </w:t>
      </w:r>
      <w:r w:rsidR="00456AC3" w:rsidRPr="00C302C7">
        <w:rPr>
          <w:lang w:eastAsia="x-none"/>
        </w:rPr>
        <w:t>variance</w:t>
      </w:r>
      <w:r w:rsidR="00721A6E" w:rsidRPr="0022361B">
        <w:rPr>
          <w:lang w:eastAsia="x-none"/>
        </w:rPr>
        <w:t xml:space="preserve">, which can be </w:t>
      </w:r>
      <w:r w:rsidR="00F02545" w:rsidRPr="00FC0B5D">
        <w:rPr>
          <w:lang w:eastAsia="x-none"/>
        </w:rPr>
        <w:t xml:space="preserve">considered </w:t>
      </w:r>
      <w:r w:rsidR="00721A6E" w:rsidRPr="00FC0B5D">
        <w:rPr>
          <w:lang w:eastAsia="x-none"/>
        </w:rPr>
        <w:t xml:space="preserve">as </w:t>
      </w:r>
      <w:r w:rsidR="007D57CA" w:rsidRPr="00FC0B5D">
        <w:rPr>
          <w:lang w:eastAsia="x-none"/>
        </w:rPr>
        <w:t>a</w:t>
      </w:r>
      <w:r w:rsidR="00F02545" w:rsidRPr="00FC0B5D">
        <w:rPr>
          <w:lang w:eastAsia="x-none"/>
        </w:rPr>
        <w:t xml:space="preserve"> mean</w:t>
      </w:r>
      <w:r w:rsidR="00D3739D" w:rsidRPr="00FC0B5D">
        <w:rPr>
          <w:lang w:eastAsia="x-none"/>
        </w:rPr>
        <w:t xml:space="preserve"> </w:t>
      </w:r>
      <w:r w:rsidR="00721A6E" w:rsidRPr="00FC0B5D">
        <w:rPr>
          <w:lang w:eastAsia="x-none"/>
        </w:rPr>
        <w:t xml:space="preserve">value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A6285C" w:rsidRPr="00DE538A">
        <w:rPr>
          <w:lang w:eastAsia="x-none"/>
        </w:rPr>
        <w:t xml:space="preserve"> </w:t>
      </w:r>
      <w:r w:rsidR="00A47FB3" w:rsidRPr="00B7367D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FC0B5D">
        <w:rPr>
          <w:lang w:eastAsia="x-none"/>
        </w:rPr>
        <w:instrText xml:space="preserve"> ADDIN EN.CITE &lt;EndNote&gt;&lt;Cite&gt;&lt;Author&gt;Higgins&lt;/Author&gt;&lt;Year&gt;2002&lt;/Year&gt;&lt;RecNum&gt;8&lt;/RecNum&gt;&lt;DisplayText&gt;Higgins &amp;amp; Thompson, 2002&lt;/DisplayText&gt;&lt;record&gt;&lt;rec-number&gt;8&lt;/rec-number&gt;&lt;foreign-keys&gt;&lt;key app="EN" db-id="rs2spdfstwrp9eetrx0vf0sk0xvdsar2eztt" timestamp="1609373446"&gt;8&lt;/key&gt;&lt;/foreign-keys&gt;&lt;ref-type name="Journal Article"&gt;17&lt;/ref-type&gt;&lt;contributors&gt;&lt;authors&gt;&lt;author&gt;Higgins, J. P. T.&lt;/author&gt;&lt;author&gt;Thompson, S. G.&lt;/author&gt;&lt;/authors&gt;&lt;/contributors&gt;&lt;auth-address&gt;Higgins, JPT&amp;#xD;Inst Publ Hlth, MRC, Biostat Unit, Robinson Way, Cambridge CB2 2SR, England&amp;#xD;Inst Publ Hlth, MRC, Biostat Unit, Robinson Way, Cambridge CB2 2SR, England&amp;#xD;Inst Publ Hlth, MRC, Biostat Unit, Cambridge CB2 2SR, England&lt;/auth-address&gt;&lt;titles&gt;&lt;title&gt;Quantifying heterogeneity in a meta-analysis&lt;/title&gt;&lt;secondary-title&gt;Statistics in Medicine&lt;/secondary-title&gt;&lt;alt-title&gt;Stat Med&lt;/alt-title&gt;&lt;/titles&gt;&lt;periodical&gt;&lt;full-title&gt;Statistics in Medicine&lt;/full-title&gt;&lt;abbr-1&gt;Stat Med&lt;/abbr-1&gt;&lt;/periodical&gt;&lt;alt-periodical&gt;&lt;full-title&gt;Statistics in Medicine&lt;/full-title&gt;&lt;abbr-1&gt;Stat Med&lt;/abbr-1&gt;&lt;/alt-periodical&gt;&lt;pages&gt;1539-1558&lt;/pages&gt;&lt;volume&gt;21&lt;/volume&gt;&lt;number&gt;11&lt;/number&gt;&lt;keywords&gt;&lt;keyword&gt;meta-analysis&lt;/keyword&gt;&lt;keyword&gt;heterogeneity&lt;/keyword&gt;&lt;keyword&gt;randomized trials&lt;/keyword&gt;&lt;keyword&gt;clinical-trials&lt;/keyword&gt;&lt;keyword&gt;metaanalysis&lt;/keyword&gt;&lt;/keywords&gt;&lt;dates&gt;&lt;year&gt;2002&lt;/year&gt;&lt;pub-dates&gt;&lt;date&gt;Jun 15&lt;/date&gt;&lt;/pub-dates&gt;&lt;/dates&gt;&lt;isbn&gt;0277-6715&lt;/isbn&gt;&lt;accession-num&gt;ISI:000176016900005&lt;/accession-num&gt;&lt;urls&gt;&lt;related-urls&gt;&lt;url&gt;&amp;lt;Go to ISI&amp;gt;://000176016900005&lt;/url&gt;&lt;/related-urls&gt;&lt;/urls&gt;&lt;electronic-resource-num&gt;Doi 10.1002/Sim.1186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Higgins &amp; Thompson, 2002</w:t>
      </w:r>
      <w:r w:rsidR="00192939" w:rsidRPr="00B7367D">
        <w:rPr>
          <w:lang w:eastAsia="x-none"/>
        </w:rPr>
        <w:fldChar w:fldCharType="end"/>
      </w:r>
      <w:r w:rsidR="00A47FB3" w:rsidRPr="00DE538A">
        <w:rPr>
          <w:lang w:eastAsia="x-none"/>
        </w:rPr>
        <w:t>)</w:t>
      </w:r>
      <w:r w:rsidR="006E333D" w:rsidRPr="00B7367D">
        <w:rPr>
          <w:lang w:eastAsia="x-none"/>
        </w:rPr>
        <w:t xml:space="preserve">. </w:t>
      </w:r>
      <w:r w:rsidR="00EF1025" w:rsidRPr="00B7367D">
        <w:rPr>
          <w:lang w:eastAsia="x-none"/>
        </w:rPr>
        <w:t>In ecological and evolutionary meta-analyses</w:t>
      </w:r>
      <w:r w:rsidR="00DA2273" w:rsidRPr="00B7367D">
        <w:rPr>
          <w:lang w:eastAsia="x-none"/>
        </w:rPr>
        <w:t>,</w:t>
      </w:r>
      <w:r w:rsidR="00EF1025" w:rsidRPr="00E71EB4">
        <w:rPr>
          <w:lang w:eastAsia="x-none"/>
        </w:rPr>
        <w:t xml:space="preserve"> </w:t>
      </w:r>
      <w:r w:rsidR="009E7B25" w:rsidRPr="00BE33C2">
        <w:rPr>
          <w:i/>
          <w:iCs/>
          <w:lang w:eastAsia="x-none"/>
        </w:rPr>
        <w:t>I</w:t>
      </w:r>
      <w:r w:rsidR="009E7B25" w:rsidRPr="00D802CB">
        <w:rPr>
          <w:vertAlign w:val="superscript"/>
          <w:lang w:eastAsia="x-none"/>
        </w:rPr>
        <w:t>2</w:t>
      </w:r>
      <w:r w:rsidR="009E7B25" w:rsidRPr="00D802CB">
        <w:rPr>
          <w:lang w:eastAsia="x-none"/>
        </w:rPr>
        <w:t xml:space="preserve"> is around 90%</w:t>
      </w:r>
      <w:r w:rsidR="00DA2273" w:rsidRPr="00D802CB">
        <w:rPr>
          <w:lang w:eastAsia="x-none"/>
        </w:rPr>
        <w:t>, on</w:t>
      </w:r>
      <w:r w:rsidR="00DA2273" w:rsidRPr="00681573">
        <w:rPr>
          <w:lang w:eastAsia="x-none"/>
        </w:rPr>
        <w:t xml:space="preserve"> average</w:t>
      </w:r>
      <w:r w:rsidR="009E7B25" w:rsidRPr="00681573">
        <w:rPr>
          <w:lang w:eastAsia="x-none"/>
        </w:rPr>
        <w:t xml:space="preserve">, meaning only </w:t>
      </w:r>
      <w:r w:rsidR="00DA2273" w:rsidRPr="00527752">
        <w:rPr>
          <w:lang w:eastAsia="x-none"/>
        </w:rPr>
        <w:t>~</w:t>
      </w:r>
      <w:r w:rsidR="009E7B25" w:rsidRPr="00527752">
        <w:rPr>
          <w:lang w:eastAsia="x-none"/>
        </w:rPr>
        <w:t>10% of variation among effect sizes is due to sampling variance (</w:t>
      </w:r>
      <w:r w:rsidR="00192939" w:rsidRPr="00B7367D">
        <w:rPr>
          <w:lang w:eastAsia="x-none"/>
        </w:rPr>
        <w:fldChar w:fldCharType="begin">
          <w:fldData xml:space="preserve">PEVuZE5vdGU+PENpdGU+PEF1dGhvcj5TZW5pb3I8L0F1dGhvcj48WWVhcj4yMDE2PC9ZZWFyPjxS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==
</w:fldData>
        </w:fldChar>
      </w:r>
      <w:r w:rsidR="00192939" w:rsidRPr="00FC0B5D">
        <w:rPr>
          <w:lang w:eastAsia="x-none"/>
        </w:rPr>
        <w:instrText xml:space="preserve"> ADDIN EN.CITE </w:instrText>
      </w:r>
      <w:r w:rsidR="00192939" w:rsidRPr="00FC0B5D">
        <w:rPr>
          <w:lang w:eastAsia="x-none"/>
        </w:rPr>
        <w:fldChar w:fldCharType="begin">
          <w:fldData xml:space="preserve">PEVuZE5vdGU+PENpdGU+PEF1dGhvcj5TZW5pb3I8L0F1dGhvcj48WWVhcj4yMDE2PC9ZZWFyPjxS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==
</w:fldData>
        </w:fldChar>
      </w:r>
      <w:r w:rsidR="00192939" w:rsidRPr="00FC0B5D">
        <w:rPr>
          <w:lang w:eastAsia="x-none"/>
        </w:rPr>
        <w:instrText xml:space="preserve"> ADDIN EN.CITE.DATA </w:instrText>
      </w:r>
      <w:r w:rsidR="00192939" w:rsidRPr="00FC0B5D">
        <w:rPr>
          <w:lang w:eastAsia="x-none"/>
        </w:rPr>
      </w:r>
      <w:r w:rsidR="00192939" w:rsidRPr="00FC0B5D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enior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6</w:t>
      </w:r>
      <w:r w:rsidR="00192939" w:rsidRPr="00B7367D">
        <w:rPr>
          <w:lang w:eastAsia="x-none"/>
        </w:rPr>
        <w:fldChar w:fldCharType="end"/>
      </w:r>
      <w:r w:rsidR="009E7B25" w:rsidRPr="00DE538A">
        <w:rPr>
          <w:lang w:eastAsia="x-none"/>
        </w:rPr>
        <w:t xml:space="preserve">). Therefore, publication bias </w:t>
      </w:r>
      <w:r w:rsidR="001D72B4" w:rsidRPr="00B7367D">
        <w:rPr>
          <w:lang w:eastAsia="x-none"/>
        </w:rPr>
        <w:t xml:space="preserve">tests </w:t>
      </w:r>
      <w:r w:rsidR="009E7B25" w:rsidRPr="00B7367D">
        <w:rPr>
          <w:lang w:eastAsia="x-none"/>
        </w:rPr>
        <w:t>assuming homogeneity</w:t>
      </w:r>
      <w:r w:rsidR="00A9332E" w:rsidRPr="00E71EB4">
        <w:rPr>
          <w:lang w:eastAsia="x-none"/>
        </w:rPr>
        <w:t xml:space="preserve"> (</w:t>
      </w:r>
      <w:r w:rsidR="00A9332E" w:rsidRPr="00BE33C2">
        <w:rPr>
          <w:i/>
          <w:iCs/>
          <w:lang w:eastAsia="x-none"/>
        </w:rPr>
        <w:t>I</w:t>
      </w:r>
      <w:r w:rsidR="00A9332E" w:rsidRPr="00D802CB">
        <w:rPr>
          <w:vertAlign w:val="superscript"/>
          <w:lang w:eastAsia="x-none"/>
        </w:rPr>
        <w:t>2</w:t>
      </w:r>
      <w:r w:rsidR="00A9332E" w:rsidRPr="00D802CB">
        <w:rPr>
          <w:lang w:eastAsia="x-none"/>
        </w:rPr>
        <w:t xml:space="preserve"> </w:t>
      </w:r>
      <w:r w:rsidR="00BF1815" w:rsidRPr="00D802CB">
        <w:rPr>
          <w:lang w:eastAsia="x-none"/>
        </w:rPr>
        <w:t xml:space="preserve">or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BF1815" w:rsidRPr="00DE538A">
        <w:rPr>
          <w:lang w:eastAsia="x-none"/>
        </w:rPr>
        <w:t xml:space="preserve"> = 0</w:t>
      </w:r>
      <w:r w:rsidR="00A9332E" w:rsidRPr="00B7367D">
        <w:rPr>
          <w:lang w:eastAsia="x-none"/>
        </w:rPr>
        <w:t>)</w:t>
      </w:r>
      <w:r w:rsidR="009E7B25" w:rsidRPr="00B7367D">
        <w:rPr>
          <w:lang w:eastAsia="x-none"/>
        </w:rPr>
        <w:t xml:space="preserve"> are </w:t>
      </w:r>
      <w:r w:rsidR="00E72BAC" w:rsidRPr="00D802CB">
        <w:rPr>
          <w:lang w:eastAsia="x-none"/>
        </w:rPr>
        <w:t xml:space="preserve">unlikely to be </w:t>
      </w:r>
      <w:r w:rsidR="009E7B25" w:rsidRPr="00D802CB">
        <w:rPr>
          <w:lang w:eastAsia="x-none"/>
        </w:rPr>
        <w:t xml:space="preserve">useful for ecology and evolution. </w:t>
      </w:r>
    </w:p>
    <w:p w14:paraId="687D81E0" w14:textId="3EFAAFB8" w:rsidR="00285204" w:rsidRPr="000D3618" w:rsidRDefault="00285204" w:rsidP="007D1219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527752">
        <w:rPr>
          <w:rFonts w:ascii="Times New Roman" w:hAnsi="Times New Roman"/>
          <w:color w:val="00000A"/>
          <w:sz w:val="24"/>
          <w:szCs w:val="24"/>
          <w:lang w:val="en-AU"/>
        </w:rPr>
        <w:lastRenderedPageBreak/>
        <w:t xml:space="preserve">3 | </w:t>
      </w:r>
      <w:r w:rsidR="0053273D" w:rsidRPr="000D3618">
        <w:rPr>
          <w:rFonts w:ascii="Times New Roman" w:hAnsi="Times New Roman"/>
          <w:color w:val="00000A"/>
          <w:sz w:val="24"/>
          <w:szCs w:val="24"/>
          <w:lang w:val="en-AU"/>
        </w:rPr>
        <w:t>PUBLICATION BIAS</w:t>
      </w:r>
      <w:r w:rsidR="00012648" w:rsidRPr="000D3618">
        <w:rPr>
          <w:rFonts w:ascii="Times New Roman" w:hAnsi="Times New Roman"/>
          <w:color w:val="00000A"/>
          <w:sz w:val="24"/>
          <w:szCs w:val="24"/>
          <w:lang w:val="en-AU"/>
        </w:rPr>
        <w:t xml:space="preserve"> TESTS</w:t>
      </w:r>
    </w:p>
    <w:p w14:paraId="29F311E6" w14:textId="003487EC" w:rsidR="009505B6" w:rsidRPr="00152C8C" w:rsidRDefault="009505B6" w:rsidP="007D1219">
      <w:pPr>
        <w:spacing w:line="480" w:lineRule="auto"/>
        <w:rPr>
          <w:lang w:eastAsia="x-none"/>
        </w:rPr>
      </w:pPr>
      <w:r w:rsidRPr="0022361B">
        <w:rPr>
          <w:lang w:eastAsia="x-none"/>
        </w:rPr>
        <w:t>The primary goal of this section is to provide a non-exhaustive but up-to-date overview of publication bias tests</w:t>
      </w:r>
      <w:r w:rsidR="0001099F" w:rsidRPr="00FC0B5D">
        <w:rPr>
          <w:lang w:eastAsia="x-none"/>
        </w:rPr>
        <w:t>,</w:t>
      </w:r>
      <w:r w:rsidRPr="00FC0B5D">
        <w:rPr>
          <w:lang w:eastAsia="x-none"/>
        </w:rPr>
        <w:t xml:space="preserve"> both </w:t>
      </w:r>
      <w:r w:rsidR="00341764" w:rsidRPr="00FC0B5D">
        <w:rPr>
          <w:lang w:eastAsia="x-none"/>
        </w:rPr>
        <w:t>classic</w:t>
      </w:r>
      <w:r w:rsidRPr="00FC0B5D">
        <w:rPr>
          <w:lang w:eastAsia="x-none"/>
        </w:rPr>
        <w:t xml:space="preserve"> and emerging</w:t>
      </w:r>
      <w:r w:rsidR="00646E08" w:rsidRPr="00FC0B5D">
        <w:rPr>
          <w:lang w:eastAsia="x-none"/>
        </w:rPr>
        <w:t>,</w:t>
      </w:r>
      <w:r w:rsidRPr="00F303F7">
        <w:rPr>
          <w:lang w:eastAsia="x-none"/>
        </w:rPr>
        <w:t xml:space="preserve"> </w:t>
      </w:r>
      <w:r w:rsidR="00403D58" w:rsidRPr="00152C8C">
        <w:rPr>
          <w:lang w:eastAsia="x-none"/>
        </w:rPr>
        <w:t xml:space="preserve">especially for ecologists and evolutionary biologists </w:t>
      </w:r>
      <w:r w:rsidRPr="00152C8C">
        <w:rPr>
          <w:lang w:eastAsia="x-none"/>
        </w:rPr>
        <w:t xml:space="preserve">(cf. </w:t>
      </w:r>
      <w:r w:rsidR="00192939" w:rsidRPr="00B7367D">
        <w:rPr>
          <w:lang w:eastAsia="x-none"/>
        </w:rPr>
        <w:fldChar w:fldCharType="begin"/>
      </w:r>
      <w:r w:rsidR="00192939" w:rsidRPr="00152C8C">
        <w:rPr>
          <w:lang w:eastAsia="x-none"/>
        </w:rPr>
        <w:instrText xml:space="preserve"> ADDIN EN.CITE &lt;EndNote&gt;&lt;Cite&gt;&lt;Author&gt;Moller&lt;/Author&gt;&lt;Year&gt;2001&lt;/Year&gt;&lt;RecNum&gt;27&lt;/RecNum&gt;&lt;DisplayText&gt;Moller &amp;amp; Jennions, 2001; Jennions&lt;style face="italic"&gt; et al.&lt;/style&gt;, 2013&lt;/DisplayText&gt;&lt;record&gt;&lt;rec-number&gt;27&lt;/rec-number&gt;&lt;foreign-keys&gt;&lt;key app="EN" db-id="rs2spdfstwrp9eetrx0vf0sk0xvdsar2eztt" timestamp="1609376949"&gt;27&lt;/key&gt;&lt;/foreign-keys&gt;&lt;ref-type name="Journal Article"&gt;17&lt;/ref-type&gt;&lt;contributors&gt;&lt;authors&gt;&lt;author&gt;Moller, A. P.&lt;/author&gt;&lt;author&gt;Jennions, M. D.&lt;/author&gt;&lt;/authors&gt;&lt;/contributors&gt;&lt;titles&gt;&lt;title&gt;Testing and adjusting for publication bias&lt;/title&gt;&lt;secondary-title&gt;Trends In Ecology &amp;amp; Evolution&lt;/secondary-title&gt;&lt;/titles&gt;&lt;periodical&gt;&lt;full-title&gt;Trends in Ecology &amp;amp; Evolution&lt;/full-title&gt;&lt;abbr-1&gt;Trends Ecol Evol&lt;/abbr-1&gt;&lt;/periodical&gt;&lt;pages&gt;580-586&lt;/pages&gt;&lt;volume&gt;16&lt;/volume&gt;&lt;number&gt;10&lt;/number&gt;&lt;dates&gt;&lt;year&gt;2001&lt;/year&gt;&lt;pub-dates&gt;&lt;date&gt;Oct&lt;/date&gt;&lt;/pub-dates&gt;&lt;/dates&gt;&lt;accession-num&gt;ISI:000171174800014&lt;/accession-num&gt;&lt;urls&gt;&lt;related-urls&gt;&lt;url&gt;&amp;lt;Go to ISI&amp;gt;://000171174800014 &lt;/url&gt;&lt;/related-urls&gt;&lt;/urls&gt;&lt;/record&gt;&lt;/Cite&gt;&lt;Cite&gt;&lt;Author&gt;Jennions&lt;/Author&gt;&lt;Year&gt;2013&lt;/Year&gt;&lt;RecNum&gt;33&lt;/RecNum&gt;&lt;record&gt;&lt;rec-number&gt;33&lt;/rec-number&gt;&lt;foreign-keys&gt;&lt;key app="EN" db-id="rs2spdfstwrp9eetrx0vf0sk0xvdsar2eztt" timestamp="1609378013"&gt;33&lt;/key&gt;&lt;/foreign-keys&gt;&lt;ref-type name="Book Section"&gt;5&lt;/ref-type&gt;&lt;contributors&gt;&lt;authors&gt;&lt;author&gt;Jennions, M. D.&lt;/author&gt;&lt;author&gt;Lorite, C J&lt;/author&gt;&lt;author&gt;Rosenberg, M S&lt;/author&gt;&lt;author&gt;Rothstein, H R&lt;/author&gt;&lt;/authors&gt;&lt;secondary-authors&gt;&lt;author&gt;Koricheva, J&lt;/author&gt;&lt;author&gt;Gurevitch, J&lt;/author&gt;&lt;author&gt;Mengersen, K&lt;/author&gt;&lt;/secondary-authors&gt;&lt;/contributors&gt;&lt;titles&gt;&lt;title&gt;Publication and related biases&lt;/title&gt;&lt;secondary-title&gt;The handbook of meta-analysis in ecology and evolution&lt;/secondary-title&gt;&lt;/titles&gt;&lt;pages&gt;207-236&lt;/pages&gt;&lt;section&gt;14&lt;/section&gt;&lt;dates&gt;&lt;year&gt;2013&lt;/year&gt;&lt;/dates&gt;&lt;pub-location&gt;Princeton&lt;/pub-location&gt;&lt;publisher&gt;Princeton University Press&lt;/publisher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oller &amp; Jennions, 2001; Jennions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E71EB4">
        <w:rPr>
          <w:noProof/>
          <w:lang w:eastAsia="x-none"/>
        </w:rPr>
        <w:t>, 2013</w:t>
      </w:r>
      <w:r w:rsidR="00192939" w:rsidRPr="00B7367D">
        <w:rPr>
          <w:lang w:eastAsia="x-none"/>
        </w:rPr>
        <w:fldChar w:fldCharType="end"/>
      </w:r>
      <w:r w:rsidRPr="00DE538A">
        <w:rPr>
          <w:lang w:eastAsia="x-none"/>
        </w:rPr>
        <w:t>; for thorough</w:t>
      </w:r>
      <w:r w:rsidR="00BE4404" w:rsidRPr="00B7367D">
        <w:rPr>
          <w:lang w:eastAsia="x-none"/>
        </w:rPr>
        <w:t xml:space="preserve"> and technical</w:t>
      </w:r>
      <w:r w:rsidRPr="00B7367D">
        <w:rPr>
          <w:lang w:eastAsia="x-none"/>
        </w:rPr>
        <w:t xml:space="preserve"> reviews</w:t>
      </w:r>
      <w:r w:rsidR="00BE4404" w:rsidRPr="00B7367D">
        <w:rPr>
          <w:lang w:eastAsia="x-none"/>
        </w:rPr>
        <w:t>,</w:t>
      </w:r>
      <w:r w:rsidRPr="00E71EB4">
        <w:rPr>
          <w:lang w:eastAsia="x-none"/>
        </w:rPr>
        <w:t xml:space="preserve"> see </w:t>
      </w:r>
      <w:r w:rsidR="00192939" w:rsidRPr="00B7367D">
        <w:rPr>
          <w:lang w:eastAsia="x-none"/>
        </w:rPr>
        <w:fldChar w:fldCharType="begin">
          <w:fldData xml:space="preserve">PEVuZE5vdGU+PENpdGU+PEF1dGhvcj5NYXJrcy1BbmdsaW48L0F1dGhvcj48WWVhcj4yMDIwPC9Z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</w:fldData>
        </w:fldChar>
      </w:r>
      <w:r w:rsidR="00192939" w:rsidRPr="00152C8C">
        <w:rPr>
          <w:lang w:eastAsia="x-none"/>
        </w:rPr>
        <w:instrText xml:space="preserve"> ADDIN EN.CITE </w:instrText>
      </w:r>
      <w:r w:rsidR="00192939" w:rsidRPr="00152C8C">
        <w:rPr>
          <w:lang w:eastAsia="x-none"/>
        </w:rPr>
        <w:fldChar w:fldCharType="begin">
          <w:fldData xml:space="preserve">PEVuZE5vdGU+PENpdGU+PEF1dGhvcj5NYXJrcy1BbmdsaW48L0F1dGhvcj48WWVhcj4yMDIwPC9Z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</w:fldData>
        </w:fldChar>
      </w:r>
      <w:r w:rsidR="00192939" w:rsidRPr="00152C8C">
        <w:rPr>
          <w:lang w:eastAsia="x-none"/>
        </w:rPr>
        <w:instrText xml:space="preserve"> ADDIN EN.CITE.DATA </w:instrText>
      </w:r>
      <w:r w:rsidR="00192939" w:rsidRPr="00152C8C">
        <w:rPr>
          <w:lang w:eastAsia="x-none"/>
        </w:rPr>
      </w:r>
      <w:r w:rsidR="00192939" w:rsidRPr="00152C8C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thstein, Sutton &amp; Borenstein, 2005; Vevea, Coburn &amp; Sutton, 2019; Marks-Anglin &amp; Chen, 2020; Marks-Anglin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21</w:t>
      </w:r>
      <w:r w:rsidR="00192939" w:rsidRPr="00B7367D">
        <w:rPr>
          <w:lang w:eastAsia="x-none"/>
        </w:rPr>
        <w:fldChar w:fldCharType="end"/>
      </w:r>
      <w:r w:rsidRPr="00DE538A">
        <w:rPr>
          <w:lang w:eastAsia="x-none"/>
        </w:rPr>
        <w:t xml:space="preserve">). </w:t>
      </w:r>
      <w:r w:rsidR="009E1E75" w:rsidRPr="00B7367D">
        <w:rPr>
          <w:lang w:eastAsia="x-none"/>
        </w:rPr>
        <w:t xml:space="preserve">Therefore, we </w:t>
      </w:r>
      <w:r w:rsidRPr="00B7367D">
        <w:rPr>
          <w:lang w:eastAsia="x-none"/>
        </w:rPr>
        <w:t>summarise different methods</w:t>
      </w:r>
      <w:r w:rsidR="00646E08" w:rsidRPr="00152C8C">
        <w:rPr>
          <w:lang w:eastAsia="x-none"/>
        </w:rPr>
        <w:t xml:space="preserve"> of testing for the presence of publication bias and assessing its impact on meta-analytic findings, and describe which methods are suitable for datasets with high heterogeneity and non-independence. O</w:t>
      </w:r>
      <w:r w:rsidRPr="00152C8C">
        <w:rPr>
          <w:lang w:eastAsia="x-none"/>
        </w:rPr>
        <w:t xml:space="preserve">ur </w:t>
      </w:r>
      <w:r w:rsidR="00646E08" w:rsidRPr="00152C8C">
        <w:rPr>
          <w:lang w:eastAsia="x-none"/>
        </w:rPr>
        <w:t xml:space="preserve">recent </w:t>
      </w:r>
      <w:r w:rsidRPr="00152C8C">
        <w:rPr>
          <w:lang w:eastAsia="x-none"/>
        </w:rPr>
        <w:t xml:space="preserve">survey </w:t>
      </w:r>
      <w:r w:rsidR="00977B21" w:rsidRPr="00152C8C">
        <w:rPr>
          <w:lang w:eastAsia="x-none"/>
        </w:rPr>
        <w:t>of</w:t>
      </w:r>
      <w:r w:rsidRPr="00152C8C">
        <w:rPr>
          <w:lang w:eastAsia="x-none"/>
        </w:rPr>
        <w:t xml:space="preserve"> publication bias test</w:t>
      </w:r>
      <w:r w:rsidR="00977B21" w:rsidRPr="00152C8C">
        <w:rPr>
          <w:lang w:eastAsia="x-none"/>
        </w:rPr>
        <w:t>s</w:t>
      </w:r>
      <w:r w:rsidRPr="00152C8C">
        <w:rPr>
          <w:lang w:eastAsia="x-none"/>
        </w:rPr>
        <w:t xml:space="preserve"> used in 102 ecology and evolutionary meta-analyses</w:t>
      </w:r>
      <w:r w:rsidR="00646E08" w:rsidRPr="00152C8C">
        <w:rPr>
          <w:lang w:eastAsia="x-none"/>
        </w:rPr>
        <w:t xml:space="preserve"> </w:t>
      </w:r>
      <w:r w:rsidR="00152C8C">
        <w:rPr>
          <w:lang w:eastAsia="x-none"/>
        </w:rPr>
        <w:t>indicates</w:t>
      </w:r>
      <w:r w:rsidR="00646E08" w:rsidRPr="00152C8C">
        <w:rPr>
          <w:lang w:eastAsia="x-none"/>
        </w:rPr>
        <w:t xml:space="preserve"> many of these methods will be unfamiliar to ecologists and evolutionary biologists</w:t>
      </w:r>
      <w:r w:rsidRPr="00152C8C">
        <w:rPr>
          <w:lang w:eastAsia="x-none"/>
        </w:rPr>
        <w:t xml:space="preserve">; Figure </w:t>
      </w:r>
      <w:r w:rsidR="00977B21" w:rsidRPr="00152C8C">
        <w:rPr>
          <w:lang w:eastAsia="x-none"/>
        </w:rPr>
        <w:t xml:space="preserve">2 </w:t>
      </w:r>
      <w:r w:rsidRPr="00152C8C">
        <w:rPr>
          <w:lang w:eastAsia="x-none"/>
        </w:rPr>
        <w:t>shows the results of the survey (for the details of survey procedure see Supporting Information, Appendix S1).</w:t>
      </w:r>
    </w:p>
    <w:p w14:paraId="609EDB74" w14:textId="1F3887FE" w:rsidR="00F90E4E" w:rsidRPr="000B1462" w:rsidRDefault="00D76152" w:rsidP="007D1219">
      <w:pPr>
        <w:spacing w:line="480" w:lineRule="auto"/>
        <w:ind w:firstLine="720"/>
        <w:rPr>
          <w:lang w:eastAsia="x-none"/>
        </w:rPr>
      </w:pPr>
      <w:r w:rsidRPr="00152C8C">
        <w:rPr>
          <w:lang w:eastAsia="x-none"/>
        </w:rPr>
        <w:t>Following Sutton (</w:t>
      </w:r>
      <w:r w:rsidR="00192939" w:rsidRPr="00B7367D">
        <w:fldChar w:fldCharType="begin"/>
      </w:r>
      <w:r w:rsidR="00192939" w:rsidRPr="00152C8C">
        <w:instrText xml:space="preserve"> ADDIN EN.CITE &lt;EndNote&gt;&lt;Cite ExcludeAuth="1"&gt;&lt;Author&gt;Sutton&lt;/Author&gt;&lt;Year&gt;2009&lt;/Year&gt;&lt;RecNum&gt;17&lt;/RecNum&gt;&lt;DisplayText&gt;2009&lt;/DisplayText&gt;&lt;record&gt;&lt;rec-number&gt;17&lt;/rec-number&gt;&lt;foreign-keys&gt;&lt;key app="EN" db-id="rs2spdfstwrp9eetrx0vf0sk0xvdsar2eztt" timestamp="1609374664"&gt;17&lt;/key&gt;&lt;/foreign-keys&gt;&lt;ref-type name="Book Section"&gt;5&lt;/ref-type&gt;&lt;contributors&gt;&lt;authors&gt;&lt;author&gt;Sutton, A J&lt;/author&gt;&lt;/authors&gt;&lt;secondary-authors&gt;&lt;author&gt;Cooper, H&lt;/author&gt;&lt;author&gt;Hedges, L V&lt;/author&gt;&lt;author&gt;Valentine, J C&lt;/author&gt;&lt;/secondary-authors&gt;&lt;/contributors&gt;&lt;titles&gt;&lt;title&gt;Publication bias&lt;/title&gt;&lt;secondary-title&gt;The handbook of research synthesis and meta-analysis &lt;/secondary-title&gt;&lt;/titles&gt;&lt;pages&gt;435-452&lt;/pages&gt;&lt;dates&gt;&lt;year&gt;2009&lt;/year&gt;&lt;/dates&gt;&lt;pub-location&gt;New York&lt;/pub-location&gt;&lt;publisher&gt;Russell Sage Foundation&lt;/publisher&gt;&lt;urls&gt;&lt;/urls&gt;&lt;/record&gt;&lt;/Cite&gt;&lt;/EndNote&gt;</w:instrText>
      </w:r>
      <w:r w:rsidR="00192939" w:rsidRPr="00B7367D">
        <w:fldChar w:fldCharType="separate"/>
      </w:r>
      <w:r w:rsidR="00192939" w:rsidRPr="00B7367D">
        <w:rPr>
          <w:noProof/>
        </w:rPr>
        <w:t>2009</w:t>
      </w:r>
      <w:r w:rsidR="00192939" w:rsidRPr="00B7367D">
        <w:fldChar w:fldCharType="end"/>
      </w:r>
      <w:r w:rsidRPr="00DE538A">
        <w:rPr>
          <w:lang w:eastAsia="x-none"/>
        </w:rPr>
        <w:t xml:space="preserve">) (see also </w:t>
      </w:r>
      <w:r w:rsidR="00192939" w:rsidRPr="00B7367D">
        <w:rPr>
          <w:lang w:eastAsia="x-none"/>
        </w:rPr>
        <w:fldChar w:fldCharType="begin"/>
      </w:r>
      <w:r w:rsidR="00192939" w:rsidRPr="00152C8C">
        <w:rPr>
          <w:lang w:eastAsia="x-none"/>
        </w:rPr>
        <w:instrText xml:space="preserve"> ADDIN EN.CITE &lt;EndNote&gt;&lt;Cite&gt;&lt;Author&gt;Vevea&lt;/Author&gt;&lt;Year&gt;2019&lt;/Year&gt;&lt;RecNum&gt;16&lt;/RecNum&gt;&lt;DisplayText&gt;Vevea, Coburn &amp;amp; Sutton, 2019&lt;/DisplayText&gt;&lt;record&gt;&lt;rec-number&gt;16&lt;/rec-number&gt;&lt;foreign-keys&gt;&lt;key app="EN" db-id="rs2spdfstwrp9eetrx0vf0sk0xvdsar2eztt" timestamp="1609374630"&gt;16&lt;/key&gt;&lt;/foreign-keys&gt;&lt;ref-type name="Book Section"&gt;5&lt;/ref-type&gt;&lt;contributors&gt;&lt;authors&gt;&lt;author&gt;Vevea, J. L.&lt;/author&gt;&lt;author&gt;Coburn, K.&lt;/author&gt;&lt;author&gt;Sutton, A. J.&lt;/author&gt;&lt;/authors&gt;&lt;secondary-authors&gt;&lt;author&gt;Cooper, Harris M.&lt;/author&gt;&lt;author&gt;Hedges, Larry V.&lt;/author&gt;&lt;author&gt;Valentine, Jeff C.&lt;/author&gt;&lt;/secondary-authors&gt;&lt;/contributors&gt;&lt;titles&gt;&lt;title&gt;Publication bias&lt;/title&gt;&lt;secondary-title&gt;The handbook of research synthesis and meta-analysis&lt;/secondary-title&gt;&lt;/titles&gt;&lt;pages&gt;383-429&lt;/pages&gt;&lt;dates&gt;&lt;year&gt;2019&lt;/year&gt;&lt;/dates&gt;&lt;pub-location&gt;New York&lt;/pub-location&gt;&lt;publisher&gt;Russell Sage Foundation&lt;/publisher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Vevea, Coburn &amp; Sutton, 2019</w:t>
      </w:r>
      <w:r w:rsidR="00192939" w:rsidRPr="00B7367D">
        <w:rPr>
          <w:lang w:eastAsia="x-none"/>
        </w:rPr>
        <w:fldChar w:fldCharType="end"/>
      </w:r>
      <w:r w:rsidRPr="00DE538A">
        <w:rPr>
          <w:lang w:eastAsia="x-none"/>
        </w:rPr>
        <w:t xml:space="preserve">), we </w:t>
      </w:r>
      <w:r w:rsidR="00BA0399" w:rsidRPr="00B7367D">
        <w:rPr>
          <w:lang w:eastAsia="x-none"/>
        </w:rPr>
        <w:t>categoris</w:t>
      </w:r>
      <w:r w:rsidR="00224D68" w:rsidRPr="00B7367D">
        <w:rPr>
          <w:lang w:eastAsia="x-none"/>
        </w:rPr>
        <w:t>e</w:t>
      </w:r>
      <w:r w:rsidRPr="00B7367D">
        <w:rPr>
          <w:lang w:eastAsia="x-none"/>
        </w:rPr>
        <w:t xml:space="preserve"> publication bias tests</w:t>
      </w:r>
      <w:r w:rsidR="00BA0399" w:rsidRPr="00D802CB">
        <w:rPr>
          <w:lang w:eastAsia="x-none"/>
        </w:rPr>
        <w:t xml:space="preserve"> into two</w:t>
      </w:r>
      <w:r w:rsidR="00180A64" w:rsidRPr="00D802CB">
        <w:rPr>
          <w:lang w:eastAsia="x-none"/>
        </w:rPr>
        <w:t xml:space="preserve"> types</w:t>
      </w:r>
      <w:r w:rsidRPr="00681573">
        <w:rPr>
          <w:lang w:eastAsia="x-none"/>
        </w:rPr>
        <w:t xml:space="preserve">: 1) detecting publication bias (e.g., funnel plots, Egger’s regression; Section 3.1), and 2) assessing the impact of publication bias (e.g., Fail-safe </w:t>
      </w:r>
      <w:r w:rsidRPr="00527752">
        <w:rPr>
          <w:i/>
          <w:iCs/>
          <w:lang w:eastAsia="x-none"/>
        </w:rPr>
        <w:t>N</w:t>
      </w:r>
      <w:r w:rsidRPr="000D3618">
        <w:rPr>
          <w:lang w:eastAsia="x-none"/>
        </w:rPr>
        <w:t>, trim-and-fill me</w:t>
      </w:r>
      <w:r w:rsidRPr="0022361B">
        <w:rPr>
          <w:lang w:eastAsia="x-none"/>
        </w:rPr>
        <w:t>thod, and selection models; Section 3.2). Publication bias, including outcome reporting bias, creates pattern</w:t>
      </w:r>
      <w:r w:rsidR="002A6113" w:rsidRPr="00FC0B5D">
        <w:rPr>
          <w:lang w:eastAsia="x-none"/>
        </w:rPr>
        <w:t>s</w:t>
      </w:r>
      <w:r w:rsidRPr="00FC0B5D">
        <w:rPr>
          <w:lang w:eastAsia="x-none"/>
        </w:rPr>
        <w:t xml:space="preserve"> of missing data (known as ‘funnel asymmetry’; see </w:t>
      </w:r>
      <w:r w:rsidR="00330B7F" w:rsidRPr="00FC0B5D">
        <w:rPr>
          <w:lang w:eastAsia="x-none"/>
        </w:rPr>
        <w:t>the next section</w:t>
      </w:r>
      <w:r w:rsidRPr="00FC0B5D">
        <w:rPr>
          <w:lang w:eastAsia="x-none"/>
        </w:rPr>
        <w:t>)</w:t>
      </w:r>
      <w:r w:rsidR="00B92876" w:rsidRPr="00F303F7">
        <w:rPr>
          <w:lang w:eastAsia="x-none"/>
        </w:rPr>
        <w:t xml:space="preserve">. </w:t>
      </w:r>
      <w:r w:rsidR="00B92876" w:rsidRPr="000B1462">
        <w:rPr>
          <w:lang w:eastAsia="x-none"/>
        </w:rPr>
        <w:t xml:space="preserve">Commonly, the magnitude of the </w:t>
      </w:r>
      <w:r w:rsidRPr="000B1462">
        <w:rPr>
          <w:lang w:eastAsia="x-none"/>
        </w:rPr>
        <w:t>overall effect</w:t>
      </w:r>
      <w:r w:rsidR="00B92876" w:rsidRPr="000B1462">
        <w:rPr>
          <w:lang w:eastAsia="x-none"/>
        </w:rPr>
        <w:t xml:space="preserve"> is exaggerated</w:t>
      </w:r>
      <w:r w:rsidRPr="000B1462">
        <w:rPr>
          <w:lang w:eastAsia="x-none"/>
        </w:rPr>
        <w:t xml:space="preserve"> </w:t>
      </w:r>
      <w:r w:rsidR="00B92876" w:rsidRPr="000B1462">
        <w:rPr>
          <w:lang w:eastAsia="x-none"/>
        </w:rPr>
        <w:t>because statistically non-significant e</w:t>
      </w:r>
      <w:r w:rsidRPr="000B1462">
        <w:rPr>
          <w:lang w:eastAsia="x-none"/>
        </w:rPr>
        <w:t>ffect sizes</w:t>
      </w:r>
      <w:r w:rsidR="00B92876" w:rsidRPr="000B1462">
        <w:rPr>
          <w:lang w:eastAsia="x-none"/>
        </w:rPr>
        <w:t xml:space="preserve"> are less likely to be published, especially when they are based on small sample sizes</w:t>
      </w:r>
      <w:r w:rsidRPr="000B1462">
        <w:rPr>
          <w:lang w:eastAsia="x-none"/>
        </w:rPr>
        <w:t xml:space="preserve">. </w:t>
      </w:r>
      <w:r w:rsidR="00077E92" w:rsidRPr="000B1462">
        <w:rPr>
          <w:lang w:eastAsia="x-none"/>
        </w:rPr>
        <w:t>F</w:t>
      </w:r>
      <w:r w:rsidR="00BD09DA" w:rsidRPr="000B1462">
        <w:rPr>
          <w:lang w:eastAsia="x-none"/>
        </w:rPr>
        <w:t xml:space="preserve">or </w:t>
      </w:r>
      <w:r w:rsidR="00DC41B2" w:rsidRPr="000B1462">
        <w:rPr>
          <w:lang w:eastAsia="x-none"/>
        </w:rPr>
        <w:t>time-lag bias</w:t>
      </w:r>
      <w:r w:rsidR="00BD09DA" w:rsidRPr="000B1462">
        <w:rPr>
          <w:lang w:eastAsia="x-none"/>
        </w:rPr>
        <w:t xml:space="preserve">, </w:t>
      </w:r>
      <w:r w:rsidR="00DC41B2" w:rsidRPr="000B1462">
        <w:rPr>
          <w:lang w:eastAsia="x-none"/>
        </w:rPr>
        <w:t>statistical significance</w:t>
      </w:r>
      <w:r w:rsidR="00B92876" w:rsidRPr="000B1462">
        <w:rPr>
          <w:lang w:eastAsia="x-none"/>
        </w:rPr>
        <w:t xml:space="preserve"> </w:t>
      </w:r>
      <w:r w:rsidR="00953065">
        <w:rPr>
          <w:lang w:eastAsia="x-none"/>
        </w:rPr>
        <w:t>mediates</w:t>
      </w:r>
      <w:r w:rsidR="00953065" w:rsidRPr="000B1462">
        <w:rPr>
          <w:lang w:eastAsia="x-none"/>
        </w:rPr>
        <w:t xml:space="preserve"> </w:t>
      </w:r>
      <w:r w:rsidR="00B92876" w:rsidRPr="000B1462">
        <w:rPr>
          <w:lang w:eastAsia="x-none"/>
        </w:rPr>
        <w:t>publication year more than publication outcome,</w:t>
      </w:r>
      <w:r w:rsidR="00DC41B2" w:rsidRPr="000B1462">
        <w:rPr>
          <w:lang w:eastAsia="x-none"/>
        </w:rPr>
        <w:t xml:space="preserve"> so that </w:t>
      </w:r>
      <w:r w:rsidR="004A76DC" w:rsidRPr="000B1462">
        <w:rPr>
          <w:lang w:eastAsia="x-none"/>
        </w:rPr>
        <w:t xml:space="preserve">this bias </w:t>
      </w:r>
      <w:r w:rsidR="00DC41B2" w:rsidRPr="000B1462">
        <w:rPr>
          <w:lang w:eastAsia="x-none"/>
        </w:rPr>
        <w:t>requires different tests</w:t>
      </w:r>
      <w:r w:rsidR="00077E92" w:rsidRPr="000B1462">
        <w:rPr>
          <w:lang w:eastAsia="x-none"/>
        </w:rPr>
        <w:t xml:space="preserve"> from </w:t>
      </w:r>
      <w:r w:rsidR="00481007" w:rsidRPr="000B1462">
        <w:rPr>
          <w:lang w:eastAsia="x-none"/>
        </w:rPr>
        <w:t>publication and outcome reporting bias</w:t>
      </w:r>
      <w:r w:rsidR="00DC41B2" w:rsidRPr="000B1462">
        <w:rPr>
          <w:lang w:eastAsia="x-none"/>
        </w:rPr>
        <w:t xml:space="preserve"> (see Section 3.1.3). </w:t>
      </w:r>
    </w:p>
    <w:p w14:paraId="6DEFC04D" w14:textId="653A2751" w:rsidR="00124929" w:rsidRPr="000B1462" w:rsidRDefault="00C55FA8" w:rsidP="00D81409">
      <w:pPr>
        <w:pStyle w:val="Heading2"/>
        <w:rPr>
          <w:lang w:val="en-AU"/>
        </w:rPr>
      </w:pPr>
      <w:r w:rsidRPr="000B1462">
        <w:rPr>
          <w:lang w:val="en-AU"/>
        </w:rPr>
        <w:t>3.</w:t>
      </w:r>
      <w:r w:rsidR="00385F50" w:rsidRPr="000B1462">
        <w:rPr>
          <w:lang w:val="en-AU"/>
        </w:rPr>
        <w:t>1</w:t>
      </w:r>
      <w:r w:rsidRPr="000B1462">
        <w:rPr>
          <w:lang w:val="en-AU"/>
        </w:rPr>
        <w:t xml:space="preserve"> | </w:t>
      </w:r>
      <w:r w:rsidR="006134DE" w:rsidRPr="000B1462">
        <w:rPr>
          <w:lang w:val="en-AU"/>
        </w:rPr>
        <w:t>Detecting publication bias</w:t>
      </w:r>
    </w:p>
    <w:p w14:paraId="7FABB0C4" w14:textId="316FD0B2" w:rsidR="0053273D" w:rsidRPr="00BE33C2" w:rsidRDefault="0053273D" w:rsidP="007D1219">
      <w:pPr>
        <w:pStyle w:val="Heading3"/>
        <w:spacing w:line="480" w:lineRule="auto"/>
        <w:rPr>
          <w:rFonts w:cs="Times New Roman"/>
        </w:rPr>
      </w:pPr>
      <w:r w:rsidRPr="00DE538A">
        <w:rPr>
          <w:rFonts w:cs="Times New Roman"/>
        </w:rPr>
        <w:t>3.</w:t>
      </w:r>
      <w:r w:rsidR="00880414" w:rsidRPr="00B7367D">
        <w:rPr>
          <w:rFonts w:cs="Times New Roman"/>
        </w:rPr>
        <w:t>1</w:t>
      </w:r>
      <w:r w:rsidR="006134DE" w:rsidRPr="00B7367D">
        <w:rPr>
          <w:rFonts w:cs="Times New Roman"/>
        </w:rPr>
        <w:t>.1</w:t>
      </w:r>
      <w:r w:rsidRPr="00B7367D">
        <w:rPr>
          <w:rFonts w:cs="Times New Roman"/>
        </w:rPr>
        <w:t xml:space="preserve"> | </w:t>
      </w:r>
      <w:r w:rsidR="00B0271E" w:rsidRPr="00E71EB4">
        <w:rPr>
          <w:rFonts w:cs="Times New Roman"/>
        </w:rPr>
        <w:t>Funnel plots</w:t>
      </w:r>
    </w:p>
    <w:p w14:paraId="7027D156" w14:textId="091AF9C4" w:rsidR="0061442D" w:rsidRPr="00B7367D" w:rsidRDefault="00335C33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 xml:space="preserve">In the absence of publication bias and </w:t>
      </w:r>
      <w:r w:rsidR="00F6009C" w:rsidRPr="00681573">
        <w:rPr>
          <w:lang w:eastAsia="x-none"/>
        </w:rPr>
        <w:t>heterogeneity</w:t>
      </w:r>
      <w:r w:rsidRPr="00527752">
        <w:rPr>
          <w:lang w:eastAsia="x-none"/>
        </w:rPr>
        <w:t xml:space="preserve">, plotting effect sizes against a measure of certainty (or uncertainty; see Figure 1) </w:t>
      </w:r>
      <w:r w:rsidR="002402DC" w:rsidRPr="0022361B">
        <w:rPr>
          <w:lang w:eastAsia="x-none"/>
        </w:rPr>
        <w:t xml:space="preserve">should produce a symmetrical funnel shape around the overall effect, </w:t>
      </w:r>
      <w:r w:rsidR="00387C69" w:rsidRPr="00FC0B5D">
        <w:rPr>
          <w:lang w:eastAsia="x-none"/>
        </w:rPr>
        <w:t xml:space="preserve">referred to as </w:t>
      </w:r>
      <w:r w:rsidR="002402DC" w:rsidRPr="00FC0B5D">
        <w:rPr>
          <w:lang w:eastAsia="x-none"/>
        </w:rPr>
        <w:t>funnel plots.</w:t>
      </w:r>
      <w:r w:rsidRPr="00FC0B5D">
        <w:rPr>
          <w:lang w:eastAsia="x-none"/>
        </w:rPr>
        <w:t xml:space="preserve"> </w:t>
      </w:r>
      <w:r w:rsidR="0040083E" w:rsidRPr="00FC0B5D">
        <w:rPr>
          <w:lang w:eastAsia="x-none"/>
        </w:rPr>
        <w:t>These graphs are</w:t>
      </w:r>
      <w:r w:rsidR="00C14388" w:rsidRPr="00F303F7">
        <w:rPr>
          <w:lang w:eastAsia="x-none"/>
        </w:rPr>
        <w:t xml:space="preserve"> the most popular </w:t>
      </w:r>
      <w:r w:rsidR="00955BF4" w:rsidRPr="000B1462">
        <w:rPr>
          <w:lang w:eastAsia="x-none"/>
        </w:rPr>
        <w:t>method</w:t>
      </w:r>
      <w:r w:rsidR="009C5D90" w:rsidRPr="000B1462">
        <w:rPr>
          <w:lang w:eastAsia="x-none"/>
        </w:rPr>
        <w:t xml:space="preserve"> </w:t>
      </w:r>
      <w:r w:rsidR="00336A58" w:rsidRPr="000B1462">
        <w:rPr>
          <w:lang w:eastAsia="x-none"/>
        </w:rPr>
        <w:t>for detecting publication bias among ecolog</w:t>
      </w:r>
      <w:r w:rsidR="00F303F7">
        <w:rPr>
          <w:lang w:eastAsia="x-none"/>
        </w:rPr>
        <w:t>ical</w:t>
      </w:r>
      <w:r w:rsidR="00336A58" w:rsidRPr="000B1462">
        <w:rPr>
          <w:lang w:eastAsia="x-none"/>
        </w:rPr>
        <w:t xml:space="preserve"> an</w:t>
      </w:r>
      <w:r w:rsidR="00F17DF5">
        <w:rPr>
          <w:lang w:eastAsia="x-none"/>
        </w:rPr>
        <w:t>d</w:t>
      </w:r>
      <w:r w:rsidR="00336A58" w:rsidRPr="000B1462">
        <w:rPr>
          <w:lang w:eastAsia="x-none"/>
        </w:rPr>
        <w:t xml:space="preserve"> evolution</w:t>
      </w:r>
      <w:r w:rsidR="00F303F7">
        <w:rPr>
          <w:lang w:eastAsia="x-none"/>
        </w:rPr>
        <w:t>ary</w:t>
      </w:r>
      <w:r w:rsidR="00336A58" w:rsidRPr="00F303F7">
        <w:rPr>
          <w:lang w:eastAsia="x-none"/>
        </w:rPr>
        <w:t xml:space="preserve"> meta-analyses </w:t>
      </w:r>
      <w:r w:rsidR="009C5D90" w:rsidRPr="000B1462">
        <w:rPr>
          <w:lang w:eastAsia="x-none"/>
        </w:rPr>
        <w:t xml:space="preserve">(Figure </w:t>
      </w:r>
      <w:r w:rsidR="00955BF4" w:rsidRPr="000B1462">
        <w:rPr>
          <w:lang w:eastAsia="x-none"/>
        </w:rPr>
        <w:t>2</w:t>
      </w:r>
      <w:r w:rsidR="009C5D90" w:rsidRPr="000B1462">
        <w:rPr>
          <w:lang w:eastAsia="x-none"/>
        </w:rPr>
        <w:t>)</w:t>
      </w:r>
      <w:r w:rsidR="00A60DE3" w:rsidRPr="000B1462">
        <w:rPr>
          <w:lang w:eastAsia="x-none"/>
        </w:rPr>
        <w:t>.</w:t>
      </w:r>
      <w:r w:rsidR="005C318E" w:rsidRPr="000B1462">
        <w:rPr>
          <w:lang w:eastAsia="x-none"/>
        </w:rPr>
        <w:t xml:space="preserve"> </w:t>
      </w:r>
      <w:r w:rsidR="00C20DF6" w:rsidRPr="000B1462">
        <w:rPr>
          <w:lang w:eastAsia="x-none"/>
        </w:rPr>
        <w:t>Funnel plots</w:t>
      </w:r>
      <w:r w:rsidR="005C318E" w:rsidRPr="000B1462">
        <w:rPr>
          <w:lang w:eastAsia="x-none"/>
        </w:rPr>
        <w:t xml:space="preserve"> are</w:t>
      </w:r>
      <w:r w:rsidR="00F6009C" w:rsidRPr="000B1462">
        <w:rPr>
          <w:lang w:eastAsia="x-none"/>
        </w:rPr>
        <w:t xml:space="preserve"> also</w:t>
      </w:r>
      <w:r w:rsidR="009C5D90" w:rsidRPr="000B1462">
        <w:rPr>
          <w:lang w:eastAsia="x-none"/>
        </w:rPr>
        <w:t xml:space="preserve"> </w:t>
      </w:r>
      <w:r w:rsidR="00F6009C" w:rsidRPr="000B1462">
        <w:rPr>
          <w:lang w:eastAsia="x-none"/>
        </w:rPr>
        <w:lastRenderedPageBreak/>
        <w:t xml:space="preserve">the most </w:t>
      </w:r>
      <w:r w:rsidR="0040083E" w:rsidRPr="000B1462">
        <w:rPr>
          <w:lang w:eastAsia="x-none"/>
        </w:rPr>
        <w:t>preferred</w:t>
      </w:r>
      <w:r w:rsidR="00F6009C" w:rsidRPr="000B1462">
        <w:rPr>
          <w:lang w:eastAsia="x-none"/>
        </w:rPr>
        <w:t xml:space="preserve"> graphical </w:t>
      </w:r>
      <w:r w:rsidR="00115E59" w:rsidRPr="000B1462">
        <w:rPr>
          <w:lang w:eastAsia="x-none"/>
        </w:rPr>
        <w:t xml:space="preserve">tool </w:t>
      </w:r>
      <w:r w:rsidR="00224D68" w:rsidRPr="000B1462">
        <w:rPr>
          <w:lang w:eastAsia="x-none"/>
        </w:rPr>
        <w:t xml:space="preserve">to detect </w:t>
      </w:r>
      <w:r w:rsidR="00115E59" w:rsidRPr="000B1462">
        <w:rPr>
          <w:lang w:eastAsia="x-none"/>
        </w:rPr>
        <w:t>publication bias</w:t>
      </w:r>
      <w:r w:rsidR="00F6009C" w:rsidRPr="000B1462">
        <w:rPr>
          <w:lang w:eastAsia="x-none"/>
        </w:rPr>
        <w:t xml:space="preserve"> in</w:t>
      </w:r>
      <w:r w:rsidR="009C5D90" w:rsidRPr="000B1462">
        <w:rPr>
          <w:lang w:eastAsia="x-none"/>
        </w:rPr>
        <w:t xml:space="preserve"> </w:t>
      </w:r>
      <w:r w:rsidR="003F6C6D" w:rsidRPr="000B1462">
        <w:rPr>
          <w:lang w:eastAsia="x-none"/>
        </w:rPr>
        <w:t>medical</w:t>
      </w:r>
      <w:r w:rsidR="009C5D90" w:rsidRPr="000B1462">
        <w:rPr>
          <w:lang w:eastAsia="x-none"/>
        </w:rPr>
        <w:t xml:space="preserve"> and social </w:t>
      </w:r>
      <w:r w:rsidR="003F6C6D" w:rsidRPr="000B1462">
        <w:rPr>
          <w:lang w:eastAsia="x-none"/>
        </w:rPr>
        <w:t>sciences</w:t>
      </w:r>
      <w:r w:rsidR="009C5D90" w:rsidRPr="000B1462">
        <w:rPr>
          <w:lang w:eastAsia="x-none"/>
        </w:rPr>
        <w:t xml:space="preserve"> </w:t>
      </w:r>
      <w:r w:rsidR="00E9471C" w:rsidRPr="000B1462">
        <w:rPr>
          <w:lang w:eastAsia="x-none"/>
        </w:rPr>
        <w:t>(</w:t>
      </w:r>
      <w:r w:rsidR="00192939" w:rsidRPr="00B7367D">
        <w:rPr>
          <w:lang w:eastAsia="x-none"/>
        </w:rPr>
        <w:fldChar w:fldCharType="begin">
          <w:fldData xml:space="preserve">PEVuZE5vdGU+PENpdGU+PEF1dGhvcj5NYXJrcy1BbmdsaW48L0F1dGhvcj48WWVhcj4yMDIwPC9Z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</w:fldData>
        </w:fldChar>
      </w:r>
      <w:r w:rsidR="00192939" w:rsidRPr="000B1462">
        <w:rPr>
          <w:lang w:eastAsia="x-none"/>
        </w:rPr>
        <w:instrText xml:space="preserve"> ADDIN EN.CITE </w:instrText>
      </w:r>
      <w:r w:rsidR="00192939" w:rsidRPr="000B1462">
        <w:rPr>
          <w:lang w:eastAsia="x-none"/>
        </w:rPr>
        <w:fldChar w:fldCharType="begin">
          <w:fldData xml:space="preserve">PEVuZE5vdGU+PENpdGU+PEF1dGhvcj5NYXJrcy1BbmdsaW48L0F1dGhvcj48WWVhcj4yMDIwPC9Z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</w:fldData>
        </w:fldChar>
      </w:r>
      <w:r w:rsidR="00192939" w:rsidRPr="000B1462">
        <w:rPr>
          <w:lang w:eastAsia="x-none"/>
        </w:rPr>
        <w:instrText xml:space="preserve"> ADDIN EN.CITE.DATA </w:instrText>
      </w:r>
      <w:r w:rsidR="00192939" w:rsidRPr="000B1462">
        <w:rPr>
          <w:lang w:eastAsia="x-none"/>
        </w:rPr>
      </w:r>
      <w:r w:rsidR="00192939" w:rsidRPr="000B1462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terne, Becker &amp; Egger, 2005; Sutton, 2009; Vevea, Coburn &amp; Sutton, 2019; Marks-Anglin &amp; Chen, 2020</w:t>
      </w:r>
      <w:r w:rsidR="00192939" w:rsidRPr="00B7367D">
        <w:rPr>
          <w:lang w:eastAsia="x-none"/>
        </w:rPr>
        <w:fldChar w:fldCharType="end"/>
      </w:r>
      <w:r w:rsidR="00E9471C" w:rsidRPr="00DE538A">
        <w:rPr>
          <w:lang w:eastAsia="x-none"/>
        </w:rPr>
        <w:t>)</w:t>
      </w:r>
      <w:r w:rsidR="00CE4630" w:rsidRPr="00B7367D">
        <w:rPr>
          <w:lang w:eastAsia="x-none"/>
        </w:rPr>
        <w:t>,</w:t>
      </w:r>
      <w:r w:rsidR="00E9471C" w:rsidRPr="00B7367D">
        <w:rPr>
          <w:lang w:eastAsia="x-none"/>
        </w:rPr>
        <w:t xml:space="preserve"> </w:t>
      </w:r>
      <w:r w:rsidR="00A27FFD" w:rsidRPr="00B7367D">
        <w:rPr>
          <w:lang w:eastAsia="x-none"/>
        </w:rPr>
        <w:t xml:space="preserve">even </w:t>
      </w:r>
      <w:r w:rsidR="00C20DF6" w:rsidRPr="00E71EB4">
        <w:rPr>
          <w:lang w:eastAsia="x-none"/>
        </w:rPr>
        <w:t xml:space="preserve">though many </w:t>
      </w:r>
      <w:r w:rsidR="00224D68" w:rsidRPr="00BE33C2">
        <w:rPr>
          <w:lang w:eastAsia="x-none"/>
        </w:rPr>
        <w:t xml:space="preserve">other </w:t>
      </w:r>
      <w:r w:rsidR="00C20DF6" w:rsidRPr="00D802CB">
        <w:rPr>
          <w:lang w:eastAsia="x-none"/>
        </w:rPr>
        <w:t xml:space="preserve">graphical methods </w:t>
      </w:r>
      <w:r w:rsidR="00224D68" w:rsidRPr="00D802CB">
        <w:rPr>
          <w:lang w:eastAsia="x-none"/>
        </w:rPr>
        <w:t xml:space="preserve">have been </w:t>
      </w:r>
      <w:r w:rsidR="00C20DF6" w:rsidRPr="00681573">
        <w:rPr>
          <w:lang w:eastAsia="x-none"/>
        </w:rPr>
        <w:t xml:space="preserve">proposed </w:t>
      </w:r>
      <w:r w:rsidR="00A27FFD" w:rsidRPr="00527752">
        <w:rPr>
          <w:lang w:eastAsia="x-none"/>
        </w:rPr>
        <w:t xml:space="preserve">such </w:t>
      </w:r>
      <w:r w:rsidR="00224D68" w:rsidRPr="000D3618">
        <w:rPr>
          <w:lang w:eastAsia="x-none"/>
        </w:rPr>
        <w:t xml:space="preserve">as </w:t>
      </w:r>
      <w:r w:rsidR="00A27FFD" w:rsidRPr="000B1462">
        <w:rPr>
          <w:lang w:eastAsia="x-none"/>
        </w:rPr>
        <w:t>weighted histograms and normal quantile plots</w:t>
      </w:r>
      <w:r w:rsidR="00E9471C" w:rsidRPr="000B1462">
        <w:rPr>
          <w:lang w:eastAsia="x-none"/>
        </w:rPr>
        <w:t xml:space="preserve"> of effect sizes</w:t>
      </w:r>
      <w:r w:rsidR="00A27FFD" w:rsidRPr="000B1462">
        <w:rPr>
          <w:lang w:eastAsia="x-none"/>
        </w:rPr>
        <w:t xml:space="preserve"> </w:t>
      </w:r>
      <w:r w:rsidR="003F6C6D" w:rsidRPr="00DE538A">
        <w:rPr>
          <w:lang w:eastAsia="x-none"/>
        </w:rPr>
        <w:t>(</w:t>
      </w:r>
      <w:r w:rsidR="00A27FFD" w:rsidRPr="00B7367D">
        <w:rPr>
          <w:lang w:eastAsia="x-none"/>
        </w:rPr>
        <w:t>as in Figure 2</w:t>
      </w:r>
      <w:r w:rsidR="00E9471C" w:rsidRPr="00B7367D">
        <w:rPr>
          <w:lang w:eastAsia="x-none"/>
        </w:rPr>
        <w:t xml:space="preserve">; </w:t>
      </w:r>
      <w:r w:rsidR="00565020" w:rsidRPr="00B7367D">
        <w:rPr>
          <w:lang w:eastAsia="x-none"/>
        </w:rPr>
        <w:t xml:space="preserve">for </w:t>
      </w:r>
      <w:r w:rsidR="0080179F" w:rsidRPr="00E71EB4">
        <w:rPr>
          <w:lang w:eastAsia="x-none"/>
        </w:rPr>
        <w:t>other</w:t>
      </w:r>
      <w:r w:rsidR="00565020" w:rsidRPr="00BE33C2">
        <w:rPr>
          <w:lang w:eastAsia="x-none"/>
        </w:rPr>
        <w:t xml:space="preserve"> graphical methods, see </w:t>
      </w:r>
      <w:r w:rsidR="00192939" w:rsidRPr="00B7367D">
        <w:rPr>
          <w:lang w:eastAsia="x-none"/>
        </w:rPr>
        <w:fldChar w:fldCharType="begin">
          <w:fldData xml:space="preserve">PEVuZE5vdGU+PENpdGU+PEF1dGhvcj5Sb3Roc3RlaW48L0F1dGhvcj48WWVhcj4yMDA1PC9ZZWFy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</w:fldData>
        </w:fldChar>
      </w:r>
      <w:r w:rsidR="00192939" w:rsidRPr="000B1462">
        <w:rPr>
          <w:lang w:eastAsia="x-none"/>
        </w:rPr>
        <w:instrText xml:space="preserve"> ADDIN EN.CITE </w:instrText>
      </w:r>
      <w:r w:rsidR="00192939" w:rsidRPr="000B1462">
        <w:rPr>
          <w:lang w:eastAsia="x-none"/>
        </w:rPr>
        <w:fldChar w:fldCharType="begin">
          <w:fldData xml:space="preserve">PEVuZE5vdGU+PENpdGU+PEF1dGhvcj5Sb3Roc3RlaW48L0F1dGhvcj48WWVhcj4yMDA1PC9ZZWFy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</w:fldData>
        </w:fldChar>
      </w:r>
      <w:r w:rsidR="00192939" w:rsidRPr="000B1462">
        <w:rPr>
          <w:lang w:eastAsia="x-none"/>
        </w:rPr>
        <w:instrText xml:space="preserve"> ADDIN EN.CITE.DATA </w:instrText>
      </w:r>
      <w:r w:rsidR="00192939" w:rsidRPr="000B1462">
        <w:rPr>
          <w:lang w:eastAsia="x-none"/>
        </w:rPr>
      </w:r>
      <w:r w:rsidR="00192939" w:rsidRPr="000B1462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thstein, Sutton &amp; Borenstein, 2005; Marks-Anglin &amp; Chen, 2020</w:t>
      </w:r>
      <w:r w:rsidR="00192939" w:rsidRPr="00B7367D">
        <w:rPr>
          <w:lang w:eastAsia="x-none"/>
        </w:rPr>
        <w:fldChar w:fldCharType="end"/>
      </w:r>
      <w:r w:rsidR="003F6C6D" w:rsidRPr="00DE538A">
        <w:rPr>
          <w:lang w:eastAsia="x-none"/>
        </w:rPr>
        <w:t>)</w:t>
      </w:r>
      <w:r w:rsidR="002835A5" w:rsidRPr="00B7367D">
        <w:rPr>
          <w:lang w:eastAsia="x-none"/>
        </w:rPr>
        <w:t xml:space="preserve">. </w:t>
      </w:r>
    </w:p>
    <w:p w14:paraId="5D8CD140" w14:textId="367890B5" w:rsidR="006D73F1" w:rsidRPr="00FC0B5D" w:rsidRDefault="001D4D79" w:rsidP="007D1219">
      <w:pPr>
        <w:spacing w:line="480" w:lineRule="auto"/>
        <w:ind w:firstLine="720"/>
        <w:rPr>
          <w:lang w:eastAsia="x-none"/>
        </w:rPr>
      </w:pPr>
      <w:r w:rsidRPr="00B7367D">
        <w:rPr>
          <w:lang w:eastAsia="x-none"/>
        </w:rPr>
        <w:t xml:space="preserve">The </w:t>
      </w:r>
      <w:r w:rsidR="006A3130" w:rsidRPr="00E71EB4">
        <w:rPr>
          <w:lang w:eastAsia="x-none"/>
        </w:rPr>
        <w:t>original</w:t>
      </w:r>
      <w:r w:rsidR="00F2160D" w:rsidRPr="00BE33C2">
        <w:rPr>
          <w:lang w:eastAsia="x-none"/>
        </w:rPr>
        <w:t xml:space="preserve"> funnel plot use</w:t>
      </w:r>
      <w:r w:rsidR="00F2160D" w:rsidRPr="00D802CB">
        <w:rPr>
          <w:lang w:eastAsia="x-none"/>
        </w:rPr>
        <w:t xml:space="preserve">d sample size </w:t>
      </w:r>
      <w:r w:rsidR="00B32FA9" w:rsidRPr="00D802CB">
        <w:rPr>
          <w:lang w:eastAsia="x-none"/>
        </w:rPr>
        <w:t>as the measure of uncertainty (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&gt;&lt;Author&gt;Light&lt;/Author&gt;&lt;Year&gt;1984&lt;/Year&gt;&lt;RecNum&gt;75&lt;/RecNum&gt;&lt;DisplayText&gt;Light &amp;amp; Pillemer, 1984&lt;/DisplayText&gt;&lt;record&gt;&lt;rec-number&gt;75&lt;/rec-number&gt;&lt;foreign-keys&gt;&lt;key app="EN" db-id="rs2spdfstwrp9eetrx0vf0sk0xvdsar2eztt" timestamp="1609388051"&gt;75&lt;/key&gt;&lt;/foreign-keys&gt;&lt;ref-type name="Book"&gt;6&lt;/ref-type&gt;&lt;contributors&gt;&lt;authors&gt;&lt;author&gt;Light, Richard J.&lt;/author&gt;&lt;author&gt;Pillemer, David B.&lt;/author&gt;&lt;/authors&gt;&lt;/contributors&gt;&lt;titles&gt;&lt;title&gt;Summing up : the science of reviewing research&lt;/title&gt;&lt;/titles&gt;&lt;keywords&gt;&lt;keyword&gt;Social sciences Research.&lt;/keyword&gt;&lt;keyword&gt;Social sciences Bibliography Methodology.&lt;/keyword&gt;&lt;/keywords&gt;&lt;dates&gt;&lt;year&gt;1984&lt;/year&gt;&lt;/dates&gt;&lt;pub-location&gt;Cambridge, Mass. ; London&lt;/pub-location&gt;&lt;publisher&gt;Harvard University Press&lt;/publisher&gt;&lt;isbn&gt;0674854314 (pbk) : No price&amp;#xD;0674854306 (cased) : ¹17.50&lt;/isbn&gt;&lt;accession-num&gt;b8537008&lt;/accession-num&gt;&lt;call-num&gt;300/.7/2 18&amp;#xD;300/.72 19&amp;#xD;British Library DSC 85/01316&amp;#xD;British Library HMNTS X.622/24887&lt;/call-num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Light &amp; Pillemer, 1984</w:t>
      </w:r>
      <w:r w:rsidR="00192939" w:rsidRPr="00B7367D">
        <w:rPr>
          <w:lang w:eastAsia="x-none"/>
        </w:rPr>
        <w:fldChar w:fldCharType="end"/>
      </w:r>
      <w:r w:rsidR="00E10204" w:rsidRPr="00DE538A">
        <w:rPr>
          <w:lang w:eastAsia="x-none"/>
        </w:rPr>
        <w:t>; Fig</w:t>
      </w:r>
      <w:r w:rsidR="00CB265A" w:rsidRPr="00B7367D">
        <w:rPr>
          <w:lang w:eastAsia="x-none"/>
        </w:rPr>
        <w:t>ure</w:t>
      </w:r>
      <w:r w:rsidR="00E10204" w:rsidRPr="00B7367D">
        <w:rPr>
          <w:lang w:eastAsia="x-none"/>
        </w:rPr>
        <w:t xml:space="preserve"> </w:t>
      </w:r>
      <w:r w:rsidR="00C2358A" w:rsidRPr="00B7367D">
        <w:rPr>
          <w:lang w:eastAsia="x-none"/>
        </w:rPr>
        <w:t>3</w:t>
      </w:r>
      <w:r w:rsidR="00CB265A" w:rsidRPr="00E71EB4">
        <w:rPr>
          <w:lang w:eastAsia="x-none"/>
        </w:rPr>
        <w:t>a</w:t>
      </w:r>
      <w:r w:rsidR="00B32FA9" w:rsidRPr="00BE33C2">
        <w:rPr>
          <w:lang w:eastAsia="x-none"/>
        </w:rPr>
        <w:t xml:space="preserve">). </w:t>
      </w:r>
      <w:r w:rsidR="00EF46D2" w:rsidRPr="00D802CB">
        <w:rPr>
          <w:lang w:eastAsia="x-none"/>
        </w:rPr>
        <w:t>Yet, more recent recommendations</w:t>
      </w:r>
      <w:r w:rsidR="006A1CF6" w:rsidRPr="00D802CB">
        <w:rPr>
          <w:lang w:eastAsia="x-none"/>
        </w:rPr>
        <w:t xml:space="preserve"> </w:t>
      </w:r>
      <w:r w:rsidR="00B9179C" w:rsidRPr="00D802CB">
        <w:rPr>
          <w:lang w:eastAsia="x-none"/>
        </w:rPr>
        <w:t xml:space="preserve">are to use either </w:t>
      </w:r>
      <w:r w:rsidR="005B7824" w:rsidRPr="00681573">
        <w:rPr>
          <w:lang w:eastAsia="x-none"/>
        </w:rPr>
        <w:t>SE</w:t>
      </w:r>
      <w:r w:rsidR="00A20570" w:rsidRPr="00527752">
        <w:rPr>
          <w:lang w:eastAsia="x-none"/>
        </w:rPr>
        <w:t xml:space="preserve">, </w:t>
      </w:r>
      <w:r w:rsidR="00E10204" w:rsidRPr="000D3618">
        <w:rPr>
          <w:lang w:eastAsia="x-none"/>
        </w:rPr>
        <w:t>precision, variance or the inverse of variance</w:t>
      </w:r>
      <w:r w:rsidR="000B519B" w:rsidRPr="00E0223D">
        <w:rPr>
          <w:lang w:eastAsia="x-none"/>
        </w:rPr>
        <w:t xml:space="preserve"> (</w:t>
      </w:r>
      <w:r w:rsidR="00FB1DBC" w:rsidRPr="00E0223D">
        <w:rPr>
          <w:lang w:eastAsia="x-none"/>
        </w:rPr>
        <w:t>Figure 1;</w:t>
      </w:r>
      <w:r w:rsidR="00F4367A" w:rsidRPr="00E0223D">
        <w:rPr>
          <w:lang w:eastAsia="x-none"/>
        </w:rPr>
        <w:t xml:space="preserve"> 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&gt;&lt;Author&gt;Sterne&lt;/Author&gt;&lt;Year&gt;2005&lt;/Year&gt;&lt;RecNum&gt;4&lt;/RecNum&gt;&lt;DisplayText&gt;Sterne, Becker &amp;amp; Egger, 2005&lt;/DisplayText&gt;&lt;record&gt;&lt;rec-number&gt;4&lt;/rec-number&gt;&lt;foreign-keys&gt;&lt;key app="EN" db-id="rs2spdfstwrp9eetrx0vf0sk0xvdsar2eztt" timestamp="1609373373"&gt;4&lt;/key&gt;&lt;/foreign-keys&gt;&lt;ref-type name="Book Section"&gt;5&lt;/ref-type&gt;&lt;contributors&gt;&lt;authors&gt;&lt;author&gt;Sterne, J A C&lt;/author&gt;&lt;author&gt;Becker, B J&lt;/author&gt;&lt;author&gt;Egger, M&lt;/author&gt;&lt;/authors&gt;&lt;secondary-authors&gt;&lt;author&gt;Rothstein, H&lt;/author&gt;&lt;author&gt;Sutton, A J&lt;/author&gt;&lt;author&gt;Borenstein, M&lt;/author&gt;&lt;/secondary-authors&gt;&lt;/contributors&gt;&lt;titles&gt;&lt;title&gt;The funnel plot&lt;/title&gt;&lt;secondary-title&gt;Publication bias in meta-analysis : prevention, assessment and adjustments&lt;/secondary-title&gt;&lt;/titles&gt;&lt;pages&gt;75-98&lt;/pages&gt;&lt;dates&gt;&lt;year&gt;2005&lt;/year&gt;&lt;/dates&gt;&lt;pub-location&gt;Chichester&lt;/pub-location&gt;&lt;publisher&gt;Wiley&lt;/publisher&gt;&lt;label&gt;Sterne.2005b&lt;/label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terne, Becker &amp; Egger, 2005</w:t>
      </w:r>
      <w:r w:rsidR="00192939" w:rsidRPr="00B7367D">
        <w:rPr>
          <w:lang w:eastAsia="x-none"/>
        </w:rPr>
        <w:fldChar w:fldCharType="end"/>
      </w:r>
      <w:r w:rsidR="000B519B" w:rsidRPr="00DE538A">
        <w:rPr>
          <w:lang w:eastAsia="x-none"/>
        </w:rPr>
        <w:t xml:space="preserve">; but </w:t>
      </w:r>
      <w:r w:rsidR="00BC3C13" w:rsidRPr="00B7367D">
        <w:rPr>
          <w:lang w:eastAsia="x-none"/>
        </w:rPr>
        <w:t xml:space="preserve">for why sample size may </w:t>
      </w:r>
      <w:r w:rsidR="009B2303" w:rsidRPr="00B7367D">
        <w:rPr>
          <w:lang w:eastAsia="x-none"/>
        </w:rPr>
        <w:t xml:space="preserve">often be </w:t>
      </w:r>
      <w:r w:rsidR="00BC3C13" w:rsidRPr="00D802CB">
        <w:rPr>
          <w:lang w:eastAsia="x-none"/>
        </w:rPr>
        <w:t xml:space="preserve">preferred, </w:t>
      </w:r>
      <w:r w:rsidR="000B519B" w:rsidRPr="00D802CB">
        <w:rPr>
          <w:lang w:eastAsia="x-none"/>
        </w:rPr>
        <w:t xml:space="preserve">see </w:t>
      </w:r>
      <w:r w:rsidR="000B519B" w:rsidRPr="00681573">
        <w:rPr>
          <w:lang w:eastAsia="x-none"/>
        </w:rPr>
        <w:t xml:space="preserve">Section </w:t>
      </w:r>
      <w:r w:rsidR="00FB1DBC" w:rsidRPr="00527752">
        <w:rPr>
          <w:lang w:eastAsia="x-none"/>
        </w:rPr>
        <w:t>4.3)</w:t>
      </w:r>
      <w:r w:rsidR="00680360" w:rsidRPr="000D3618">
        <w:rPr>
          <w:lang w:eastAsia="x-none"/>
        </w:rPr>
        <w:t xml:space="preserve">. </w:t>
      </w:r>
      <w:r w:rsidR="009E191B" w:rsidRPr="00E0223D">
        <w:rPr>
          <w:lang w:eastAsia="x-none"/>
        </w:rPr>
        <w:t>F</w:t>
      </w:r>
      <w:r w:rsidR="008A564E" w:rsidRPr="00E0223D">
        <w:rPr>
          <w:lang w:eastAsia="x-none"/>
        </w:rPr>
        <w:t>or</w:t>
      </w:r>
      <w:r w:rsidR="009E191B" w:rsidRPr="00E0223D">
        <w:rPr>
          <w:lang w:eastAsia="x-none"/>
        </w:rPr>
        <w:t xml:space="preserve"> </w:t>
      </w:r>
      <w:r w:rsidR="00FB1DBC" w:rsidRPr="00E0223D">
        <w:rPr>
          <w:lang w:eastAsia="x-none"/>
        </w:rPr>
        <w:t>these four</w:t>
      </w:r>
      <w:r w:rsidR="008A564E" w:rsidRPr="00C302C7">
        <w:rPr>
          <w:lang w:eastAsia="x-none"/>
        </w:rPr>
        <w:t xml:space="preserve"> quantities</w:t>
      </w:r>
      <w:r w:rsidR="009E191B" w:rsidRPr="0022361B">
        <w:rPr>
          <w:lang w:eastAsia="x-none"/>
        </w:rPr>
        <w:t>, u</w:t>
      </w:r>
      <w:r w:rsidR="00ED4AE0" w:rsidRPr="00FC0B5D">
        <w:rPr>
          <w:lang w:eastAsia="x-none"/>
        </w:rPr>
        <w:t xml:space="preserve">nlike </w:t>
      </w:r>
      <w:r w:rsidR="009E191B" w:rsidRPr="00FC0B5D">
        <w:rPr>
          <w:lang w:eastAsia="x-none"/>
        </w:rPr>
        <w:t xml:space="preserve">for </w:t>
      </w:r>
      <w:r w:rsidR="00ED4AE0" w:rsidRPr="00FC0B5D">
        <w:rPr>
          <w:lang w:eastAsia="x-none"/>
        </w:rPr>
        <w:t>sample size, we</w:t>
      </w:r>
      <w:r w:rsidR="008B6783" w:rsidRPr="00FC0B5D">
        <w:rPr>
          <w:lang w:eastAsia="x-none"/>
        </w:rPr>
        <w:t xml:space="preserve"> </w:t>
      </w:r>
      <w:r w:rsidR="003B2E63" w:rsidRPr="00FC0B5D">
        <w:rPr>
          <w:lang w:eastAsia="x-none"/>
        </w:rPr>
        <w:t>can draw 95% confidence interval</w:t>
      </w:r>
      <w:r w:rsidR="00074A6B" w:rsidRPr="000B1462">
        <w:rPr>
          <w:lang w:eastAsia="x-none"/>
        </w:rPr>
        <w:t>s</w:t>
      </w:r>
      <w:r w:rsidR="00BA6352" w:rsidRPr="000B1462">
        <w:rPr>
          <w:lang w:eastAsia="x-none"/>
        </w:rPr>
        <w:t xml:space="preserve"> (based on </w:t>
      </w:r>
      <w:r w:rsidR="002B4C2D" w:rsidRPr="000B1462">
        <w:rPr>
          <w:lang w:eastAsia="x-none"/>
        </w:rPr>
        <w:t xml:space="preserve">the </w:t>
      </w:r>
      <w:r w:rsidR="002B4C2D" w:rsidRPr="000B1462">
        <w:rPr>
          <w:i/>
          <w:iCs/>
          <w:lang w:eastAsia="x-none"/>
        </w:rPr>
        <w:t>y</w:t>
      </w:r>
      <w:r w:rsidR="002B4C2D" w:rsidRPr="000B1462">
        <w:rPr>
          <w:lang w:eastAsia="x-none"/>
        </w:rPr>
        <w:t>-axis</w:t>
      </w:r>
      <w:r w:rsidR="004006F4" w:rsidRPr="000B1462">
        <w:rPr>
          <w:lang w:eastAsia="x-none"/>
        </w:rPr>
        <w:t>; 1.96 x SE</w:t>
      </w:r>
      <w:r w:rsidR="002B4C2D" w:rsidRPr="000B1462">
        <w:rPr>
          <w:lang w:eastAsia="x-none"/>
        </w:rPr>
        <w:t>)</w:t>
      </w:r>
      <w:r w:rsidR="000260D9" w:rsidRPr="000B1462">
        <w:rPr>
          <w:lang w:eastAsia="x-none"/>
        </w:rPr>
        <w:t xml:space="preserve"> that </w:t>
      </w:r>
      <w:r w:rsidR="00E53DF0" w:rsidRPr="000B1462">
        <w:rPr>
          <w:lang w:eastAsia="x-none"/>
        </w:rPr>
        <w:t>create a</w:t>
      </w:r>
      <w:r w:rsidR="00AD6B96" w:rsidRPr="000B1462">
        <w:rPr>
          <w:lang w:eastAsia="x-none"/>
        </w:rPr>
        <w:t xml:space="preserve"> </w:t>
      </w:r>
      <w:r w:rsidR="007735BC" w:rsidRPr="000B1462">
        <w:rPr>
          <w:lang w:eastAsia="x-none"/>
        </w:rPr>
        <w:t>funnel</w:t>
      </w:r>
      <w:r w:rsidR="000260D9" w:rsidRPr="000B1462">
        <w:rPr>
          <w:lang w:eastAsia="x-none"/>
        </w:rPr>
        <w:t>,</w:t>
      </w:r>
      <w:r w:rsidR="001E2987" w:rsidRPr="000B1462">
        <w:rPr>
          <w:lang w:eastAsia="x-none"/>
        </w:rPr>
        <w:t xml:space="preserve"> </w:t>
      </w:r>
      <w:r w:rsidR="00124321" w:rsidRPr="000B1462">
        <w:rPr>
          <w:lang w:eastAsia="x-none"/>
        </w:rPr>
        <w:t>showing</w:t>
      </w:r>
      <w:r w:rsidR="002E1A84" w:rsidRPr="000B1462">
        <w:rPr>
          <w:lang w:eastAsia="x-none"/>
        </w:rPr>
        <w:t xml:space="preserve"> </w:t>
      </w:r>
      <w:r w:rsidR="005C318E" w:rsidRPr="000B1462">
        <w:rPr>
          <w:lang w:eastAsia="x-none"/>
        </w:rPr>
        <w:t>the d</w:t>
      </w:r>
      <w:r w:rsidR="00124321" w:rsidRPr="000B1462">
        <w:rPr>
          <w:lang w:eastAsia="x-none"/>
        </w:rPr>
        <w:t xml:space="preserve">egree </w:t>
      </w:r>
      <w:r w:rsidR="002E1A84" w:rsidRPr="000B1462">
        <w:rPr>
          <w:lang w:eastAsia="x-none"/>
        </w:rPr>
        <w:t xml:space="preserve">of </w:t>
      </w:r>
      <w:r w:rsidR="009D0C0F" w:rsidRPr="000B1462">
        <w:rPr>
          <w:lang w:eastAsia="x-none"/>
        </w:rPr>
        <w:t>heterogeneity</w:t>
      </w:r>
      <w:r w:rsidR="00F06645" w:rsidRPr="000B1462">
        <w:rPr>
          <w:lang w:eastAsia="x-none"/>
        </w:rPr>
        <w:t xml:space="preserve"> among effect sizes</w:t>
      </w:r>
      <w:r w:rsidR="002E1A84" w:rsidRPr="000B1462">
        <w:rPr>
          <w:lang w:eastAsia="x-none"/>
        </w:rPr>
        <w:t xml:space="preserve"> </w:t>
      </w:r>
      <w:r w:rsidR="009D0C0F" w:rsidRPr="000B1462">
        <w:rPr>
          <w:lang w:eastAsia="x-none"/>
        </w:rPr>
        <w:t xml:space="preserve">(if data are </w:t>
      </w:r>
      <w:r w:rsidR="00B10FAB" w:rsidRPr="000B1462">
        <w:rPr>
          <w:lang w:eastAsia="x-none"/>
        </w:rPr>
        <w:t>homogeneous</w:t>
      </w:r>
      <w:r w:rsidR="009B2303" w:rsidRPr="000B1462">
        <w:rPr>
          <w:lang w:eastAsia="x-none"/>
        </w:rPr>
        <w:t>, mos</w:t>
      </w:r>
      <w:r w:rsidR="000B1A72" w:rsidRPr="000B1462">
        <w:rPr>
          <w:lang w:eastAsia="x-none"/>
        </w:rPr>
        <w:t>t</w:t>
      </w:r>
      <w:r w:rsidR="009D0C0F" w:rsidRPr="000B1462">
        <w:rPr>
          <w:lang w:eastAsia="x-none"/>
        </w:rPr>
        <w:t xml:space="preserve"> </w:t>
      </w:r>
      <w:r w:rsidR="00945D3D" w:rsidRPr="000B1462">
        <w:rPr>
          <w:lang w:eastAsia="x-none"/>
        </w:rPr>
        <w:t>dots will be inside</w:t>
      </w:r>
      <w:r w:rsidR="000B14E2" w:rsidRPr="000B1462">
        <w:rPr>
          <w:lang w:eastAsia="x-none"/>
        </w:rPr>
        <w:t xml:space="preserve"> the</w:t>
      </w:r>
      <w:r w:rsidR="00945D3D" w:rsidRPr="000B1462">
        <w:rPr>
          <w:lang w:eastAsia="x-none"/>
        </w:rPr>
        <w:t xml:space="preserve"> 95% confidence </w:t>
      </w:r>
      <w:r w:rsidR="0040576F" w:rsidRPr="000B1462">
        <w:rPr>
          <w:lang w:eastAsia="x-none"/>
        </w:rPr>
        <w:t>interval</w:t>
      </w:r>
      <w:r w:rsidR="000B14E2" w:rsidRPr="000B1462">
        <w:rPr>
          <w:lang w:eastAsia="x-none"/>
        </w:rPr>
        <w:t xml:space="preserve"> </w:t>
      </w:r>
      <w:r w:rsidR="00CE49C4" w:rsidRPr="000B1462">
        <w:rPr>
          <w:lang w:eastAsia="x-none"/>
        </w:rPr>
        <w:t>region,</w:t>
      </w:r>
      <w:r w:rsidR="000260D9" w:rsidRPr="000B1462">
        <w:rPr>
          <w:lang w:eastAsia="x-none"/>
        </w:rPr>
        <w:t xml:space="preserve"> e.g., Figure 3b &amp; c</w:t>
      </w:r>
      <w:r w:rsidR="009D0C0F" w:rsidRPr="000B1462">
        <w:rPr>
          <w:lang w:eastAsia="x-none"/>
        </w:rPr>
        <w:t>).</w:t>
      </w:r>
      <w:r w:rsidR="003D5A53" w:rsidRPr="000B1462">
        <w:rPr>
          <w:lang w:eastAsia="x-none"/>
        </w:rPr>
        <w:t xml:space="preserve"> </w:t>
      </w:r>
      <w:r w:rsidR="001A3BA4" w:rsidRPr="000B1462">
        <w:rPr>
          <w:lang w:eastAsia="x-none"/>
        </w:rPr>
        <w:t>This</w:t>
      </w:r>
      <w:r w:rsidR="003D5A53" w:rsidRPr="000B1462">
        <w:rPr>
          <w:lang w:eastAsia="x-none"/>
        </w:rPr>
        <w:t xml:space="preserve"> confidence </w:t>
      </w:r>
      <w:r w:rsidR="005D7494" w:rsidRPr="000B1462">
        <w:rPr>
          <w:lang w:eastAsia="x-none"/>
        </w:rPr>
        <w:t xml:space="preserve">region </w:t>
      </w:r>
      <w:r w:rsidR="0040576F" w:rsidRPr="000B1462">
        <w:rPr>
          <w:lang w:eastAsia="x-none"/>
        </w:rPr>
        <w:t>also</w:t>
      </w:r>
      <w:r w:rsidR="0021709C" w:rsidRPr="000B1462">
        <w:rPr>
          <w:lang w:eastAsia="x-none"/>
        </w:rPr>
        <w:t xml:space="preserve"> </w:t>
      </w:r>
      <w:r w:rsidR="009D6964" w:rsidRPr="000B1462">
        <w:rPr>
          <w:lang w:eastAsia="x-none"/>
        </w:rPr>
        <w:t>makes it easier to see</w:t>
      </w:r>
      <w:r w:rsidR="00D13B4B" w:rsidRPr="000B1462">
        <w:rPr>
          <w:lang w:eastAsia="x-none"/>
        </w:rPr>
        <w:t xml:space="preserve"> funnel asymmetry</w:t>
      </w:r>
      <w:r w:rsidR="00306E19" w:rsidRPr="000B1462">
        <w:rPr>
          <w:lang w:eastAsia="x-none"/>
        </w:rPr>
        <w:t xml:space="preserve"> caused by the lack of</w:t>
      </w:r>
      <w:r w:rsidR="00F06645" w:rsidRPr="000B1462">
        <w:rPr>
          <w:lang w:eastAsia="x-none"/>
        </w:rPr>
        <w:t xml:space="preserve"> </w:t>
      </w:r>
      <w:r w:rsidR="00A21B71" w:rsidRPr="000B1462">
        <w:rPr>
          <w:lang w:eastAsia="x-none"/>
        </w:rPr>
        <w:t>statistically</w:t>
      </w:r>
      <w:r w:rsidR="00306E19" w:rsidRPr="000B1462">
        <w:rPr>
          <w:lang w:eastAsia="x-none"/>
        </w:rPr>
        <w:t xml:space="preserve"> </w:t>
      </w:r>
      <w:r w:rsidR="002872A9" w:rsidRPr="000B1462">
        <w:rPr>
          <w:lang w:eastAsia="x-none"/>
        </w:rPr>
        <w:t xml:space="preserve">non-significant effect sizes </w:t>
      </w:r>
      <w:r w:rsidR="00FB1DBC" w:rsidRPr="000B1462">
        <w:rPr>
          <w:lang w:eastAsia="x-none"/>
        </w:rPr>
        <w:t>with</w:t>
      </w:r>
      <w:r w:rsidR="002872A9" w:rsidRPr="000B1462">
        <w:rPr>
          <w:lang w:eastAsia="x-none"/>
        </w:rPr>
        <w:t xml:space="preserve"> </w:t>
      </w:r>
      <w:r w:rsidR="005866D6" w:rsidRPr="000B1462">
        <w:rPr>
          <w:lang w:eastAsia="x-none"/>
        </w:rPr>
        <w:t>high uncertainties</w:t>
      </w:r>
      <w:r w:rsidR="00306E19" w:rsidRPr="000B1462">
        <w:rPr>
          <w:lang w:eastAsia="x-none"/>
        </w:rPr>
        <w:t xml:space="preserve"> (see Fig</w:t>
      </w:r>
      <w:r w:rsidR="00CB265A" w:rsidRPr="000B1462">
        <w:rPr>
          <w:lang w:eastAsia="x-none"/>
        </w:rPr>
        <w:t>ure</w:t>
      </w:r>
      <w:r w:rsidR="00306E19" w:rsidRPr="000B1462">
        <w:rPr>
          <w:lang w:eastAsia="x-none"/>
        </w:rPr>
        <w:t xml:space="preserve"> </w:t>
      </w:r>
      <w:r w:rsidR="00401D7E" w:rsidRPr="000B1462">
        <w:rPr>
          <w:lang w:eastAsia="x-none"/>
        </w:rPr>
        <w:t>3</w:t>
      </w:r>
      <w:r w:rsidR="00CB265A" w:rsidRPr="000B1462">
        <w:rPr>
          <w:lang w:eastAsia="x-none"/>
        </w:rPr>
        <w:t>b</w:t>
      </w:r>
      <w:r w:rsidR="0001640B" w:rsidRPr="000B1462">
        <w:rPr>
          <w:lang w:eastAsia="x-none"/>
        </w:rPr>
        <w:t xml:space="preserve"> &amp; </w:t>
      </w:r>
      <w:r w:rsidR="00CB265A" w:rsidRPr="000B1462">
        <w:rPr>
          <w:lang w:eastAsia="x-none"/>
        </w:rPr>
        <w:t>c</w:t>
      </w:r>
      <w:r w:rsidR="00306E19" w:rsidRPr="000B1462">
        <w:rPr>
          <w:lang w:eastAsia="x-none"/>
        </w:rPr>
        <w:t>)</w:t>
      </w:r>
      <w:r w:rsidR="00A20570" w:rsidRPr="000B1462">
        <w:rPr>
          <w:lang w:eastAsia="x-none"/>
        </w:rPr>
        <w:t xml:space="preserve">. </w:t>
      </w:r>
      <w:r w:rsidR="006E1D29" w:rsidRPr="000B1462">
        <w:rPr>
          <w:lang w:eastAsia="x-none"/>
        </w:rPr>
        <w:t xml:space="preserve">In a similar vein, </w:t>
      </w:r>
      <w:r w:rsidR="00224D68" w:rsidRPr="000B1462">
        <w:rPr>
          <w:lang w:eastAsia="x-none"/>
        </w:rPr>
        <w:t xml:space="preserve">a </w:t>
      </w:r>
      <w:r w:rsidR="0099676A" w:rsidRPr="000B1462">
        <w:rPr>
          <w:lang w:eastAsia="x-none"/>
        </w:rPr>
        <w:t>contour</w:t>
      </w:r>
      <w:r w:rsidR="006E1D29" w:rsidRPr="000B1462">
        <w:rPr>
          <w:lang w:eastAsia="x-none"/>
        </w:rPr>
        <w:t>-</w:t>
      </w:r>
      <w:r w:rsidR="00D13B4B" w:rsidRPr="000B1462">
        <w:rPr>
          <w:lang w:eastAsia="x-none"/>
        </w:rPr>
        <w:t>enhanced funnel plot</w:t>
      </w:r>
      <w:r w:rsidR="006E1D29" w:rsidRPr="000B1462">
        <w:rPr>
          <w:lang w:eastAsia="x-none"/>
        </w:rPr>
        <w:t xml:space="preserve"> </w:t>
      </w:r>
      <w:r w:rsidR="00960059" w:rsidRPr="000B1462">
        <w:rPr>
          <w:lang w:eastAsia="x-none"/>
        </w:rPr>
        <w:t>show</w:t>
      </w:r>
      <w:r w:rsidR="00883C9A" w:rsidRPr="000B1462">
        <w:rPr>
          <w:lang w:eastAsia="x-none"/>
        </w:rPr>
        <w:t>s</w:t>
      </w:r>
      <w:r w:rsidR="00960059" w:rsidRPr="000B1462">
        <w:rPr>
          <w:lang w:eastAsia="x-none"/>
        </w:rPr>
        <w:t xml:space="preserve"> different </w:t>
      </w:r>
      <w:r w:rsidR="004B3577" w:rsidRPr="000B1462">
        <w:rPr>
          <w:lang w:eastAsia="x-none"/>
        </w:rPr>
        <w:t xml:space="preserve">statistical significance regions </w:t>
      </w:r>
      <w:r w:rsidR="00B23C8F" w:rsidRPr="000B1462">
        <w:rPr>
          <w:lang w:eastAsia="x-none"/>
        </w:rPr>
        <w:t xml:space="preserve">(around 0) </w:t>
      </w:r>
      <w:r w:rsidR="00C15CA8" w:rsidRPr="000B1462">
        <w:rPr>
          <w:lang w:eastAsia="x-none"/>
        </w:rPr>
        <w:t xml:space="preserve">to help detect </w:t>
      </w:r>
      <w:r w:rsidR="000E5B2F" w:rsidRPr="000B1462">
        <w:rPr>
          <w:lang w:eastAsia="x-none"/>
        </w:rPr>
        <w:t xml:space="preserve">asymmetry </w:t>
      </w:r>
      <w:r w:rsidR="00306E19" w:rsidRPr="000B1462">
        <w:rPr>
          <w:lang w:eastAsia="x-none"/>
        </w:rPr>
        <w:t>(</w:t>
      </w:r>
      <w:r w:rsidR="00192939" w:rsidRPr="00B7367D">
        <w:rPr>
          <w:lang w:eastAsia="x-none"/>
        </w:rPr>
        <w:fldChar w:fldCharType="begin">
          <w:fldData xml:space="preserve">PEVuZE5vdGU+PENpdGU+PEF1dGhvcj5QZXRlcnM8L0F1dGhvcj48WWVhcj4yMDA4PC9ZZWFyPjxS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</w:fldData>
        </w:fldChar>
      </w:r>
      <w:r w:rsidR="00192939" w:rsidRPr="000B1462">
        <w:rPr>
          <w:lang w:eastAsia="x-none"/>
        </w:rPr>
        <w:instrText xml:space="preserve"> ADDIN EN.CITE </w:instrText>
      </w:r>
      <w:r w:rsidR="00192939" w:rsidRPr="000B1462">
        <w:rPr>
          <w:lang w:eastAsia="x-none"/>
        </w:rPr>
        <w:fldChar w:fldCharType="begin">
          <w:fldData xml:space="preserve">PEVuZE5vdGU+PENpdGU+PEF1dGhvcj5QZXRlcnM8L0F1dGhvcj48WWVhcj4yMDA4PC9ZZWFyPjxS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</w:fldData>
        </w:fldChar>
      </w:r>
      <w:r w:rsidR="00192939" w:rsidRPr="000B1462">
        <w:rPr>
          <w:lang w:eastAsia="x-none"/>
        </w:rPr>
        <w:instrText xml:space="preserve"> ADDIN EN.CITE.DATA </w:instrText>
      </w:r>
      <w:r w:rsidR="00192939" w:rsidRPr="000B1462">
        <w:rPr>
          <w:lang w:eastAsia="x-none"/>
        </w:rPr>
      </w:r>
      <w:r w:rsidR="00192939" w:rsidRPr="000B1462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Peters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08</w:t>
      </w:r>
      <w:r w:rsidR="00192939" w:rsidRPr="00B7367D">
        <w:rPr>
          <w:lang w:eastAsia="x-none"/>
        </w:rPr>
        <w:fldChar w:fldCharType="end"/>
      </w:r>
      <w:r w:rsidR="00306E19" w:rsidRPr="00DE538A">
        <w:rPr>
          <w:lang w:eastAsia="x-none"/>
        </w:rPr>
        <w:t>; Fig</w:t>
      </w:r>
      <w:r w:rsidR="00CB265A" w:rsidRPr="00B7367D">
        <w:rPr>
          <w:lang w:eastAsia="x-none"/>
        </w:rPr>
        <w:t>ure</w:t>
      </w:r>
      <w:r w:rsidR="00306E19" w:rsidRPr="00B7367D">
        <w:rPr>
          <w:lang w:eastAsia="x-none"/>
        </w:rPr>
        <w:t xml:space="preserve"> 3</w:t>
      </w:r>
      <w:r w:rsidR="00622882" w:rsidRPr="00B7367D">
        <w:rPr>
          <w:lang w:eastAsia="x-none"/>
        </w:rPr>
        <w:t>c</w:t>
      </w:r>
      <w:r w:rsidR="00306E19" w:rsidRPr="00E71EB4">
        <w:rPr>
          <w:lang w:eastAsia="x-none"/>
        </w:rPr>
        <w:t>)</w:t>
      </w:r>
      <w:r w:rsidR="004A418C" w:rsidRPr="00BE33C2">
        <w:rPr>
          <w:lang w:eastAsia="x-none"/>
        </w:rPr>
        <w:t xml:space="preserve">. </w:t>
      </w:r>
      <w:r w:rsidR="0074046B" w:rsidRPr="00D802CB">
        <w:rPr>
          <w:lang w:eastAsia="x-none"/>
        </w:rPr>
        <w:t>Lastly</w:t>
      </w:r>
      <w:r w:rsidR="009E6D4D" w:rsidRPr="00D802CB">
        <w:rPr>
          <w:lang w:eastAsia="x-none"/>
        </w:rPr>
        <w:t>,</w:t>
      </w:r>
      <w:r w:rsidR="00BC0D4F" w:rsidRPr="00D802CB">
        <w:rPr>
          <w:lang w:eastAsia="x-none"/>
        </w:rPr>
        <w:t xml:space="preserve"> </w:t>
      </w:r>
      <w:proofErr w:type="spellStart"/>
      <w:r w:rsidR="00B23C8F" w:rsidRPr="00681573">
        <w:rPr>
          <w:lang w:eastAsia="x-none"/>
        </w:rPr>
        <w:t>Kossmeier</w:t>
      </w:r>
      <w:proofErr w:type="spellEnd"/>
      <w:r w:rsidR="00B23C8F" w:rsidRPr="00681573">
        <w:rPr>
          <w:lang w:eastAsia="x-none"/>
        </w:rPr>
        <w:t xml:space="preserve">, </w:t>
      </w:r>
      <w:r w:rsidR="006A3130" w:rsidRPr="00527752">
        <w:rPr>
          <w:lang w:eastAsia="x-none"/>
        </w:rPr>
        <w:t>and colleagues</w:t>
      </w:r>
      <w:r w:rsidR="00BC0D4F" w:rsidRPr="000D3618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 ExcludeAuth="1"&gt;&lt;Author&gt;Kossmeier&lt;/Author&gt;&lt;Year&gt;2020&lt;/Year&gt;&lt;RecNum&gt;77&lt;/RecNum&gt;&lt;DisplayText&gt;2020&lt;/DisplayText&gt;&lt;record&gt;&lt;rec-number&gt;77&lt;/rec-number&gt;&lt;foreign-keys&gt;&lt;key app="EN" db-id="rs2spdfstwrp9eetrx0vf0sk0xvdsar2eztt" timestamp="1609390515"&gt;77&lt;/key&gt;&lt;/foreign-keys&gt;&lt;ref-type name="Journal Article"&gt;17&lt;/ref-type&gt;&lt;contributors&gt;&lt;authors&gt;&lt;author&gt;Kossmeier, M.&lt;/author&gt;&lt;author&gt;Tran, U. S.&lt;/author&gt;&lt;author&gt;Voracek, M.&lt;/author&gt;&lt;/authors&gt;&lt;/contributors&gt;&lt;auth-address&gt;Univ Vienna, Sch Psychol, Dept Basic Psychol Res &amp;amp; Res Methods, Liebiggasse 5, A-1010 Vienna, Austria&lt;/auth-address&gt;&lt;titles&gt;&lt;title&gt;Power-Enhanced Funnel Plots for Meta-Analysis The Sunset Funnel Plot&lt;/title&gt;&lt;secondary-title&gt;Zeitschrift Fur Psychologie-Journal of Psychology&lt;/secondary-title&gt;&lt;alt-title&gt;Z Psychol&lt;/alt-title&gt;&lt;/titles&gt;&lt;periodical&gt;&lt;full-title&gt;Zeitschrift Fur Psychologie-Journal of Psychology&lt;/full-title&gt;&lt;abbr-1&gt;Z Psychol&lt;/abbr-1&gt;&lt;/periodical&gt;&lt;alt-periodical&gt;&lt;full-title&gt;Zeitschrift Fur Psychologie-Journal of Psychology&lt;/full-title&gt;&lt;abbr-1&gt;Z Psychol&lt;/abbr-1&gt;&lt;/alt-periodical&gt;&lt;pages&gt;43-49&lt;/pages&gt;&lt;volume&gt;228&lt;/volume&gt;&lt;number&gt;1&lt;/number&gt;&lt;keywords&gt;&lt;keyword&gt;funnel plot&lt;/keyword&gt;&lt;keyword&gt;statistical power&lt;/keyword&gt;&lt;keyword&gt;meta-analysis&lt;/keyword&gt;&lt;keyword&gt;publication bias&lt;/keyword&gt;&lt;keyword&gt;small-study effects&lt;/keyword&gt;&lt;keyword&gt;publication bias&lt;/keyword&gt;&lt;/keywords&gt;&lt;dates&gt;&lt;year&gt;2020&lt;/year&gt;&lt;pub-dates&gt;&lt;date&gt;Mar&lt;/date&gt;&lt;/pub-dates&gt;&lt;/dates&gt;&lt;isbn&gt;2190-8370&lt;/isbn&gt;&lt;accession-num&gt;WOS:000523186700006&lt;/accession-num&gt;&lt;urls&gt;&lt;related-urls&gt;&lt;url&gt;&amp;lt;Go to ISI&amp;gt;://WOS:000523186700006&lt;/url&gt;&lt;/related-urls&gt;&lt;/urls&gt;&lt;electronic-resource-num&gt;10.1027/2151-2604/a000392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20</w:t>
      </w:r>
      <w:r w:rsidR="00192939" w:rsidRPr="00B7367D">
        <w:rPr>
          <w:lang w:eastAsia="x-none"/>
        </w:rPr>
        <w:fldChar w:fldCharType="end"/>
      </w:r>
      <w:r w:rsidR="00BC0D4F" w:rsidRPr="00DE538A">
        <w:rPr>
          <w:lang w:eastAsia="x-none"/>
        </w:rPr>
        <w:t>)</w:t>
      </w:r>
      <w:r w:rsidR="009E6D4D" w:rsidRPr="00B7367D">
        <w:rPr>
          <w:lang w:eastAsia="x-none"/>
        </w:rPr>
        <w:t xml:space="preserve"> </w:t>
      </w:r>
      <w:r w:rsidR="00883C9A" w:rsidRPr="00B7367D">
        <w:rPr>
          <w:lang w:eastAsia="x-none"/>
        </w:rPr>
        <w:t xml:space="preserve">have </w:t>
      </w:r>
      <w:r w:rsidR="0074046B" w:rsidRPr="00B7367D">
        <w:rPr>
          <w:lang w:eastAsia="x-none"/>
        </w:rPr>
        <w:t xml:space="preserve">recently </w:t>
      </w:r>
      <w:r w:rsidR="00BC0D4F" w:rsidRPr="00E71EB4">
        <w:rPr>
          <w:lang w:eastAsia="x-none"/>
        </w:rPr>
        <w:t xml:space="preserve">proposed </w:t>
      </w:r>
      <w:r w:rsidR="00187461" w:rsidRPr="00BE33C2">
        <w:rPr>
          <w:lang w:eastAsia="x-none"/>
        </w:rPr>
        <w:t xml:space="preserve">a </w:t>
      </w:r>
      <w:r w:rsidR="00DC0A19" w:rsidRPr="00D802CB">
        <w:rPr>
          <w:lang w:eastAsia="x-none"/>
        </w:rPr>
        <w:t xml:space="preserve">sunset funnel plot, </w:t>
      </w:r>
      <w:r w:rsidR="00D02B95" w:rsidRPr="00D802CB">
        <w:rPr>
          <w:lang w:eastAsia="x-none"/>
        </w:rPr>
        <w:t xml:space="preserve">a type of </w:t>
      </w:r>
      <w:r w:rsidR="0099676A" w:rsidRPr="00D802CB">
        <w:rPr>
          <w:lang w:eastAsia="x-none"/>
        </w:rPr>
        <w:t>contour</w:t>
      </w:r>
      <w:r w:rsidR="00775AB3" w:rsidRPr="00681573">
        <w:rPr>
          <w:lang w:eastAsia="x-none"/>
        </w:rPr>
        <w:t>-</w:t>
      </w:r>
      <w:r w:rsidR="00D02B95" w:rsidRPr="00527752">
        <w:rPr>
          <w:lang w:eastAsia="x-none"/>
        </w:rPr>
        <w:t xml:space="preserve">enhanced plot, </w:t>
      </w:r>
      <w:r w:rsidR="004E4B79" w:rsidRPr="000D3618">
        <w:rPr>
          <w:lang w:eastAsia="x-none"/>
        </w:rPr>
        <w:t>which ad</w:t>
      </w:r>
      <w:r w:rsidR="00321F6B" w:rsidRPr="00E0223D">
        <w:rPr>
          <w:lang w:eastAsia="x-none"/>
        </w:rPr>
        <w:t>d</w:t>
      </w:r>
      <w:r w:rsidR="004E4B79" w:rsidRPr="00E0223D">
        <w:rPr>
          <w:lang w:eastAsia="x-none"/>
        </w:rPr>
        <w:t>s</w:t>
      </w:r>
      <w:r w:rsidR="00321F6B" w:rsidRPr="00E0223D">
        <w:rPr>
          <w:lang w:eastAsia="x-none"/>
        </w:rPr>
        <w:t xml:space="preserve"> </w:t>
      </w:r>
      <w:r w:rsidR="00A4389A" w:rsidRPr="00E0223D">
        <w:rPr>
          <w:lang w:eastAsia="x-none"/>
        </w:rPr>
        <w:t xml:space="preserve">visual indicators of </w:t>
      </w:r>
      <w:r w:rsidR="00321F6B" w:rsidRPr="00C302C7">
        <w:rPr>
          <w:lang w:eastAsia="x-none"/>
        </w:rPr>
        <w:t xml:space="preserve">statistical power </w:t>
      </w:r>
      <w:r w:rsidR="00304BEB" w:rsidRPr="0022361B">
        <w:rPr>
          <w:lang w:eastAsia="x-none"/>
        </w:rPr>
        <w:t>(Fig</w:t>
      </w:r>
      <w:r w:rsidR="00CB265A" w:rsidRPr="00FC0B5D">
        <w:rPr>
          <w:lang w:eastAsia="x-none"/>
        </w:rPr>
        <w:t>ure</w:t>
      </w:r>
      <w:r w:rsidR="00304BEB" w:rsidRPr="00FC0B5D">
        <w:rPr>
          <w:lang w:eastAsia="x-none"/>
        </w:rPr>
        <w:t xml:space="preserve"> 3</w:t>
      </w:r>
      <w:r w:rsidR="009E49C9" w:rsidRPr="00FC0B5D">
        <w:rPr>
          <w:lang w:eastAsia="x-none"/>
        </w:rPr>
        <w:t>d</w:t>
      </w:r>
      <w:r w:rsidR="00304BEB" w:rsidRPr="00FC0B5D">
        <w:rPr>
          <w:lang w:eastAsia="x-none"/>
        </w:rPr>
        <w:t xml:space="preserve">). </w:t>
      </w:r>
    </w:p>
    <w:p w14:paraId="76F10954" w14:textId="6F8A1402" w:rsidR="00854D4D" w:rsidRPr="00152C8C" w:rsidRDefault="00464E4E" w:rsidP="007D1219">
      <w:pPr>
        <w:spacing w:line="480" w:lineRule="auto"/>
        <w:ind w:firstLine="720"/>
        <w:rPr>
          <w:lang w:eastAsia="x-none"/>
        </w:rPr>
      </w:pPr>
      <w:r w:rsidRPr="000B1462">
        <w:rPr>
          <w:lang w:eastAsia="x-none"/>
        </w:rPr>
        <w:t xml:space="preserve">One of </w:t>
      </w:r>
      <w:r w:rsidR="006D60BF" w:rsidRPr="000B1462">
        <w:rPr>
          <w:lang w:eastAsia="x-none"/>
        </w:rPr>
        <w:t>limitation</w:t>
      </w:r>
      <w:r w:rsidRPr="000B1462">
        <w:rPr>
          <w:lang w:eastAsia="x-none"/>
        </w:rPr>
        <w:t>s</w:t>
      </w:r>
      <w:r w:rsidR="006D60BF" w:rsidRPr="000B1462">
        <w:rPr>
          <w:lang w:eastAsia="x-none"/>
        </w:rPr>
        <w:t xml:space="preserve"> of funnel plot</w:t>
      </w:r>
      <w:r w:rsidR="00CA6F45" w:rsidRPr="000B1462">
        <w:rPr>
          <w:lang w:eastAsia="x-none"/>
        </w:rPr>
        <w:t>s</w:t>
      </w:r>
      <w:r w:rsidR="006D60BF" w:rsidRPr="000B1462">
        <w:rPr>
          <w:lang w:eastAsia="x-none"/>
        </w:rPr>
        <w:t xml:space="preserve"> is that f</w:t>
      </w:r>
      <w:r w:rsidR="00CC22E6" w:rsidRPr="000B1462">
        <w:rPr>
          <w:lang w:eastAsia="x-none"/>
        </w:rPr>
        <w:t>unnel</w:t>
      </w:r>
      <w:r w:rsidR="002C0754" w:rsidRPr="000B1462">
        <w:rPr>
          <w:lang w:eastAsia="x-none"/>
        </w:rPr>
        <w:t xml:space="preserve"> asymmetry</w:t>
      </w:r>
      <w:r w:rsidR="00475E1A" w:rsidRPr="000B1462">
        <w:rPr>
          <w:lang w:eastAsia="x-none"/>
        </w:rPr>
        <w:t xml:space="preserve"> </w:t>
      </w:r>
      <w:r w:rsidR="009D6964" w:rsidRPr="000B1462">
        <w:rPr>
          <w:lang w:eastAsia="x-none"/>
        </w:rPr>
        <w:t xml:space="preserve">can be caused by something other than </w:t>
      </w:r>
      <w:r w:rsidR="00874228" w:rsidRPr="000B1462">
        <w:rPr>
          <w:lang w:eastAsia="x-none"/>
        </w:rPr>
        <w:t>publication bias</w:t>
      </w:r>
      <w:r w:rsidR="00A37507" w:rsidRPr="000B1462">
        <w:rPr>
          <w:lang w:eastAsia="x-none"/>
        </w:rPr>
        <w:t xml:space="preserve"> (</w:t>
      </w:r>
      <w:r w:rsidR="0088281F" w:rsidRPr="000B1462">
        <w:rPr>
          <w:lang w:eastAsia="x-none"/>
        </w:rPr>
        <w:t>as in Fig</w:t>
      </w:r>
      <w:r w:rsidR="00CB265A" w:rsidRPr="000B1462">
        <w:rPr>
          <w:lang w:eastAsia="x-none"/>
        </w:rPr>
        <w:t>ure</w:t>
      </w:r>
      <w:r w:rsidR="0088281F" w:rsidRPr="000B1462">
        <w:rPr>
          <w:lang w:eastAsia="x-none"/>
        </w:rPr>
        <w:t xml:space="preserve"> 3</w:t>
      </w:r>
      <w:r w:rsidR="009E49C9" w:rsidRPr="000B1462">
        <w:rPr>
          <w:lang w:eastAsia="x-none"/>
        </w:rPr>
        <w:t>b</w:t>
      </w:r>
      <w:r w:rsidR="0088281F" w:rsidRPr="000B1462">
        <w:rPr>
          <w:lang w:eastAsia="x-none"/>
        </w:rPr>
        <w:t xml:space="preserve">, missing </w:t>
      </w:r>
      <w:r w:rsidR="0058787B" w:rsidRPr="000B1462">
        <w:rPr>
          <w:lang w:eastAsia="x-none"/>
        </w:rPr>
        <w:t>large effect sizes of high uncertainties</w:t>
      </w:r>
      <w:r w:rsidR="00323F27" w:rsidRPr="000B1462">
        <w:rPr>
          <w:lang w:eastAsia="x-none"/>
        </w:rPr>
        <w:t xml:space="preserve">; see also 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&gt;&lt;Author&gt;Terrin&lt;/Author&gt;&lt;Year&gt;2005&lt;/Year&gt;&lt;RecNum&gt;132&lt;/RecNum&gt;&lt;DisplayText&gt;Terrin, Schmid &amp;amp; Lau, 2005&lt;/DisplayText&gt;&lt;record&gt;&lt;rec-number&gt;132&lt;/rec-number&gt;&lt;foreign-keys&gt;&lt;key app="EN" db-id="rs2spdfstwrp9eetrx0vf0sk0xvdsar2eztt" timestamp="1612932429"&gt;132&lt;/key&gt;&lt;/foreign-keys&gt;&lt;ref-type name="Journal Article"&gt;17&lt;/ref-type&gt;&lt;contributors&gt;&lt;authors&gt;&lt;author&gt;Terrin, N.&lt;/author&gt;&lt;author&gt;Schmid, C. H.&lt;/author&gt;&lt;author&gt;Lau, J.&lt;/author&gt;&lt;/authors&gt;&lt;/contributors&gt;&lt;auth-address&gt;Tufts Univ, New England Med Ctr, Inst Clin Res &amp;amp; Hlth Policy Studies, Boston, MA 02111 USA&lt;/auth-address&gt;&lt;titles&gt;&lt;title&gt;In an empirical evaluation of the funnel plot, researchers could not visually identify publication bias&lt;/title&gt;&lt;secondary-title&gt;Journal of Clinical Epidemiology&lt;/secondary-title&gt;&lt;alt-title&gt;J Clin Epidemiol&lt;/alt-title&gt;&lt;/titles&gt;&lt;periodical&gt;&lt;full-title&gt;Journal of Clinical Epidemiology&lt;/full-title&gt;&lt;abbr-1&gt;J Clin Epidemiol&lt;/abbr-1&gt;&lt;/periodical&gt;&lt;alt-periodical&gt;&lt;full-title&gt;Journal of Clinical Epidemiology&lt;/full-title&gt;&lt;abbr-1&gt;J Clin Epidemiol&lt;/abbr-1&gt;&lt;/alt-periodical&gt;&lt;pages&gt;894-901&lt;/pages&gt;&lt;volume&gt;58&lt;/volume&gt;&lt;number&gt;9&lt;/number&gt;&lt;keywords&gt;&lt;keyword&gt;publication bias&lt;/keyword&gt;&lt;keyword&gt;funnel plot&lt;/keyword&gt;&lt;keyword&gt;systematic review&lt;/keyword&gt;&lt;keyword&gt;meta-analysis&lt;/keyword&gt;&lt;keyword&gt;heterogeneity&lt;/keyword&gt;&lt;keyword&gt;randomized controlled trials&lt;/keyword&gt;&lt;keyword&gt;blood-pressure&lt;/keyword&gt;&lt;keyword&gt;statistical tests&lt;/keyword&gt;&lt;keyword&gt;gene polymorphism&lt;/keyword&gt;&lt;keyword&gt;clinical-trials&lt;/keyword&gt;&lt;keyword&gt;dietary-sodium&lt;/keyword&gt;&lt;keyword&gt;meta-analysis&lt;/keyword&gt;&lt;keyword&gt;metaanalysis&lt;/keyword&gt;&lt;keyword&gt;heterogeneity&lt;/keyword&gt;&lt;keyword&gt;risk&lt;/keyword&gt;&lt;/keywords&gt;&lt;dates&gt;&lt;year&gt;2005&lt;/year&gt;&lt;pub-dates&gt;&lt;date&gt;Sep&lt;/date&gt;&lt;/pub-dates&gt;&lt;/dates&gt;&lt;isbn&gt;0895-4356&lt;/isbn&gt;&lt;accession-num&gt;WOS:000231543200005&lt;/accession-num&gt;&lt;urls&gt;&lt;related-urls&gt;&lt;url&gt;&amp;lt;Go to ISI&amp;gt;://WOS:000231543200005&lt;/url&gt;&lt;/related-urls&gt;&lt;/urls&gt;&lt;electronic-resource-num&gt;10.1016/j.jclinepi.2005.01.006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Terrin, Schmid &amp; Lau, 2005</w:t>
      </w:r>
      <w:r w:rsidR="00192939" w:rsidRPr="00B7367D">
        <w:rPr>
          <w:lang w:eastAsia="x-none"/>
        </w:rPr>
        <w:fldChar w:fldCharType="end"/>
      </w:r>
      <w:r w:rsidR="00A37507" w:rsidRPr="00DE538A">
        <w:rPr>
          <w:lang w:eastAsia="x-none"/>
        </w:rPr>
        <w:t>)</w:t>
      </w:r>
      <w:r w:rsidR="00A35FD4" w:rsidRPr="000B1462">
        <w:rPr>
          <w:lang w:eastAsia="x-none"/>
        </w:rPr>
        <w:t xml:space="preserve">. The most important </w:t>
      </w:r>
      <w:r w:rsidR="00E47AD8" w:rsidRPr="000B1462">
        <w:rPr>
          <w:lang w:eastAsia="x-none"/>
        </w:rPr>
        <w:t>source</w:t>
      </w:r>
      <w:r w:rsidR="00C12AFC" w:rsidRPr="000B1462">
        <w:rPr>
          <w:lang w:eastAsia="x-none"/>
        </w:rPr>
        <w:t xml:space="preserve"> is heterogeneity</w:t>
      </w:r>
      <w:r w:rsidR="00E47AD8" w:rsidRPr="000B1462">
        <w:rPr>
          <w:lang w:eastAsia="x-none"/>
        </w:rPr>
        <w:t xml:space="preserve"> among effect sizes</w:t>
      </w:r>
      <w:r w:rsidR="00C12AFC" w:rsidRPr="000B1462">
        <w:rPr>
          <w:lang w:eastAsia="x-none"/>
        </w:rPr>
        <w:t xml:space="preserve">, which can create asymmetries </w:t>
      </w:r>
      <w:r w:rsidR="00D644CA" w:rsidRPr="000B1462">
        <w:rPr>
          <w:lang w:eastAsia="x-none"/>
        </w:rPr>
        <w:t xml:space="preserve">of </w:t>
      </w:r>
      <w:r w:rsidR="009D6964" w:rsidRPr="000B1462">
        <w:rPr>
          <w:lang w:eastAsia="x-none"/>
        </w:rPr>
        <w:t>m</w:t>
      </w:r>
      <w:r w:rsidR="00D644CA" w:rsidRPr="000B1462">
        <w:rPr>
          <w:lang w:eastAsia="x-none"/>
        </w:rPr>
        <w:t>any kinds (</w:t>
      </w:r>
      <w:r w:rsidR="009F786D" w:rsidRPr="000B1462">
        <w:rPr>
          <w:lang w:eastAsia="x-none"/>
        </w:rPr>
        <w:t>Fig</w:t>
      </w:r>
      <w:r w:rsidR="00C66074" w:rsidRPr="000B1462">
        <w:rPr>
          <w:lang w:eastAsia="x-none"/>
        </w:rPr>
        <w:t>ure</w:t>
      </w:r>
      <w:r w:rsidR="009F786D" w:rsidRPr="000B1462">
        <w:rPr>
          <w:lang w:eastAsia="x-none"/>
        </w:rPr>
        <w:t xml:space="preserve"> 3</w:t>
      </w:r>
      <w:r w:rsidR="00C66074" w:rsidRPr="000B1462">
        <w:rPr>
          <w:lang w:eastAsia="x-none"/>
        </w:rPr>
        <w:t>c</w:t>
      </w:r>
      <w:r w:rsidR="00C77184" w:rsidRPr="000B1462">
        <w:rPr>
          <w:lang w:eastAsia="x-none"/>
        </w:rPr>
        <w:t xml:space="preserve"> &amp; </w:t>
      </w:r>
      <w:r w:rsidR="00C66074" w:rsidRPr="000B1462">
        <w:rPr>
          <w:lang w:eastAsia="x-none"/>
        </w:rPr>
        <w:t>g</w:t>
      </w:r>
      <w:r w:rsidR="00D644CA" w:rsidRPr="000B1462">
        <w:rPr>
          <w:lang w:eastAsia="x-none"/>
        </w:rPr>
        <w:t>); the other sources of asy</w:t>
      </w:r>
      <w:r w:rsidR="009665A5" w:rsidRPr="000B1462">
        <w:rPr>
          <w:lang w:eastAsia="x-none"/>
        </w:rPr>
        <w:t xml:space="preserve">mmetry </w:t>
      </w:r>
      <w:r w:rsidR="0099676A" w:rsidRPr="000B1462">
        <w:rPr>
          <w:lang w:eastAsia="x-none"/>
        </w:rPr>
        <w:t>are</w:t>
      </w:r>
      <w:r w:rsidR="009665A5" w:rsidRPr="000B1462">
        <w:rPr>
          <w:lang w:eastAsia="x-none"/>
        </w:rPr>
        <w:t xml:space="preserve"> </w:t>
      </w:r>
      <w:r w:rsidR="006D2DED" w:rsidRPr="000B1462">
        <w:rPr>
          <w:lang w:eastAsia="x-none"/>
        </w:rPr>
        <w:t>data irregularities</w:t>
      </w:r>
      <w:r w:rsidR="000F3366" w:rsidRPr="000B1462">
        <w:rPr>
          <w:lang w:eastAsia="x-none"/>
        </w:rPr>
        <w:t xml:space="preserve"> (e.g.</w:t>
      </w:r>
      <w:r w:rsidR="009F786D" w:rsidRPr="000B1462">
        <w:rPr>
          <w:lang w:eastAsia="x-none"/>
        </w:rPr>
        <w:t xml:space="preserve">, </w:t>
      </w:r>
      <w:r w:rsidR="00C0481E" w:rsidRPr="000B1462">
        <w:rPr>
          <w:lang w:eastAsia="x-none"/>
        </w:rPr>
        <w:t>mistakes</w:t>
      </w:r>
      <w:r w:rsidR="00665B36" w:rsidRPr="000B1462">
        <w:rPr>
          <w:lang w:eastAsia="x-none"/>
        </w:rPr>
        <w:t>,</w:t>
      </w:r>
      <w:r w:rsidR="00C0481E" w:rsidRPr="000B1462">
        <w:rPr>
          <w:lang w:eastAsia="x-none"/>
        </w:rPr>
        <w:t xml:space="preserve"> </w:t>
      </w:r>
      <w:r w:rsidR="009F786D" w:rsidRPr="000B1462">
        <w:rPr>
          <w:lang w:eastAsia="x-none"/>
        </w:rPr>
        <w:t>fraud</w:t>
      </w:r>
      <w:r w:rsidR="00345BA8" w:rsidRPr="000B1462">
        <w:rPr>
          <w:lang w:eastAsia="x-none"/>
        </w:rPr>
        <w:t>s,</w:t>
      </w:r>
      <w:r w:rsidR="00665B36" w:rsidRPr="000B1462">
        <w:rPr>
          <w:lang w:eastAsia="x-none"/>
        </w:rPr>
        <w:t xml:space="preserve"> </w:t>
      </w:r>
      <w:r w:rsidR="00345BA8" w:rsidRPr="000B1462">
        <w:rPr>
          <w:lang w:eastAsia="x-none"/>
        </w:rPr>
        <w:t>unique observations</w:t>
      </w:r>
      <w:r w:rsidR="00E47AD8" w:rsidRPr="000B1462">
        <w:rPr>
          <w:lang w:eastAsia="x-none"/>
        </w:rPr>
        <w:t xml:space="preserve">; </w:t>
      </w:r>
      <w:r w:rsidR="008D22EF" w:rsidRPr="000B1462">
        <w:rPr>
          <w:lang w:eastAsia="x-none"/>
        </w:rPr>
        <w:t>cf.</w:t>
      </w:r>
      <w:r w:rsidR="00C77184" w:rsidRPr="000B1462">
        <w:rPr>
          <w:lang w:eastAsia="x-none"/>
        </w:rPr>
        <w:t xml:space="preserve"> 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&gt;&lt;Author&gt;Nakagawa&lt;/Author&gt;&lt;Year&gt;2016&lt;/Year&gt;&lt;RecNum&gt;78&lt;/RecNum&gt;&lt;DisplayText&gt;Nakagawa &amp;amp; Lagisz, 2016&lt;/DisplayText&gt;&lt;record&gt;&lt;rec-number&gt;78&lt;/rec-number&gt;&lt;foreign-keys&gt;&lt;key app="EN" db-id="rs2spdfstwrp9eetrx0vf0sk0xvdsar2eztt" timestamp="1609391224"&gt;78&lt;/key&gt;&lt;/foreign-keys&gt;&lt;ref-type name="Journal Article"&gt;17&lt;/ref-type&gt;&lt;contributors&gt;&lt;authors&gt;&lt;author&gt;Nakagawa, S.&lt;/author&gt;&lt;author&gt;Lagisz, M.&lt;/author&gt;&lt;/authors&gt;&lt;/contributors&gt;&lt;auth-address&gt;Univ New South Wales, Sch Biol Earth &amp;amp; Environm Sci, Evolut &amp;amp; Ecol Res Ctr, Sydney, NSW 2052, Australia&amp;#xD;Garvan Inst Med Res, Diabet &amp;amp; Metab Div, Sydney, NSW, Australia&lt;/auth-address&gt;&lt;titles&gt;&lt;title&gt;Visualizing unbiased and biased unweighted meta-analyses&lt;/title&gt;&lt;secondary-title&gt;Journal of Evolutionary Biology&lt;/secondary-title&gt;&lt;alt-title&gt;J Evolution Biol&lt;/alt-title&gt;&lt;/titles&gt;&lt;periodical&gt;&lt;full-title&gt;Journal of Evolutionary Biology&lt;/full-title&gt;&lt;abbr-1&gt;J Evolution Biol&lt;/abbr-1&gt;&lt;/periodical&gt;&lt;alt-periodical&gt;&lt;full-title&gt;Journal of Evolutionary Biology&lt;/full-title&gt;&lt;abbr-1&gt;J Evolution Biol&lt;/abbr-1&gt;&lt;/alt-periodical&gt;&lt;pages&gt;1914-1916&lt;/pages&gt;&lt;volume&gt;29&lt;/volume&gt;&lt;number&gt;10&lt;/number&gt;&lt;dates&gt;&lt;year&gt;2016&lt;/year&gt;&lt;pub-dates&gt;&lt;date&gt;Oct&lt;/date&gt;&lt;/pub-dates&gt;&lt;/dates&gt;&lt;isbn&gt;1010-061x&lt;/isbn&gt;&lt;accession-num&gt;WOS:000388311200006&lt;/accession-num&gt;&lt;urls&gt;&lt;related-urls&gt;&lt;url&gt;&amp;lt;Go to ISI&amp;gt;://WOS:000388311200006&lt;/url&gt;&lt;/related-urls&gt;&lt;/urls&gt;&lt;electronic-resource-num&gt;10.1111/jeb.12945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Nakagawa &amp; Lagisz, 2016</w:t>
      </w:r>
      <w:r w:rsidR="00192939" w:rsidRPr="00B7367D">
        <w:rPr>
          <w:lang w:eastAsia="x-none"/>
        </w:rPr>
        <w:fldChar w:fldCharType="end"/>
      </w:r>
      <w:r w:rsidR="000F3366" w:rsidRPr="00DE538A">
        <w:rPr>
          <w:lang w:eastAsia="x-none"/>
        </w:rPr>
        <w:t>)</w:t>
      </w:r>
      <w:r w:rsidR="006D2DED" w:rsidRPr="00B7367D">
        <w:rPr>
          <w:lang w:eastAsia="x-none"/>
        </w:rPr>
        <w:t>, artefact</w:t>
      </w:r>
      <w:r w:rsidR="00187461" w:rsidRPr="00B7367D">
        <w:rPr>
          <w:lang w:eastAsia="x-none"/>
        </w:rPr>
        <w:t>s</w:t>
      </w:r>
      <w:r w:rsidR="009F786D" w:rsidRPr="00B7367D">
        <w:rPr>
          <w:lang w:eastAsia="x-none"/>
        </w:rPr>
        <w:t xml:space="preserve"> (see Section 4.</w:t>
      </w:r>
      <w:r w:rsidR="00FA4087" w:rsidRPr="00B7367D">
        <w:rPr>
          <w:lang w:eastAsia="x-none"/>
        </w:rPr>
        <w:t>3</w:t>
      </w:r>
      <w:r w:rsidR="009F786D" w:rsidRPr="00E71EB4">
        <w:rPr>
          <w:lang w:eastAsia="x-none"/>
        </w:rPr>
        <w:t>),</w:t>
      </w:r>
      <w:r w:rsidR="006D2DED" w:rsidRPr="00BE33C2">
        <w:rPr>
          <w:lang w:eastAsia="x-none"/>
        </w:rPr>
        <w:t xml:space="preserve"> and chance (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&gt;&lt;Author&gt;Egger&lt;/Author&gt;&lt;Year&gt;1997&lt;/Year&gt;&lt;RecNum&gt;6&lt;/RecNum&gt;&lt;DisplayText&gt;Egger&lt;style face="italic"&gt; et al.&lt;/style&gt;, 1997&lt;/DisplayText&gt;&lt;record&gt;&lt;rec-number&gt;6&lt;/rec-number&gt;&lt;foreign-keys&gt;&lt;key app="EN" db-id="rs2spdfstwrp9eetrx0vf0sk0xvdsar2eztt" timestamp="1609373416"&gt;6&lt;/key&gt;&lt;/foreign-keys&gt;&lt;ref-type name="Journal Article"&gt;17&lt;/ref-type&gt;&lt;contributors&gt;&lt;authors&gt;&lt;author&gt;Egger, M.&lt;/author&gt;&lt;author&gt;Smith, G. D.&lt;/author&gt;&lt;author&gt;Schneider, M.&lt;/author&gt;&lt;author&gt;Minder, C.&lt;/author&gt;&lt;/authors&gt;&lt;/contributors&gt;&lt;auth-address&gt;Egger, M&amp;#xD;Univ Bristol, Dept Social Med, Bristol Bs8 2pr, Avon, England&amp;#xD;Univ Bristol, Dept Social Med, Bristol Bs8 2pr, Avon, England&amp;#xD;Univ Bern, Dept Social &amp;amp; Prevent Med, Ch-3012 Bern, Switzerland&lt;/auth-address&gt;&lt;titles&gt;&lt;title&gt;Bias in meta-analysis detected by a simple, graphical test&lt;/title&gt;&lt;secondary-title&gt;British Medical Journal&lt;/secondary-title&gt;&lt;alt-title&gt;Brit Med J&lt;/alt-title&gt;&lt;/titles&gt;&lt;periodical&gt;&lt;full-title&gt;British Medical Journal&lt;/full-title&gt;&lt;abbr-1&gt;Brit Med J&lt;/abbr-1&gt;&lt;/periodical&gt;&lt;alt-periodical&gt;&lt;full-title&gt;British Medical Journal&lt;/full-title&gt;&lt;abbr-1&gt;Brit Med J&lt;/abbr-1&gt;&lt;/alt-periodical&gt;&lt;pages&gt;629-634&lt;/pages&gt;&lt;volume&gt;315&lt;/volume&gt;&lt;number&gt;7109&lt;/number&gt;&lt;keywords&gt;&lt;keyword&gt;acute myocardial-infarction&lt;/keyword&gt;&lt;keyword&gt;comprehensive geriatric assessment&lt;/keyword&gt;&lt;keyword&gt;randomized controlled trials&lt;/keyword&gt;&lt;keyword&gt;publication bias&lt;/keyword&gt;&lt;keyword&gt;medical-research&lt;/keyword&gt;&lt;keyword&gt;heart-failure&lt;/keyword&gt;&lt;keyword&gt;metaanalysis&lt;/keyword&gt;&lt;keyword&gt;mortality&lt;/keyword&gt;&lt;keyword&gt;magnesium&lt;/keyword&gt;&lt;keyword&gt;therapy&lt;/keyword&gt;&lt;/keywords&gt;&lt;dates&gt;&lt;year&gt;1997&lt;/year&gt;&lt;pub-dates&gt;&lt;date&gt;Sep 13&lt;/date&gt;&lt;/pub-dates&gt;&lt;/dates&gt;&lt;isbn&gt;0959-8138&lt;/isbn&gt;&lt;accession-num&gt;ISI:A1997XW69400016&lt;/accession-num&gt;&lt;urls&gt;&lt;related-urls&gt;&lt;url&gt;&amp;lt;Go to ISI&amp;gt;://A1997XW69400016&lt;/url&gt;&lt;/related-urls&gt;&lt;/urls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Egger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1997</w:t>
      </w:r>
      <w:r w:rsidR="00192939" w:rsidRPr="00B7367D">
        <w:rPr>
          <w:lang w:eastAsia="x-none"/>
        </w:rPr>
        <w:fldChar w:fldCharType="end"/>
      </w:r>
      <w:r w:rsidR="006D2DED" w:rsidRPr="00DE538A">
        <w:rPr>
          <w:lang w:eastAsia="x-none"/>
        </w:rPr>
        <w:t xml:space="preserve">). </w:t>
      </w:r>
      <w:r w:rsidR="00FA04FE" w:rsidRPr="00B7367D">
        <w:rPr>
          <w:lang w:eastAsia="x-none"/>
        </w:rPr>
        <w:t>As mentioned above, high h</w:t>
      </w:r>
      <w:r w:rsidR="008232CC" w:rsidRPr="00B7367D">
        <w:rPr>
          <w:lang w:eastAsia="x-none"/>
        </w:rPr>
        <w:t xml:space="preserve">eterogeneity is </w:t>
      </w:r>
      <w:r w:rsidRPr="00B7367D">
        <w:rPr>
          <w:lang w:eastAsia="x-none"/>
        </w:rPr>
        <w:t>common</w:t>
      </w:r>
      <w:r w:rsidR="00FA04FE" w:rsidRPr="00B7367D">
        <w:rPr>
          <w:lang w:eastAsia="x-none"/>
        </w:rPr>
        <w:t xml:space="preserve"> </w:t>
      </w:r>
      <w:r w:rsidR="008232CC" w:rsidRPr="00E71EB4">
        <w:rPr>
          <w:lang w:eastAsia="x-none"/>
        </w:rPr>
        <w:t>in ecologic</w:t>
      </w:r>
      <w:r w:rsidR="004F3D3A" w:rsidRPr="00BE33C2">
        <w:rPr>
          <w:lang w:eastAsia="x-none"/>
        </w:rPr>
        <w:t>al and evolutionary meta-analyses (</w:t>
      </w:r>
      <w:r w:rsidR="00192939" w:rsidRPr="00B7367D">
        <w:rPr>
          <w:lang w:eastAsia="x-none"/>
        </w:rPr>
        <w:fldChar w:fldCharType="begin">
          <w:fldData xml:space="preserve">PEVuZE5vdGU+PENpdGU+PEF1dGhvcj5TZW5pb3I8L0F1dGhvcj48WWVhcj4yMDE2PC9ZZWFyPjxS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==
</w:fldData>
        </w:fldChar>
      </w:r>
      <w:r w:rsidR="00192939" w:rsidRPr="000B1462">
        <w:rPr>
          <w:lang w:eastAsia="x-none"/>
        </w:rPr>
        <w:instrText xml:space="preserve"> ADDIN EN.CITE </w:instrText>
      </w:r>
      <w:r w:rsidR="00192939" w:rsidRPr="000B1462">
        <w:rPr>
          <w:lang w:eastAsia="x-none"/>
        </w:rPr>
        <w:fldChar w:fldCharType="begin">
          <w:fldData xml:space="preserve">PEVuZE5vdGU+PENpdGU+PEF1dGhvcj5TZW5pb3I8L0F1dGhvcj48WWVhcj4yMDE2PC9ZZWFyPjxS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==
</w:fldData>
        </w:fldChar>
      </w:r>
      <w:r w:rsidR="00192939" w:rsidRPr="000B1462">
        <w:rPr>
          <w:lang w:eastAsia="x-none"/>
        </w:rPr>
        <w:instrText xml:space="preserve"> ADDIN EN.CITE.DATA </w:instrText>
      </w:r>
      <w:r w:rsidR="00192939" w:rsidRPr="000B1462">
        <w:rPr>
          <w:lang w:eastAsia="x-none"/>
        </w:rPr>
      </w:r>
      <w:r w:rsidR="00192939" w:rsidRPr="000B1462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enior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6</w:t>
      </w:r>
      <w:r w:rsidR="00192939" w:rsidRPr="00B7367D">
        <w:rPr>
          <w:lang w:eastAsia="x-none"/>
        </w:rPr>
        <w:fldChar w:fldCharType="end"/>
      </w:r>
      <w:r w:rsidR="004F3D3A" w:rsidRPr="00DE538A">
        <w:rPr>
          <w:lang w:eastAsia="x-none"/>
        </w:rPr>
        <w:t>)</w:t>
      </w:r>
      <w:r w:rsidR="003869C0" w:rsidRPr="00B7367D">
        <w:rPr>
          <w:lang w:eastAsia="x-none"/>
        </w:rPr>
        <w:t>.</w:t>
      </w:r>
      <w:r w:rsidR="002D7A30" w:rsidRPr="00B7367D">
        <w:rPr>
          <w:lang w:eastAsia="x-none"/>
        </w:rPr>
        <w:t xml:space="preserve"> </w:t>
      </w:r>
      <w:r w:rsidR="003869C0" w:rsidRPr="00B7367D">
        <w:rPr>
          <w:lang w:eastAsia="x-none"/>
        </w:rPr>
        <w:t>Therefore,</w:t>
      </w:r>
      <w:r w:rsidR="000300B6" w:rsidRPr="00B7367D">
        <w:rPr>
          <w:lang w:eastAsia="x-none"/>
        </w:rPr>
        <w:t xml:space="preserve"> </w:t>
      </w:r>
      <w:r w:rsidR="00A879A2" w:rsidRPr="00E71EB4">
        <w:rPr>
          <w:lang w:eastAsia="x-none"/>
        </w:rPr>
        <w:t xml:space="preserve">a standard funnel plot </w:t>
      </w:r>
      <w:r w:rsidR="00232D02" w:rsidRPr="00D802CB">
        <w:rPr>
          <w:lang w:eastAsia="x-none"/>
        </w:rPr>
        <w:t xml:space="preserve">is unlikely </w:t>
      </w:r>
      <w:r w:rsidR="00224D68" w:rsidRPr="00D802CB">
        <w:rPr>
          <w:lang w:eastAsia="x-none"/>
        </w:rPr>
        <w:t xml:space="preserve">to be </w:t>
      </w:r>
      <w:r w:rsidR="00EC720D" w:rsidRPr="00681573">
        <w:rPr>
          <w:lang w:eastAsia="x-none"/>
        </w:rPr>
        <w:t xml:space="preserve">informative </w:t>
      </w:r>
      <w:r w:rsidR="00224D68" w:rsidRPr="00527752">
        <w:rPr>
          <w:lang w:eastAsia="x-none"/>
        </w:rPr>
        <w:t>about</w:t>
      </w:r>
      <w:r w:rsidR="00224D68" w:rsidRPr="000D3618">
        <w:rPr>
          <w:lang w:eastAsia="x-none"/>
        </w:rPr>
        <w:t xml:space="preserve"> </w:t>
      </w:r>
      <w:r w:rsidR="00EC720D" w:rsidRPr="00E0223D">
        <w:rPr>
          <w:lang w:eastAsia="x-none"/>
        </w:rPr>
        <w:t>publication bias</w:t>
      </w:r>
      <w:r w:rsidR="00A879A2" w:rsidRPr="00E0223D">
        <w:rPr>
          <w:lang w:eastAsia="x-none"/>
        </w:rPr>
        <w:t xml:space="preserve">. </w:t>
      </w:r>
      <w:r w:rsidR="003D4C84" w:rsidRPr="00E0223D">
        <w:rPr>
          <w:lang w:eastAsia="x-none"/>
        </w:rPr>
        <w:t xml:space="preserve">To account for some of </w:t>
      </w:r>
      <w:r w:rsidR="00CA6F45" w:rsidRPr="00C302C7">
        <w:rPr>
          <w:lang w:eastAsia="x-none"/>
        </w:rPr>
        <w:t xml:space="preserve">the </w:t>
      </w:r>
      <w:r w:rsidR="003D4C84" w:rsidRPr="0022361B">
        <w:rPr>
          <w:lang w:eastAsia="x-none"/>
        </w:rPr>
        <w:t>heterogeneity, s</w:t>
      </w:r>
      <w:r w:rsidR="00A879A2" w:rsidRPr="00FC0B5D">
        <w:rPr>
          <w:lang w:eastAsia="x-none"/>
        </w:rPr>
        <w:t xml:space="preserve">everal researchers </w:t>
      </w:r>
      <w:r w:rsidR="00CF6059" w:rsidRPr="00FC0B5D">
        <w:rPr>
          <w:lang w:eastAsia="x-none"/>
        </w:rPr>
        <w:t>recommended</w:t>
      </w:r>
      <w:r w:rsidR="00A879A2" w:rsidRPr="00FC0B5D">
        <w:rPr>
          <w:lang w:eastAsia="x-none"/>
        </w:rPr>
        <w:t xml:space="preserve"> </w:t>
      </w:r>
      <w:r w:rsidR="00A879A2" w:rsidRPr="000B1462">
        <w:rPr>
          <w:lang w:eastAsia="x-none"/>
        </w:rPr>
        <w:t>plot</w:t>
      </w:r>
      <w:r w:rsidR="009D6964" w:rsidRPr="000B1462">
        <w:rPr>
          <w:lang w:eastAsia="x-none"/>
        </w:rPr>
        <w:t>ting</w:t>
      </w:r>
      <w:r w:rsidR="00A879A2" w:rsidRPr="000B1462">
        <w:rPr>
          <w:lang w:eastAsia="x-none"/>
        </w:rPr>
        <w:t xml:space="preserve"> residuals from a meta-regression</w:t>
      </w:r>
      <w:r w:rsidR="00847200" w:rsidRPr="000B1462">
        <w:rPr>
          <w:lang w:eastAsia="x-none"/>
        </w:rPr>
        <w:t xml:space="preserve"> model</w:t>
      </w:r>
      <w:r w:rsidR="00A879A2" w:rsidRPr="000B1462">
        <w:rPr>
          <w:lang w:eastAsia="x-none"/>
        </w:rPr>
        <w:t xml:space="preserve"> </w:t>
      </w:r>
      <w:r w:rsidR="00847200" w:rsidRPr="000B1462">
        <w:rPr>
          <w:lang w:eastAsia="x-none"/>
        </w:rPr>
        <w:lastRenderedPageBreak/>
        <w:t>(Fig</w:t>
      </w:r>
      <w:r w:rsidR="00CE73A7" w:rsidRPr="000B1462">
        <w:rPr>
          <w:lang w:eastAsia="x-none"/>
        </w:rPr>
        <w:t>ure</w:t>
      </w:r>
      <w:r w:rsidR="00847200" w:rsidRPr="000B1462">
        <w:rPr>
          <w:lang w:eastAsia="x-none"/>
        </w:rPr>
        <w:t xml:space="preserve"> 3</w:t>
      </w:r>
      <w:r w:rsidR="00F04094" w:rsidRPr="000B1462">
        <w:rPr>
          <w:lang w:eastAsia="x-none"/>
        </w:rPr>
        <w:t>e;</w:t>
      </w:r>
      <w:r w:rsidR="00847200" w:rsidRPr="000B1462">
        <w:rPr>
          <w:lang w:eastAsia="x-none"/>
        </w:rPr>
        <w:t xml:space="preserve"> </w:t>
      </w:r>
      <w:r w:rsidR="00350CF2" w:rsidRPr="000B1462">
        <w:rPr>
          <w:lang w:eastAsia="x-none"/>
        </w:rPr>
        <w:t xml:space="preserve">e.g., 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&gt;&lt;Author&gt;Roberts&lt;/Author&gt;&lt;Year&gt;2005&lt;/Year&gt;&lt;RecNum&gt;9&lt;/RecNum&gt;&lt;DisplayText&gt;Roberts &amp;amp; Stanley, 2005&lt;/DisplayText&gt;&lt;record&gt;&lt;rec-number&gt;9&lt;/rec-number&gt;&lt;foreign-keys&gt;&lt;key app="EN" db-id="rs2spdfstwrp9eetrx0vf0sk0xvdsar2eztt" timestamp="1609373569"&gt;9&lt;/key&gt;&lt;/foreign-keys&gt;&lt;ref-type name="Book"&gt;6&lt;/ref-type&gt;&lt;contributors&gt;&lt;authors&gt;&lt;author&gt;Roberts, C J&lt;/author&gt;&lt;author&gt;Stanley, T D&lt;/author&gt;&lt;/authors&gt;&lt;/contributors&gt;&lt;titles&gt;&lt;title&gt;Meta-regression analysis: issues of publicaiton bias in economics&lt;/title&gt;&lt;/titles&gt;&lt;dates&gt;&lt;year&gt;2005&lt;/year&gt;&lt;/dates&gt;&lt;pub-location&gt;Malden, MA&lt;/pub-location&gt;&lt;publisher&gt;Blackwell&lt;/publisher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berts &amp; Stanley, 2005</w:t>
      </w:r>
      <w:r w:rsidR="00192939" w:rsidRPr="00B7367D">
        <w:rPr>
          <w:lang w:eastAsia="x-none"/>
        </w:rPr>
        <w:fldChar w:fldCharType="end"/>
      </w:r>
      <w:r w:rsidR="00847200" w:rsidRPr="00DE538A">
        <w:rPr>
          <w:lang w:eastAsia="x-none"/>
        </w:rPr>
        <w:t xml:space="preserve">). </w:t>
      </w:r>
      <w:r w:rsidR="00E573FE" w:rsidRPr="00B7367D">
        <w:rPr>
          <w:lang w:eastAsia="x-none"/>
        </w:rPr>
        <w:t>I</w:t>
      </w:r>
      <w:r w:rsidR="00A87058" w:rsidRPr="00B7367D">
        <w:rPr>
          <w:lang w:eastAsia="x-none"/>
        </w:rPr>
        <w:t xml:space="preserve">n practice, </w:t>
      </w:r>
      <w:r w:rsidR="00E573FE" w:rsidRPr="00B7367D">
        <w:rPr>
          <w:lang w:eastAsia="x-none"/>
        </w:rPr>
        <w:t xml:space="preserve">however, </w:t>
      </w:r>
      <w:r w:rsidR="00A87058" w:rsidRPr="00B7367D">
        <w:rPr>
          <w:lang w:eastAsia="x-none"/>
        </w:rPr>
        <w:t xml:space="preserve">no meta-regression </w:t>
      </w:r>
      <w:r w:rsidR="009C22A4" w:rsidRPr="00E71EB4">
        <w:rPr>
          <w:lang w:eastAsia="x-none"/>
        </w:rPr>
        <w:t>model</w:t>
      </w:r>
      <w:r w:rsidR="00A87058" w:rsidRPr="00BE33C2">
        <w:rPr>
          <w:lang w:eastAsia="x-none"/>
        </w:rPr>
        <w:t xml:space="preserve"> </w:t>
      </w:r>
      <w:r w:rsidR="0099676A" w:rsidRPr="00D802CB">
        <w:rPr>
          <w:lang w:eastAsia="x-none"/>
        </w:rPr>
        <w:t>would</w:t>
      </w:r>
      <w:r w:rsidR="009C22A4" w:rsidRPr="00D802CB">
        <w:rPr>
          <w:lang w:eastAsia="x-none"/>
        </w:rPr>
        <w:t xml:space="preserve"> explain</w:t>
      </w:r>
      <w:r w:rsidR="00A87058" w:rsidRPr="00D802CB">
        <w:rPr>
          <w:lang w:eastAsia="x-none"/>
        </w:rPr>
        <w:t xml:space="preserve"> all the heterogeneity</w:t>
      </w:r>
      <w:r w:rsidR="00D35CE7" w:rsidRPr="00681573">
        <w:rPr>
          <w:lang w:eastAsia="x-none"/>
        </w:rPr>
        <w:t xml:space="preserve">. </w:t>
      </w:r>
      <w:r w:rsidR="00224D68" w:rsidRPr="00527752">
        <w:rPr>
          <w:lang w:eastAsia="x-none"/>
        </w:rPr>
        <w:t>The</w:t>
      </w:r>
      <w:r w:rsidR="005C6EEE" w:rsidRPr="000D3618">
        <w:rPr>
          <w:lang w:eastAsia="x-none"/>
        </w:rPr>
        <w:t xml:space="preserve"> remaining </w:t>
      </w:r>
      <w:r w:rsidR="00DF7042" w:rsidRPr="00E0223D">
        <w:rPr>
          <w:lang w:eastAsia="x-none"/>
        </w:rPr>
        <w:t>heterogeneity could still generate</w:t>
      </w:r>
      <w:r w:rsidR="009955AC" w:rsidRPr="00E0223D">
        <w:rPr>
          <w:lang w:eastAsia="x-none"/>
        </w:rPr>
        <w:t xml:space="preserve"> asymmetry in</w:t>
      </w:r>
      <w:r w:rsidR="00DF7042" w:rsidRPr="00C302C7">
        <w:rPr>
          <w:lang w:eastAsia="x-none"/>
        </w:rPr>
        <w:t xml:space="preserve"> </w:t>
      </w:r>
      <w:r w:rsidR="009C22A4" w:rsidRPr="0022361B">
        <w:rPr>
          <w:lang w:eastAsia="x-none"/>
        </w:rPr>
        <w:t>a residual funnel plot</w:t>
      </w:r>
      <w:r w:rsidR="00FB2C7E" w:rsidRPr="00FC0B5D">
        <w:rPr>
          <w:lang w:eastAsia="x-none"/>
        </w:rPr>
        <w:t xml:space="preserve">. </w:t>
      </w:r>
      <w:r w:rsidR="00BA0856" w:rsidRPr="00FC0B5D">
        <w:rPr>
          <w:lang w:eastAsia="x-none"/>
        </w:rPr>
        <w:t xml:space="preserve">The </w:t>
      </w:r>
      <w:r w:rsidR="00C96C26" w:rsidRPr="00FC0B5D">
        <w:rPr>
          <w:lang w:eastAsia="x-none"/>
        </w:rPr>
        <w:t>funnel plot should</w:t>
      </w:r>
      <w:r w:rsidR="00BA0856" w:rsidRPr="00F303F7">
        <w:rPr>
          <w:lang w:eastAsia="x-none"/>
        </w:rPr>
        <w:t>, therefore,</w:t>
      </w:r>
      <w:r w:rsidR="00C96C26" w:rsidRPr="00F303F7">
        <w:rPr>
          <w:lang w:eastAsia="x-none"/>
        </w:rPr>
        <w:t xml:space="preserve"> be seen as a tool to </w:t>
      </w:r>
      <w:r w:rsidR="002C41BD" w:rsidRPr="00152C8C">
        <w:rPr>
          <w:lang w:eastAsia="x-none"/>
        </w:rPr>
        <w:t xml:space="preserve">explore </w:t>
      </w:r>
      <w:r w:rsidR="00646D15" w:rsidRPr="00152C8C">
        <w:rPr>
          <w:lang w:eastAsia="x-none"/>
        </w:rPr>
        <w:t>small-study effects where</w:t>
      </w:r>
      <w:r w:rsidR="00BA0856" w:rsidRPr="000B1462">
        <w:rPr>
          <w:lang w:eastAsia="x-none"/>
        </w:rPr>
        <w:t xml:space="preserve"> </w:t>
      </w:r>
      <w:r w:rsidR="00AC6761" w:rsidRPr="000B1462">
        <w:rPr>
          <w:lang w:eastAsia="x-none"/>
        </w:rPr>
        <w:t>effect sizes</w:t>
      </w:r>
      <w:r w:rsidR="00BA0856" w:rsidRPr="000B1462">
        <w:rPr>
          <w:lang w:eastAsia="x-none"/>
        </w:rPr>
        <w:t xml:space="preserve"> based on small sample size</w:t>
      </w:r>
      <w:r w:rsidR="007847AC" w:rsidRPr="000B1462">
        <w:rPr>
          <w:lang w:eastAsia="x-none"/>
        </w:rPr>
        <w:t>s</w:t>
      </w:r>
      <w:r w:rsidR="00AC6761" w:rsidRPr="000B1462">
        <w:rPr>
          <w:lang w:eastAsia="x-none"/>
        </w:rPr>
        <w:t xml:space="preserve"> </w:t>
      </w:r>
      <w:r w:rsidR="00BA0856" w:rsidRPr="000B1462">
        <w:rPr>
          <w:lang w:eastAsia="x-none"/>
        </w:rPr>
        <w:t>tend to be</w:t>
      </w:r>
      <w:r w:rsidR="001F7CC3" w:rsidRPr="000B1462">
        <w:rPr>
          <w:lang w:eastAsia="x-none"/>
        </w:rPr>
        <w:t xml:space="preserve"> larger</w:t>
      </w:r>
      <w:r w:rsidR="007E3ACC" w:rsidRPr="000B1462">
        <w:rPr>
          <w:lang w:eastAsia="x-none"/>
        </w:rPr>
        <w:t>. Small-study effects may indicate</w:t>
      </w:r>
      <w:r w:rsidR="000E3508" w:rsidRPr="000B1462">
        <w:rPr>
          <w:lang w:eastAsia="x-none"/>
        </w:rPr>
        <w:t xml:space="preserve"> publication bias</w:t>
      </w:r>
      <w:r w:rsidR="00187461" w:rsidRPr="000B1462">
        <w:rPr>
          <w:lang w:eastAsia="x-none"/>
        </w:rPr>
        <w:t>,</w:t>
      </w:r>
      <w:r w:rsidR="000E3508" w:rsidRPr="000B1462">
        <w:rPr>
          <w:lang w:eastAsia="x-none"/>
        </w:rPr>
        <w:t xml:space="preserve"> but not </w:t>
      </w:r>
      <w:r w:rsidR="009D6964" w:rsidRPr="000B1462">
        <w:rPr>
          <w:lang w:eastAsia="x-none"/>
        </w:rPr>
        <w:t>necessarily</w:t>
      </w:r>
      <w:r w:rsidR="000E3508" w:rsidRPr="000B1462">
        <w:rPr>
          <w:lang w:eastAsia="x-none"/>
        </w:rPr>
        <w:t xml:space="preserve"> </w:t>
      </w:r>
      <w:r w:rsidR="007E3ACC" w:rsidRPr="000B1462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&gt;&lt;Author&gt;Sterne&lt;/Author&gt;&lt;Year&gt;2005&lt;/Year&gt;&lt;RecNum&gt;4&lt;/RecNum&gt;&lt;DisplayText&gt;Sterne, Becker &amp;amp; Egger, 2005&lt;/DisplayText&gt;&lt;record&gt;&lt;rec-number&gt;4&lt;/rec-number&gt;&lt;foreign-keys&gt;&lt;key app="EN" db-id="rs2spdfstwrp9eetrx0vf0sk0xvdsar2eztt" timestamp="1609373373"&gt;4&lt;/key&gt;&lt;/foreign-keys&gt;&lt;ref-type name="Book Section"&gt;5&lt;/ref-type&gt;&lt;contributors&gt;&lt;authors&gt;&lt;author&gt;Sterne, J A C&lt;/author&gt;&lt;author&gt;Becker, B J&lt;/author&gt;&lt;author&gt;Egger, M&lt;/author&gt;&lt;/authors&gt;&lt;secondary-authors&gt;&lt;author&gt;Rothstein, H&lt;/author&gt;&lt;author&gt;Sutton, A J&lt;/author&gt;&lt;author&gt;Borenstein, M&lt;/author&gt;&lt;/secondary-authors&gt;&lt;/contributors&gt;&lt;titles&gt;&lt;title&gt;The funnel plot&lt;/title&gt;&lt;secondary-title&gt;Publication bias in meta-analysis : prevention, assessment and adjustments&lt;/secondary-title&gt;&lt;/titles&gt;&lt;pages&gt;75-98&lt;/pages&gt;&lt;dates&gt;&lt;year&gt;2005&lt;/year&gt;&lt;/dates&gt;&lt;pub-location&gt;Chichester&lt;/pub-location&gt;&lt;publisher&gt;Wiley&lt;/publisher&gt;&lt;label&gt;Sterne.2005b&lt;/label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terne, Becker &amp; Egger, 2005</w:t>
      </w:r>
      <w:r w:rsidR="00192939" w:rsidRPr="00B7367D">
        <w:rPr>
          <w:lang w:eastAsia="x-none"/>
        </w:rPr>
        <w:fldChar w:fldCharType="end"/>
      </w:r>
      <w:r w:rsidR="000E3508" w:rsidRPr="00DE538A">
        <w:rPr>
          <w:lang w:eastAsia="x-none"/>
        </w:rPr>
        <w:t xml:space="preserve">). </w:t>
      </w:r>
      <w:r w:rsidR="003C12D4" w:rsidRPr="00B7367D">
        <w:rPr>
          <w:lang w:eastAsia="x-none"/>
        </w:rPr>
        <w:t xml:space="preserve">Although </w:t>
      </w:r>
      <w:r w:rsidR="00403B01" w:rsidRPr="00B7367D">
        <w:rPr>
          <w:lang w:eastAsia="x-none"/>
        </w:rPr>
        <w:t xml:space="preserve">extensive work </w:t>
      </w:r>
      <w:r w:rsidR="00403B01" w:rsidRPr="00D802CB">
        <w:rPr>
          <w:lang w:eastAsia="x-none"/>
        </w:rPr>
        <w:t>exists on funnel plots and heterogeneity</w:t>
      </w:r>
      <w:r w:rsidR="00A80594" w:rsidRPr="00D802CB">
        <w:rPr>
          <w:lang w:eastAsia="x-none"/>
        </w:rPr>
        <w:t>, n</w:t>
      </w:r>
      <w:r w:rsidR="007D0591" w:rsidRPr="00681573">
        <w:rPr>
          <w:lang w:eastAsia="x-none"/>
        </w:rPr>
        <w:t>o</w:t>
      </w:r>
      <w:r w:rsidR="00E94EB0" w:rsidRPr="00527752">
        <w:rPr>
          <w:lang w:eastAsia="x-none"/>
        </w:rPr>
        <w:t xml:space="preserve"> systematic studies </w:t>
      </w:r>
      <w:r w:rsidR="007D0591" w:rsidRPr="000D3618">
        <w:rPr>
          <w:lang w:eastAsia="x-none"/>
        </w:rPr>
        <w:t xml:space="preserve">exist </w:t>
      </w:r>
      <w:r w:rsidR="00224D68" w:rsidRPr="00E0223D">
        <w:rPr>
          <w:lang w:eastAsia="x-none"/>
        </w:rPr>
        <w:t xml:space="preserve">asking </w:t>
      </w:r>
      <w:r w:rsidR="00A41FA1" w:rsidRPr="00E0223D">
        <w:rPr>
          <w:lang w:eastAsia="x-none"/>
        </w:rPr>
        <w:t xml:space="preserve">how funnel plots would perform under the scenario </w:t>
      </w:r>
      <w:r w:rsidR="00F25468" w:rsidRPr="0022361B">
        <w:rPr>
          <w:lang w:eastAsia="x-none"/>
        </w:rPr>
        <w:t>where effect sizes are correlated</w:t>
      </w:r>
      <w:r w:rsidR="00A80594" w:rsidRPr="00FC0B5D">
        <w:rPr>
          <w:lang w:eastAsia="x-none"/>
        </w:rPr>
        <w:t xml:space="preserve"> (</w:t>
      </w:r>
      <w:r w:rsidR="0030022D" w:rsidRPr="00FC0B5D">
        <w:rPr>
          <w:lang w:eastAsia="x-none"/>
        </w:rPr>
        <w:t>but see</w:t>
      </w:r>
      <w:r w:rsidR="00255167" w:rsidRPr="00FC0B5D">
        <w:rPr>
          <w:lang w:eastAsia="x-none"/>
        </w:rPr>
        <w:t xml:space="preserve"> </w:t>
      </w:r>
      <w:r w:rsidR="00ED0FC4" w:rsidRPr="00F303F7">
        <w:rPr>
          <w:lang w:eastAsia="x-none"/>
        </w:rPr>
        <w:t xml:space="preserve">Section </w:t>
      </w:r>
      <w:r w:rsidR="006129C4" w:rsidRPr="00F303F7">
        <w:rPr>
          <w:lang w:eastAsia="x-none"/>
        </w:rPr>
        <w:t>4.1</w:t>
      </w:r>
      <w:r w:rsidR="00ED0FC4" w:rsidRPr="00152C8C">
        <w:rPr>
          <w:lang w:eastAsia="x-none"/>
        </w:rPr>
        <w:t xml:space="preserve">). </w:t>
      </w:r>
    </w:p>
    <w:p w14:paraId="42E9F531" w14:textId="45246D0B" w:rsidR="006A408E" w:rsidRPr="000B1462" w:rsidRDefault="001D7A89" w:rsidP="007D1219">
      <w:pPr>
        <w:spacing w:line="480" w:lineRule="auto"/>
        <w:ind w:firstLine="720"/>
        <w:rPr>
          <w:lang w:eastAsia="x-none"/>
        </w:rPr>
      </w:pPr>
      <w:r w:rsidRPr="000B1462">
        <w:rPr>
          <w:lang w:eastAsia="x-none"/>
        </w:rPr>
        <w:t xml:space="preserve">Before moving to </w:t>
      </w:r>
      <w:r w:rsidR="0014031B" w:rsidRPr="000B1462">
        <w:rPr>
          <w:lang w:eastAsia="x-none"/>
        </w:rPr>
        <w:t xml:space="preserve">the next section where we introduce inferential tests </w:t>
      </w:r>
      <w:r w:rsidR="009D6964" w:rsidRPr="000B1462">
        <w:rPr>
          <w:lang w:eastAsia="x-none"/>
        </w:rPr>
        <w:t>of</w:t>
      </w:r>
      <w:r w:rsidR="0014031B" w:rsidRPr="000B1462">
        <w:rPr>
          <w:lang w:eastAsia="x-none"/>
        </w:rPr>
        <w:t xml:space="preserve"> funnel asymmetry (or small-study effects), </w:t>
      </w:r>
      <w:r w:rsidR="003C21C5" w:rsidRPr="000B1462">
        <w:rPr>
          <w:lang w:eastAsia="x-none"/>
        </w:rPr>
        <w:t xml:space="preserve">the radial plot </w:t>
      </w:r>
      <w:r w:rsidR="0063187C" w:rsidRPr="000B1462">
        <w:rPr>
          <w:lang w:eastAsia="x-none"/>
        </w:rPr>
        <w:t xml:space="preserve">proposed by </w:t>
      </w:r>
      <w:r w:rsidR="006904F5" w:rsidRPr="000B1462">
        <w:rPr>
          <w:lang w:eastAsia="x-none"/>
        </w:rPr>
        <w:t>Galbraith (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 ExcludeAuth="1"&gt;&lt;Author&gt;Galbraith&lt;/Author&gt;&lt;Year&gt;1988&lt;/Year&gt;&lt;RecNum&gt;79&lt;/RecNum&gt;&lt;DisplayText&gt;1988&lt;/DisplayText&gt;&lt;record&gt;&lt;rec-number&gt;79&lt;/rec-number&gt;&lt;foreign-keys&gt;&lt;key app="EN" db-id="rs2spdfstwrp9eetrx0vf0sk0xvdsar2eztt" timestamp="1609392473"&gt;79&lt;/key&gt;&lt;/foreign-keys&gt;&lt;ref-type name="Journal Article"&gt;17&lt;/ref-type&gt;&lt;contributors&gt;&lt;authors&gt;&lt;author&gt;Galbraith, R. F.&lt;/author&gt;&lt;/authors&gt;&lt;/contributors&gt;&lt;titles&gt;&lt;title&gt;A note on graphical presentation of estimated odds ratios from several clinical-trials&lt;/title&gt;&lt;secondary-title&gt;Statistics in Medicine&lt;/secondary-title&gt;&lt;alt-title&gt;Stat Med&lt;/alt-title&gt;&lt;/titles&gt;&lt;periodical&gt;&lt;full-title&gt;Statistics in Medicine&lt;/full-title&gt;&lt;abbr-1&gt;Stat Med&lt;/abbr-1&gt;&lt;/periodical&gt;&lt;alt-periodical&gt;&lt;full-title&gt;Statistics in Medicine&lt;/full-title&gt;&lt;abbr-1&gt;Stat Med&lt;/abbr-1&gt;&lt;/alt-periodical&gt;&lt;pages&gt;889-894&lt;/pages&gt;&lt;volume&gt;7&lt;/volume&gt;&lt;number&gt;8&lt;/number&gt;&lt;dates&gt;&lt;year&gt;1988&lt;/year&gt;&lt;pub-dates&gt;&lt;date&gt;Aug&lt;/date&gt;&lt;/pub-dates&gt;&lt;/dates&gt;&lt;isbn&gt;0277-6715&lt;/isbn&gt;&lt;accession-num&gt;WOS:A1988P360600006&lt;/accession-num&gt;&lt;urls&gt;&lt;related-urls&gt;&lt;url&gt;&amp;lt;Go to ISI&amp;gt;://WOS:A1988P360600006&lt;/url&gt;&lt;/related-urls&gt;&lt;/urls&gt;&lt;electronic-resource-num&gt;DOI 10.1002/sim.4780070807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1988</w:t>
      </w:r>
      <w:r w:rsidR="00192939" w:rsidRPr="00B7367D">
        <w:rPr>
          <w:lang w:eastAsia="x-none"/>
        </w:rPr>
        <w:fldChar w:fldCharType="end"/>
      </w:r>
      <w:r w:rsidR="006904F5" w:rsidRPr="00DE538A">
        <w:rPr>
          <w:lang w:eastAsia="x-none"/>
        </w:rPr>
        <w:t>)</w:t>
      </w:r>
      <w:r w:rsidR="0063187C" w:rsidRPr="00B7367D">
        <w:rPr>
          <w:lang w:eastAsia="x-none"/>
        </w:rPr>
        <w:t xml:space="preserve"> is worth mentioning</w:t>
      </w:r>
      <w:r w:rsidR="00167370" w:rsidRPr="00B7367D">
        <w:rPr>
          <w:lang w:eastAsia="x-none"/>
        </w:rPr>
        <w:t>,</w:t>
      </w:r>
      <w:r w:rsidR="002A11BE" w:rsidRPr="00B7367D">
        <w:rPr>
          <w:lang w:eastAsia="x-none"/>
        </w:rPr>
        <w:t xml:space="preserve"> </w:t>
      </w:r>
      <w:r w:rsidR="00F23095" w:rsidRPr="00E71EB4">
        <w:rPr>
          <w:lang w:eastAsia="x-none"/>
        </w:rPr>
        <w:t>even though</w:t>
      </w:r>
      <w:r w:rsidR="000A51DC" w:rsidRPr="00D802CB">
        <w:rPr>
          <w:lang w:eastAsia="x-none"/>
        </w:rPr>
        <w:t xml:space="preserve"> our survey </w:t>
      </w:r>
      <w:r w:rsidR="00C20193" w:rsidRPr="00D802CB">
        <w:rPr>
          <w:lang w:eastAsia="x-none"/>
        </w:rPr>
        <w:t>found</w:t>
      </w:r>
      <w:r w:rsidR="00C42D7B" w:rsidRPr="00681573">
        <w:rPr>
          <w:lang w:eastAsia="x-none"/>
        </w:rPr>
        <w:t xml:space="preserve"> no</w:t>
      </w:r>
      <w:r w:rsidR="00224D68" w:rsidRPr="00527752">
        <w:rPr>
          <w:lang w:eastAsia="x-none"/>
        </w:rPr>
        <w:t xml:space="preserve"> use of these plots</w:t>
      </w:r>
      <w:r w:rsidR="006904F5" w:rsidRPr="000D3618">
        <w:rPr>
          <w:lang w:eastAsia="x-none"/>
        </w:rPr>
        <w:t>.</w:t>
      </w:r>
      <w:r w:rsidR="003541B9" w:rsidRPr="00E0223D">
        <w:rPr>
          <w:lang w:eastAsia="x-none"/>
        </w:rPr>
        <w:t xml:space="preserve"> </w:t>
      </w:r>
      <w:r w:rsidR="00224D68" w:rsidRPr="00E0223D">
        <w:rPr>
          <w:lang w:eastAsia="x-none"/>
        </w:rPr>
        <w:t xml:space="preserve">The </w:t>
      </w:r>
      <w:r w:rsidR="009C13C2" w:rsidRPr="00C302C7">
        <w:rPr>
          <w:lang w:eastAsia="x-none"/>
        </w:rPr>
        <w:t>idea of a</w:t>
      </w:r>
      <w:r w:rsidR="003541B9" w:rsidRPr="0022361B">
        <w:rPr>
          <w:lang w:eastAsia="x-none"/>
        </w:rPr>
        <w:t xml:space="preserve"> radial plot</w:t>
      </w:r>
      <w:r w:rsidR="009C13C2" w:rsidRPr="00FC0B5D">
        <w:rPr>
          <w:lang w:eastAsia="x-none"/>
        </w:rPr>
        <w:t xml:space="preserve"> is similar to that of a funnel plot. </w:t>
      </w:r>
      <w:r w:rsidR="00480D11" w:rsidRPr="00FC0B5D">
        <w:rPr>
          <w:lang w:eastAsia="x-none"/>
        </w:rPr>
        <w:t>The radial plot</w:t>
      </w:r>
      <w:r w:rsidR="003541B9" w:rsidRPr="00FC0B5D">
        <w:rPr>
          <w:lang w:eastAsia="x-none"/>
        </w:rPr>
        <w:t xml:space="preserve"> shows</w:t>
      </w:r>
      <w:r w:rsidR="00253766" w:rsidRPr="00F303F7">
        <w:rPr>
          <w:lang w:eastAsia="x-none"/>
        </w:rPr>
        <w:t xml:space="preserve"> </w:t>
      </w:r>
      <w:r w:rsidR="00F56891" w:rsidRPr="00F303F7">
        <w:rPr>
          <w:lang w:eastAsia="x-none"/>
        </w:rPr>
        <w:t xml:space="preserve">effect sizes divided by </w:t>
      </w:r>
      <w:r w:rsidR="001707E1" w:rsidRPr="00152C8C">
        <w:rPr>
          <w:lang w:eastAsia="x-none"/>
        </w:rPr>
        <w:t>their</w:t>
      </w:r>
      <w:r w:rsidR="00F56891" w:rsidRPr="00152C8C">
        <w:rPr>
          <w:lang w:eastAsia="x-none"/>
        </w:rPr>
        <w:t xml:space="preserve"> </w:t>
      </w:r>
      <w:r w:rsidR="00AE3DC0" w:rsidRPr="000B1462">
        <w:rPr>
          <w:lang w:eastAsia="x-none"/>
        </w:rPr>
        <w:t>SE</w:t>
      </w:r>
      <w:r w:rsidR="00E5766E" w:rsidRPr="000B1462">
        <w:rPr>
          <w:lang w:eastAsia="x-none"/>
        </w:rPr>
        <w:t>s</w:t>
      </w:r>
      <w:r w:rsidR="00F56891" w:rsidRPr="000B1462">
        <w:rPr>
          <w:lang w:eastAsia="x-none"/>
        </w:rPr>
        <w:t xml:space="preserve"> (</w:t>
      </w:r>
      <w:r w:rsidR="005033BB" w:rsidRPr="000B1462">
        <w:rPr>
          <w:lang w:eastAsia="x-none"/>
        </w:rPr>
        <w:t>essentially,</w:t>
      </w:r>
      <w:r w:rsidR="00F56891" w:rsidRPr="000B1462">
        <w:rPr>
          <w:lang w:eastAsia="x-none"/>
        </w:rPr>
        <w:t xml:space="preserve"> </w:t>
      </w:r>
      <w:r w:rsidR="00F56891" w:rsidRPr="000B1462">
        <w:rPr>
          <w:i/>
          <w:iCs/>
          <w:lang w:eastAsia="x-none"/>
        </w:rPr>
        <w:t>z</w:t>
      </w:r>
      <w:r w:rsidR="00F56891" w:rsidRPr="000B1462">
        <w:rPr>
          <w:lang w:eastAsia="x-none"/>
        </w:rPr>
        <w:t xml:space="preserve"> </w:t>
      </w:r>
      <w:r w:rsidR="00A2360B" w:rsidRPr="000B1462">
        <w:rPr>
          <w:lang w:eastAsia="x-none"/>
        </w:rPr>
        <w:t>scores</w:t>
      </w:r>
      <w:r w:rsidR="00F56891" w:rsidRPr="000B1462">
        <w:rPr>
          <w:lang w:eastAsia="x-none"/>
        </w:rPr>
        <w:t>)</w:t>
      </w:r>
      <w:r w:rsidR="003541B9" w:rsidRPr="000B1462">
        <w:rPr>
          <w:lang w:eastAsia="x-none"/>
        </w:rPr>
        <w:t xml:space="preserve"> </w:t>
      </w:r>
      <w:r w:rsidR="00767501" w:rsidRPr="000B1462">
        <w:rPr>
          <w:lang w:eastAsia="x-none"/>
        </w:rPr>
        <w:t xml:space="preserve">on the </w:t>
      </w:r>
      <w:r w:rsidR="00253766" w:rsidRPr="000B1462">
        <w:rPr>
          <w:i/>
          <w:iCs/>
          <w:lang w:eastAsia="x-none"/>
        </w:rPr>
        <w:t>y</w:t>
      </w:r>
      <w:r w:rsidR="00767501" w:rsidRPr="000B1462">
        <w:rPr>
          <w:lang w:eastAsia="x-none"/>
        </w:rPr>
        <w:t>-axis and</w:t>
      </w:r>
      <w:r w:rsidR="0095153D" w:rsidRPr="000B1462">
        <w:rPr>
          <w:lang w:eastAsia="x-none"/>
        </w:rPr>
        <w:t xml:space="preserve"> </w:t>
      </w:r>
      <w:r w:rsidR="001707E1" w:rsidRPr="000B1462">
        <w:rPr>
          <w:lang w:eastAsia="x-none"/>
        </w:rPr>
        <w:t>corresponding precisions</w:t>
      </w:r>
      <w:r w:rsidR="00767501" w:rsidRPr="000B1462">
        <w:rPr>
          <w:lang w:eastAsia="x-none"/>
        </w:rPr>
        <w:t xml:space="preserve"> on the </w:t>
      </w:r>
      <w:r w:rsidR="00253766" w:rsidRPr="000B1462">
        <w:rPr>
          <w:lang w:eastAsia="x-none"/>
        </w:rPr>
        <w:t>x-axis</w:t>
      </w:r>
      <w:r w:rsidR="004B26D1" w:rsidRPr="000B1462">
        <w:rPr>
          <w:lang w:eastAsia="x-none"/>
        </w:rPr>
        <w:t>.</w:t>
      </w:r>
      <w:r w:rsidR="008B0049" w:rsidRPr="000B1462">
        <w:rPr>
          <w:lang w:eastAsia="x-none"/>
        </w:rPr>
        <w:t xml:space="preserve"> </w:t>
      </w:r>
      <w:r w:rsidR="00C63680" w:rsidRPr="000B1462">
        <w:rPr>
          <w:lang w:eastAsia="x-none"/>
        </w:rPr>
        <w:t>The plot</w:t>
      </w:r>
      <w:r w:rsidR="00085172" w:rsidRPr="000B1462">
        <w:rPr>
          <w:lang w:eastAsia="x-none"/>
        </w:rPr>
        <w:t>, as in Figure 3f,</w:t>
      </w:r>
      <w:r w:rsidR="00C63680" w:rsidRPr="000B1462">
        <w:rPr>
          <w:lang w:eastAsia="x-none"/>
        </w:rPr>
        <w:t xml:space="preserve"> has a</w:t>
      </w:r>
      <w:r w:rsidR="00757723" w:rsidRPr="000B1462">
        <w:rPr>
          <w:lang w:eastAsia="x-none"/>
        </w:rPr>
        <w:t xml:space="preserve"> slope </w:t>
      </w:r>
      <w:r w:rsidR="00E46803" w:rsidRPr="000B1462">
        <w:rPr>
          <w:lang w:eastAsia="x-none"/>
        </w:rPr>
        <w:t>with</w:t>
      </w:r>
      <w:r w:rsidR="00B46C7E" w:rsidRPr="000B1462">
        <w:rPr>
          <w:lang w:eastAsia="x-none"/>
        </w:rPr>
        <w:t xml:space="preserve"> </w:t>
      </w:r>
      <w:r w:rsidR="00224D68" w:rsidRPr="000B1462">
        <w:rPr>
          <w:lang w:eastAsia="x-none"/>
        </w:rPr>
        <w:t xml:space="preserve">a </w:t>
      </w:r>
      <w:r w:rsidR="002B4C2D" w:rsidRPr="000B1462">
        <w:rPr>
          <w:lang w:eastAsia="x-none"/>
        </w:rPr>
        <w:t>zero</w:t>
      </w:r>
      <w:r w:rsidR="00E46803" w:rsidRPr="000B1462">
        <w:rPr>
          <w:lang w:eastAsia="x-none"/>
        </w:rPr>
        <w:t xml:space="preserve"> intercept</w:t>
      </w:r>
      <w:r w:rsidR="00B46C7E" w:rsidRPr="000B1462">
        <w:rPr>
          <w:lang w:eastAsia="x-none"/>
        </w:rPr>
        <w:t xml:space="preserve"> </w:t>
      </w:r>
      <w:r w:rsidR="00085172" w:rsidRPr="000B1462">
        <w:rPr>
          <w:lang w:eastAsia="x-none"/>
        </w:rPr>
        <w:t xml:space="preserve">(solid line) </w:t>
      </w:r>
      <w:r w:rsidR="003D136C" w:rsidRPr="000B1462">
        <w:rPr>
          <w:lang w:eastAsia="x-none"/>
        </w:rPr>
        <w:t xml:space="preserve">and </w:t>
      </w:r>
      <w:r w:rsidR="002B4C2D" w:rsidRPr="000B1462">
        <w:rPr>
          <w:lang w:eastAsia="x-none"/>
        </w:rPr>
        <w:t>it</w:t>
      </w:r>
      <w:r w:rsidR="00EB5B60" w:rsidRPr="000B1462">
        <w:rPr>
          <w:lang w:eastAsia="x-none"/>
        </w:rPr>
        <w:t>s</w:t>
      </w:r>
      <w:r w:rsidR="002B4C2D" w:rsidRPr="000B1462">
        <w:rPr>
          <w:lang w:eastAsia="x-none"/>
        </w:rPr>
        <w:t xml:space="preserve"> </w:t>
      </w:r>
      <w:r w:rsidR="003D136C" w:rsidRPr="000B1462">
        <w:rPr>
          <w:lang w:eastAsia="x-none"/>
        </w:rPr>
        <w:t xml:space="preserve">95% confidence </w:t>
      </w:r>
      <w:r w:rsidR="00751E0F" w:rsidRPr="000B1462">
        <w:rPr>
          <w:lang w:eastAsia="x-none"/>
        </w:rPr>
        <w:t>interval</w:t>
      </w:r>
      <w:r w:rsidR="00372450" w:rsidRPr="000B1462">
        <w:rPr>
          <w:lang w:eastAsia="x-none"/>
        </w:rPr>
        <w:t xml:space="preserve"> </w:t>
      </w:r>
      <w:r w:rsidR="009E40EA" w:rsidRPr="000B1462">
        <w:rPr>
          <w:lang w:eastAsia="x-none"/>
        </w:rPr>
        <w:t>based on</w:t>
      </w:r>
      <w:r w:rsidR="00BB6E44" w:rsidRPr="000B1462">
        <w:rPr>
          <w:lang w:eastAsia="x-none"/>
        </w:rPr>
        <w:t xml:space="preserve"> </w:t>
      </w:r>
      <w:r w:rsidR="000260D9" w:rsidRPr="000B1462">
        <w:rPr>
          <w:lang w:eastAsia="x-none"/>
        </w:rPr>
        <w:t>lines drawn from ±</w:t>
      </w:r>
      <w:r w:rsidR="004006F4" w:rsidRPr="000B1462">
        <w:rPr>
          <w:lang w:eastAsia="x-none"/>
        </w:rPr>
        <w:t>1.96</w:t>
      </w:r>
      <w:r w:rsidR="000260D9" w:rsidRPr="000B1462">
        <w:rPr>
          <w:lang w:eastAsia="x-none"/>
        </w:rPr>
        <w:t xml:space="preserve"> values</w:t>
      </w:r>
      <w:r w:rsidR="00085172" w:rsidRPr="000B1462">
        <w:rPr>
          <w:lang w:eastAsia="x-none"/>
        </w:rPr>
        <w:t xml:space="preserve"> (dashed lines)</w:t>
      </w:r>
      <w:r w:rsidR="00A0199D" w:rsidRPr="000B1462">
        <w:rPr>
          <w:lang w:eastAsia="x-none"/>
        </w:rPr>
        <w:t xml:space="preserve"> with the steepness of the slope representing the overall </w:t>
      </w:r>
      <w:r w:rsidR="004B762D" w:rsidRPr="000B1462">
        <w:rPr>
          <w:lang w:eastAsia="x-none"/>
        </w:rPr>
        <w:t>mean</w:t>
      </w:r>
      <w:r w:rsidR="00085172" w:rsidRPr="000B1462">
        <w:rPr>
          <w:lang w:eastAsia="x-none"/>
        </w:rPr>
        <w:t>.</w:t>
      </w:r>
      <w:r w:rsidR="004006F4" w:rsidRPr="000B1462">
        <w:rPr>
          <w:lang w:eastAsia="x-none"/>
        </w:rPr>
        <w:t xml:space="preserve"> </w:t>
      </w:r>
      <w:r w:rsidR="0089077C" w:rsidRPr="000B1462">
        <w:rPr>
          <w:lang w:eastAsia="x-none"/>
        </w:rPr>
        <w:t xml:space="preserve">The </w:t>
      </w:r>
      <w:r w:rsidR="009D4C3D" w:rsidRPr="000B1462">
        <w:rPr>
          <w:lang w:eastAsia="x-none"/>
        </w:rPr>
        <w:t>radial</w:t>
      </w:r>
      <w:r w:rsidR="0089077C" w:rsidRPr="000B1462">
        <w:rPr>
          <w:lang w:eastAsia="x-none"/>
        </w:rPr>
        <w:t xml:space="preserve"> plot </w:t>
      </w:r>
      <w:r w:rsidR="00826843" w:rsidRPr="000B1462">
        <w:rPr>
          <w:lang w:eastAsia="x-none"/>
        </w:rPr>
        <w:t>is useful for</w:t>
      </w:r>
      <w:r w:rsidR="001E70D7" w:rsidRPr="000B1462">
        <w:rPr>
          <w:lang w:eastAsia="x-none"/>
        </w:rPr>
        <w:t xml:space="preserve"> </w:t>
      </w:r>
      <w:r w:rsidR="00E5766E" w:rsidRPr="000B1462">
        <w:rPr>
          <w:lang w:eastAsia="x-none"/>
        </w:rPr>
        <w:t xml:space="preserve">visually </w:t>
      </w:r>
      <w:r w:rsidR="001E70D7" w:rsidRPr="000B1462">
        <w:rPr>
          <w:lang w:eastAsia="x-none"/>
        </w:rPr>
        <w:t xml:space="preserve">detecting heterogeneity </w:t>
      </w:r>
      <w:r w:rsidR="00A118E0" w:rsidRPr="000B1462">
        <w:rPr>
          <w:lang w:eastAsia="x-none"/>
        </w:rPr>
        <w:t>because data are completely homogeneous when all the data are inside this rectangle</w:t>
      </w:r>
      <w:r w:rsidR="002A11BE" w:rsidRPr="000B1462">
        <w:rPr>
          <w:lang w:eastAsia="x-none"/>
        </w:rPr>
        <w:t xml:space="preserve"> (analogous to a funnel shape in funnel plots)</w:t>
      </w:r>
      <w:r w:rsidR="00A118E0" w:rsidRPr="000B1462">
        <w:rPr>
          <w:lang w:eastAsia="x-none"/>
        </w:rPr>
        <w:t xml:space="preserve">. </w:t>
      </w:r>
      <w:r w:rsidR="0079551A" w:rsidRPr="000B1462">
        <w:rPr>
          <w:lang w:eastAsia="x-none"/>
        </w:rPr>
        <w:t>T</w:t>
      </w:r>
      <w:r w:rsidR="00F2138C" w:rsidRPr="000B1462">
        <w:rPr>
          <w:lang w:eastAsia="x-none"/>
        </w:rPr>
        <w:t>hese axes of the radial plot</w:t>
      </w:r>
      <w:r w:rsidR="00480D11" w:rsidRPr="000B1462">
        <w:rPr>
          <w:lang w:eastAsia="x-none"/>
        </w:rPr>
        <w:t xml:space="preserve"> (not</w:t>
      </w:r>
      <w:r w:rsidR="00BD3961" w:rsidRPr="000B1462">
        <w:rPr>
          <w:lang w:eastAsia="x-none"/>
        </w:rPr>
        <w:t xml:space="preserve"> </w:t>
      </w:r>
      <w:r w:rsidR="00480D11" w:rsidRPr="000B1462">
        <w:rPr>
          <w:lang w:eastAsia="x-none"/>
        </w:rPr>
        <w:t>those of the funnel plot)</w:t>
      </w:r>
      <w:r w:rsidR="004B2D83" w:rsidRPr="000B1462">
        <w:rPr>
          <w:lang w:eastAsia="x-none"/>
        </w:rPr>
        <w:t xml:space="preserve"> help us better understand </w:t>
      </w:r>
      <w:r w:rsidR="00FF597A" w:rsidRPr="000B1462">
        <w:rPr>
          <w:lang w:eastAsia="x-none"/>
        </w:rPr>
        <w:t xml:space="preserve">the original inferential test for </w:t>
      </w:r>
      <w:r w:rsidR="00E5766E" w:rsidRPr="000B1462">
        <w:rPr>
          <w:lang w:eastAsia="x-none"/>
        </w:rPr>
        <w:t xml:space="preserve">observed </w:t>
      </w:r>
      <w:r w:rsidR="00F837E3" w:rsidRPr="000B1462">
        <w:rPr>
          <w:lang w:eastAsia="x-none"/>
        </w:rPr>
        <w:t>funnel asymmetry</w:t>
      </w:r>
      <w:r w:rsidR="00FF597A" w:rsidRPr="000B1462">
        <w:rPr>
          <w:lang w:eastAsia="x-none"/>
        </w:rPr>
        <w:t xml:space="preserve">, </w:t>
      </w:r>
      <w:r w:rsidR="005630CB" w:rsidRPr="000B1462">
        <w:rPr>
          <w:lang w:eastAsia="x-none"/>
        </w:rPr>
        <w:t xml:space="preserve">the </w:t>
      </w:r>
      <w:r w:rsidR="00FD67A8" w:rsidRPr="000B1462">
        <w:rPr>
          <w:lang w:eastAsia="x-none"/>
        </w:rPr>
        <w:t>so-called</w:t>
      </w:r>
      <w:r w:rsidR="009D6964" w:rsidRPr="000B1462">
        <w:rPr>
          <w:lang w:eastAsia="x-none"/>
        </w:rPr>
        <w:t xml:space="preserve"> </w:t>
      </w:r>
      <w:r w:rsidR="00FF597A" w:rsidRPr="000B1462">
        <w:rPr>
          <w:lang w:eastAsia="x-none"/>
        </w:rPr>
        <w:t>Egger’s regression</w:t>
      </w:r>
      <w:r w:rsidR="00ED4F1F" w:rsidRPr="000B1462">
        <w:rPr>
          <w:lang w:eastAsia="x-none"/>
        </w:rPr>
        <w:t xml:space="preserve"> </w:t>
      </w:r>
      <w:r w:rsidR="00AF1680" w:rsidRPr="000B1462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0B1462">
        <w:rPr>
          <w:lang w:eastAsia="x-none"/>
        </w:rPr>
        <w:instrText xml:space="preserve"> ADDIN EN.CITE &lt;EndNote&gt;&lt;Cite&gt;&lt;Author&gt;Egger&lt;/Author&gt;&lt;Year&gt;1997&lt;/Year&gt;&lt;RecNum&gt;6&lt;/RecNum&gt;&lt;DisplayText&gt;Egger&lt;style face="italic"&gt; et al.&lt;/style&gt;, 1997&lt;/DisplayText&gt;&lt;record&gt;&lt;rec-number&gt;6&lt;/rec-number&gt;&lt;foreign-keys&gt;&lt;key app="EN" db-id="rs2spdfstwrp9eetrx0vf0sk0xvdsar2eztt" timestamp="1609373416"&gt;6&lt;/key&gt;&lt;/foreign-keys&gt;&lt;ref-type name="Journal Article"&gt;17&lt;/ref-type&gt;&lt;contributors&gt;&lt;authors&gt;&lt;author&gt;Egger, M.&lt;/author&gt;&lt;author&gt;Smith, G. D.&lt;/author&gt;&lt;author&gt;Schneider, M.&lt;/author&gt;&lt;author&gt;Minder, C.&lt;/author&gt;&lt;/authors&gt;&lt;/contributors&gt;&lt;auth-address&gt;Egger, M&amp;#xD;Univ Bristol, Dept Social Med, Bristol Bs8 2pr, Avon, England&amp;#xD;Univ Bristol, Dept Social Med, Bristol Bs8 2pr, Avon, England&amp;#xD;Univ Bern, Dept Social &amp;amp; Prevent Med, Ch-3012 Bern, Switzerland&lt;/auth-address&gt;&lt;titles&gt;&lt;title&gt;Bias in meta-analysis detected by a simple, graphical test&lt;/title&gt;&lt;secondary-title&gt;British Medical Journal&lt;/secondary-title&gt;&lt;alt-title&gt;Brit Med J&lt;/alt-title&gt;&lt;/titles&gt;&lt;periodical&gt;&lt;full-title&gt;British Medical Journal&lt;/full-title&gt;&lt;abbr-1&gt;Brit Med J&lt;/abbr-1&gt;&lt;/periodical&gt;&lt;alt-periodical&gt;&lt;full-title&gt;British Medical Journal&lt;/full-title&gt;&lt;abbr-1&gt;Brit Med J&lt;/abbr-1&gt;&lt;/alt-periodical&gt;&lt;pages&gt;629-634&lt;/pages&gt;&lt;volume&gt;315&lt;/volume&gt;&lt;number&gt;7109&lt;/number&gt;&lt;keywords&gt;&lt;keyword&gt;acute myocardial-infarction&lt;/keyword&gt;&lt;keyword&gt;comprehensive geriatric assessment&lt;/keyword&gt;&lt;keyword&gt;randomized controlled trials&lt;/keyword&gt;&lt;keyword&gt;publication bias&lt;/keyword&gt;&lt;keyword&gt;medical-research&lt;/keyword&gt;&lt;keyword&gt;heart-failure&lt;/keyword&gt;&lt;keyword&gt;metaanalysis&lt;/keyword&gt;&lt;keyword&gt;mortality&lt;/keyword&gt;&lt;keyword&gt;magnesium&lt;/keyword&gt;&lt;keyword&gt;therapy&lt;/keyword&gt;&lt;/keywords&gt;&lt;dates&gt;&lt;year&gt;1997&lt;/year&gt;&lt;pub-dates&gt;&lt;date&gt;Sep 13&lt;/date&gt;&lt;/pub-dates&gt;&lt;/dates&gt;&lt;isbn&gt;0959-8138&lt;/isbn&gt;&lt;accession-num&gt;ISI:A1997XW69400016&lt;/accession-num&gt;&lt;urls&gt;&lt;related-urls&gt;&lt;url&gt;&amp;lt;Go to ISI&amp;gt;://A1997XW69400016&lt;/url&gt;&lt;/related-urls&gt;&lt;/urls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Egger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1997</w:t>
      </w:r>
      <w:r w:rsidR="00192939" w:rsidRPr="00B7367D">
        <w:rPr>
          <w:lang w:eastAsia="x-none"/>
        </w:rPr>
        <w:fldChar w:fldCharType="end"/>
      </w:r>
      <w:r w:rsidR="000862B0" w:rsidRPr="00DE538A">
        <w:rPr>
          <w:lang w:eastAsia="x-none"/>
        </w:rPr>
        <w:t>),</w:t>
      </w:r>
      <w:r w:rsidR="00FF597A" w:rsidRPr="00B7367D">
        <w:rPr>
          <w:lang w:eastAsia="x-none"/>
        </w:rPr>
        <w:t xml:space="preserve"> which is our next topic.</w:t>
      </w:r>
    </w:p>
    <w:p w14:paraId="264CBB10" w14:textId="0972DA10" w:rsidR="00B0271E" w:rsidRPr="000B1462" w:rsidRDefault="00B0271E" w:rsidP="007D1219">
      <w:pPr>
        <w:pStyle w:val="Heading3"/>
        <w:spacing w:line="480" w:lineRule="auto"/>
        <w:rPr>
          <w:rFonts w:cs="Times New Roman"/>
        </w:rPr>
      </w:pPr>
      <w:r w:rsidRPr="000B1462">
        <w:rPr>
          <w:rFonts w:cs="Times New Roman"/>
        </w:rPr>
        <w:t>3.</w:t>
      </w:r>
      <w:r w:rsidR="00385F50" w:rsidRPr="000B1462">
        <w:rPr>
          <w:rFonts w:cs="Times New Roman"/>
        </w:rPr>
        <w:t>1.2</w:t>
      </w:r>
      <w:r w:rsidRPr="000B1462">
        <w:rPr>
          <w:rFonts w:cs="Times New Roman"/>
        </w:rPr>
        <w:t xml:space="preserve"> | </w:t>
      </w:r>
      <w:r w:rsidR="006C55D9" w:rsidRPr="000B1462">
        <w:rPr>
          <w:rFonts w:cs="Times New Roman"/>
        </w:rPr>
        <w:t>Regression- and correlation-based methods</w:t>
      </w:r>
    </w:p>
    <w:p w14:paraId="4E7352AC" w14:textId="2AA7F68C" w:rsidR="005B7824" w:rsidRPr="000B1462" w:rsidRDefault="00AF1680" w:rsidP="007D1219">
      <w:pPr>
        <w:spacing w:line="480" w:lineRule="auto"/>
        <w:rPr>
          <w:lang w:eastAsia="x-none"/>
        </w:rPr>
      </w:pPr>
      <w:r w:rsidRPr="000B1462">
        <w:rPr>
          <w:lang w:eastAsia="x-none"/>
        </w:rPr>
        <w:t>Egger</w:t>
      </w:r>
      <w:r w:rsidR="002F3B58" w:rsidRPr="000B1462">
        <w:rPr>
          <w:lang w:eastAsia="x-none"/>
        </w:rPr>
        <w:t>’s</w:t>
      </w:r>
      <w:r w:rsidR="00FD67A8" w:rsidRPr="000B1462">
        <w:rPr>
          <w:lang w:eastAsia="x-none"/>
        </w:rPr>
        <w:t xml:space="preserve"> </w:t>
      </w:r>
      <w:r w:rsidR="00167370" w:rsidRPr="000B1462">
        <w:rPr>
          <w:lang w:eastAsia="x-none"/>
        </w:rPr>
        <w:t xml:space="preserve">or </w:t>
      </w:r>
      <w:r w:rsidR="00FD67A8" w:rsidRPr="000B1462">
        <w:rPr>
          <w:lang w:eastAsia="x-none"/>
        </w:rPr>
        <w:t>Egger</w:t>
      </w:r>
      <w:r w:rsidRPr="000B1462">
        <w:rPr>
          <w:lang w:eastAsia="x-none"/>
        </w:rPr>
        <w:t xml:space="preserve"> regression in its </w:t>
      </w:r>
      <w:r w:rsidR="005B7824" w:rsidRPr="000B1462">
        <w:rPr>
          <w:lang w:eastAsia="x-none"/>
        </w:rPr>
        <w:t>original</w:t>
      </w:r>
      <w:r w:rsidRPr="000B1462">
        <w:rPr>
          <w:lang w:eastAsia="x-none"/>
        </w:rPr>
        <w:t xml:space="preserve"> form can be written as</w:t>
      </w:r>
      <w:r w:rsidR="005B7824" w:rsidRPr="000B1462">
        <w:rPr>
          <w:lang w:eastAsia="x-none"/>
        </w:rPr>
        <w:t>:</w:t>
      </w:r>
    </w:p>
    <w:p w14:paraId="79F4775E" w14:textId="738DB0F4" w:rsidR="00DD1D7E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z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0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</m:t>
              </m:r>
            </m:sub>
          </m:sSub>
          <m:r>
            <w:rPr>
              <w:rFonts w:ascii="Cambria Math" w:hAnsi="Cambria Math" w:cs="Times New Roman"/>
              <w:lang w:val="en-AU"/>
            </w:rPr>
            <m:t>pre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,  (8)</m:t>
          </m:r>
        </m:oMath>
      </m:oMathPara>
    </w:p>
    <w:p w14:paraId="32945194" w14:textId="77777777" w:rsidR="00DD1D7E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e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Sup>
            <m:sSubSupPr>
              <m:ctrlPr>
                <w:rPr>
                  <w:rFonts w:ascii="Cambria Math" w:hAnsi="Cambria Math" w:cs="Times New Roman"/>
                  <w:lang w:val="en-AU"/>
                </w:rPr>
              </m:ctrlPr>
            </m:sSubSupPr>
            <m:e>
              <m:r>
                <w:rPr>
                  <w:rFonts w:ascii="Cambria Math" w:hAnsi="Cambria Math" w:cs="Times New Roman"/>
                  <w:lang w:val="en-AU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e</m:t>
              </m:r>
            </m:sub>
            <m:sup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p>
          </m:sSubSup>
          <m:r>
            <w:rPr>
              <w:rFonts w:ascii="Cambria Math" w:hAnsi="Cambria Math" w:cs="Times New Roman"/>
              <w:lang w:val="en-AU"/>
            </w:rPr>
            <m:t>),</m:t>
          </m:r>
        </m:oMath>
      </m:oMathPara>
    </w:p>
    <w:p w14:paraId="27054675" w14:textId="4174B0E1" w:rsidR="006E7D21" w:rsidRPr="00D802CB" w:rsidRDefault="00805361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t>w</w:t>
      </w:r>
      <w:r w:rsidR="00DD1D7E" w:rsidRPr="00B7367D">
        <w:rPr>
          <w:lang w:eastAsia="x-none"/>
        </w:rPr>
        <w:t xml:space="preserve">here </w:t>
      </w:r>
      <w:proofErr w:type="spellStart"/>
      <w:r w:rsidR="0066461B" w:rsidRPr="00B7367D">
        <w:rPr>
          <w:i/>
          <w:iCs/>
          <w:lang w:eastAsia="x-none"/>
        </w:rPr>
        <w:t>z</w:t>
      </w:r>
      <w:r w:rsidR="0066461B" w:rsidRPr="00E71EB4">
        <w:rPr>
          <w:i/>
          <w:iCs/>
          <w:vertAlign w:val="subscript"/>
          <w:lang w:eastAsia="x-none"/>
        </w:rPr>
        <w:t>i</w:t>
      </w:r>
      <w:proofErr w:type="spellEnd"/>
      <w:r w:rsidR="0066461B" w:rsidRPr="00BE33C2">
        <w:rPr>
          <w:vertAlign w:val="subscript"/>
          <w:lang w:eastAsia="x-none"/>
        </w:rPr>
        <w:t xml:space="preserve"> </w:t>
      </w:r>
      <w:r w:rsidR="0066461B" w:rsidRPr="00D802CB">
        <w:rPr>
          <w:lang w:eastAsia="x-none"/>
        </w:rPr>
        <w:t xml:space="preserve">is the </w:t>
      </w:r>
      <w:proofErr w:type="spellStart"/>
      <w:r w:rsidR="0066461B" w:rsidRPr="00D802CB">
        <w:rPr>
          <w:i/>
          <w:iCs/>
          <w:lang w:eastAsia="x-none"/>
        </w:rPr>
        <w:t>i</w:t>
      </w:r>
      <w:r w:rsidR="0066461B" w:rsidRPr="00D802CB">
        <w:rPr>
          <w:lang w:eastAsia="x-none"/>
        </w:rPr>
        <w:t>th</w:t>
      </w:r>
      <w:proofErr w:type="spellEnd"/>
      <w:r w:rsidR="0066461B" w:rsidRPr="00D802CB">
        <w:rPr>
          <w:lang w:eastAsia="x-none"/>
        </w:rPr>
        <w:t xml:space="preserve"> </w:t>
      </w:r>
      <w:r w:rsidR="0066461B" w:rsidRPr="00681573">
        <w:rPr>
          <w:i/>
          <w:iCs/>
          <w:lang w:eastAsia="x-none"/>
        </w:rPr>
        <w:t xml:space="preserve">z </w:t>
      </w:r>
      <w:r w:rsidR="0066461B" w:rsidRPr="00527752">
        <w:rPr>
          <w:lang w:eastAsia="x-none"/>
        </w:rPr>
        <w:t xml:space="preserve">score obtained from </w:t>
      </w:r>
      <w:r w:rsidR="00684470" w:rsidRPr="000D3618">
        <w:rPr>
          <w:lang w:eastAsia="x-none"/>
        </w:rPr>
        <w:t xml:space="preserve">dividing </w:t>
      </w:r>
      <w:r w:rsidR="000140B0" w:rsidRPr="00E0223D">
        <w:rPr>
          <w:lang w:eastAsia="x-none"/>
        </w:rPr>
        <w:t xml:space="preserve">an </w:t>
      </w:r>
      <w:r w:rsidR="00684470" w:rsidRPr="00E0223D">
        <w:rPr>
          <w:lang w:eastAsia="x-none"/>
        </w:rPr>
        <w:t>effect size by its SE (</w:t>
      </w:r>
      <w:proofErr w:type="spellStart"/>
      <w:r w:rsidR="00684470" w:rsidRPr="00E0223D">
        <w:rPr>
          <w:i/>
          <w:iCs/>
          <w:lang w:eastAsia="x-none"/>
        </w:rPr>
        <w:t>y</w:t>
      </w:r>
      <w:r w:rsidR="00684470" w:rsidRPr="00C302C7">
        <w:rPr>
          <w:i/>
          <w:iCs/>
          <w:vertAlign w:val="subscript"/>
          <w:lang w:eastAsia="x-none"/>
        </w:rPr>
        <w:t>i</w:t>
      </w:r>
      <w:proofErr w:type="spellEnd"/>
      <w:r w:rsidR="00684470" w:rsidRPr="0022361B">
        <w:rPr>
          <w:i/>
          <w:iCs/>
          <w:lang w:eastAsia="x-none"/>
        </w:rPr>
        <w:t>/se</w:t>
      </w:r>
      <w:r w:rsidR="00684470" w:rsidRPr="00FC0B5D">
        <w:rPr>
          <w:i/>
          <w:iCs/>
          <w:vertAlign w:val="subscript"/>
          <w:lang w:eastAsia="x-none"/>
        </w:rPr>
        <w:t>i</w:t>
      </w:r>
      <w:r w:rsidR="00B47B11" w:rsidRPr="00FC0B5D">
        <w:rPr>
          <w:lang w:eastAsia="x-none"/>
        </w:rPr>
        <w:t>)</w:t>
      </w:r>
      <w:r w:rsidR="009763A6" w:rsidRPr="00FC0B5D">
        <w:rPr>
          <w:lang w:eastAsia="x-none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763A6" w:rsidRPr="00DE538A">
        <w:t xml:space="preserve"> is the intercept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9763A6" w:rsidRPr="00DE538A">
        <w:t xml:space="preserve"> is the slope for </w:t>
      </w:r>
      <w:r w:rsidR="008D4C06" w:rsidRPr="00B7367D">
        <w:t>the precision (</w:t>
      </w:r>
      <w:proofErr w:type="spellStart"/>
      <w:r w:rsidR="008D4C06" w:rsidRPr="00B7367D">
        <w:rPr>
          <w:i/>
          <w:iCs/>
        </w:rPr>
        <w:t>prec</w:t>
      </w:r>
      <w:proofErr w:type="spellEnd"/>
      <w:r w:rsidR="008D4C06" w:rsidRPr="00B7367D">
        <w:t xml:space="preserve"> or 1/</w:t>
      </w:r>
      <w:r w:rsidR="008D4C06" w:rsidRPr="00B7367D">
        <w:rPr>
          <w:i/>
          <w:iCs/>
          <w:lang w:eastAsia="x-none"/>
        </w:rPr>
        <w:t xml:space="preserve"> se</w:t>
      </w:r>
      <w:r w:rsidR="008D4C06" w:rsidRPr="00E71EB4">
        <w:t>)</w:t>
      </w:r>
      <w:r w:rsidR="001F5AA8" w:rsidRPr="00BE33C2">
        <w:t xml:space="preserve"> and </w:t>
      </w:r>
      <w:r w:rsidR="001F5AA8" w:rsidRPr="00D802CB">
        <w:rPr>
          <w:i/>
          <w:iCs/>
        </w:rPr>
        <w:t>e</w:t>
      </w:r>
      <w:r w:rsidR="001F5AA8" w:rsidRPr="00D802CB">
        <w:t xml:space="preserve"> is residuals, normally </w:t>
      </w:r>
      <w:r w:rsidR="0001780D" w:rsidRPr="00D802CB">
        <w:t>distributed</w:t>
      </w:r>
      <w:r w:rsidR="001F5AA8" w:rsidRPr="00681573">
        <w:t xml:space="preserve"> with </w:t>
      </w:r>
      <w:r w:rsidR="000140B0" w:rsidRPr="00527752">
        <w:t>a</w:t>
      </w:r>
      <w:r w:rsidR="001F5AA8" w:rsidRPr="000D3618">
        <w:t xml:space="preserve"> </w:t>
      </w:r>
      <w:r w:rsidR="001F5AA8" w:rsidRPr="000D3618">
        <w:lastRenderedPageBreak/>
        <w:t xml:space="preserve">variance of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e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1F5AA8" w:rsidRPr="00DE538A">
        <w:t xml:space="preserve">. </w:t>
      </w:r>
      <w:r w:rsidR="003A3640" w:rsidRPr="00B7367D">
        <w:t xml:space="preserve">When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A3640" w:rsidRPr="00DE538A">
        <w:t xml:space="preserve"> (not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A3640" w:rsidRPr="00DE538A">
        <w:t xml:space="preserve">) is significantly </w:t>
      </w:r>
      <w:r w:rsidR="00EB5B60" w:rsidRPr="00B7367D">
        <w:t xml:space="preserve">different from </w:t>
      </w:r>
      <w:r w:rsidR="003A3640" w:rsidRPr="00B7367D">
        <w:t>zero, then we statistically detected funnel asymmetry (Fig</w:t>
      </w:r>
      <w:r w:rsidR="004569F1" w:rsidRPr="00B7367D">
        <w:t>ure</w:t>
      </w:r>
      <w:r w:rsidR="003A3640" w:rsidRPr="00B7367D">
        <w:t xml:space="preserve"> 4</w:t>
      </w:r>
      <w:r w:rsidR="004569F1" w:rsidRPr="00E71EB4">
        <w:t>a</w:t>
      </w:r>
      <w:r w:rsidR="003A3640" w:rsidRPr="00BE33C2">
        <w:t>)</w:t>
      </w:r>
      <w:r w:rsidR="0088333F" w:rsidRPr="00D802CB">
        <w:t xml:space="preserve">; the mo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88333F" w:rsidRPr="00DE538A">
        <w:t xml:space="preserve"> deviate</w:t>
      </w:r>
      <w:r w:rsidR="000140B0" w:rsidRPr="00B7367D">
        <w:t>s</w:t>
      </w:r>
      <w:r w:rsidR="0088333F" w:rsidRPr="00B7367D">
        <w:t xml:space="preserve"> from zero, the </w:t>
      </w:r>
      <w:r w:rsidR="00EB5B60" w:rsidRPr="00B7367D">
        <w:t xml:space="preserve">more </w:t>
      </w:r>
      <w:r w:rsidR="0088333F" w:rsidRPr="00B7367D">
        <w:t>sever</w:t>
      </w:r>
      <w:r w:rsidR="00EB5B60" w:rsidRPr="00E71EB4">
        <w:t>e</w:t>
      </w:r>
      <w:r w:rsidR="0088333F" w:rsidRPr="00BE33C2">
        <w:t xml:space="preserve"> the asymmet</w:t>
      </w:r>
      <w:r w:rsidR="0088333F" w:rsidRPr="00D802CB">
        <w:t xml:space="preserve">ry. </w:t>
      </w:r>
    </w:p>
    <w:p w14:paraId="1B3CF970" w14:textId="56B1357C" w:rsidR="005D06B0" w:rsidRPr="00B7367D" w:rsidRDefault="00B51228" w:rsidP="007D1219">
      <w:pPr>
        <w:spacing w:line="480" w:lineRule="auto"/>
        <w:ind w:firstLine="720"/>
        <w:rPr>
          <w:lang w:eastAsia="x-none"/>
        </w:rPr>
      </w:pPr>
      <w:r w:rsidRPr="00D802CB">
        <w:rPr>
          <w:lang w:eastAsia="x-none"/>
        </w:rPr>
        <w:t>Although</w:t>
      </w:r>
      <w:r w:rsidR="00A55CEA" w:rsidRPr="00681573">
        <w:rPr>
          <w:lang w:eastAsia="x-none"/>
        </w:rPr>
        <w:t xml:space="preserve"> Egger</w:t>
      </w:r>
      <w:r w:rsidR="002F3B58" w:rsidRPr="00527752">
        <w:rPr>
          <w:lang w:eastAsia="x-none"/>
        </w:rPr>
        <w:t>’s</w:t>
      </w:r>
      <w:r w:rsidR="00A55CEA" w:rsidRPr="000D3618">
        <w:rPr>
          <w:lang w:eastAsia="x-none"/>
        </w:rPr>
        <w:t xml:space="preserve"> regression </w:t>
      </w:r>
      <w:r w:rsidR="00901006" w:rsidRPr="00E0223D">
        <w:rPr>
          <w:lang w:eastAsia="x-none"/>
        </w:rPr>
        <w:t>checks for</w:t>
      </w:r>
      <w:r w:rsidR="00A55CEA" w:rsidRPr="00E0223D">
        <w:rPr>
          <w:lang w:eastAsia="x-none"/>
        </w:rPr>
        <w:t xml:space="preserve"> </w:t>
      </w:r>
      <w:r w:rsidR="00B77727" w:rsidRPr="00E0223D">
        <w:rPr>
          <w:lang w:eastAsia="x-none"/>
        </w:rPr>
        <w:t>asymmetry</w:t>
      </w:r>
      <w:r w:rsidR="00A55CEA" w:rsidRPr="00C302C7">
        <w:rPr>
          <w:lang w:eastAsia="x-none"/>
        </w:rPr>
        <w:t xml:space="preserve"> in a funnel plot</w:t>
      </w:r>
      <w:r w:rsidRPr="0022361B">
        <w:rPr>
          <w:lang w:eastAsia="x-none"/>
        </w:rPr>
        <w:t xml:space="preserve">, </w:t>
      </w:r>
      <w:r w:rsidR="00C64BC6" w:rsidRPr="00FC0B5D">
        <w:rPr>
          <w:lang w:eastAsia="x-none"/>
        </w:rPr>
        <w:t xml:space="preserve">Equation </w:t>
      </w:r>
      <w:r w:rsidR="001A71D2" w:rsidRPr="00FC0B5D">
        <w:rPr>
          <w:lang w:eastAsia="x-none"/>
        </w:rPr>
        <w:t>8</w:t>
      </w:r>
      <w:r w:rsidR="0077415F" w:rsidRPr="00FC0B5D">
        <w:rPr>
          <w:lang w:eastAsia="x-none"/>
        </w:rPr>
        <w:t xml:space="preserve"> does not have effect size</w:t>
      </w:r>
      <w:r w:rsidR="001A71D2" w:rsidRPr="000B1462">
        <w:rPr>
          <w:lang w:eastAsia="x-none"/>
        </w:rPr>
        <w:t xml:space="preserve">s as </w:t>
      </w:r>
      <w:r w:rsidR="000F2E53" w:rsidRPr="000B1462">
        <w:rPr>
          <w:lang w:eastAsia="x-none"/>
        </w:rPr>
        <w:t>a variable, while a funnel plot does</w:t>
      </w:r>
      <w:r w:rsidR="009013DC" w:rsidRPr="000B1462">
        <w:rPr>
          <w:lang w:eastAsia="x-none"/>
        </w:rPr>
        <w:t xml:space="preserve"> (Figure 3)</w:t>
      </w:r>
      <w:r w:rsidR="000F2E53" w:rsidRPr="000B1462">
        <w:rPr>
          <w:lang w:eastAsia="x-none"/>
        </w:rPr>
        <w:t>.</w:t>
      </w:r>
      <w:r w:rsidR="00F32344" w:rsidRPr="007A344E">
        <w:rPr>
          <w:lang w:eastAsia="x-none"/>
        </w:rPr>
        <w:t xml:space="preserve"> </w:t>
      </w:r>
      <w:r w:rsidR="0077415F" w:rsidRPr="007A344E">
        <w:rPr>
          <w:lang w:eastAsia="x-none"/>
        </w:rPr>
        <w:t>We</w:t>
      </w:r>
      <w:r w:rsidR="0088333F" w:rsidRPr="007A344E">
        <w:rPr>
          <w:lang w:eastAsia="x-none"/>
        </w:rPr>
        <w:t xml:space="preserve"> </w:t>
      </w:r>
      <w:r w:rsidR="009D2296" w:rsidRPr="007A344E">
        <w:rPr>
          <w:lang w:eastAsia="x-none"/>
        </w:rPr>
        <w:t xml:space="preserve">intuitively like </w:t>
      </w:r>
      <w:r w:rsidR="0088333F" w:rsidRPr="007A344E">
        <w:rPr>
          <w:lang w:eastAsia="x-none"/>
        </w:rPr>
        <w:t xml:space="preserve">to </w:t>
      </w:r>
      <w:r w:rsidR="009D2296" w:rsidRPr="008C23E8">
        <w:rPr>
          <w:lang w:eastAsia="x-none"/>
        </w:rPr>
        <w:t xml:space="preserve">draw a regression </w:t>
      </w:r>
      <w:r w:rsidR="002D50A7" w:rsidRPr="008C23E8">
        <w:rPr>
          <w:lang w:eastAsia="x-none"/>
        </w:rPr>
        <w:t xml:space="preserve">line </w:t>
      </w:r>
      <w:r w:rsidR="000E1C3A" w:rsidRPr="006B18CA">
        <w:rPr>
          <w:lang w:eastAsia="x-none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46433B" w:rsidRPr="00DE538A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E1C3A" w:rsidRPr="00DE538A">
        <w:rPr>
          <w:lang w:eastAsia="x-none"/>
        </w:rPr>
        <w:t xml:space="preserve">) not </w:t>
      </w:r>
      <w:r w:rsidR="0046433B" w:rsidRPr="00B7367D">
        <w:rPr>
          <w:lang w:eastAsia="x-none"/>
        </w:rPr>
        <w:t xml:space="preserve">just </w:t>
      </w:r>
      <w:r w:rsidR="00DF5C41" w:rsidRPr="00B7367D">
        <w:rPr>
          <w:lang w:eastAsia="x-none"/>
        </w:rPr>
        <w:t xml:space="preserve">the line of </w:t>
      </w:r>
      <w:r w:rsidR="000E1C3A" w:rsidRPr="00B7367D">
        <w:rPr>
          <w:lang w:eastAsia="x-none"/>
        </w:rPr>
        <w:t>the intercept</w:t>
      </w:r>
      <w:r w:rsidR="004447C3" w:rsidRPr="00E71EB4">
        <w:rPr>
          <w:lang w:eastAsia="x-none"/>
        </w:rPr>
        <w:t xml:space="preserve"> 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447C3" w:rsidRPr="00DE538A">
        <w:rPr>
          <w:lang w:eastAsia="x-none"/>
        </w:rPr>
        <w:t>)</w:t>
      </w:r>
      <w:r w:rsidR="009D2296" w:rsidRPr="00B7367D">
        <w:rPr>
          <w:lang w:eastAsia="x-none"/>
        </w:rPr>
        <w:t xml:space="preserve"> in a funnel </w:t>
      </w:r>
      <w:proofErr w:type="gramStart"/>
      <w:r w:rsidR="009D2296" w:rsidRPr="00B7367D">
        <w:rPr>
          <w:lang w:eastAsia="x-none"/>
        </w:rPr>
        <w:t>plot</w:t>
      </w:r>
      <w:r w:rsidR="00341C39" w:rsidRPr="00B7367D">
        <w:rPr>
          <w:lang w:eastAsia="x-none"/>
        </w:rPr>
        <w:t>, but</w:t>
      </w:r>
      <w:proofErr w:type="gramEnd"/>
      <w:r w:rsidR="00341C39" w:rsidRPr="00B7367D">
        <w:rPr>
          <w:lang w:eastAsia="x-none"/>
        </w:rPr>
        <w:t xml:space="preserve"> </w:t>
      </w:r>
      <w:r w:rsidR="0046433B" w:rsidRPr="00B7367D">
        <w:rPr>
          <w:lang w:eastAsia="x-none"/>
        </w:rPr>
        <w:t xml:space="preserve">doing so </w:t>
      </w:r>
      <w:r w:rsidR="00341C39" w:rsidRPr="00E71EB4">
        <w:rPr>
          <w:lang w:eastAsia="x-none"/>
        </w:rPr>
        <w:t>is incorrect</w:t>
      </w:r>
      <w:r w:rsidR="00A55CEA" w:rsidRPr="00D802CB">
        <w:rPr>
          <w:lang w:eastAsia="x-none"/>
        </w:rPr>
        <w:t xml:space="preserve">. </w:t>
      </w:r>
      <w:r w:rsidR="00621459" w:rsidRPr="00D802CB">
        <w:rPr>
          <w:lang w:eastAsia="x-none"/>
        </w:rPr>
        <w:t>However, it</w:t>
      </w:r>
      <w:r w:rsidR="00621459" w:rsidRPr="00681573">
        <w:rPr>
          <w:lang w:eastAsia="x-none"/>
        </w:rPr>
        <w:t xml:space="preserve"> </w:t>
      </w:r>
      <w:r w:rsidR="006C5BBB" w:rsidRPr="00527752">
        <w:rPr>
          <w:lang w:eastAsia="x-none"/>
        </w:rPr>
        <w:t>is possible to</w:t>
      </w:r>
      <w:r w:rsidR="00174CE3" w:rsidRPr="000D3618">
        <w:rPr>
          <w:lang w:eastAsia="x-none"/>
        </w:rPr>
        <w:t xml:space="preserve"> reformul</w:t>
      </w:r>
      <w:r w:rsidR="00CF0138" w:rsidRPr="00E0223D">
        <w:rPr>
          <w:lang w:eastAsia="x-none"/>
        </w:rPr>
        <w:t>ate</w:t>
      </w:r>
      <w:r w:rsidR="00174CE3" w:rsidRPr="00E0223D">
        <w:rPr>
          <w:lang w:eastAsia="x-none"/>
        </w:rPr>
        <w:t xml:space="preserve"> Egger</w:t>
      </w:r>
      <w:r w:rsidR="00EB5B60" w:rsidRPr="00E0223D">
        <w:rPr>
          <w:lang w:eastAsia="x-none"/>
        </w:rPr>
        <w:t>’s</w:t>
      </w:r>
      <w:r w:rsidR="00174CE3" w:rsidRPr="00C302C7">
        <w:rPr>
          <w:lang w:eastAsia="x-none"/>
        </w:rPr>
        <w:t xml:space="preserve"> regression</w:t>
      </w:r>
      <w:r w:rsidR="00CF0138" w:rsidRPr="0022361B">
        <w:rPr>
          <w:lang w:eastAsia="x-none"/>
        </w:rPr>
        <w:t xml:space="preserve"> (Equation </w:t>
      </w:r>
      <w:r w:rsidR="00504822" w:rsidRPr="00FC0B5D">
        <w:rPr>
          <w:lang w:eastAsia="x-none"/>
        </w:rPr>
        <w:t>8</w:t>
      </w:r>
      <w:r w:rsidR="00CF0138" w:rsidRPr="00FC0B5D">
        <w:rPr>
          <w:lang w:eastAsia="x-none"/>
        </w:rPr>
        <w:t>)</w:t>
      </w:r>
      <w:r w:rsidR="00174CE3" w:rsidRPr="00FC0B5D">
        <w:rPr>
          <w:lang w:eastAsia="x-none"/>
        </w:rPr>
        <w:t xml:space="preserve"> </w:t>
      </w:r>
      <w:r w:rsidR="004A53CC" w:rsidRPr="00F303F7">
        <w:rPr>
          <w:lang w:eastAsia="x-none"/>
        </w:rPr>
        <w:t xml:space="preserve">into </w:t>
      </w:r>
      <w:r w:rsidR="009D2296" w:rsidRPr="00F303F7">
        <w:rPr>
          <w:lang w:eastAsia="x-none"/>
        </w:rPr>
        <w:t>a</w:t>
      </w:r>
      <w:r w:rsidR="00174CE3" w:rsidRPr="00152C8C">
        <w:rPr>
          <w:lang w:eastAsia="x-none"/>
        </w:rPr>
        <w:t xml:space="preserve"> weighted regression</w:t>
      </w:r>
      <w:r w:rsidR="00D97BEB" w:rsidRPr="00152C8C">
        <w:rPr>
          <w:lang w:eastAsia="x-none"/>
        </w:rPr>
        <w:t>, as follows</w:t>
      </w:r>
      <w:r w:rsidR="00A76372" w:rsidRPr="000B1462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137B6E">
        <w:rPr>
          <w:lang w:eastAsia="x-none"/>
        </w:rPr>
        <w:instrText xml:space="preserve"> ADDIN EN.CITE &lt;EndNote&gt;&lt;Cite&gt;&lt;Author&gt;Thompson&lt;/Author&gt;&lt;Year&gt;1999&lt;/Year&gt;&lt;RecNum&gt;80&lt;/RecNum&gt;&lt;DisplayText&gt;Thompson &amp;amp; Sharp, 1999&lt;/DisplayText&gt;&lt;record&gt;&lt;rec-number&gt;80&lt;/rec-number&gt;&lt;foreign-keys&gt;&lt;key app="EN" db-id="rs2spdfstwrp9eetrx0vf0sk0xvdsar2eztt" timestamp="1609393478"&gt;80&lt;/key&gt;&lt;/foreign-keys&gt;&lt;ref-type name="Journal Article"&gt;17&lt;/ref-type&gt;&lt;contributors&gt;&lt;authors&gt;&lt;author&gt;Thompson, S. G.&lt;/author&gt;&lt;author&gt;Sharp, S. J.&lt;/author&gt;&lt;/authors&gt;&lt;/contributors&gt;&lt;auth-address&gt;Hammersmith Hosp, Imperial Coll, Sch Med, Dept Med Stat &amp;amp; Evaluat, London W12 0NN, England&amp;#xD;Univ London London Sch Hyg &amp;amp; Trop Med, Med Stat Unit, London WC1E 7HT, England&lt;/auth-address&gt;&lt;titles&gt;&lt;title&gt;Explaining heterogeneity in meta-analysis: A comparison of methods&lt;/title&gt;&lt;secondary-title&gt;Statistics in Medicine&lt;/secondary-title&gt;&lt;alt-title&gt;Stat Med&lt;/alt-title&gt;&lt;/titles&gt;&lt;periodical&gt;&lt;full-title&gt;Statistics in Medicine&lt;/full-title&gt;&lt;abbr-1&gt;Stat Med&lt;/abbr-1&gt;&lt;/periodical&gt;&lt;alt-periodical&gt;&lt;full-title&gt;Statistics in Medicine&lt;/full-title&gt;&lt;abbr-1&gt;Stat Med&lt;/abbr-1&gt;&lt;/alt-periodical&gt;&lt;pages&gt;2693-2708&lt;/pages&gt;&lt;volume&gt;18&lt;/volume&gt;&lt;number&gt;20&lt;/number&gt;&lt;keywords&gt;&lt;keyword&gt;clinical-trials&lt;/keyword&gt;&lt;keyword&gt;metaanalysis&lt;/keyword&gt;&lt;keyword&gt;risk&lt;/keyword&gt;&lt;keyword&gt;likelihood&lt;/keyword&gt;&lt;keyword&gt;variables&lt;/keyword&gt;&lt;keyword&gt;inference&lt;/keyword&gt;&lt;keyword&gt;models&lt;/keyword&gt;&lt;/keywords&gt;&lt;dates&gt;&lt;year&gt;1999&lt;/year&gt;&lt;pub-dates&gt;&lt;date&gt;Oct 30&lt;/date&gt;&lt;/pub-dates&gt;&lt;/dates&gt;&lt;isbn&gt;0277-6715&lt;/isbn&gt;&lt;accession-num&gt;WOS:000083187500003&lt;/accession-num&gt;&lt;urls&gt;&lt;related-urls&gt;&lt;url&gt;&amp;lt;Go to ISI&amp;gt;://WOS:000083187500003&lt;/url&gt;&lt;/related-urls&gt;&lt;/urls&gt;&lt;electronic-resource-num&gt;Doi 10.1002/(Sici)1097-0258(19991030)18:20&amp;lt;2693::Aid-Sim235&amp;gt;3.0.Co;2-V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Thompson &amp; Sharp, 1999</w:t>
      </w:r>
      <w:r w:rsidR="00192939" w:rsidRPr="00B7367D">
        <w:rPr>
          <w:lang w:eastAsia="x-none"/>
        </w:rPr>
        <w:fldChar w:fldCharType="end"/>
      </w:r>
      <w:r w:rsidR="00A76372" w:rsidRPr="00DE538A">
        <w:rPr>
          <w:lang w:eastAsia="x-none"/>
        </w:rPr>
        <w:t>)</w:t>
      </w:r>
      <w:r w:rsidR="00D97BEB" w:rsidRPr="00B7367D">
        <w:rPr>
          <w:lang w:eastAsia="x-none"/>
        </w:rPr>
        <w:t xml:space="preserve">: </w:t>
      </w:r>
    </w:p>
    <w:p w14:paraId="3BC2F3ED" w14:textId="77BFC533" w:rsidR="00005D04" w:rsidRPr="00B7367D" w:rsidRDefault="00A357CF" w:rsidP="007D1219">
      <w:pPr>
        <w:pStyle w:val="BodyText"/>
        <w:spacing w:line="480" w:lineRule="auto"/>
        <w:rPr>
          <w:rFonts w:ascii="Times New Roman" w:hAnsi="Times New Roman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s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ϵ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  (9)</m:t>
          </m:r>
        </m:oMath>
      </m:oMathPara>
    </w:p>
    <w:p w14:paraId="4114A4A3" w14:textId="77777777" w:rsidR="00005D04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ϵ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ϕ),</m:t>
          </m:r>
        </m:oMath>
      </m:oMathPara>
    </w:p>
    <w:p w14:paraId="347A6E38" w14:textId="670EB066" w:rsidR="0090672A" w:rsidRPr="008C23E8" w:rsidRDefault="00FC7D1A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t>w</w:t>
      </w:r>
      <w:r w:rsidR="00005D04" w:rsidRPr="00B7367D">
        <w:rPr>
          <w:lang w:eastAsia="x-none"/>
        </w:rPr>
        <w:t xml:space="preserve">here </w:t>
      </w:r>
      <w:proofErr w:type="spellStart"/>
      <w:r w:rsidR="002F33EC" w:rsidRPr="00E71EB4">
        <w:rPr>
          <w:i/>
          <w:iCs/>
          <w:lang w:eastAsia="x-none"/>
        </w:rPr>
        <w:t>y</w:t>
      </w:r>
      <w:r w:rsidR="002F33EC" w:rsidRPr="00BE33C2">
        <w:rPr>
          <w:i/>
          <w:iCs/>
          <w:vertAlign w:val="subscript"/>
          <w:lang w:eastAsia="x-none"/>
        </w:rPr>
        <w:t>i</w:t>
      </w:r>
      <w:proofErr w:type="spellEnd"/>
      <w:r w:rsidRPr="00D802CB">
        <w:rPr>
          <w:lang w:eastAsia="x-none"/>
        </w:rPr>
        <w:t xml:space="preserve"> is the </w:t>
      </w:r>
      <w:proofErr w:type="spellStart"/>
      <w:r w:rsidR="00DA7BF6" w:rsidRPr="00D802CB">
        <w:rPr>
          <w:i/>
          <w:iCs/>
          <w:lang w:eastAsia="x-none"/>
        </w:rPr>
        <w:t>i</w:t>
      </w:r>
      <w:r w:rsidR="00DA7BF6" w:rsidRPr="00D802CB">
        <w:rPr>
          <w:lang w:eastAsia="x-none"/>
        </w:rPr>
        <w:t>th</w:t>
      </w:r>
      <w:proofErr w:type="spellEnd"/>
      <w:r w:rsidR="00DA7BF6" w:rsidRPr="00D802CB">
        <w:rPr>
          <w:lang w:eastAsia="x-none"/>
        </w:rPr>
        <w:t xml:space="preserve"> effect size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ϵ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A7BF6" w:rsidRPr="00DE538A">
        <w:rPr>
          <w:lang w:eastAsia="x-none"/>
        </w:rPr>
        <w:t xml:space="preserve"> is the residual</w:t>
      </w:r>
      <w:r w:rsidR="003D465D" w:rsidRPr="00B7367D">
        <w:rPr>
          <w:lang w:eastAsia="x-none"/>
        </w:rPr>
        <w:t xml:space="preserve">s, normally </w:t>
      </w:r>
      <w:r w:rsidR="0001780D" w:rsidRPr="00B7367D">
        <w:rPr>
          <w:lang w:eastAsia="x-none"/>
        </w:rPr>
        <w:t>distributed</w:t>
      </w:r>
      <w:r w:rsidR="003D465D" w:rsidRPr="00B7367D">
        <w:rPr>
          <w:lang w:eastAsia="x-none"/>
        </w:rPr>
        <w:t xml:space="preserve"> </w:t>
      </w:r>
      <w:r w:rsidR="009B3304" w:rsidRPr="00B7367D">
        <w:rPr>
          <w:lang w:eastAsia="x-none"/>
        </w:rPr>
        <w:t xml:space="preserve">with </w:t>
      </w:r>
      <w:r w:rsidR="001D0CED" w:rsidRPr="00E71EB4">
        <w:rPr>
          <w:lang w:eastAsia="x-none"/>
        </w:rPr>
        <w:t>a</w:t>
      </w:r>
      <w:r w:rsidR="009B3304" w:rsidRPr="00BE33C2">
        <w:rPr>
          <w:lang w:eastAsia="x-none"/>
        </w:rPr>
        <w:t xml:space="preserve"> variance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ϕ</m:t>
        </m:r>
      </m:oMath>
      <w:r w:rsidR="009B3304" w:rsidRPr="00B7367D">
        <w:t>, which is sampling variance (</w:t>
      </w:r>
      <w:r w:rsidR="009B3304" w:rsidRPr="00B7367D">
        <w:rPr>
          <w:i/>
          <w:iCs/>
        </w:rPr>
        <w:t>v</w:t>
      </w:r>
      <w:r w:rsidR="009B3304" w:rsidRPr="00B7367D">
        <w:t xml:space="preserve">) and </w:t>
      </w:r>
      <w:r w:rsidR="002269F4" w:rsidRPr="00B7367D">
        <w:t xml:space="preserve">the multiplicative parameter </w:t>
      </w:r>
      <w:r w:rsidR="00326C14" w:rsidRPr="00E71EB4">
        <w:t>(</w:t>
      </w:r>
      <w:bookmarkStart w:id="4" w:name="OLE_LINK3"/>
      <w:bookmarkStart w:id="5" w:name="OLE_LINK4"/>
      <m:oMath>
        <m:r>
          <w:rPr>
            <w:rFonts w:ascii="Cambria Math" w:hAnsi="Cambria Math"/>
          </w:rPr>
          <m:t>ϕ</m:t>
        </m:r>
      </m:oMath>
      <w:bookmarkEnd w:id="4"/>
      <w:bookmarkEnd w:id="5"/>
      <w:r w:rsidR="00326C14" w:rsidRPr="00D802CB">
        <w:t xml:space="preserve">) </w:t>
      </w:r>
      <w:r w:rsidR="002269F4" w:rsidRPr="00D802CB">
        <w:t>estimated in the weighted regression</w:t>
      </w:r>
      <w:r w:rsidR="00FD382C" w:rsidRPr="00681573">
        <w:t xml:space="preserve"> (</w:t>
      </w:r>
      <w:r w:rsidR="005C2505" w:rsidRPr="00527752">
        <w:t>in a meta-regression</w:t>
      </w:r>
      <w:r w:rsidR="001D1125" w:rsidRPr="000D3618">
        <w:t>,</w:t>
      </w:r>
      <w:r w:rsidR="005C2505" w:rsidRPr="00E0223D">
        <w:t xml:space="preserve"> </w:t>
      </w:r>
      <m:oMath>
        <m:r>
          <w:rPr>
            <w:rFonts w:ascii="Cambria Math" w:hAnsi="Cambria Math"/>
          </w:rPr>
          <m:t>ϕ</m:t>
        </m:r>
      </m:oMath>
      <w:r w:rsidR="001D1125" w:rsidRPr="00E0223D">
        <w:t xml:space="preserve"> </w:t>
      </w:r>
      <w:r w:rsidR="005C2505" w:rsidRPr="00C302C7">
        <w:t>i</w:t>
      </w:r>
      <w:r w:rsidR="00CF7D29" w:rsidRPr="0022361B">
        <w:t>s set to be</w:t>
      </w:r>
      <w:r w:rsidR="005C2505" w:rsidRPr="00FC0B5D">
        <w:t xml:space="preserve"> 1</w:t>
      </w:r>
      <w:r w:rsidR="004F0F27" w:rsidRPr="00FC0B5D">
        <w:t xml:space="preserve">, which </w:t>
      </w:r>
      <w:r w:rsidR="00CF7D29" w:rsidRPr="00FC0B5D">
        <w:t>assumes</w:t>
      </w:r>
      <w:r w:rsidR="000818B1" w:rsidRPr="00F303F7">
        <w:t xml:space="preserve"> that </w:t>
      </w:r>
      <w:r w:rsidR="000818B1" w:rsidRPr="00F303F7">
        <w:rPr>
          <w:i/>
          <w:iCs/>
        </w:rPr>
        <w:t>v</w:t>
      </w:r>
      <w:r w:rsidR="000818B1" w:rsidRPr="00152C8C">
        <w:rPr>
          <w:i/>
          <w:iCs/>
          <w:vertAlign w:val="subscript"/>
        </w:rPr>
        <w:t>i</w:t>
      </w:r>
      <w:r w:rsidR="004F0F27" w:rsidRPr="00152C8C">
        <w:rPr>
          <w:i/>
          <w:iCs/>
        </w:rPr>
        <w:t xml:space="preserve"> </w:t>
      </w:r>
      <w:r w:rsidR="004F0F27" w:rsidRPr="000B1462">
        <w:t>is the exact sampling variance</w:t>
      </w:r>
      <w:r w:rsidR="00A15F63" w:rsidRPr="000B1462">
        <w:t>;</w:t>
      </w:r>
      <w:r w:rsidR="001D1125" w:rsidRPr="000B1462">
        <w:t xml:space="preserve"> see the next equation</w:t>
      </w:r>
      <w:r w:rsidR="00805307" w:rsidRPr="000B1462">
        <w:t xml:space="preserve"> and also cf. Equation 7</w:t>
      </w:r>
      <w:r w:rsidR="00FD382C" w:rsidRPr="000B1462">
        <w:t>)</w:t>
      </w:r>
      <w:r w:rsidR="00436AD1" w:rsidRPr="000B1462">
        <w:rPr>
          <w:lang w:eastAsia="x-none"/>
        </w:rPr>
        <w:t xml:space="preserve">. </w:t>
      </w:r>
      <w:r w:rsidR="00660980" w:rsidRPr="007A344E">
        <w:rPr>
          <w:lang w:eastAsia="x-none"/>
        </w:rPr>
        <w:t>Notably</w:t>
      </w:r>
      <w:r w:rsidR="00436AD1" w:rsidRPr="007A344E">
        <w:rPr>
          <w:lang w:eastAsia="x-none"/>
        </w:rPr>
        <w:t xml:space="preserve">, Equation </w:t>
      </w:r>
      <w:r w:rsidR="003E7314" w:rsidRPr="007A344E">
        <w:rPr>
          <w:lang w:eastAsia="x-none"/>
        </w:rPr>
        <w:t>8</w:t>
      </w:r>
      <w:r w:rsidR="00436AD1" w:rsidRPr="007A344E">
        <w:rPr>
          <w:lang w:eastAsia="x-none"/>
        </w:rPr>
        <w:t>’s</w:t>
      </w:r>
      <w:r w:rsidR="002F33EC" w:rsidRPr="007A344E">
        <w:rPr>
          <w:lang w:eastAsia="x-none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36AD1" w:rsidRPr="00DE538A">
        <w:rPr>
          <w:lang w:eastAsia="x-none"/>
        </w:rPr>
        <w:t xml:space="preserve"> is identical to </w:t>
      </w:r>
      <w:r w:rsidR="003D465D" w:rsidRPr="00B7367D">
        <w:rPr>
          <w:lang w:eastAsia="x-none"/>
        </w:rPr>
        <w:t xml:space="preserve">Equation </w:t>
      </w:r>
      <w:r w:rsidR="003E7314" w:rsidRPr="00B7367D">
        <w:rPr>
          <w:lang w:eastAsia="x-none"/>
        </w:rPr>
        <w:t>9</w:t>
      </w:r>
      <w:r w:rsidR="003D465D" w:rsidRPr="00B7367D">
        <w:rPr>
          <w:lang w:eastAsia="x-none"/>
        </w:rPr>
        <w:t>’s</w:t>
      </w:r>
      <w:r w:rsidR="002F33EC" w:rsidRPr="00B7367D">
        <w:rPr>
          <w:lang w:eastAsia="x-none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D7BD8" w:rsidRPr="00DE538A">
        <w:t xml:space="preserve"> and also </w:t>
      </w:r>
      <w:r w:rsidR="001D7BD8" w:rsidRPr="00B7367D">
        <w:rPr>
          <w:lang w:eastAsia="x-none"/>
        </w:rPr>
        <w:t xml:space="preserve">Equation 8’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1D7BD8" w:rsidRPr="00DE538A">
        <w:rPr>
          <w:lang w:eastAsia="x-none"/>
        </w:rPr>
        <w:t xml:space="preserve"> </w:t>
      </w:r>
      <w:r w:rsidR="001D7BD8" w:rsidRPr="00B7367D">
        <w:rPr>
          <w:lang w:eastAsia="x-none"/>
        </w:rPr>
        <w:t xml:space="preserve">is identical to Equation 9’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1D7BD8" w:rsidRPr="00DE538A">
        <w:t xml:space="preserve"> </w:t>
      </w:r>
      <w:r w:rsidR="003D465D" w:rsidRPr="00B7367D">
        <w:rPr>
          <w:lang w:eastAsia="x-none"/>
        </w:rPr>
        <w:t>(</w:t>
      </w:r>
      <w:r w:rsidR="003D58ED" w:rsidRPr="00B7367D">
        <w:rPr>
          <w:lang w:eastAsia="x-none"/>
        </w:rPr>
        <w:t>we demonstrate</w:t>
      </w:r>
      <w:r w:rsidR="002C77F9" w:rsidRPr="00B7367D">
        <w:rPr>
          <w:lang w:eastAsia="x-none"/>
        </w:rPr>
        <w:t xml:space="preserve"> this</w:t>
      </w:r>
      <w:r w:rsidR="003D58ED" w:rsidRPr="00B7367D">
        <w:rPr>
          <w:lang w:eastAsia="x-none"/>
        </w:rPr>
        <w:t xml:space="preserve"> in Supplementary Information</w:t>
      </w:r>
      <w:r w:rsidR="000A02BF" w:rsidRPr="00E71EB4">
        <w:rPr>
          <w:lang w:eastAsia="x-none"/>
        </w:rPr>
        <w:t>, Appendix S2</w:t>
      </w:r>
      <w:r w:rsidR="003D465D" w:rsidRPr="00BE33C2">
        <w:rPr>
          <w:lang w:eastAsia="x-none"/>
        </w:rPr>
        <w:t xml:space="preserve">). </w:t>
      </w:r>
      <w:r w:rsidR="002C77F9" w:rsidRPr="00DE538A">
        <w:rPr>
          <w:lang w:eastAsia="x-none"/>
        </w:rPr>
        <w:t>Therefore,</w:t>
      </w:r>
      <w:r w:rsidR="00082A3E" w:rsidRPr="00B7367D">
        <w:rPr>
          <w:lang w:eastAsia="x-none"/>
        </w:rPr>
        <w:t xml:space="preserve"> we can </w:t>
      </w:r>
      <w:r w:rsidR="00A17C7F" w:rsidRPr="00B7367D">
        <w:rPr>
          <w:lang w:eastAsia="x-none"/>
        </w:rPr>
        <w:t xml:space="preserve">now </w:t>
      </w:r>
      <w:r w:rsidR="00082A3E" w:rsidRPr="00B7367D">
        <w:rPr>
          <w:lang w:eastAsia="x-none"/>
        </w:rPr>
        <w:t>look at the</w:t>
      </w:r>
      <w:r w:rsidR="00A95A22" w:rsidRPr="00E71EB4">
        <w:rPr>
          <w:lang w:eastAsia="x-none"/>
        </w:rPr>
        <w:t xml:space="preserve"> </w:t>
      </w:r>
      <w:r w:rsidR="00D62B1D" w:rsidRPr="00BE33C2">
        <w:rPr>
          <w:lang w:eastAsia="x-none"/>
        </w:rPr>
        <w:t xml:space="preserve">statistical </w:t>
      </w:r>
      <w:r w:rsidR="00A95A22" w:rsidRPr="00D802CB">
        <w:rPr>
          <w:lang w:eastAsia="x-none"/>
        </w:rPr>
        <w:t xml:space="preserve">significance of the slope of </w:t>
      </w:r>
      <w:r w:rsidR="00082A3E" w:rsidRPr="00D802CB">
        <w:rPr>
          <w:lang w:eastAsia="x-none"/>
        </w:rPr>
        <w:t>SE</w:t>
      </w:r>
      <w:r w:rsidR="00A95A22" w:rsidRPr="00681573">
        <w:rPr>
          <w:lang w:eastAsia="x-none"/>
        </w:rPr>
        <w:t xml:space="preserve"> (</w:t>
      </w:r>
      <w:r w:rsidR="00DA1655" w:rsidRPr="00527752">
        <w:rPr>
          <w:i/>
          <w:iCs/>
          <w:lang w:eastAsia="x-none"/>
        </w:rPr>
        <w:t>se</w:t>
      </w:r>
      <w:r w:rsidR="00DA1655" w:rsidRPr="000D3618">
        <w:rPr>
          <w:i/>
          <w:iCs/>
          <w:vertAlign w:val="subscript"/>
          <w:lang w:eastAsia="x-none"/>
        </w:rPr>
        <w:t>i</w:t>
      </w:r>
      <w:r w:rsidR="00DA1655" w:rsidRPr="00E0223D">
        <w:rPr>
          <w:vertAlign w:val="subscript"/>
          <w:lang w:eastAsia="x-none"/>
        </w:rPr>
        <w:t xml:space="preserve"> </w:t>
      </w:r>
      <w:r w:rsidR="00DA1655" w:rsidRPr="00E0223D">
        <w:rPr>
          <w:lang w:eastAsia="x-none"/>
        </w:rPr>
        <w:t xml:space="preserve">in </w:t>
      </w:r>
      <w:r w:rsidR="00A95A22" w:rsidRPr="00E0223D">
        <w:rPr>
          <w:lang w:eastAsia="x-none"/>
        </w:rPr>
        <w:t xml:space="preserve">Equation </w:t>
      </w:r>
      <w:r w:rsidR="003E7314" w:rsidRPr="00C302C7">
        <w:rPr>
          <w:lang w:eastAsia="x-none"/>
        </w:rPr>
        <w:t>9</w:t>
      </w:r>
      <w:r w:rsidR="00A95A22" w:rsidRPr="0022361B">
        <w:rPr>
          <w:lang w:eastAsia="x-none"/>
        </w:rPr>
        <w:t>), whose magnitude indicate</w:t>
      </w:r>
      <w:r w:rsidR="00EB5B60" w:rsidRPr="00FC0B5D">
        <w:rPr>
          <w:lang w:eastAsia="x-none"/>
        </w:rPr>
        <w:t>s</w:t>
      </w:r>
      <w:r w:rsidR="00A95A22" w:rsidRPr="00FC0B5D">
        <w:rPr>
          <w:lang w:eastAsia="x-none"/>
        </w:rPr>
        <w:t xml:space="preserve"> the </w:t>
      </w:r>
      <w:r w:rsidR="00945740" w:rsidRPr="00FC0B5D">
        <w:rPr>
          <w:lang w:eastAsia="x-none"/>
        </w:rPr>
        <w:t>severity</w:t>
      </w:r>
      <w:r w:rsidR="00A95A22" w:rsidRPr="00F303F7">
        <w:rPr>
          <w:lang w:eastAsia="x-none"/>
        </w:rPr>
        <w:t xml:space="preserve"> of </w:t>
      </w:r>
      <w:r w:rsidR="00E96169" w:rsidRPr="000B1462">
        <w:rPr>
          <w:lang w:eastAsia="x-none"/>
        </w:rPr>
        <w:t>asymmetry</w:t>
      </w:r>
      <w:r w:rsidR="00EB5B60" w:rsidRPr="000B1462">
        <w:rPr>
          <w:lang w:eastAsia="x-none"/>
        </w:rPr>
        <w:t>,</w:t>
      </w:r>
      <w:r w:rsidR="00A95A22" w:rsidRPr="000B1462">
        <w:rPr>
          <w:lang w:eastAsia="x-none"/>
        </w:rPr>
        <w:t xml:space="preserve"> and </w:t>
      </w:r>
      <w:r w:rsidR="00A47563" w:rsidRPr="000B1462">
        <w:rPr>
          <w:lang w:eastAsia="x-none"/>
        </w:rPr>
        <w:t xml:space="preserve">we are </w:t>
      </w:r>
      <w:r w:rsidR="00A95A22" w:rsidRPr="000B1462">
        <w:rPr>
          <w:lang w:eastAsia="x-none"/>
        </w:rPr>
        <w:t xml:space="preserve">also </w:t>
      </w:r>
      <w:r w:rsidR="00E96169" w:rsidRPr="007A344E">
        <w:rPr>
          <w:lang w:eastAsia="x-none"/>
        </w:rPr>
        <w:t xml:space="preserve">able to </w:t>
      </w:r>
      <w:r w:rsidR="003D58ED" w:rsidRPr="007A344E">
        <w:rPr>
          <w:lang w:eastAsia="x-none"/>
        </w:rPr>
        <w:t>put a regression line through a funnel plot (Fig</w:t>
      </w:r>
      <w:r w:rsidR="002C77F9" w:rsidRPr="007A344E">
        <w:rPr>
          <w:lang w:eastAsia="x-none"/>
        </w:rPr>
        <w:t>ure</w:t>
      </w:r>
      <w:r w:rsidR="003D58ED" w:rsidRPr="007A344E">
        <w:rPr>
          <w:lang w:eastAsia="x-none"/>
        </w:rPr>
        <w:t xml:space="preserve"> 4</w:t>
      </w:r>
      <w:r w:rsidR="002C77F9" w:rsidRPr="007A344E">
        <w:rPr>
          <w:lang w:eastAsia="x-none"/>
        </w:rPr>
        <w:t>b</w:t>
      </w:r>
      <w:r w:rsidR="003D58ED" w:rsidRPr="008C23E8">
        <w:rPr>
          <w:lang w:eastAsia="x-none"/>
        </w:rPr>
        <w:t xml:space="preserve">). </w:t>
      </w:r>
    </w:p>
    <w:p w14:paraId="348318C4" w14:textId="2601145E" w:rsidR="006E7D21" w:rsidRPr="00681573" w:rsidRDefault="00DE3B91" w:rsidP="007D1219">
      <w:pPr>
        <w:spacing w:line="480" w:lineRule="auto"/>
        <w:ind w:firstLine="720"/>
        <w:rPr>
          <w:lang w:eastAsia="x-none"/>
        </w:rPr>
      </w:pPr>
      <w:r w:rsidRPr="008C23E8">
        <w:rPr>
          <w:lang w:eastAsia="x-none"/>
        </w:rPr>
        <w:t xml:space="preserve">Given that Equation </w:t>
      </w:r>
      <w:r w:rsidR="00032C82" w:rsidRPr="008C23E8">
        <w:rPr>
          <w:lang w:eastAsia="x-none"/>
        </w:rPr>
        <w:t>9</w:t>
      </w:r>
      <w:r w:rsidRPr="008C23E8">
        <w:rPr>
          <w:lang w:eastAsia="x-none"/>
        </w:rPr>
        <w:t xml:space="preserve"> is very similar to </w:t>
      </w:r>
      <w:r w:rsidR="00387F98" w:rsidRPr="008C23E8">
        <w:rPr>
          <w:lang w:eastAsia="x-none"/>
        </w:rPr>
        <w:t>a meta-regression</w:t>
      </w:r>
      <w:r w:rsidR="00A55CEA" w:rsidRPr="008C23E8">
        <w:rPr>
          <w:lang w:eastAsia="x-none"/>
        </w:rPr>
        <w:t xml:space="preserve">, </w:t>
      </w:r>
      <w:r w:rsidR="00CF2AE0" w:rsidRPr="008C23E8">
        <w:rPr>
          <w:lang w:eastAsia="x-none"/>
        </w:rPr>
        <w:t>later versions of Egger</w:t>
      </w:r>
      <w:r w:rsidR="002F3B58" w:rsidRPr="008C23E8">
        <w:rPr>
          <w:lang w:eastAsia="x-none"/>
        </w:rPr>
        <w:t>’s</w:t>
      </w:r>
      <w:r w:rsidR="00CF2AE0" w:rsidRPr="008C23E8">
        <w:rPr>
          <w:lang w:eastAsia="x-none"/>
        </w:rPr>
        <w:t xml:space="preserve"> regression variants </w:t>
      </w:r>
      <w:r w:rsidR="00A17C7F" w:rsidRPr="008C23E8">
        <w:rPr>
          <w:lang w:eastAsia="x-none"/>
        </w:rPr>
        <w:t>have take</w:t>
      </w:r>
      <w:r w:rsidR="00EB7F77" w:rsidRPr="008C23E8">
        <w:rPr>
          <w:lang w:eastAsia="x-none"/>
        </w:rPr>
        <w:t>n</w:t>
      </w:r>
      <w:r w:rsidR="00A17C7F" w:rsidRPr="008C23E8">
        <w:rPr>
          <w:lang w:eastAsia="x-none"/>
        </w:rPr>
        <w:t xml:space="preserve"> </w:t>
      </w:r>
      <w:r w:rsidR="001075DE" w:rsidRPr="008C23E8">
        <w:rPr>
          <w:lang w:eastAsia="x-none"/>
        </w:rPr>
        <w:t>the same form as a meta-regression</w:t>
      </w:r>
      <w:r w:rsidR="0019798F" w:rsidRPr="008C23E8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+PEF1dGhvcj5Nb3Jlbm88L0F1dGhvcj48WWVhcj4yMDA5PC9ZZWFyPjxS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</w:fldData>
        </w:fldChar>
      </w:r>
      <w:r w:rsidR="00192939" w:rsidRPr="008C23E8">
        <w:rPr>
          <w:lang w:eastAsia="x-none"/>
        </w:rPr>
        <w:instrText xml:space="preserve"> ADDIN EN.CITE </w:instrText>
      </w:r>
      <w:r w:rsidR="00192939" w:rsidRPr="008C23E8">
        <w:rPr>
          <w:lang w:eastAsia="x-none"/>
        </w:rPr>
        <w:fldChar w:fldCharType="begin">
          <w:fldData xml:space="preserve">PEVuZE5vdGU+PENpdGU+PEF1dGhvcj5Nb3Jlbm88L0F1dGhvcj48WWVhcj4yMDA5PC9ZZWFyPjxS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</w:fldData>
        </w:fldChar>
      </w:r>
      <w:r w:rsidR="00192939" w:rsidRPr="008C23E8">
        <w:rPr>
          <w:lang w:eastAsia="x-none"/>
        </w:rPr>
        <w:instrText xml:space="preserve"> ADDIN EN.CITE.DATA </w:instrText>
      </w:r>
      <w:r w:rsidR="00192939" w:rsidRPr="008C23E8">
        <w:rPr>
          <w:lang w:eastAsia="x-none"/>
        </w:rPr>
      </w:r>
      <w:r w:rsidR="00192939" w:rsidRPr="008C23E8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oreno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09</w:t>
      </w:r>
      <w:r w:rsidR="00192939" w:rsidRPr="00B7367D">
        <w:rPr>
          <w:lang w:eastAsia="x-none"/>
        </w:rPr>
        <w:fldChar w:fldCharType="end"/>
      </w:r>
      <w:r w:rsidR="0019798F" w:rsidRPr="00DE538A">
        <w:rPr>
          <w:lang w:eastAsia="x-none"/>
        </w:rPr>
        <w:t>)</w:t>
      </w:r>
      <w:r w:rsidR="001075DE" w:rsidRPr="00B7367D">
        <w:rPr>
          <w:lang w:eastAsia="x-none"/>
        </w:rPr>
        <w:t xml:space="preserve">, for </w:t>
      </w:r>
      <w:r w:rsidR="007A36F7" w:rsidRPr="00D802CB">
        <w:rPr>
          <w:lang w:eastAsia="x-none"/>
        </w:rPr>
        <w:t>example</w:t>
      </w:r>
      <w:r w:rsidR="001075DE" w:rsidRPr="00D802CB">
        <w:rPr>
          <w:lang w:eastAsia="x-none"/>
        </w:rPr>
        <w:t xml:space="preserve">: </w:t>
      </w:r>
    </w:p>
    <w:p w14:paraId="6F467EAC" w14:textId="01886C87" w:rsidR="00F93C7F" w:rsidRPr="00B7367D" w:rsidRDefault="00A357CF" w:rsidP="007D1219">
      <w:pPr>
        <w:pStyle w:val="BodyText"/>
        <w:spacing w:line="480" w:lineRule="auto"/>
        <w:rPr>
          <w:rFonts w:ascii="Times New Roman" w:hAnsi="Times New Roman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s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  (10)</m:t>
          </m:r>
        </m:oMath>
      </m:oMathPara>
    </w:p>
    <w:p w14:paraId="7E767036" w14:textId="156AE77A" w:rsidR="00F93C7F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Sup>
            <m:sSubSupPr>
              <m:ctrlPr>
                <w:rPr>
                  <w:rFonts w:ascii="Cambria Math" w:hAnsi="Cambria Math" w:cs="Times New Roman"/>
                  <w:lang w:val="en-AU"/>
                </w:rPr>
              </m:ctrlPr>
            </m:sSubSupPr>
            <m:e>
              <m:r>
                <w:rPr>
                  <w:rFonts w:ascii="Cambria Math" w:hAnsi="Cambria Math" w:cs="Times New Roman"/>
                  <w:lang w:val="en-AU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s</m:t>
              </m:r>
            </m:sub>
            <m:sup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p>
          </m:sSubSup>
          <m:r>
            <w:rPr>
              <w:rFonts w:ascii="Cambria Math" w:hAnsi="Cambria Math" w:cs="Times New Roman"/>
              <w:lang w:val="en-AU"/>
            </w:rPr>
            <m:t>)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),</m:t>
          </m:r>
        </m:oMath>
      </m:oMathPara>
    </w:p>
    <w:p w14:paraId="565C0699" w14:textId="095D558B" w:rsidR="003D2636" w:rsidRPr="00B7367D" w:rsidRDefault="00E248BA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t>which</w:t>
      </w:r>
      <w:r w:rsidR="00F93C7F" w:rsidRPr="00B7367D">
        <w:rPr>
          <w:lang w:eastAsia="x-none"/>
        </w:rPr>
        <w:t xml:space="preserve"> </w:t>
      </w:r>
      <w:r w:rsidRPr="00E71EB4">
        <w:rPr>
          <w:lang w:eastAsia="x-none"/>
        </w:rPr>
        <w:t>is</w:t>
      </w:r>
      <w:r w:rsidR="000947A4" w:rsidRPr="00BE33C2">
        <w:rPr>
          <w:lang w:eastAsia="x-none"/>
        </w:rPr>
        <w:t xml:space="preserve"> the same as </w:t>
      </w:r>
      <w:r w:rsidR="00B250F8" w:rsidRPr="00D802CB">
        <w:rPr>
          <w:lang w:eastAsia="x-none"/>
        </w:rPr>
        <w:t>Equation</w:t>
      </w:r>
      <w:r w:rsidR="00C2009E" w:rsidRPr="00D802CB">
        <w:rPr>
          <w:lang w:eastAsia="x-none"/>
        </w:rPr>
        <w:t>s 7</w:t>
      </w:r>
      <w:r w:rsidR="004065C4" w:rsidRPr="00D802CB">
        <w:rPr>
          <w:lang w:eastAsia="x-none"/>
        </w:rPr>
        <w:t xml:space="preserve"> </w:t>
      </w:r>
      <w:r w:rsidRPr="00681573">
        <w:rPr>
          <w:lang w:eastAsia="x-none"/>
        </w:rPr>
        <w:t xml:space="preserve">(the </w:t>
      </w:r>
      <w:r w:rsidRPr="00527752">
        <w:rPr>
          <w:lang w:eastAsia="x-none"/>
        </w:rPr>
        <w:t>random-effects model)</w:t>
      </w:r>
      <w:r w:rsidR="000947A4" w:rsidRPr="000D3618">
        <w:rPr>
          <w:lang w:eastAsia="x-none"/>
        </w:rPr>
        <w:t xml:space="preserve"> plus </w:t>
      </w:r>
      <w:r w:rsidR="005A4FD2" w:rsidRPr="00E0223D">
        <w:rPr>
          <w:lang w:eastAsia="x-none"/>
        </w:rPr>
        <w:t>the slope of SE 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5A4FD2" w:rsidRPr="00DE538A">
        <w:rPr>
          <w:lang w:eastAsia="x-none"/>
        </w:rPr>
        <w:t>)</w:t>
      </w:r>
      <w:r w:rsidR="00782FB4" w:rsidRPr="00B7367D">
        <w:rPr>
          <w:lang w:eastAsia="x-none"/>
        </w:rPr>
        <w:t xml:space="preserve"> (</w:t>
      </w:r>
      <w:r w:rsidR="00BF0D89" w:rsidRPr="00B7367D">
        <w:rPr>
          <w:lang w:eastAsia="x-none"/>
        </w:rPr>
        <w:t xml:space="preserve">note that different variants </w:t>
      </w:r>
      <w:r w:rsidR="004E2B49" w:rsidRPr="00B7367D">
        <w:rPr>
          <w:lang w:eastAsia="x-none"/>
        </w:rPr>
        <w:t>have</w:t>
      </w:r>
      <w:r w:rsidR="00FA0874" w:rsidRPr="00E71EB4">
        <w:rPr>
          <w:lang w:eastAsia="x-none"/>
        </w:rPr>
        <w:t xml:space="preserve"> precision, variance o the inverse of variance</w:t>
      </w:r>
      <w:r w:rsidR="004E2B49" w:rsidRPr="00BE33C2">
        <w:rPr>
          <w:lang w:eastAsia="x-none"/>
        </w:rPr>
        <w:t xml:space="preserve"> </w:t>
      </w:r>
      <w:r w:rsidR="00FA0874" w:rsidRPr="00D802CB">
        <w:rPr>
          <w:lang w:eastAsia="x-none"/>
        </w:rPr>
        <w:t xml:space="preserve">instead of SE; </w:t>
      </w:r>
      <w:r w:rsidR="00192939" w:rsidRPr="00B7367D">
        <w:rPr>
          <w:lang w:eastAsia="x-none"/>
        </w:rPr>
        <w:fldChar w:fldCharType="begin">
          <w:fldData xml:space="preserve">PEVuZE5vdGU+PENpdGU+PEF1dGhvcj5Nb3Jlbm88L0F1dGhvcj48WWVhcj4yMDA5PC9ZZWFyPjxS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</w:fldData>
        </w:fldChar>
      </w:r>
      <w:r w:rsidR="00192939" w:rsidRPr="008C23E8">
        <w:rPr>
          <w:lang w:eastAsia="x-none"/>
        </w:rPr>
        <w:instrText xml:space="preserve"> ADDIN EN.CITE </w:instrText>
      </w:r>
      <w:r w:rsidR="00192939" w:rsidRPr="008C23E8">
        <w:rPr>
          <w:lang w:eastAsia="x-none"/>
        </w:rPr>
        <w:fldChar w:fldCharType="begin">
          <w:fldData xml:space="preserve">PEVuZE5vdGU+PENpdGU+PEF1dGhvcj5Nb3Jlbm88L0F1dGhvcj48WWVhcj4yMDA5PC9ZZWFyPjxS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</w:fldData>
        </w:fldChar>
      </w:r>
      <w:r w:rsidR="00192939" w:rsidRPr="008C23E8">
        <w:rPr>
          <w:lang w:eastAsia="x-none"/>
        </w:rPr>
        <w:instrText xml:space="preserve"> ADDIN EN.CITE.DATA </w:instrText>
      </w:r>
      <w:r w:rsidR="00192939" w:rsidRPr="008C23E8">
        <w:rPr>
          <w:lang w:eastAsia="x-none"/>
        </w:rPr>
      </w:r>
      <w:r w:rsidR="00192939" w:rsidRPr="008C23E8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oreno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09</w:t>
      </w:r>
      <w:r w:rsidR="00192939" w:rsidRPr="00B7367D">
        <w:rPr>
          <w:lang w:eastAsia="x-none"/>
        </w:rPr>
        <w:fldChar w:fldCharType="end"/>
      </w:r>
      <w:r w:rsidR="00782FB4" w:rsidRPr="00DE538A">
        <w:rPr>
          <w:lang w:eastAsia="x-none"/>
        </w:rPr>
        <w:t>)</w:t>
      </w:r>
      <w:r w:rsidR="00F73A8B" w:rsidRPr="00B7367D">
        <w:rPr>
          <w:lang w:eastAsia="x-none"/>
        </w:rPr>
        <w:t>.</w:t>
      </w:r>
    </w:p>
    <w:p w14:paraId="4097C0C6" w14:textId="02D3648F" w:rsidR="00C0439F" w:rsidRPr="00FC0B5D" w:rsidRDefault="003E37FB" w:rsidP="007D1219">
      <w:pPr>
        <w:spacing w:line="480" w:lineRule="auto"/>
        <w:ind w:firstLine="720"/>
        <w:rPr>
          <w:lang w:eastAsia="x-none"/>
        </w:rPr>
      </w:pPr>
      <w:r w:rsidRPr="00B7367D">
        <w:rPr>
          <w:lang w:eastAsia="x-none"/>
        </w:rPr>
        <w:lastRenderedPageBreak/>
        <w:t>According to simulation studies (</w:t>
      </w:r>
      <w:r w:rsidR="00192939" w:rsidRPr="00B7367D">
        <w:rPr>
          <w:lang w:eastAsia="x-none"/>
        </w:rPr>
        <w:fldChar w:fldCharType="begin">
          <w:fldData xml:space="preserve">PEVuZE5vdGU+PENpdGU+PEF1dGhvcj5Nb3Jlbm88L0F1dGhvcj48WWVhcj4yMDA5PC9ZZWFyPjxS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</w:fldData>
        </w:fldChar>
      </w:r>
      <w:r w:rsidR="00192939" w:rsidRPr="008C23E8">
        <w:rPr>
          <w:lang w:eastAsia="x-none"/>
        </w:rPr>
        <w:instrText xml:space="preserve"> ADDIN EN.CITE </w:instrText>
      </w:r>
      <w:r w:rsidR="00192939" w:rsidRPr="008C23E8">
        <w:rPr>
          <w:lang w:eastAsia="x-none"/>
        </w:rPr>
        <w:fldChar w:fldCharType="begin">
          <w:fldData xml:space="preserve">PEVuZE5vdGU+PENpdGU+PEF1dGhvcj5Nb3Jlbm88L0F1dGhvcj48WWVhcj4yMDA5PC9ZZWFyPjxS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</w:fldData>
        </w:fldChar>
      </w:r>
      <w:r w:rsidR="00192939" w:rsidRPr="008C23E8">
        <w:rPr>
          <w:lang w:eastAsia="x-none"/>
        </w:rPr>
        <w:instrText xml:space="preserve"> ADDIN EN.CITE.DATA </w:instrText>
      </w:r>
      <w:r w:rsidR="00192939" w:rsidRPr="008C23E8">
        <w:rPr>
          <w:lang w:eastAsia="x-none"/>
        </w:rPr>
      </w:r>
      <w:r w:rsidR="00192939" w:rsidRPr="008C23E8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acaskill, Walter &amp; Irwig, 2001; Sterne, Egger &amp; Smith, 2001; Moreno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09</w:t>
      </w:r>
      <w:r w:rsidR="00192939" w:rsidRPr="00B7367D">
        <w:rPr>
          <w:lang w:eastAsia="x-none"/>
        </w:rPr>
        <w:fldChar w:fldCharType="end"/>
      </w:r>
      <w:r w:rsidRPr="00DE538A">
        <w:rPr>
          <w:lang w:eastAsia="x-none"/>
        </w:rPr>
        <w:t>),</w:t>
      </w:r>
      <w:r w:rsidR="00775037" w:rsidRPr="00B7367D">
        <w:rPr>
          <w:lang w:eastAsia="x-none"/>
        </w:rPr>
        <w:t xml:space="preserve"> Egger’s regression and its </w:t>
      </w:r>
      <w:r w:rsidR="00E428E3" w:rsidRPr="00B7367D">
        <w:rPr>
          <w:lang w:eastAsia="x-none"/>
        </w:rPr>
        <w:t>variants</w:t>
      </w:r>
      <w:r w:rsidR="00775037" w:rsidRPr="00B7367D">
        <w:rPr>
          <w:lang w:eastAsia="x-none"/>
        </w:rPr>
        <w:t xml:space="preserve"> suffer from low power and poor performance when there are fe</w:t>
      </w:r>
      <w:r w:rsidR="00775037" w:rsidRPr="00D802CB">
        <w:rPr>
          <w:lang w:eastAsia="x-none"/>
        </w:rPr>
        <w:t xml:space="preserve">wer than 20 </w:t>
      </w:r>
      <w:r w:rsidR="00EB5B60" w:rsidRPr="00D802CB">
        <w:rPr>
          <w:lang w:eastAsia="x-none"/>
        </w:rPr>
        <w:t xml:space="preserve">effect sizes, </w:t>
      </w:r>
      <w:r w:rsidR="00775037" w:rsidRPr="00681573">
        <w:rPr>
          <w:lang w:eastAsia="x-none"/>
        </w:rPr>
        <w:t>or when the effect is large</w:t>
      </w:r>
      <w:r w:rsidRPr="00527752">
        <w:rPr>
          <w:lang w:eastAsia="x-none"/>
        </w:rPr>
        <w:t xml:space="preserve">. </w:t>
      </w:r>
      <w:r w:rsidR="00775037" w:rsidRPr="000D3618">
        <w:rPr>
          <w:lang w:eastAsia="x-none"/>
        </w:rPr>
        <w:t>However, meta-analys</w:t>
      </w:r>
      <w:r w:rsidR="00EB5B60" w:rsidRPr="0022361B">
        <w:rPr>
          <w:lang w:eastAsia="x-none"/>
        </w:rPr>
        <w:t>e</w:t>
      </w:r>
      <w:r w:rsidR="00775037" w:rsidRPr="00FC0B5D">
        <w:rPr>
          <w:lang w:eastAsia="x-none"/>
        </w:rPr>
        <w:t xml:space="preserve">s </w:t>
      </w:r>
      <w:r w:rsidR="0077771A" w:rsidRPr="00FC0B5D">
        <w:rPr>
          <w:lang w:eastAsia="x-none"/>
        </w:rPr>
        <w:t xml:space="preserve">in ecology and evolution </w:t>
      </w:r>
      <w:r w:rsidR="000C4835" w:rsidRPr="00FC0B5D">
        <w:rPr>
          <w:lang w:eastAsia="x-none"/>
        </w:rPr>
        <w:t>often</w:t>
      </w:r>
      <w:r w:rsidR="0077771A" w:rsidRPr="00F303F7">
        <w:rPr>
          <w:lang w:eastAsia="x-none"/>
        </w:rPr>
        <w:t xml:space="preserve"> include over 20 </w:t>
      </w:r>
      <w:r w:rsidR="00EB5B60" w:rsidRPr="00F303F7">
        <w:rPr>
          <w:lang w:eastAsia="x-none"/>
        </w:rPr>
        <w:t>effect sizes</w:t>
      </w:r>
      <w:r w:rsidR="00EB5B60" w:rsidRPr="00152C8C" w:rsidDel="00EB5B60">
        <w:rPr>
          <w:lang w:eastAsia="x-none"/>
        </w:rPr>
        <w:t xml:space="preserve"> </w:t>
      </w:r>
      <w:r w:rsidR="00B95C19" w:rsidRPr="00152C8C">
        <w:rPr>
          <w:lang w:eastAsia="x-none"/>
        </w:rPr>
        <w:t xml:space="preserve">and our overall effect </w:t>
      </w:r>
      <w:r w:rsidR="00EB5B60" w:rsidRPr="000B1462">
        <w:rPr>
          <w:lang w:eastAsia="x-none"/>
        </w:rPr>
        <w:t xml:space="preserve">is </w:t>
      </w:r>
      <w:r w:rsidR="00B95C19" w:rsidRPr="000B1462">
        <w:rPr>
          <w:lang w:eastAsia="x-none"/>
        </w:rPr>
        <w:t>usually small</w:t>
      </w:r>
      <w:r w:rsidRPr="000B1462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+PEF1dGhvcj5TZW5pb3I8L0F1dGhvcj48WWVhcj4yMDE2PC9ZZWFyPjxS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==
</w:fldData>
        </w:fldChar>
      </w:r>
      <w:r w:rsidR="00192939" w:rsidRPr="008C23E8">
        <w:rPr>
          <w:lang w:eastAsia="x-none"/>
        </w:rPr>
        <w:instrText xml:space="preserve"> ADDIN EN.CITE </w:instrText>
      </w:r>
      <w:r w:rsidR="00192939" w:rsidRPr="008C23E8">
        <w:rPr>
          <w:lang w:eastAsia="x-none"/>
        </w:rPr>
        <w:fldChar w:fldCharType="begin">
          <w:fldData xml:space="preserve">PEVuZE5vdGU+PENpdGU+PEF1dGhvcj5TZW5pb3I8L0F1dGhvcj48WWVhcj4yMDE2PC9ZZWFyPjxS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==
</w:fldData>
        </w:fldChar>
      </w:r>
      <w:r w:rsidR="00192939" w:rsidRPr="008C23E8">
        <w:rPr>
          <w:lang w:eastAsia="x-none"/>
        </w:rPr>
        <w:instrText xml:space="preserve"> ADDIN EN.CITE.DATA </w:instrText>
      </w:r>
      <w:r w:rsidR="00192939" w:rsidRPr="008C23E8">
        <w:rPr>
          <w:lang w:eastAsia="x-none"/>
        </w:rPr>
      </w:r>
      <w:r w:rsidR="00192939" w:rsidRPr="008C23E8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enior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6</w:t>
      </w:r>
      <w:r w:rsidR="00192939" w:rsidRPr="00B7367D">
        <w:rPr>
          <w:lang w:eastAsia="x-none"/>
        </w:rPr>
        <w:fldChar w:fldCharType="end"/>
      </w:r>
      <w:r w:rsidRPr="00DE538A">
        <w:rPr>
          <w:lang w:eastAsia="x-none"/>
        </w:rPr>
        <w:t>)</w:t>
      </w:r>
      <w:r w:rsidR="00B95C19" w:rsidRPr="00B7367D">
        <w:rPr>
          <w:lang w:eastAsia="x-none"/>
        </w:rPr>
        <w:t>.</w:t>
      </w:r>
      <w:r w:rsidR="0077771A" w:rsidRPr="00B7367D">
        <w:rPr>
          <w:lang w:eastAsia="x-none"/>
        </w:rPr>
        <w:t xml:space="preserve"> </w:t>
      </w:r>
      <w:r w:rsidR="00B95C19" w:rsidRPr="00B7367D">
        <w:rPr>
          <w:lang w:eastAsia="x-none"/>
        </w:rPr>
        <w:t xml:space="preserve">Therefore, </w:t>
      </w:r>
      <w:r w:rsidR="0077771A" w:rsidRPr="00E71EB4">
        <w:rPr>
          <w:lang w:eastAsia="x-none"/>
        </w:rPr>
        <w:t>the regression-based method</w:t>
      </w:r>
      <w:r w:rsidR="00B95C19" w:rsidRPr="00BE33C2">
        <w:rPr>
          <w:lang w:eastAsia="x-none"/>
        </w:rPr>
        <w:t xml:space="preserve"> </w:t>
      </w:r>
      <w:r w:rsidR="00EB5B60" w:rsidRPr="00D802CB">
        <w:rPr>
          <w:lang w:eastAsia="x-none"/>
        </w:rPr>
        <w:t xml:space="preserve">for </w:t>
      </w:r>
      <w:r w:rsidR="00B95C19" w:rsidRPr="00D802CB">
        <w:rPr>
          <w:lang w:eastAsia="x-none"/>
        </w:rPr>
        <w:t>publication</w:t>
      </w:r>
      <w:r w:rsidR="0077771A" w:rsidRPr="00D802CB">
        <w:rPr>
          <w:lang w:eastAsia="x-none"/>
        </w:rPr>
        <w:t xml:space="preserve"> </w:t>
      </w:r>
      <w:r w:rsidR="00EB5B60" w:rsidRPr="00681573">
        <w:rPr>
          <w:lang w:eastAsia="x-none"/>
        </w:rPr>
        <w:t xml:space="preserve">bias </w:t>
      </w:r>
      <w:r w:rsidR="00561956" w:rsidRPr="00527752">
        <w:rPr>
          <w:lang w:eastAsia="x-none"/>
        </w:rPr>
        <w:t xml:space="preserve">is </w:t>
      </w:r>
      <w:r w:rsidR="008042B6" w:rsidRPr="000D3618">
        <w:rPr>
          <w:lang w:eastAsia="x-none"/>
        </w:rPr>
        <w:t>likely to be</w:t>
      </w:r>
      <w:r w:rsidR="00B95C19" w:rsidRPr="0022361B">
        <w:rPr>
          <w:lang w:eastAsia="x-none"/>
        </w:rPr>
        <w:t xml:space="preserve"> </w:t>
      </w:r>
      <w:r w:rsidR="008819AC" w:rsidRPr="00FC0B5D">
        <w:rPr>
          <w:lang w:eastAsia="x-none"/>
        </w:rPr>
        <w:t>of use</w:t>
      </w:r>
      <w:r w:rsidR="00BD6CF4" w:rsidRPr="00FC0B5D">
        <w:rPr>
          <w:lang w:eastAsia="x-none"/>
        </w:rPr>
        <w:t>,</w:t>
      </w:r>
      <w:r w:rsidR="00FF4142" w:rsidRPr="00FC0B5D">
        <w:rPr>
          <w:lang w:eastAsia="x-none"/>
        </w:rPr>
        <w:t xml:space="preserve"> at least to detect small</w:t>
      </w:r>
      <w:r w:rsidR="009C2AF5" w:rsidRPr="00F303F7">
        <w:rPr>
          <w:lang w:eastAsia="x-none"/>
        </w:rPr>
        <w:t xml:space="preserve">-study </w:t>
      </w:r>
      <w:r w:rsidR="00BD6CF4" w:rsidRPr="00F303F7">
        <w:rPr>
          <w:lang w:eastAsia="x-none"/>
        </w:rPr>
        <w:t>effects</w:t>
      </w:r>
      <w:r w:rsidR="005B265E" w:rsidRPr="00152C8C">
        <w:rPr>
          <w:lang w:eastAsia="x-none"/>
        </w:rPr>
        <w:t>.</w:t>
      </w:r>
      <w:r w:rsidR="00B95C19" w:rsidRPr="00152C8C">
        <w:rPr>
          <w:lang w:eastAsia="x-none"/>
        </w:rPr>
        <w:t xml:space="preserve"> Furthermore, i</w:t>
      </w:r>
      <w:r w:rsidR="00F73A8B" w:rsidRPr="000B1462">
        <w:rPr>
          <w:lang w:eastAsia="x-none"/>
        </w:rPr>
        <w:t>n this meta-regression formulation, two things are possible</w:t>
      </w:r>
      <w:r w:rsidR="00635D77" w:rsidRPr="000B1462">
        <w:rPr>
          <w:lang w:eastAsia="x-none"/>
        </w:rPr>
        <w:t xml:space="preserve">: 1) adding moderators to </w:t>
      </w:r>
      <w:r w:rsidR="00485BB1" w:rsidRPr="008C23E8">
        <w:rPr>
          <w:lang w:eastAsia="x-none"/>
        </w:rPr>
        <w:t>absorb some</w:t>
      </w:r>
      <w:r w:rsidR="00635D77" w:rsidRPr="00DE538A">
        <w:rPr>
          <w:lang w:eastAsia="x-none"/>
        </w:rPr>
        <w:t xml:space="preserve"> heterogeneity</w:t>
      </w:r>
      <w:r w:rsidR="003A2ABD" w:rsidRPr="00B7367D">
        <w:rPr>
          <w:lang w:eastAsia="x-none"/>
        </w:rPr>
        <w:t>,</w:t>
      </w:r>
      <w:r w:rsidR="00635D77" w:rsidRPr="00B7367D">
        <w:rPr>
          <w:lang w:eastAsia="x-none"/>
        </w:rPr>
        <w:t xml:space="preserve"> and 2) </w:t>
      </w:r>
      <w:r w:rsidR="003A6F2D" w:rsidRPr="00B7367D">
        <w:rPr>
          <w:lang w:eastAsia="x-none"/>
        </w:rPr>
        <w:t>using multilevel meta-analy</w:t>
      </w:r>
      <w:r w:rsidR="00072BB0" w:rsidRPr="00D802CB">
        <w:rPr>
          <w:lang w:eastAsia="x-none"/>
        </w:rPr>
        <w:t xml:space="preserve">sis </w:t>
      </w:r>
      <w:r w:rsidR="003A6F2D" w:rsidRPr="00D802CB">
        <w:rPr>
          <w:lang w:eastAsia="x-none"/>
        </w:rPr>
        <w:t xml:space="preserve">to account for </w:t>
      </w:r>
      <w:r w:rsidR="00072BB0" w:rsidRPr="00681573">
        <w:rPr>
          <w:lang w:eastAsia="x-none"/>
        </w:rPr>
        <w:t>non-independence among</w:t>
      </w:r>
      <w:r w:rsidR="00072BB0" w:rsidRPr="00527752">
        <w:rPr>
          <w:lang w:eastAsia="x-none"/>
        </w:rPr>
        <w:t xml:space="preserve"> effect sizes</w:t>
      </w:r>
      <w:r w:rsidR="00B95C19" w:rsidRPr="000D3618">
        <w:rPr>
          <w:lang w:eastAsia="x-none"/>
        </w:rPr>
        <w:t xml:space="preserve">. </w:t>
      </w:r>
      <w:r w:rsidR="00053A0E" w:rsidRPr="00E0223D">
        <w:rPr>
          <w:lang w:eastAsia="x-none"/>
        </w:rPr>
        <w:t>We expand th</w:t>
      </w:r>
      <w:r w:rsidR="00097D11" w:rsidRPr="00E0223D">
        <w:rPr>
          <w:lang w:eastAsia="x-none"/>
        </w:rPr>
        <w:t>ese</w:t>
      </w:r>
      <w:r w:rsidR="00053A0E" w:rsidRPr="00E0223D">
        <w:rPr>
          <w:lang w:eastAsia="x-none"/>
        </w:rPr>
        <w:t xml:space="preserve"> possibilit</w:t>
      </w:r>
      <w:r w:rsidR="00097D11" w:rsidRPr="00C302C7">
        <w:rPr>
          <w:lang w:eastAsia="x-none"/>
        </w:rPr>
        <w:t>ies</w:t>
      </w:r>
      <w:r w:rsidR="00053A0E" w:rsidRPr="0022361B">
        <w:rPr>
          <w:lang w:eastAsia="x-none"/>
        </w:rPr>
        <w:t xml:space="preserve"> in Section 4. </w:t>
      </w:r>
    </w:p>
    <w:p w14:paraId="5371C324" w14:textId="2A84EB3C" w:rsidR="00180106" w:rsidRPr="00F303F7" w:rsidRDefault="00485BB1" w:rsidP="007D1219">
      <w:pPr>
        <w:spacing w:line="480" w:lineRule="auto"/>
        <w:ind w:firstLine="720"/>
        <w:rPr>
          <w:lang w:eastAsia="x-none"/>
        </w:rPr>
      </w:pPr>
      <w:r w:rsidRPr="00FC0B5D">
        <w:rPr>
          <w:lang w:eastAsia="x-none"/>
        </w:rPr>
        <w:t xml:space="preserve">Similar to </w:t>
      </w:r>
      <w:r w:rsidRPr="00F303F7">
        <w:rPr>
          <w:lang w:eastAsia="x-none"/>
        </w:rPr>
        <w:t>regression-based publication bias tests</w:t>
      </w:r>
      <w:r w:rsidRPr="00152C8C">
        <w:rPr>
          <w:lang w:eastAsia="x-none"/>
        </w:rPr>
        <w:t xml:space="preserve">, correlation-based methods also </w:t>
      </w:r>
      <w:r w:rsidRPr="000B1462">
        <w:rPr>
          <w:lang w:eastAsia="x-none"/>
        </w:rPr>
        <w:t xml:space="preserve">statistically test for a relationship between effect sizes and corresponding uncertainties (e.g. sampling variance). </w:t>
      </w:r>
      <w:r w:rsidR="00AA79CB" w:rsidRPr="008C23E8">
        <w:rPr>
          <w:lang w:eastAsia="x-none"/>
        </w:rPr>
        <w:t>All the correlation methods are based on a version of t</w:t>
      </w:r>
      <w:r w:rsidR="008B0049" w:rsidRPr="008C23E8">
        <w:rPr>
          <w:lang w:eastAsia="x-none"/>
        </w:rPr>
        <w:t xml:space="preserve">he rank correlation test </w:t>
      </w:r>
      <w:r w:rsidR="00763D38" w:rsidRPr="008C23E8">
        <w:rPr>
          <w:lang w:eastAsia="x-none"/>
        </w:rPr>
        <w:t>first proposed by</w:t>
      </w:r>
      <w:r w:rsidR="00AD01A8" w:rsidRPr="008C23E8">
        <w:rPr>
          <w:lang w:eastAsia="x-none"/>
        </w:rPr>
        <w:t xml:space="preserve"> </w:t>
      </w:r>
      <w:proofErr w:type="spellStart"/>
      <w:r w:rsidR="00AD01A8" w:rsidRPr="008C23E8">
        <w:rPr>
          <w:lang w:eastAsia="x-none"/>
        </w:rPr>
        <w:t>Begg</w:t>
      </w:r>
      <w:proofErr w:type="spellEnd"/>
      <w:r w:rsidR="00AD01A8" w:rsidRPr="008C23E8">
        <w:rPr>
          <w:lang w:eastAsia="x-none"/>
        </w:rPr>
        <w:t xml:space="preserve"> and Mazumdar</w:t>
      </w:r>
      <w:r w:rsidR="00763D38" w:rsidRPr="008C23E8">
        <w:rPr>
          <w:lang w:eastAsia="x-none"/>
        </w:rPr>
        <w:t xml:space="preserve"> </w:t>
      </w:r>
      <w:r w:rsidR="001519DD" w:rsidRPr="008C23E8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8C23E8">
        <w:rPr>
          <w:lang w:eastAsia="x-none"/>
        </w:rPr>
        <w:instrText xml:space="preserve"> ADDIN EN.CITE &lt;EndNote&gt;&lt;Cite ExcludeAuth="1"&gt;&lt;Author&gt;Begg&lt;/Author&gt;&lt;Year&gt;1994&lt;/Year&gt;&lt;RecNum&gt;43&lt;/RecNum&gt;&lt;DisplayText&gt;1994&lt;/DisplayText&gt;&lt;record&gt;&lt;rec-number&gt;43&lt;/rec-number&gt;&lt;foreign-keys&gt;&lt;key app="EN" db-id="rs2spdfstwrp9eetrx0vf0sk0xvdsar2eztt" timestamp="1609380729"&gt;43&lt;/key&gt;&lt;/foreign-keys&gt;&lt;ref-type name="Journal Article"&gt;17&lt;/ref-type&gt;&lt;contributors&gt;&lt;authors&gt;&lt;author&gt;Begg, C. B.&lt;/author&gt;&lt;author&gt;Mazumdar, M.&lt;/author&gt;&lt;/authors&gt;&lt;/contributors&gt;&lt;auth-address&gt;Begg, Cb&amp;#xD;Mem Sloan Kettering Canc Ctr,Dept Epidemiol &amp;amp; Biostat,1275 York Ave,New York,Ny 10021, USA&amp;#xD;Mem Sloan Kettering Canc Ctr,Dept Epidemiol &amp;amp; Biostat,1275 York Ave,New York,Ny 10021, USA&lt;/auth-address&gt;&lt;titles&gt;&lt;title&gt;Operating characteristics of a rank correlation test for publication bias&lt;/title&gt;&lt;secondary-title&gt;Biometrics&lt;/secondary-title&gt;&lt;alt-title&gt;Biometrics&lt;/alt-title&gt;&lt;/titles&gt;&lt;periodical&gt;&lt;full-title&gt;Biometrics&lt;/full-title&gt;&lt;abbr-1&gt;Biometrics&lt;/abbr-1&gt;&lt;/periodical&gt;&lt;alt-periodical&gt;&lt;full-title&gt;Biometrics&lt;/full-title&gt;&lt;abbr-1&gt;Biometrics&lt;/abbr-1&gt;&lt;/alt-periodical&gt;&lt;pages&gt;1088-1101&lt;/pages&gt;&lt;volume&gt;50&lt;/volume&gt;&lt;number&gt;4&lt;/number&gt;&lt;keywords&gt;&lt;keyword&gt;metaanalysis&lt;/keyword&gt;&lt;keyword&gt;publication bias&lt;/keyword&gt;&lt;keyword&gt;rank correlation&lt;/keyword&gt;&lt;keyword&gt;clinical research&lt;/keyword&gt;&lt;keyword&gt;lung-cancer&lt;/keyword&gt;&lt;/keywords&gt;&lt;dates&gt;&lt;year&gt;1994&lt;/year&gt;&lt;pub-dates&gt;&lt;date&gt;Dec&lt;/date&gt;&lt;/pub-dates&gt;&lt;/dates&gt;&lt;isbn&gt;0006-341X&lt;/isbn&gt;&lt;accession-num&gt;ISI:A1994QP05000016&lt;/accession-num&gt;&lt;urls&gt;&lt;related-urls&gt;&lt;url&gt;&amp;lt;Go to ISI&amp;gt;://A1994QP05000016&lt;/url&gt;&lt;/related-urls&gt;&lt;/urls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1994</w:t>
      </w:r>
      <w:r w:rsidR="00192939" w:rsidRPr="00B7367D">
        <w:rPr>
          <w:lang w:eastAsia="x-none"/>
        </w:rPr>
        <w:fldChar w:fldCharType="end"/>
      </w:r>
      <w:r w:rsidR="000D1775" w:rsidRPr="00DE538A">
        <w:rPr>
          <w:lang w:eastAsia="x-none"/>
        </w:rPr>
        <w:t>)</w:t>
      </w:r>
      <w:r w:rsidR="00763D38" w:rsidRPr="00B7367D">
        <w:rPr>
          <w:lang w:eastAsia="x-none"/>
        </w:rPr>
        <w:t>.</w:t>
      </w:r>
      <w:r w:rsidR="000D1775" w:rsidRPr="00B7367D">
        <w:rPr>
          <w:lang w:eastAsia="x-none"/>
        </w:rPr>
        <w:t xml:space="preserve"> This method essentially </w:t>
      </w:r>
      <w:r w:rsidR="00861277" w:rsidRPr="00B7367D">
        <w:rPr>
          <w:lang w:eastAsia="x-none"/>
        </w:rPr>
        <w:t>calculat</w:t>
      </w:r>
      <w:r w:rsidR="00F157C2" w:rsidRPr="00E71EB4">
        <w:rPr>
          <w:lang w:eastAsia="x-none"/>
        </w:rPr>
        <w:t>es a</w:t>
      </w:r>
      <w:r w:rsidR="000D1775" w:rsidRPr="00BE33C2">
        <w:rPr>
          <w:lang w:eastAsia="x-none"/>
        </w:rPr>
        <w:t xml:space="preserve"> Kendall’s rank correlation </w:t>
      </w:r>
      <w:r w:rsidR="00F3205E" w:rsidRPr="00D802CB">
        <w:rPr>
          <w:lang w:eastAsia="x-none"/>
        </w:rPr>
        <w:t xml:space="preserve">between </w:t>
      </w:r>
      <w:r w:rsidR="003048AD" w:rsidRPr="00D802CB">
        <w:rPr>
          <w:lang w:eastAsia="x-none"/>
        </w:rPr>
        <w:t>effect size</w:t>
      </w:r>
      <w:r w:rsidR="00E821E3" w:rsidRPr="00681573">
        <w:rPr>
          <w:lang w:eastAsia="x-none"/>
        </w:rPr>
        <w:t>s</w:t>
      </w:r>
      <w:r w:rsidR="003048AD" w:rsidRPr="00527752">
        <w:rPr>
          <w:lang w:eastAsia="x-none"/>
        </w:rPr>
        <w:t xml:space="preserve"> </w:t>
      </w:r>
      <w:r w:rsidR="00F3205E" w:rsidRPr="000D3618">
        <w:rPr>
          <w:lang w:eastAsia="x-none"/>
        </w:rPr>
        <w:t xml:space="preserve">and </w:t>
      </w:r>
      <w:r w:rsidR="00E821E3" w:rsidRPr="00E0223D">
        <w:rPr>
          <w:lang w:eastAsia="x-none"/>
        </w:rPr>
        <w:t>their sampling variance</w:t>
      </w:r>
      <w:r w:rsidR="0032160E" w:rsidRPr="00E0223D">
        <w:rPr>
          <w:lang w:eastAsia="x-none"/>
        </w:rPr>
        <w:t xml:space="preserve"> (or other </w:t>
      </w:r>
      <w:r w:rsidR="003A70A9" w:rsidRPr="00E0223D">
        <w:rPr>
          <w:lang w:eastAsia="x-none"/>
        </w:rPr>
        <w:t xml:space="preserve">uncertainty </w:t>
      </w:r>
      <w:r w:rsidR="003A70A9" w:rsidRPr="00C302C7">
        <w:rPr>
          <w:lang w:eastAsia="x-none"/>
        </w:rPr>
        <w:t>measures</w:t>
      </w:r>
      <w:r w:rsidR="00977DB5" w:rsidRPr="0022361B">
        <w:rPr>
          <w:lang w:eastAsia="x-none"/>
        </w:rPr>
        <w:t>,</w:t>
      </w:r>
      <w:r w:rsidR="003A70A9" w:rsidRPr="00FC0B5D">
        <w:rPr>
          <w:lang w:eastAsia="x-none"/>
        </w:rPr>
        <w:t xml:space="preserve"> including sample size)</w:t>
      </w:r>
      <w:r w:rsidR="00C1745F" w:rsidRPr="00FC0B5D">
        <w:rPr>
          <w:lang w:eastAsia="x-none"/>
        </w:rPr>
        <w:t xml:space="preserve">; a </w:t>
      </w:r>
      <w:r w:rsidR="007E0C36" w:rsidRPr="00FC0B5D">
        <w:rPr>
          <w:lang w:eastAsia="x-none"/>
        </w:rPr>
        <w:t xml:space="preserve">statistically </w:t>
      </w:r>
      <w:r w:rsidR="00C1745F" w:rsidRPr="00F303F7">
        <w:rPr>
          <w:lang w:eastAsia="x-none"/>
        </w:rPr>
        <w:t>significant correlation can indicate a small-s</w:t>
      </w:r>
      <w:r w:rsidR="007E0C36" w:rsidRPr="00F303F7">
        <w:rPr>
          <w:lang w:eastAsia="x-none"/>
        </w:rPr>
        <w:t>tudy</w:t>
      </w:r>
      <w:r w:rsidR="00C1745F" w:rsidRPr="00152C8C">
        <w:rPr>
          <w:lang w:eastAsia="x-none"/>
        </w:rPr>
        <w:t xml:space="preserve"> effect</w:t>
      </w:r>
      <w:r w:rsidR="00861277" w:rsidRPr="00152C8C">
        <w:rPr>
          <w:lang w:eastAsia="x-none"/>
        </w:rPr>
        <w:t xml:space="preserve">. </w:t>
      </w:r>
      <w:r w:rsidR="009279B2" w:rsidRPr="000B1462">
        <w:rPr>
          <w:lang w:eastAsia="x-none"/>
        </w:rPr>
        <w:t>Thus,</w:t>
      </w:r>
      <w:r w:rsidR="00CB1A6D" w:rsidRPr="000B1462">
        <w:rPr>
          <w:lang w:eastAsia="x-none"/>
        </w:rPr>
        <w:t xml:space="preserve"> it is very simple to implement, but i</w:t>
      </w:r>
      <w:r w:rsidR="00861277" w:rsidRPr="000B1462">
        <w:rPr>
          <w:lang w:eastAsia="x-none"/>
        </w:rPr>
        <w:t>t seem</w:t>
      </w:r>
      <w:r w:rsidR="00E821E3" w:rsidRPr="000B1462">
        <w:rPr>
          <w:lang w:eastAsia="x-none"/>
        </w:rPr>
        <w:t>s</w:t>
      </w:r>
      <w:r w:rsidR="00861277" w:rsidRPr="000B1462">
        <w:rPr>
          <w:lang w:eastAsia="x-none"/>
        </w:rPr>
        <w:t xml:space="preserve"> </w:t>
      </w:r>
      <w:r w:rsidR="004F3692" w:rsidRPr="000B1462">
        <w:rPr>
          <w:lang w:eastAsia="x-none"/>
        </w:rPr>
        <w:t xml:space="preserve">that </w:t>
      </w:r>
      <w:r w:rsidR="00861277" w:rsidRPr="007A344E">
        <w:rPr>
          <w:lang w:eastAsia="x-none"/>
        </w:rPr>
        <w:t xml:space="preserve">the rank correlation </w:t>
      </w:r>
      <w:r w:rsidR="00F3205E" w:rsidRPr="007A344E">
        <w:rPr>
          <w:lang w:eastAsia="x-none"/>
        </w:rPr>
        <w:t>is not as powerful as Egger’s regression under many circumstances</w:t>
      </w:r>
      <w:r w:rsidR="00E821E3" w:rsidRPr="007A344E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8C23E8">
        <w:rPr>
          <w:lang w:eastAsia="x-none"/>
        </w:rPr>
        <w:instrText xml:space="preserve"> ADDIN EN.CITE &lt;EndNote&gt;&lt;Cite&gt;&lt;Author&gt;Macaskill&lt;/Author&gt;&lt;Year&gt;2001&lt;/Year&gt;&lt;RecNum&gt;84&lt;/RecNum&gt;&lt;DisplayText&gt;Macaskill, Walter &amp;amp; Irwig, 2001&lt;/DisplayText&gt;&lt;record&gt;&lt;rec-number&gt;84&lt;/rec-number&gt;&lt;foreign-keys&gt;&lt;key app="EN" db-id="rs2spdfstwrp9eetrx0vf0sk0xvdsar2eztt" timestamp="1609394320"&gt;84&lt;/key&gt;&lt;/foreign-keys&gt;&lt;ref-type name="Journal Article"&gt;17&lt;/ref-type&gt;&lt;contributors&gt;&lt;authors&gt;&lt;author&gt;Macaskill, P.&lt;/author&gt;&lt;author&gt;Walter, S. D.&lt;/author&gt;&lt;author&gt;Irwig, L.&lt;/author&gt;&lt;/authors&gt;&lt;/contributors&gt;&lt;auth-address&gt;Univ Sydney, Dept Publ Hlth &amp;amp; Community Med, Sydney, NSW 2006, Australia&amp;#xD;McMaster Univ, Dept Clin Epidemiol &amp;amp; Biostat, Hamilton, ON L8N 3Z5, Canada&lt;/auth-address&gt;&lt;titles&gt;&lt;title&gt;A comparison of methods to detect publication bias in meta-analysis&lt;/title&gt;&lt;secondary-title&gt;Statistics in Medicine&lt;/secondary-title&gt;&lt;alt-title&gt;Stat Med&lt;/alt-title&gt;&lt;/titles&gt;&lt;periodical&gt;&lt;full-title&gt;Statistics in Medicine&lt;/full-title&gt;&lt;abbr-1&gt;Stat Med&lt;/abbr-1&gt;&lt;/periodical&gt;&lt;alt-periodical&gt;&lt;full-title&gt;Statistics in Medicine&lt;/full-title&gt;&lt;abbr-1&gt;Stat Med&lt;/abbr-1&gt;&lt;/alt-periodical&gt;&lt;pages&gt;641-654&lt;/pages&gt;&lt;volume&gt;20&lt;/volume&gt;&lt;number&gt;4&lt;/number&gt;&lt;keywords&gt;&lt;keyword&gt;metaanalysis&lt;/keyword&gt;&lt;keyword&gt;issues&lt;/keyword&gt;&lt;keyword&gt;trials&lt;/keyword&gt;&lt;/keywords&gt;&lt;dates&gt;&lt;year&gt;2001&lt;/year&gt;&lt;pub-dates&gt;&lt;date&gt;Feb 28&lt;/date&gt;&lt;/pub-dates&gt;&lt;/dates&gt;&lt;isbn&gt;0277-6715&lt;/isbn&gt;&lt;accession-num&gt;WOS:000166968300010&lt;/accession-num&gt;&lt;urls&gt;&lt;related-urls&gt;&lt;url&gt;&amp;lt;Go to ISI&amp;gt;://WOS:000166968300010&lt;/url&gt;&lt;/related-urls&gt;&lt;/urls&gt;&lt;electronic-resource-num&gt;DOI 10.1002/sim.698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acaskill, Walter &amp; Irwig, 2001</w:t>
      </w:r>
      <w:r w:rsidR="00192939" w:rsidRPr="00B7367D">
        <w:rPr>
          <w:lang w:eastAsia="x-none"/>
        </w:rPr>
        <w:fldChar w:fldCharType="end"/>
      </w:r>
      <w:r w:rsidR="00E821E3" w:rsidRPr="00DE538A">
        <w:rPr>
          <w:lang w:eastAsia="x-none"/>
        </w:rPr>
        <w:t>)</w:t>
      </w:r>
      <w:r w:rsidR="00F3205E" w:rsidRPr="00B7367D">
        <w:rPr>
          <w:lang w:eastAsia="x-none"/>
        </w:rPr>
        <w:t xml:space="preserve">. </w:t>
      </w:r>
      <w:r w:rsidR="00E20FB8" w:rsidRPr="00B7367D">
        <w:rPr>
          <w:lang w:eastAsia="x-none"/>
        </w:rPr>
        <w:t>Also</w:t>
      </w:r>
      <w:r w:rsidR="00946834" w:rsidRPr="00B7367D">
        <w:rPr>
          <w:lang w:eastAsia="x-none"/>
        </w:rPr>
        <w:t>,</w:t>
      </w:r>
      <w:r w:rsidR="00510613" w:rsidRPr="00E71EB4">
        <w:rPr>
          <w:lang w:eastAsia="x-none"/>
        </w:rPr>
        <w:t xml:space="preserve"> a recent simulation shows that </w:t>
      </w:r>
      <w:r w:rsidR="001D18E1" w:rsidRPr="00BE33C2">
        <w:rPr>
          <w:lang w:eastAsia="x-none"/>
        </w:rPr>
        <w:t xml:space="preserve">the </w:t>
      </w:r>
      <w:r w:rsidR="00510613" w:rsidRPr="00D802CB">
        <w:rPr>
          <w:lang w:eastAsia="x-none"/>
        </w:rPr>
        <w:t>rank correlation method</w:t>
      </w:r>
      <w:r w:rsidR="008B4ED6" w:rsidRPr="00D802CB">
        <w:rPr>
          <w:lang w:eastAsia="x-none"/>
        </w:rPr>
        <w:t>s</w:t>
      </w:r>
      <w:r w:rsidR="001D18E1" w:rsidRPr="00D802CB">
        <w:rPr>
          <w:lang w:eastAsia="x-none"/>
        </w:rPr>
        <w:t xml:space="preserve">, </w:t>
      </w:r>
      <w:r w:rsidR="008B4ED6" w:rsidRPr="00681573">
        <w:rPr>
          <w:lang w:eastAsia="x-none"/>
        </w:rPr>
        <w:t xml:space="preserve">using </w:t>
      </w:r>
      <w:r w:rsidR="00724249" w:rsidRPr="00527752">
        <w:rPr>
          <w:lang w:eastAsia="x-none"/>
        </w:rPr>
        <w:t xml:space="preserve">both </w:t>
      </w:r>
      <w:r w:rsidR="001D18E1" w:rsidRPr="008C23E8">
        <w:rPr>
          <w:lang w:eastAsia="x-none"/>
        </w:rPr>
        <w:t xml:space="preserve">sampling variance </w:t>
      </w:r>
      <w:r w:rsidR="00724249" w:rsidRPr="008C23E8">
        <w:rPr>
          <w:lang w:eastAsia="x-none"/>
        </w:rPr>
        <w:t>and</w:t>
      </w:r>
      <w:r w:rsidR="001D18E1" w:rsidRPr="008C23E8">
        <w:rPr>
          <w:lang w:eastAsia="x-none"/>
        </w:rPr>
        <w:t xml:space="preserve"> sampling size, </w:t>
      </w:r>
      <w:r w:rsidR="00FC3651" w:rsidRPr="008C23E8">
        <w:rPr>
          <w:lang w:eastAsia="x-none"/>
        </w:rPr>
        <w:t>ha</w:t>
      </w:r>
      <w:r w:rsidR="001D18E1" w:rsidRPr="008C23E8">
        <w:rPr>
          <w:lang w:eastAsia="x-none"/>
        </w:rPr>
        <w:t>d</w:t>
      </w:r>
      <w:r w:rsidR="00FC3651" w:rsidRPr="008C23E8">
        <w:rPr>
          <w:lang w:eastAsia="x-none"/>
        </w:rPr>
        <w:t xml:space="preserve"> </w:t>
      </w:r>
      <w:r w:rsidR="008B4ED6" w:rsidRPr="008C23E8">
        <w:rPr>
          <w:lang w:eastAsia="x-none"/>
        </w:rPr>
        <w:t>severely</w:t>
      </w:r>
      <w:r w:rsidR="00977DB5" w:rsidRPr="008C23E8">
        <w:rPr>
          <w:lang w:eastAsia="x-none"/>
        </w:rPr>
        <w:t xml:space="preserve"> inflated</w:t>
      </w:r>
      <w:r w:rsidR="00FC3651" w:rsidRPr="008C23E8">
        <w:rPr>
          <w:lang w:eastAsia="x-none"/>
        </w:rPr>
        <w:t xml:space="preserve"> Type I error rate</w:t>
      </w:r>
      <w:r w:rsidR="008B4ED6" w:rsidRPr="008C23E8">
        <w:rPr>
          <w:lang w:eastAsia="x-none"/>
        </w:rPr>
        <w:t>s</w:t>
      </w:r>
      <w:r w:rsidR="00E20FB8" w:rsidRPr="008C23E8">
        <w:rPr>
          <w:lang w:eastAsia="x-none"/>
        </w:rPr>
        <w:t xml:space="preserve"> </w:t>
      </w:r>
      <w:r w:rsidR="00510613" w:rsidRPr="008C23E8">
        <w:rPr>
          <w:lang w:eastAsia="x-none"/>
        </w:rPr>
        <w:t>when effect sizes are correlated (</w:t>
      </w:r>
      <w:r w:rsidR="00192939" w:rsidRPr="00B7367D">
        <w:rPr>
          <w:lang w:eastAsia="x-none"/>
        </w:rPr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PC9EaXNwbGF5VGV4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</w:fldData>
        </w:fldChar>
      </w:r>
      <w:r w:rsidR="00192939" w:rsidRPr="008C23E8">
        <w:rPr>
          <w:lang w:eastAsia="x-none"/>
        </w:rPr>
        <w:instrText xml:space="preserve"> ADDIN EN.CITE </w:instrText>
      </w:r>
      <w:r w:rsidR="00192939" w:rsidRPr="008C23E8">
        <w:rPr>
          <w:lang w:eastAsia="x-none"/>
        </w:rPr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PC9EaXNwbGF5VGV4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</w:fldData>
        </w:fldChar>
      </w:r>
      <w:r w:rsidR="00192939" w:rsidRPr="008C23E8">
        <w:rPr>
          <w:lang w:eastAsia="x-none"/>
        </w:rPr>
        <w:instrText xml:space="preserve"> ADDIN EN.CITE.DATA </w:instrText>
      </w:r>
      <w:r w:rsidR="00192939" w:rsidRPr="008C23E8">
        <w:rPr>
          <w:lang w:eastAsia="x-none"/>
        </w:rPr>
      </w:r>
      <w:r w:rsidR="00192939" w:rsidRPr="008C23E8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Fernandez-Castilla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9</w:t>
      </w:r>
      <w:r w:rsidR="00192939" w:rsidRPr="00B7367D">
        <w:rPr>
          <w:lang w:eastAsia="x-none"/>
        </w:rPr>
        <w:fldChar w:fldCharType="end"/>
      </w:r>
      <w:r w:rsidR="00510613" w:rsidRPr="00DE538A">
        <w:rPr>
          <w:lang w:eastAsia="x-none"/>
        </w:rPr>
        <w:t xml:space="preserve">). </w:t>
      </w:r>
      <w:r w:rsidRPr="00B7367D">
        <w:rPr>
          <w:lang w:eastAsia="x-none"/>
        </w:rPr>
        <w:t xml:space="preserve">Therefore, we recommend meta-analysis authors </w:t>
      </w:r>
      <w:r w:rsidR="002727D0" w:rsidRPr="00E71EB4">
        <w:rPr>
          <w:lang w:eastAsia="x-none"/>
        </w:rPr>
        <w:t xml:space="preserve">and peer-reviewers </w:t>
      </w:r>
      <w:r w:rsidRPr="00BE33C2">
        <w:rPr>
          <w:lang w:eastAsia="x-none"/>
        </w:rPr>
        <w:t xml:space="preserve">preference </w:t>
      </w:r>
      <w:r w:rsidRPr="00D802CB">
        <w:rPr>
          <w:lang w:eastAsia="x-none"/>
        </w:rPr>
        <w:t xml:space="preserve">regression-based methods over correlation-based methods </w:t>
      </w:r>
      <w:r w:rsidR="002727D0" w:rsidRPr="00D802CB">
        <w:rPr>
          <w:lang w:eastAsia="x-none"/>
        </w:rPr>
        <w:t xml:space="preserve">to test for publication bias </w:t>
      </w:r>
      <w:r w:rsidRPr="00D802CB">
        <w:rPr>
          <w:lang w:eastAsia="x-none"/>
        </w:rPr>
        <w:t>(</w:t>
      </w:r>
      <w:r w:rsidRPr="00681573">
        <w:rPr>
          <w:lang w:eastAsia="x-none"/>
        </w:rPr>
        <w:t xml:space="preserve">in our survey, </w:t>
      </w:r>
      <w:r w:rsidR="002727D0" w:rsidRPr="00527752">
        <w:rPr>
          <w:lang w:eastAsia="x-none"/>
        </w:rPr>
        <w:t>these methods were roughly e</w:t>
      </w:r>
      <w:r w:rsidR="002727D0" w:rsidRPr="0022361B">
        <w:rPr>
          <w:lang w:eastAsia="x-none"/>
        </w:rPr>
        <w:t xml:space="preserve">qually popular, being </w:t>
      </w:r>
      <w:r w:rsidR="002727D0" w:rsidRPr="00FC0B5D">
        <w:rPr>
          <w:lang w:eastAsia="x-none"/>
        </w:rPr>
        <w:t>reporting in around 10% of papers</w:t>
      </w:r>
      <w:r w:rsidRPr="00FC0B5D">
        <w:rPr>
          <w:lang w:eastAsia="x-none"/>
        </w:rPr>
        <w:t>; Figure 2)</w:t>
      </w:r>
      <w:r w:rsidRPr="00F303F7">
        <w:rPr>
          <w:lang w:eastAsia="x-none"/>
        </w:rPr>
        <w:t>.</w:t>
      </w:r>
    </w:p>
    <w:p w14:paraId="4065AE03" w14:textId="77777777" w:rsidR="002727D0" w:rsidRPr="000B1462" w:rsidRDefault="002727D0" w:rsidP="007D1219">
      <w:pPr>
        <w:spacing w:line="480" w:lineRule="auto"/>
        <w:ind w:firstLine="720"/>
        <w:rPr>
          <w:lang w:eastAsia="x-none"/>
        </w:rPr>
      </w:pPr>
    </w:p>
    <w:p w14:paraId="6D43ECE5" w14:textId="29D0FFF6" w:rsidR="00D264B5" w:rsidRPr="000B1462" w:rsidRDefault="00D264B5" w:rsidP="007D1219">
      <w:pPr>
        <w:pStyle w:val="Heading3"/>
        <w:spacing w:line="480" w:lineRule="auto"/>
        <w:rPr>
          <w:rFonts w:cs="Times New Roman"/>
        </w:rPr>
      </w:pPr>
      <w:r w:rsidRPr="000B1462">
        <w:rPr>
          <w:rFonts w:cs="Times New Roman"/>
        </w:rPr>
        <w:t>3.</w:t>
      </w:r>
      <w:r w:rsidR="00880414" w:rsidRPr="000B1462">
        <w:rPr>
          <w:rFonts w:cs="Times New Roman"/>
        </w:rPr>
        <w:t>1.3</w:t>
      </w:r>
      <w:r w:rsidRPr="000B1462">
        <w:rPr>
          <w:rFonts w:cs="Times New Roman"/>
        </w:rPr>
        <w:t xml:space="preserve"> | Time-lag bias tests</w:t>
      </w:r>
    </w:p>
    <w:p w14:paraId="1F32D9E3" w14:textId="018804E7" w:rsidR="00D264B5" w:rsidRPr="00B7367D" w:rsidRDefault="00EF19CC" w:rsidP="007D1219">
      <w:pPr>
        <w:spacing w:line="480" w:lineRule="auto"/>
        <w:rPr>
          <w:lang w:eastAsia="x-none"/>
        </w:rPr>
      </w:pPr>
      <w:r w:rsidRPr="007A344E">
        <w:rPr>
          <w:lang w:eastAsia="x-none"/>
        </w:rPr>
        <w:t xml:space="preserve">Time-lag bias occurs when larger or </w:t>
      </w:r>
      <w:r w:rsidR="001D683A" w:rsidRPr="007A344E">
        <w:rPr>
          <w:lang w:eastAsia="x-none"/>
        </w:rPr>
        <w:t>significant</w:t>
      </w:r>
      <w:r w:rsidRPr="007A344E">
        <w:rPr>
          <w:lang w:eastAsia="x-none"/>
        </w:rPr>
        <w:t xml:space="preserve"> effects are published more quickly than smaller or </w:t>
      </w:r>
      <w:r w:rsidR="001D683A" w:rsidRPr="007A344E">
        <w:rPr>
          <w:lang w:eastAsia="x-none"/>
        </w:rPr>
        <w:t>non-sign</w:t>
      </w:r>
      <w:r w:rsidR="005C500E" w:rsidRPr="00904CA0">
        <w:rPr>
          <w:lang w:eastAsia="x-none"/>
        </w:rPr>
        <w:t>i</w:t>
      </w:r>
      <w:r w:rsidR="001D683A" w:rsidRPr="00904CA0">
        <w:rPr>
          <w:lang w:eastAsia="x-none"/>
        </w:rPr>
        <w:t>ficant</w:t>
      </w:r>
      <w:r w:rsidRPr="00904CA0">
        <w:rPr>
          <w:lang w:eastAsia="x-none"/>
        </w:rPr>
        <w:t xml:space="preserve"> effects</w:t>
      </w:r>
      <w:r w:rsidR="005B435D" w:rsidRPr="00904CA0">
        <w:rPr>
          <w:lang w:eastAsia="x-none"/>
        </w:rPr>
        <w:t>, and can manifest as a</w:t>
      </w:r>
      <w:r w:rsidR="006F61F5" w:rsidRPr="00137B6E">
        <w:rPr>
          <w:lang w:eastAsia="x-none"/>
        </w:rPr>
        <w:t xml:space="preserve"> </w:t>
      </w:r>
      <w:r w:rsidR="0010313B" w:rsidRPr="00137B6E">
        <w:rPr>
          <w:lang w:eastAsia="x-none"/>
        </w:rPr>
        <w:t>decline in the magnitude of the</w:t>
      </w:r>
      <w:r w:rsidR="003F07B7" w:rsidRPr="00137B6E">
        <w:rPr>
          <w:lang w:eastAsia="x-none"/>
        </w:rPr>
        <w:t xml:space="preserve"> overall effect over </w:t>
      </w:r>
      <w:r w:rsidR="003F07B7" w:rsidRPr="00137B6E">
        <w:rPr>
          <w:lang w:eastAsia="x-none"/>
        </w:rPr>
        <w:lastRenderedPageBreak/>
        <w:t xml:space="preserve">time </w:t>
      </w:r>
      <w:r w:rsidR="006F61F5" w:rsidRPr="00137B6E">
        <w:rPr>
          <w:lang w:eastAsia="x-none"/>
        </w:rPr>
        <w:t>(</w:t>
      </w:r>
      <w:r w:rsidR="00EA5E61" w:rsidRPr="00137B6E">
        <w:rPr>
          <w:lang w:eastAsia="x-none"/>
        </w:rPr>
        <w:t xml:space="preserve">i.e., </w:t>
      </w:r>
      <w:r w:rsidR="006F61F5" w:rsidRPr="00137B6E">
        <w:rPr>
          <w:lang w:eastAsia="x-none"/>
        </w:rPr>
        <w:t>a decline effect</w:t>
      </w:r>
      <w:r w:rsidR="005B435D" w:rsidRPr="00137B6E">
        <w:rPr>
          <w:lang w:eastAsia="x-none"/>
        </w:rPr>
        <w:t>;</w:t>
      </w:r>
      <w:r w:rsidR="003F07B7" w:rsidRPr="00137B6E">
        <w:rPr>
          <w:lang w:eastAsia="x-none"/>
        </w:rPr>
        <w:t xml:space="preserve"> </w:t>
      </w:r>
      <w:r w:rsidR="00192939" w:rsidRPr="00B7367D">
        <w:rPr>
          <w:lang w:eastAsia="x-none"/>
        </w:rPr>
        <w:fldChar w:fldCharType="begin"/>
      </w:r>
      <w:r w:rsidR="00192939" w:rsidRPr="00137B6E">
        <w:rPr>
          <w:lang w:eastAsia="x-none"/>
        </w:rPr>
        <w:instrText xml:space="preserve"> ADDIN EN.CITE &lt;EndNote&gt;&lt;Cite&gt;&lt;Author&gt;Koricheva&lt;/Author&gt;&lt;Year&gt;2019&lt;/Year&gt;&lt;RecNum&gt;26&lt;/RecNum&gt;&lt;DisplayText&gt;Koricheva &amp;amp; Kulinskaya, 2019&lt;/DisplayText&gt;&lt;record&gt;&lt;rec-number&gt;26&lt;/rec-number&gt;&lt;foreign-keys&gt;&lt;key app="EN" db-id="rs2spdfstwrp9eetrx0vf0sk0xvdsar2eztt" timestamp="1609376927"&gt;26&lt;/key&gt;&lt;/foreign-keys&gt;&lt;ref-type name="Journal Article"&gt;17&lt;/ref-type&gt;&lt;contributors&gt;&lt;authors&gt;&lt;author&gt;Koricheva, J.&lt;/author&gt;&lt;author&gt;Kulinskaya, E.&lt;/author&gt;&lt;/authors&gt;&lt;/contributors&gt;&lt;auth-address&gt;Royal Holloway Univ London, Sch Biol Sci, Egham TW20 0EX, Surrey, England&amp;#xD;Univ East Anglia, Sch Comp Sci, Norwich NR4 7TJ, Norfolk, England&lt;/auth-address&gt;&lt;titles&gt;&lt;title&gt;Temporal instability of evidence base: a threat to policy making?&lt;/title&gt;&lt;secondary-title&gt;Trends in Ecology &amp;amp; Evolution&lt;/secondary-title&gt;&lt;alt-title&gt;Trends Ecol Evol&lt;/alt-title&gt;&lt;/titles&gt;&lt;periodical&gt;&lt;full-title&gt;Trends in Ecology &amp;amp; Evolution&lt;/full-title&gt;&lt;abbr-1&gt;Trends Ecol Evol&lt;/abbr-1&gt;&lt;/periodical&gt;&lt;alt-periodical&gt;&lt;full-title&gt;Trends in Ecology &amp;amp; Evolution&lt;/full-title&gt;&lt;abbr-1&gt;Trends Ecol Evol&lt;/abbr-1&gt;&lt;/alt-periodical&gt;&lt;pages&gt;895-902&lt;/pages&gt;&lt;volume&gt;34&lt;/volume&gt;&lt;number&gt;10&lt;/number&gt;&lt;keywords&gt;&lt;keyword&gt;trial sequential-analysis&lt;/keyword&gt;&lt;keyword&gt;metaanalysis&lt;/keyword&gt;&lt;keyword&gt;trends&lt;/keyword&gt;&lt;keyword&gt;conservation&lt;/keyword&gt;&lt;keyword&gt;ecology&lt;/keyword&gt;&lt;keyword&gt;size&lt;/keyword&gt;&lt;keyword&gt;biodiversity&lt;/keyword&gt;&lt;keyword&gt;publication&lt;/keyword&gt;&lt;keyword&gt;decrease&lt;/keyword&gt;&lt;keyword&gt;science&lt;/keyword&gt;&lt;/keywords&gt;&lt;dates&gt;&lt;year&gt;2019&lt;/year&gt;&lt;pub-dates&gt;&lt;date&gt;Oct&lt;/date&gt;&lt;/pub-dates&gt;&lt;/dates&gt;&lt;isbn&gt;0169-5347&lt;/isbn&gt;&lt;accession-num&gt;WOS:000486454000009&lt;/accession-num&gt;&lt;urls&gt;&lt;related-urls&gt;&lt;url&gt;&amp;lt;Go to ISI&amp;gt;://WOS:000486454000009&lt;/url&gt;&lt;/related-urls&gt;&lt;/urls&gt;&lt;electronic-resource-num&gt;10.1016/j.tree.2019.05.006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Koricheva &amp; Kulinskaya, 2019</w:t>
      </w:r>
      <w:r w:rsidR="00192939" w:rsidRPr="00B7367D">
        <w:rPr>
          <w:lang w:eastAsia="x-none"/>
        </w:rPr>
        <w:fldChar w:fldCharType="end"/>
      </w:r>
      <w:r w:rsidR="006F61F5" w:rsidRPr="00DE538A">
        <w:rPr>
          <w:lang w:eastAsia="x-none"/>
        </w:rPr>
        <w:t>)</w:t>
      </w:r>
      <w:r w:rsidRPr="00B7367D">
        <w:rPr>
          <w:lang w:eastAsia="x-none"/>
        </w:rPr>
        <w:t xml:space="preserve">. </w:t>
      </w:r>
      <w:r w:rsidR="001D683A" w:rsidRPr="00B7367D">
        <w:rPr>
          <w:lang w:eastAsia="x-none"/>
        </w:rPr>
        <w:t xml:space="preserve">According to our survey (Figure 2), </w:t>
      </w:r>
      <w:r w:rsidR="003B4535" w:rsidRPr="00D802CB">
        <w:rPr>
          <w:lang w:eastAsia="x-none"/>
        </w:rPr>
        <w:t>f</w:t>
      </w:r>
      <w:r w:rsidRPr="00D802CB">
        <w:rPr>
          <w:lang w:eastAsia="x-none"/>
        </w:rPr>
        <w:t>ewer than 5% of meta-analyses in ecology and evolution tested for this type o</w:t>
      </w:r>
      <w:r w:rsidRPr="00681573">
        <w:rPr>
          <w:lang w:eastAsia="x-none"/>
        </w:rPr>
        <w:t>f publication bias</w:t>
      </w:r>
      <w:r w:rsidR="003B4535" w:rsidRPr="00527752">
        <w:rPr>
          <w:lang w:eastAsia="x-none"/>
        </w:rPr>
        <w:t>.</w:t>
      </w:r>
      <w:r w:rsidRPr="000D3618" w:rsidDel="00EF19CC">
        <w:rPr>
          <w:lang w:eastAsia="x-none"/>
        </w:rPr>
        <w:t xml:space="preserve"> </w:t>
      </w:r>
      <w:r w:rsidR="0096149C" w:rsidRPr="00E0223D">
        <w:rPr>
          <w:lang w:eastAsia="x-none"/>
        </w:rPr>
        <w:t xml:space="preserve">This is </w:t>
      </w:r>
      <w:r w:rsidR="009F2AEE" w:rsidRPr="00E0223D">
        <w:rPr>
          <w:lang w:eastAsia="x-none"/>
        </w:rPr>
        <w:t>concerning</w:t>
      </w:r>
      <w:r w:rsidR="00DF6673" w:rsidRPr="00E0223D">
        <w:rPr>
          <w:lang w:eastAsia="x-none"/>
        </w:rPr>
        <w:t>,</w:t>
      </w:r>
      <w:r w:rsidR="001F4604" w:rsidRPr="00C302C7">
        <w:rPr>
          <w:lang w:eastAsia="x-none"/>
        </w:rPr>
        <w:t xml:space="preserve"> </w:t>
      </w:r>
      <w:r w:rsidR="00A47563" w:rsidRPr="0022361B">
        <w:rPr>
          <w:lang w:eastAsia="x-none"/>
        </w:rPr>
        <w:t>as</w:t>
      </w:r>
      <w:r w:rsidR="00561956" w:rsidRPr="00FC0B5D">
        <w:rPr>
          <w:lang w:eastAsia="x-none"/>
        </w:rPr>
        <w:t xml:space="preserve"> </w:t>
      </w:r>
      <w:r w:rsidR="001F4604" w:rsidRPr="00FC0B5D">
        <w:rPr>
          <w:lang w:eastAsia="x-none"/>
        </w:rPr>
        <w:t xml:space="preserve">time-lag </w:t>
      </w:r>
      <w:r w:rsidR="003A341F" w:rsidRPr="00FC0B5D">
        <w:rPr>
          <w:lang w:eastAsia="x-none"/>
        </w:rPr>
        <w:t>bias is likely to be prevalent</w:t>
      </w:r>
      <w:r w:rsidR="00E125E8" w:rsidRPr="00F303F7">
        <w:rPr>
          <w:lang w:eastAsia="x-none"/>
        </w:rPr>
        <w:t xml:space="preserve"> in ecology</w:t>
      </w:r>
      <w:r w:rsidR="00E125E8" w:rsidRPr="00DE538A">
        <w:rPr>
          <w:lang w:eastAsia="x-none"/>
        </w:rPr>
        <w:t xml:space="preserve"> and evolution (</w:t>
      </w:r>
      <w:proofErr w:type="spellStart"/>
      <w:r w:rsidR="00192939" w:rsidRPr="00B7367D">
        <w:rPr>
          <w:lang w:eastAsia="x-none"/>
        </w:rPr>
        <w:fldChar w:fldCharType="begin">
          <w:fldData xml:space="preserve">PEVuZE5vdGU+PENpdGU+PEF1dGhvcj5KZW5uaW9uczwvQXV0aG9yPjxZZWFyPjIwMDI8L1llYXI+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</w:fldData>
        </w:fldChar>
      </w:r>
      <w:r w:rsidR="00192939" w:rsidRPr="00137B6E">
        <w:rPr>
          <w:lang w:eastAsia="x-none"/>
        </w:rPr>
        <w:instrText xml:space="preserve"> ADDIN EN.CITE </w:instrText>
      </w:r>
      <w:r w:rsidR="00192939" w:rsidRPr="00137B6E">
        <w:rPr>
          <w:lang w:eastAsia="x-none"/>
        </w:rPr>
        <w:fldChar w:fldCharType="begin">
          <w:fldData xml:space="preserve">PEVuZE5vdGU+PENpdGU+PEF1dGhvcj5KZW5uaW9uczwvQXV0aG9yPjxZZWFyPjIwMDI8L1llYXI+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</w:fldData>
        </w:fldChar>
      </w:r>
      <w:r w:rsidR="00192939" w:rsidRPr="00137B6E">
        <w:rPr>
          <w:lang w:eastAsia="x-none"/>
        </w:rPr>
        <w:instrText xml:space="preserve"> ADDIN EN.CITE.DATA </w:instrText>
      </w:r>
      <w:r w:rsidR="00192939" w:rsidRPr="00137B6E">
        <w:rPr>
          <w:lang w:eastAsia="x-none"/>
        </w:rPr>
      </w:r>
      <w:r w:rsidR="00192939" w:rsidRPr="00137B6E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Jennions</w:t>
      </w:r>
      <w:proofErr w:type="spellEnd"/>
      <w:r w:rsidR="00192939" w:rsidRPr="00B7367D">
        <w:rPr>
          <w:noProof/>
          <w:lang w:eastAsia="x-none"/>
        </w:rPr>
        <w:t xml:space="preserve"> &amp; Moller, 2002; Sanchez-Tojar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8</w:t>
      </w:r>
      <w:r w:rsidR="00192939" w:rsidRPr="00B7367D">
        <w:rPr>
          <w:lang w:eastAsia="x-none"/>
        </w:rPr>
        <w:fldChar w:fldCharType="end"/>
      </w:r>
      <w:r w:rsidR="00E125E8" w:rsidRPr="00DE538A">
        <w:rPr>
          <w:lang w:eastAsia="x-none"/>
        </w:rPr>
        <w:t>)</w:t>
      </w:r>
      <w:r w:rsidR="00B345F7" w:rsidRPr="00B7367D">
        <w:rPr>
          <w:lang w:eastAsia="x-none"/>
        </w:rPr>
        <w:t xml:space="preserve">. </w:t>
      </w:r>
      <w:r w:rsidR="005B435D" w:rsidRPr="00B7367D">
        <w:rPr>
          <w:lang w:eastAsia="x-none"/>
        </w:rPr>
        <w:t>To test for tim</w:t>
      </w:r>
      <w:r w:rsidR="005B435D" w:rsidRPr="00E71EB4">
        <w:rPr>
          <w:lang w:eastAsia="x-none"/>
        </w:rPr>
        <w:t xml:space="preserve">e-lag bias, we </w:t>
      </w:r>
      <w:r w:rsidR="005B435D" w:rsidRPr="00137B6E">
        <w:rPr>
          <w:lang w:eastAsia="x-none"/>
        </w:rPr>
        <w:t>caution against using</w:t>
      </w:r>
      <w:r w:rsidR="002A181B" w:rsidRPr="00137B6E">
        <w:rPr>
          <w:lang w:eastAsia="x-none"/>
        </w:rPr>
        <w:t xml:space="preserve"> correlation-based method</w:t>
      </w:r>
      <w:r w:rsidR="005B435D" w:rsidRPr="00137B6E">
        <w:rPr>
          <w:lang w:eastAsia="x-none"/>
        </w:rPr>
        <w:t>s</w:t>
      </w:r>
      <w:r w:rsidR="002A181B" w:rsidRPr="00137B6E">
        <w:rPr>
          <w:lang w:eastAsia="x-none"/>
        </w:rPr>
        <w:t xml:space="preserve">, </w:t>
      </w:r>
      <w:r w:rsidR="00BE6BE8" w:rsidRPr="00137B6E">
        <w:rPr>
          <w:lang w:eastAsia="x-none"/>
        </w:rPr>
        <w:t>because</w:t>
      </w:r>
      <w:r w:rsidR="00E46C80" w:rsidRPr="00137B6E">
        <w:rPr>
          <w:lang w:eastAsia="x-none"/>
        </w:rPr>
        <w:t xml:space="preserve"> </w:t>
      </w:r>
      <w:r w:rsidR="002A181B" w:rsidRPr="00137B6E">
        <w:rPr>
          <w:lang w:eastAsia="x-none"/>
        </w:rPr>
        <w:t>this</w:t>
      </w:r>
      <w:r w:rsidR="00E46C80" w:rsidRPr="00137B6E">
        <w:rPr>
          <w:lang w:eastAsia="x-none"/>
        </w:rPr>
        <w:t xml:space="preserve"> </w:t>
      </w:r>
      <w:r w:rsidR="00A173E4" w:rsidRPr="00137B6E">
        <w:rPr>
          <w:lang w:eastAsia="x-none"/>
        </w:rPr>
        <w:t>approach</w:t>
      </w:r>
      <w:r w:rsidR="00A66EF2" w:rsidRPr="00137B6E">
        <w:rPr>
          <w:lang w:eastAsia="x-none"/>
        </w:rPr>
        <w:t xml:space="preserve"> does not account for different precisions of effect sizes</w:t>
      </w:r>
      <w:r w:rsidR="005B435D" w:rsidRPr="00137B6E">
        <w:rPr>
          <w:lang w:eastAsia="x-none"/>
        </w:rPr>
        <w:t xml:space="preserve"> (e.g., quantifying a rank correlation between effect size and publication year; </w:t>
      </w:r>
      <w:r w:rsidR="005B435D" w:rsidRPr="00B7367D">
        <w:rPr>
          <w:lang w:eastAsia="x-none"/>
        </w:rPr>
        <w:fldChar w:fldCharType="begin"/>
      </w:r>
      <w:r w:rsidR="005B435D" w:rsidRPr="00137B6E">
        <w:rPr>
          <w:lang w:eastAsia="x-none"/>
        </w:rPr>
        <w:instrText xml:space="preserve"> ADDIN EN.CITE &lt;EndNote&gt;&lt;Cite&gt;&lt;Author&gt;Barto&lt;/Author&gt;&lt;Year&gt;2012&lt;/Year&gt;&lt;RecNum&gt;85&lt;/RecNum&gt;&lt;DisplayText&gt;Barto &amp;amp; Rillig, 2012&lt;/DisplayText&gt;&lt;record&gt;&lt;rec-number&gt;85&lt;/rec-number&gt;&lt;foreign-keys&gt;&lt;key app="EN" db-id="rs2spdfstwrp9eetrx0vf0sk0xvdsar2eztt" timestamp="1609395537"&gt;85&lt;/key&gt;&lt;/foreign-keys&gt;&lt;ref-type name="Journal Article"&gt;17&lt;/ref-type&gt;&lt;contributors&gt;&lt;authors&gt;&lt;author&gt;Barto, E K&lt;/author&gt;&lt;author&gt;Rillig, M C&lt;/author&gt;&lt;/authors&gt;&lt;/contributors&gt;&lt;titles&gt;&lt;title&gt;Dissemination biases in ecology: effect sizes matter more than quality&lt;/title&gt;&lt;secondary-title&gt;Oikos&lt;/secondary-title&gt;&lt;/titles&gt;&lt;periodical&gt;&lt;full-title&gt;Oikos&lt;/full-title&gt;&lt;/periodical&gt;&lt;pages&gt;228-235&lt;/pages&gt;&lt;volume&gt;121&lt;/volume&gt;&lt;dates&gt;&lt;year&gt;2012&lt;/year&gt;&lt;/dates&gt;&lt;urls&gt;&lt;/urls&gt;&lt;electronic-resource-num&gt;doi: 10.1111/j.1600-0706.2011.19401.x&lt;/electronic-resource-num&gt;&lt;/record&gt;&lt;/Cite&gt;&lt;/EndNote&gt;</w:instrText>
      </w:r>
      <w:r w:rsidR="005B435D" w:rsidRPr="00B7367D">
        <w:rPr>
          <w:lang w:eastAsia="x-none"/>
        </w:rPr>
        <w:fldChar w:fldCharType="separate"/>
      </w:r>
      <w:r w:rsidR="005B435D" w:rsidRPr="00B7367D">
        <w:rPr>
          <w:noProof/>
          <w:lang w:eastAsia="x-none"/>
        </w:rPr>
        <w:t>Barto &amp; Rillig, 2012</w:t>
      </w:r>
      <w:r w:rsidR="005B435D" w:rsidRPr="00B7367D">
        <w:rPr>
          <w:lang w:eastAsia="x-none"/>
        </w:rPr>
        <w:fldChar w:fldCharType="end"/>
      </w:r>
      <w:r w:rsidR="005B435D" w:rsidRPr="00DE538A">
        <w:rPr>
          <w:lang w:eastAsia="x-none"/>
        </w:rPr>
        <w:t>)</w:t>
      </w:r>
      <w:r w:rsidR="00CB1A6D" w:rsidRPr="00B7367D">
        <w:rPr>
          <w:lang w:eastAsia="x-none"/>
        </w:rPr>
        <w:t>.</w:t>
      </w:r>
      <w:r w:rsidR="005B435D" w:rsidRPr="00B7367D">
        <w:rPr>
          <w:lang w:eastAsia="x-none"/>
        </w:rPr>
        <w:t xml:space="preserve"> Instead, there are two recommended ways to investigate time-lag bias (or a decline effect): 1) using a cumulative meta-analysis, and 2) usin</w:t>
      </w:r>
      <w:r w:rsidR="005B435D" w:rsidRPr="00E71EB4">
        <w:rPr>
          <w:lang w:eastAsia="x-none"/>
        </w:rPr>
        <w:t xml:space="preserve">g a regression-based method (see </w:t>
      </w:r>
      <w:r w:rsidR="005B435D" w:rsidRPr="00B7367D">
        <w:rPr>
          <w:lang w:eastAsia="x-none"/>
        </w:rPr>
        <w:fldChar w:fldCharType="begin">
          <w:fldData xml:space="preserve">PEVuZE5vdGU+PENpdGU+PEF1dGhvcj5Lb3JpY2hldmE8L0F1dGhvcj48WWVhcj4yMDEzPC9ZZWFy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</w:fldData>
        </w:fldChar>
      </w:r>
      <w:r w:rsidR="005B435D" w:rsidRPr="00137B6E">
        <w:rPr>
          <w:lang w:eastAsia="x-none"/>
        </w:rPr>
        <w:instrText xml:space="preserve"> ADDIN EN.CITE </w:instrText>
      </w:r>
      <w:r w:rsidR="005B435D" w:rsidRPr="00137B6E">
        <w:rPr>
          <w:lang w:eastAsia="x-none"/>
        </w:rPr>
        <w:fldChar w:fldCharType="begin">
          <w:fldData xml:space="preserve">PEVuZE5vdGU+PENpdGU+PEF1dGhvcj5Lb3JpY2hldmE8L0F1dGhvcj48WWVhcj4yMDEzPC9ZZWFy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</w:fldData>
        </w:fldChar>
      </w:r>
      <w:r w:rsidR="005B435D" w:rsidRPr="00137B6E">
        <w:rPr>
          <w:lang w:eastAsia="x-none"/>
        </w:rPr>
        <w:instrText xml:space="preserve"> ADDIN EN.CITE.DATA </w:instrText>
      </w:r>
      <w:r w:rsidR="005B435D" w:rsidRPr="00137B6E">
        <w:rPr>
          <w:lang w:eastAsia="x-none"/>
        </w:rPr>
      </w:r>
      <w:r w:rsidR="005B435D" w:rsidRPr="00137B6E">
        <w:rPr>
          <w:lang w:eastAsia="x-none"/>
        </w:rPr>
        <w:fldChar w:fldCharType="end"/>
      </w:r>
      <w:r w:rsidR="005B435D" w:rsidRPr="00B7367D">
        <w:rPr>
          <w:lang w:eastAsia="x-none"/>
        </w:rPr>
      </w:r>
      <w:r w:rsidR="005B435D" w:rsidRPr="00B7367D">
        <w:rPr>
          <w:lang w:eastAsia="x-none"/>
        </w:rPr>
        <w:fldChar w:fldCharType="separate"/>
      </w:r>
      <w:r w:rsidR="005B435D" w:rsidRPr="00B7367D">
        <w:rPr>
          <w:noProof/>
          <w:lang w:eastAsia="x-none"/>
        </w:rPr>
        <w:t>Trkalinos &amp; Ioannidis, 2005; Koricheva, Jennions &amp; Lau, 2013; Koricheva &amp; Kulinskaya, 2019</w:t>
      </w:r>
      <w:r w:rsidR="005B435D" w:rsidRPr="00B7367D">
        <w:rPr>
          <w:lang w:eastAsia="x-none"/>
        </w:rPr>
        <w:fldChar w:fldCharType="end"/>
      </w:r>
      <w:r w:rsidR="005B435D" w:rsidRPr="00DE538A">
        <w:rPr>
          <w:lang w:eastAsia="x-none"/>
        </w:rPr>
        <w:t>).</w:t>
      </w:r>
    </w:p>
    <w:p w14:paraId="2742B26A" w14:textId="50210B2D" w:rsidR="00733560" w:rsidRPr="004A1F60" w:rsidRDefault="00E432F6" w:rsidP="007D1219">
      <w:pPr>
        <w:spacing w:line="480" w:lineRule="auto"/>
        <w:ind w:firstLine="720"/>
        <w:rPr>
          <w:lang w:eastAsia="x-none"/>
        </w:rPr>
      </w:pPr>
      <w:r w:rsidRPr="00D802CB">
        <w:rPr>
          <w:lang w:eastAsia="x-none"/>
        </w:rPr>
        <w:t>Cumulative meta-analysis</w:t>
      </w:r>
      <w:r w:rsidR="00222DFC" w:rsidRPr="00D802CB">
        <w:rPr>
          <w:lang w:eastAsia="x-none"/>
        </w:rPr>
        <w:t xml:space="preserve"> </w:t>
      </w:r>
      <w:r w:rsidR="00E14ADA" w:rsidRPr="00681573">
        <w:rPr>
          <w:lang w:eastAsia="x-none"/>
        </w:rPr>
        <w:t xml:space="preserve">is where </w:t>
      </w:r>
      <w:r w:rsidR="00E81EA8" w:rsidRPr="00527752">
        <w:rPr>
          <w:lang w:eastAsia="x-none"/>
        </w:rPr>
        <w:t>a meta-analytic model</w:t>
      </w:r>
      <w:r w:rsidR="006E32A8" w:rsidRPr="000D3618">
        <w:rPr>
          <w:lang w:eastAsia="x-none"/>
        </w:rPr>
        <w:t xml:space="preserve"> (e.g.</w:t>
      </w:r>
      <w:r w:rsidR="00970CC6" w:rsidRPr="00E0223D">
        <w:rPr>
          <w:lang w:eastAsia="x-none"/>
        </w:rPr>
        <w:t>,</w:t>
      </w:r>
      <w:r w:rsidR="006E32A8" w:rsidRPr="00E0223D">
        <w:rPr>
          <w:lang w:eastAsia="x-none"/>
        </w:rPr>
        <w:t xml:space="preserve"> random-effects model)</w:t>
      </w:r>
      <w:r w:rsidR="00E81EA8" w:rsidRPr="00E0223D">
        <w:rPr>
          <w:lang w:eastAsia="x-none"/>
        </w:rPr>
        <w:t xml:space="preserve"> is applied to a </w:t>
      </w:r>
      <w:r w:rsidR="0011353F" w:rsidRPr="0022361B">
        <w:rPr>
          <w:lang w:eastAsia="x-none"/>
        </w:rPr>
        <w:t>set of effect sizes</w:t>
      </w:r>
      <w:r w:rsidR="00E81EA8" w:rsidRPr="00FC0B5D">
        <w:rPr>
          <w:lang w:eastAsia="x-none"/>
        </w:rPr>
        <w:t xml:space="preserve">, which is increased by </w:t>
      </w:r>
      <w:r w:rsidR="0011353F" w:rsidRPr="00FC0B5D">
        <w:rPr>
          <w:lang w:eastAsia="x-none"/>
        </w:rPr>
        <w:t>one effect size at a time</w:t>
      </w:r>
      <w:r w:rsidR="00E81EA8" w:rsidRPr="00FC0B5D">
        <w:rPr>
          <w:lang w:eastAsia="x-none"/>
        </w:rPr>
        <w:t xml:space="preserve"> iteratively </w:t>
      </w:r>
      <w:r w:rsidR="00C77C78" w:rsidRPr="00F303F7">
        <w:rPr>
          <w:lang w:eastAsia="x-none"/>
        </w:rPr>
        <w:t>(</w:t>
      </w:r>
      <w:r w:rsidR="005366F4" w:rsidRPr="00152C8C">
        <w:rPr>
          <w:lang w:eastAsia="x-none"/>
        </w:rPr>
        <w:t xml:space="preserve">starting from </w:t>
      </w:r>
      <w:r w:rsidR="00561956" w:rsidRPr="000B1462">
        <w:rPr>
          <w:lang w:eastAsia="x-none"/>
        </w:rPr>
        <w:t>the oldest</w:t>
      </w:r>
      <w:r w:rsidR="005366F4" w:rsidRPr="000B1462">
        <w:rPr>
          <w:lang w:eastAsia="x-none"/>
        </w:rPr>
        <w:t xml:space="preserve"> effect size). Then, </w:t>
      </w:r>
      <w:r w:rsidR="006E32A8" w:rsidRPr="000B1462">
        <w:rPr>
          <w:lang w:eastAsia="x-none"/>
        </w:rPr>
        <w:t xml:space="preserve">the results are displayed as a forest plot (see </w:t>
      </w:r>
      <w:r w:rsidR="00970CC6" w:rsidRPr="007A344E">
        <w:rPr>
          <w:lang w:eastAsia="x-none"/>
        </w:rPr>
        <w:t>Fig</w:t>
      </w:r>
      <w:r w:rsidR="00AB3D8A" w:rsidRPr="007A344E">
        <w:rPr>
          <w:lang w:eastAsia="x-none"/>
        </w:rPr>
        <w:t>ure</w:t>
      </w:r>
      <w:r w:rsidR="00970CC6" w:rsidRPr="007A344E">
        <w:rPr>
          <w:lang w:eastAsia="x-none"/>
        </w:rPr>
        <w:t xml:space="preserve"> 4</w:t>
      </w:r>
      <w:r w:rsidR="003C2833" w:rsidRPr="00904CA0">
        <w:rPr>
          <w:lang w:eastAsia="x-none"/>
        </w:rPr>
        <w:t>c</w:t>
      </w:r>
      <w:r w:rsidR="006E32A8" w:rsidRPr="008C23E8">
        <w:rPr>
          <w:lang w:eastAsia="x-none"/>
        </w:rPr>
        <w:t xml:space="preserve">). </w:t>
      </w:r>
      <w:r w:rsidR="0054750A" w:rsidRPr="008C23E8">
        <w:rPr>
          <w:lang w:eastAsia="x-none"/>
        </w:rPr>
        <w:t xml:space="preserve">One can easily </w:t>
      </w:r>
      <w:r w:rsidR="00561956" w:rsidRPr="006B18CA">
        <w:rPr>
          <w:lang w:eastAsia="x-none"/>
        </w:rPr>
        <w:t xml:space="preserve">see </w:t>
      </w:r>
      <w:r w:rsidR="0054750A" w:rsidRPr="00953065">
        <w:rPr>
          <w:lang w:eastAsia="x-none"/>
        </w:rPr>
        <w:t xml:space="preserve">when </w:t>
      </w:r>
      <w:r w:rsidR="00561956" w:rsidRPr="00953065">
        <w:rPr>
          <w:lang w:eastAsia="x-none"/>
        </w:rPr>
        <w:t xml:space="preserve">significance </w:t>
      </w:r>
      <w:r w:rsidR="003F28C7" w:rsidRPr="00953065">
        <w:rPr>
          <w:lang w:eastAsia="x-none"/>
        </w:rPr>
        <w:t xml:space="preserve">or magnitude </w:t>
      </w:r>
      <w:r w:rsidR="00561956" w:rsidRPr="00137B6E">
        <w:rPr>
          <w:lang w:eastAsia="x-none"/>
        </w:rPr>
        <w:t xml:space="preserve">of </w:t>
      </w:r>
      <w:r w:rsidR="005B435D" w:rsidRPr="00137B6E">
        <w:rPr>
          <w:lang w:eastAsia="x-none"/>
        </w:rPr>
        <w:t xml:space="preserve">the </w:t>
      </w:r>
      <w:r w:rsidR="0054750A" w:rsidRPr="00137B6E">
        <w:rPr>
          <w:lang w:eastAsia="x-none"/>
        </w:rPr>
        <w:t>overall effect size</w:t>
      </w:r>
      <w:r w:rsidR="0054750A" w:rsidRPr="004A1F60">
        <w:rPr>
          <w:lang w:eastAsia="x-none"/>
        </w:rPr>
        <w:t xml:space="preserve"> </w:t>
      </w:r>
      <w:r w:rsidR="00561956" w:rsidRPr="004A1F60">
        <w:rPr>
          <w:lang w:eastAsia="x-none"/>
        </w:rPr>
        <w:t>changes</w:t>
      </w:r>
      <w:r w:rsidR="00CA2310" w:rsidRPr="004A1F60">
        <w:rPr>
          <w:lang w:eastAsia="x-none"/>
        </w:rPr>
        <w:t xml:space="preserve"> over time. </w:t>
      </w:r>
      <w:r w:rsidR="006E1E1B" w:rsidRPr="004A1F60">
        <w:rPr>
          <w:lang w:eastAsia="x-none"/>
        </w:rPr>
        <w:t xml:space="preserve">When multiple effect sizes are obtained from each study, adding one study </w:t>
      </w:r>
      <w:r w:rsidR="00602FC3" w:rsidRPr="004A1F60">
        <w:rPr>
          <w:lang w:eastAsia="x-none"/>
        </w:rPr>
        <w:t>(one or more effect sizes) rather than one effect size is more practical.</w:t>
      </w:r>
      <w:r w:rsidR="006875C8" w:rsidRPr="004A1F60">
        <w:rPr>
          <w:lang w:eastAsia="x-none"/>
        </w:rPr>
        <w:t xml:space="preserve"> </w:t>
      </w:r>
      <w:r w:rsidR="009D1DFC" w:rsidRPr="004A1F60">
        <w:rPr>
          <w:lang w:eastAsia="x-none"/>
        </w:rPr>
        <w:t>For complex data structures (</w:t>
      </w:r>
      <w:r w:rsidR="00C46FB0" w:rsidRPr="004A1F60">
        <w:rPr>
          <w:lang w:eastAsia="x-none"/>
        </w:rPr>
        <w:t>see Section 4.</w:t>
      </w:r>
      <w:r w:rsidR="006A352E" w:rsidRPr="004A1F60">
        <w:rPr>
          <w:lang w:eastAsia="x-none"/>
        </w:rPr>
        <w:t>1</w:t>
      </w:r>
      <w:r w:rsidR="00C46FB0" w:rsidRPr="004A1F60">
        <w:rPr>
          <w:lang w:eastAsia="x-none"/>
        </w:rPr>
        <w:t>)</w:t>
      </w:r>
      <w:r w:rsidR="009D1DFC" w:rsidRPr="004A1F60">
        <w:rPr>
          <w:lang w:eastAsia="x-none"/>
        </w:rPr>
        <w:t>, limited sample sizes might prevent models from running in the early years of the dataset.</w:t>
      </w:r>
    </w:p>
    <w:p w14:paraId="4BE3D7C7" w14:textId="3E4AF0B9" w:rsidR="00E432F6" w:rsidRPr="004A1F60" w:rsidRDefault="00D13AD1" w:rsidP="007D1219">
      <w:pPr>
        <w:spacing w:line="480" w:lineRule="auto"/>
        <w:ind w:firstLine="720"/>
        <w:rPr>
          <w:lang w:eastAsia="x-none"/>
        </w:rPr>
      </w:pPr>
      <w:r w:rsidRPr="004A1F60">
        <w:rPr>
          <w:lang w:eastAsia="x-none"/>
        </w:rPr>
        <w:t xml:space="preserve">The second </w:t>
      </w:r>
      <w:r w:rsidR="00CA2310" w:rsidRPr="004A1F60">
        <w:rPr>
          <w:lang w:eastAsia="x-none"/>
        </w:rPr>
        <w:t xml:space="preserve">method </w:t>
      </w:r>
      <w:r w:rsidRPr="004A1F60">
        <w:rPr>
          <w:lang w:eastAsia="x-none"/>
        </w:rPr>
        <w:t xml:space="preserve">is </w:t>
      </w:r>
      <w:r w:rsidR="00CA2310" w:rsidRPr="004A1F60">
        <w:rPr>
          <w:lang w:eastAsia="x-none"/>
        </w:rPr>
        <w:t xml:space="preserve">based on regression </w:t>
      </w:r>
      <w:r w:rsidRPr="004A1F60">
        <w:rPr>
          <w:lang w:eastAsia="x-none"/>
        </w:rPr>
        <w:t xml:space="preserve">and </w:t>
      </w:r>
      <w:r w:rsidR="00670856" w:rsidRPr="004A1F60">
        <w:rPr>
          <w:lang w:eastAsia="x-none"/>
        </w:rPr>
        <w:t xml:space="preserve">is </w:t>
      </w:r>
      <w:r w:rsidR="00CA32ED" w:rsidRPr="004A1F60">
        <w:rPr>
          <w:lang w:eastAsia="x-none"/>
        </w:rPr>
        <w:t>easy to fit</w:t>
      </w:r>
      <w:r w:rsidR="00914499" w:rsidRPr="004A1F60">
        <w:rPr>
          <w:lang w:eastAsia="x-none"/>
        </w:rPr>
        <w:t>,</w:t>
      </w:r>
      <w:r w:rsidR="00C133DF" w:rsidRPr="004A1F60">
        <w:rPr>
          <w:lang w:eastAsia="x-none"/>
        </w:rPr>
        <w:t xml:space="preserve"> for </w:t>
      </w:r>
      <w:r w:rsidRPr="004A1F60">
        <w:rPr>
          <w:lang w:eastAsia="x-none"/>
        </w:rPr>
        <w:t xml:space="preserve">example (cf. Equation </w:t>
      </w:r>
      <w:r w:rsidR="0043057C" w:rsidRPr="004A1F60">
        <w:rPr>
          <w:lang w:eastAsia="x-none"/>
        </w:rPr>
        <w:t>10</w:t>
      </w:r>
      <w:r w:rsidRPr="004A1F60">
        <w:rPr>
          <w:lang w:eastAsia="x-none"/>
        </w:rPr>
        <w:t xml:space="preserve">): </w:t>
      </w:r>
      <w:r w:rsidR="00CA32ED" w:rsidRPr="004A1F60">
        <w:rPr>
          <w:lang w:eastAsia="x-none"/>
        </w:rPr>
        <w:t xml:space="preserve"> </w:t>
      </w:r>
    </w:p>
    <w:p w14:paraId="57F70674" w14:textId="7FB27B0D" w:rsidR="00BE6BE8" w:rsidRPr="00B7367D" w:rsidRDefault="00A357CF" w:rsidP="007D1219">
      <w:pPr>
        <w:spacing w:line="480" w:lineRule="auto"/>
        <w:rPr>
          <w:lang w:eastAsia="x-none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yea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  (11)</m:t>
          </m:r>
        </m:oMath>
      </m:oMathPara>
    </w:p>
    <w:p w14:paraId="270C0CB1" w14:textId="4080ACFF" w:rsidR="00DD3891" w:rsidRPr="00137B6E" w:rsidRDefault="00BD5728" w:rsidP="007D1219">
      <w:pPr>
        <w:spacing w:line="480" w:lineRule="auto"/>
      </w:pPr>
      <w:r w:rsidRPr="00D802CB">
        <w:rPr>
          <w:lang w:eastAsia="x-none"/>
        </w:rPr>
        <w:t xml:space="preserve">where </w:t>
      </w:r>
      <w:proofErr w:type="spellStart"/>
      <w:r w:rsidR="002570D9" w:rsidRPr="00D802CB">
        <w:rPr>
          <w:i/>
          <w:iCs/>
          <w:lang w:eastAsia="x-none"/>
        </w:rPr>
        <w:t>year</w:t>
      </w:r>
      <w:r w:rsidR="002570D9" w:rsidRPr="00681573">
        <w:rPr>
          <w:i/>
          <w:iCs/>
          <w:vertAlign w:val="subscript"/>
          <w:lang w:eastAsia="x-none"/>
        </w:rPr>
        <w:t>i</w:t>
      </w:r>
      <w:proofErr w:type="spellEnd"/>
      <w:r w:rsidR="002570D9" w:rsidRPr="00527752">
        <w:rPr>
          <w:lang w:eastAsia="x-none"/>
        </w:rPr>
        <w:t xml:space="preserve"> is the publication year for </w:t>
      </w:r>
      <w:r w:rsidR="00BB09A7" w:rsidRPr="000D3618">
        <w:rPr>
          <w:lang w:eastAsia="x-none"/>
        </w:rPr>
        <w:t xml:space="preserve">the </w:t>
      </w:r>
      <w:proofErr w:type="spellStart"/>
      <w:r w:rsidR="00BB09A7" w:rsidRPr="00E0223D">
        <w:rPr>
          <w:i/>
          <w:iCs/>
          <w:lang w:eastAsia="x-none"/>
        </w:rPr>
        <w:t>i</w:t>
      </w:r>
      <w:r w:rsidR="00BB09A7" w:rsidRPr="00E0223D">
        <w:rPr>
          <w:lang w:eastAsia="x-none"/>
        </w:rPr>
        <w:t>th</w:t>
      </w:r>
      <w:proofErr w:type="spellEnd"/>
      <w:r w:rsidR="00BB09A7" w:rsidRPr="00E0223D">
        <w:rPr>
          <w:lang w:eastAsia="x-none"/>
        </w:rPr>
        <w:t xml:space="preserve"> study</w:t>
      </w:r>
      <w:r w:rsidR="00EC2612" w:rsidRPr="00E0223D">
        <w:rPr>
          <w:lang w:eastAsia="x-none"/>
        </w:rPr>
        <w:t xml:space="preserve"> (effect size)</w:t>
      </w:r>
      <w:r w:rsidR="00604143" w:rsidRPr="00C302C7">
        <w:rPr>
          <w:lang w:eastAsia="x-none"/>
        </w:rPr>
        <w:t xml:space="preserve">. </w:t>
      </w:r>
      <w:r w:rsidR="00F64DE2" w:rsidRPr="0022361B">
        <w:rPr>
          <w:lang w:eastAsia="x-none"/>
        </w:rPr>
        <w:t xml:space="preserve">As with Equation 8, this </w:t>
      </w:r>
      <w:r w:rsidR="001434EA" w:rsidRPr="00FC0B5D">
        <w:rPr>
          <w:lang w:eastAsia="x-none"/>
        </w:rPr>
        <w:t>method</w:t>
      </w:r>
      <w:r w:rsidR="00F64DE2" w:rsidRPr="00FC0B5D">
        <w:rPr>
          <w:lang w:eastAsia="x-none"/>
        </w:rPr>
        <w:t xml:space="preserve"> can </w:t>
      </w:r>
      <w:r w:rsidR="00B74FDC" w:rsidRPr="000B1462">
        <w:rPr>
          <w:lang w:eastAsia="x-none"/>
        </w:rPr>
        <w:t>accommodate other moderators (</w:t>
      </w:r>
      <w:proofErr w:type="gramStart"/>
      <w:r w:rsidR="00B74FDC" w:rsidRPr="000B1462">
        <w:rPr>
          <w:lang w:eastAsia="x-none"/>
        </w:rPr>
        <w:t>i.e.</w:t>
      </w:r>
      <w:proofErr w:type="gramEnd"/>
      <w:r w:rsidR="00B74FDC" w:rsidRPr="000B1462">
        <w:rPr>
          <w:lang w:eastAsia="x-none"/>
        </w:rPr>
        <w:t xml:space="preserve"> potential confounding </w:t>
      </w:r>
      <w:r w:rsidR="00542B0D" w:rsidRPr="000B1462">
        <w:rPr>
          <w:lang w:eastAsia="x-none"/>
        </w:rPr>
        <w:t>variables</w:t>
      </w:r>
      <w:r w:rsidR="00B74FDC" w:rsidRPr="000B1462">
        <w:rPr>
          <w:lang w:eastAsia="x-none"/>
        </w:rPr>
        <w:t>) and also</w:t>
      </w:r>
      <w:r w:rsidR="00D13AD1" w:rsidRPr="007A344E">
        <w:rPr>
          <w:lang w:eastAsia="x-none"/>
        </w:rPr>
        <w:t xml:space="preserve"> can</w:t>
      </w:r>
      <w:r w:rsidR="00FB287B" w:rsidRPr="007A344E">
        <w:rPr>
          <w:lang w:eastAsia="x-none"/>
        </w:rPr>
        <w:t xml:space="preserve"> </w:t>
      </w:r>
      <w:r w:rsidR="008045B9" w:rsidRPr="007A344E">
        <w:rPr>
          <w:lang w:eastAsia="x-none"/>
        </w:rPr>
        <w:t>be extend</w:t>
      </w:r>
      <w:r w:rsidR="00733560" w:rsidRPr="008C23E8">
        <w:rPr>
          <w:lang w:eastAsia="x-none"/>
        </w:rPr>
        <w:t>able</w:t>
      </w:r>
      <w:r w:rsidR="008045B9" w:rsidRPr="006B18CA">
        <w:rPr>
          <w:lang w:eastAsia="x-none"/>
        </w:rPr>
        <w:t xml:space="preserve"> to </w:t>
      </w:r>
      <w:r w:rsidR="001434EA" w:rsidRPr="00953065">
        <w:rPr>
          <w:lang w:eastAsia="x-none"/>
        </w:rPr>
        <w:t>model non-independent effect size</w:t>
      </w:r>
      <w:r w:rsidR="00D13AD1" w:rsidRPr="00953065">
        <w:rPr>
          <w:lang w:eastAsia="x-none"/>
        </w:rPr>
        <w:t>s</w:t>
      </w:r>
      <w:r w:rsidR="00B74FDC" w:rsidRPr="00953065">
        <w:rPr>
          <w:lang w:eastAsia="x-none"/>
        </w:rPr>
        <w:t xml:space="preserve"> </w:t>
      </w:r>
      <w:r w:rsidR="00542B0D" w:rsidRPr="00137B6E">
        <w:rPr>
          <w:lang w:eastAsia="x-none"/>
        </w:rPr>
        <w:t>(see Section 4</w:t>
      </w:r>
      <w:r w:rsidR="00D3757A" w:rsidRPr="00137B6E">
        <w:rPr>
          <w:lang w:eastAsia="x-none"/>
        </w:rPr>
        <w:t>.</w:t>
      </w:r>
      <w:r w:rsidR="00D531DC" w:rsidRPr="00137B6E">
        <w:rPr>
          <w:lang w:eastAsia="x-none"/>
        </w:rPr>
        <w:t>2</w:t>
      </w:r>
      <w:r w:rsidR="00D3757A" w:rsidRPr="00137B6E">
        <w:rPr>
          <w:lang w:eastAsia="x-none"/>
        </w:rPr>
        <w:t>)</w:t>
      </w:r>
      <w:r w:rsidR="00B76229" w:rsidRPr="00137B6E">
        <w:rPr>
          <w:lang w:eastAsia="x-none"/>
        </w:rPr>
        <w:t>.</w:t>
      </w:r>
    </w:p>
    <w:p w14:paraId="483E1695" w14:textId="0955570A" w:rsidR="00DD3891" w:rsidRPr="004A1F60" w:rsidRDefault="00DD3891" w:rsidP="00D81409">
      <w:pPr>
        <w:pStyle w:val="Heading2"/>
        <w:rPr>
          <w:lang w:val="en-AU"/>
        </w:rPr>
      </w:pPr>
      <w:r w:rsidRPr="004A1F60">
        <w:rPr>
          <w:lang w:val="en-AU"/>
        </w:rPr>
        <w:t>3.2 | Assessing the impact of publication bias</w:t>
      </w:r>
    </w:p>
    <w:p w14:paraId="44803855" w14:textId="616752D3" w:rsidR="00DD3891" w:rsidRPr="00B7367D" w:rsidRDefault="00DD3891" w:rsidP="007D1219">
      <w:pPr>
        <w:pStyle w:val="Heading3"/>
        <w:spacing w:line="480" w:lineRule="auto"/>
        <w:rPr>
          <w:rFonts w:cs="Times New Roman"/>
        </w:rPr>
      </w:pPr>
      <w:r w:rsidRPr="00DE538A">
        <w:rPr>
          <w:rFonts w:cs="Times New Roman"/>
        </w:rPr>
        <w:t xml:space="preserve">3.2.1 | Fail-safe </w:t>
      </w:r>
      <w:r w:rsidRPr="00B7367D">
        <w:rPr>
          <w:rFonts w:cs="Times New Roman"/>
          <w:i/>
          <w:iCs/>
        </w:rPr>
        <w:t>N</w:t>
      </w:r>
      <w:r w:rsidRPr="00B7367D">
        <w:rPr>
          <w:rFonts w:cs="Times New Roman"/>
        </w:rPr>
        <w:t xml:space="preserve"> </w:t>
      </w:r>
    </w:p>
    <w:p w14:paraId="41D48266" w14:textId="0A9FAC75" w:rsidR="00820A5A" w:rsidRPr="00D802CB" w:rsidRDefault="00DA341B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 xml:space="preserve">We now move to </w:t>
      </w:r>
      <w:r w:rsidR="003F28C7" w:rsidRPr="00D802CB">
        <w:rPr>
          <w:lang w:eastAsia="x-none"/>
        </w:rPr>
        <w:t>the</w:t>
      </w:r>
      <w:r w:rsidRPr="00681573">
        <w:rPr>
          <w:lang w:eastAsia="x-none"/>
        </w:rPr>
        <w:t xml:space="preserve"> methods </w:t>
      </w:r>
      <w:r w:rsidR="00D13AD1" w:rsidRPr="00527752">
        <w:rPr>
          <w:lang w:eastAsia="x-none"/>
        </w:rPr>
        <w:t xml:space="preserve">that </w:t>
      </w:r>
      <w:r w:rsidRPr="000D3618">
        <w:rPr>
          <w:lang w:eastAsia="x-none"/>
        </w:rPr>
        <w:t xml:space="preserve">can assess the impact of </w:t>
      </w:r>
      <w:r w:rsidR="001434EA" w:rsidRPr="00E0223D">
        <w:rPr>
          <w:lang w:eastAsia="x-none"/>
        </w:rPr>
        <w:t>publication bias</w:t>
      </w:r>
      <w:r w:rsidR="008A0BED" w:rsidRPr="00E0223D">
        <w:rPr>
          <w:lang w:eastAsia="x-none"/>
        </w:rPr>
        <w:t xml:space="preserve"> rather th</w:t>
      </w:r>
      <w:r w:rsidR="00CF4F57" w:rsidRPr="00E0223D">
        <w:rPr>
          <w:lang w:eastAsia="x-none"/>
        </w:rPr>
        <w:t xml:space="preserve">an </w:t>
      </w:r>
      <w:r w:rsidR="00D90932" w:rsidRPr="00C302C7">
        <w:rPr>
          <w:lang w:eastAsia="x-none"/>
        </w:rPr>
        <w:t xml:space="preserve">merely </w:t>
      </w:r>
      <w:r w:rsidR="00CF4F57" w:rsidRPr="0022361B">
        <w:rPr>
          <w:lang w:eastAsia="x-none"/>
        </w:rPr>
        <w:t>detecting publication bias</w:t>
      </w:r>
      <w:r w:rsidRPr="00FC0B5D">
        <w:rPr>
          <w:lang w:eastAsia="x-none"/>
        </w:rPr>
        <w:t xml:space="preserve">. </w:t>
      </w:r>
      <w:r w:rsidR="001434EA" w:rsidRPr="00FC0B5D">
        <w:rPr>
          <w:lang w:eastAsia="x-none"/>
        </w:rPr>
        <w:t xml:space="preserve">Fail-safe </w:t>
      </w:r>
      <w:r w:rsidR="001434EA" w:rsidRPr="00FC0B5D">
        <w:rPr>
          <w:i/>
          <w:iCs/>
          <w:lang w:eastAsia="x-none"/>
        </w:rPr>
        <w:t>N</w:t>
      </w:r>
      <w:r w:rsidR="001434EA" w:rsidRPr="00F303F7">
        <w:rPr>
          <w:lang w:eastAsia="x-none"/>
        </w:rPr>
        <w:t xml:space="preserve"> (also known as </w:t>
      </w:r>
      <w:r w:rsidR="00CE49C4" w:rsidRPr="00152C8C">
        <w:rPr>
          <w:lang w:eastAsia="x-none"/>
        </w:rPr>
        <w:t>the ‘</w:t>
      </w:r>
      <w:r w:rsidR="001434EA" w:rsidRPr="00152C8C">
        <w:rPr>
          <w:lang w:eastAsia="x-none"/>
        </w:rPr>
        <w:t>file-drawer number</w:t>
      </w:r>
      <w:r w:rsidR="00CE49C4" w:rsidRPr="000B1462">
        <w:rPr>
          <w:lang w:eastAsia="x-none"/>
        </w:rPr>
        <w:t>’</w:t>
      </w:r>
      <w:r w:rsidR="001434EA" w:rsidRPr="000B1462">
        <w:rPr>
          <w:lang w:eastAsia="x-none"/>
        </w:rPr>
        <w:t>)</w:t>
      </w:r>
      <w:r w:rsidR="00115808" w:rsidRPr="000B1462">
        <w:rPr>
          <w:lang w:eastAsia="x-none"/>
        </w:rPr>
        <w:t xml:space="preserve"> </w:t>
      </w:r>
      <w:r w:rsidR="006A0898" w:rsidRPr="000B1462">
        <w:rPr>
          <w:lang w:eastAsia="x-none"/>
        </w:rPr>
        <w:t>represents</w:t>
      </w:r>
      <w:r w:rsidR="00D5790F" w:rsidRPr="007A344E">
        <w:rPr>
          <w:lang w:eastAsia="x-none"/>
        </w:rPr>
        <w:t xml:space="preserve"> </w:t>
      </w:r>
      <w:r w:rsidR="004B7E15" w:rsidRPr="007A344E">
        <w:rPr>
          <w:lang w:eastAsia="x-none"/>
        </w:rPr>
        <w:t xml:space="preserve">the number of negative unpublished results </w:t>
      </w:r>
      <w:r w:rsidR="003B4535" w:rsidRPr="007A344E">
        <w:rPr>
          <w:lang w:eastAsia="x-none"/>
        </w:rPr>
        <w:t xml:space="preserve">needed </w:t>
      </w:r>
      <w:r w:rsidR="004B7E15" w:rsidRPr="00904CA0">
        <w:rPr>
          <w:lang w:eastAsia="x-none"/>
        </w:rPr>
        <w:t xml:space="preserve">to </w:t>
      </w:r>
      <w:r w:rsidR="002757BA" w:rsidRPr="008C23E8">
        <w:rPr>
          <w:lang w:eastAsia="x-none"/>
        </w:rPr>
        <w:t xml:space="preserve">make a </w:t>
      </w:r>
      <w:r w:rsidR="00DE12E5" w:rsidRPr="008C23E8">
        <w:rPr>
          <w:lang w:eastAsia="x-none"/>
        </w:rPr>
        <w:t xml:space="preserve">statistically </w:t>
      </w:r>
      <w:r w:rsidR="006431AF" w:rsidRPr="006B18CA">
        <w:rPr>
          <w:lang w:eastAsia="x-none"/>
        </w:rPr>
        <w:t>significant</w:t>
      </w:r>
      <w:r w:rsidR="002757BA" w:rsidRPr="00953065">
        <w:rPr>
          <w:lang w:eastAsia="x-none"/>
        </w:rPr>
        <w:t xml:space="preserve"> overall </w:t>
      </w:r>
      <w:r w:rsidR="006431AF" w:rsidRPr="00953065">
        <w:rPr>
          <w:lang w:eastAsia="x-none"/>
        </w:rPr>
        <w:t>effect non-</w:t>
      </w:r>
      <w:r w:rsidR="006431AF" w:rsidRPr="00953065">
        <w:rPr>
          <w:lang w:eastAsia="x-none"/>
        </w:rPr>
        <w:lastRenderedPageBreak/>
        <w:t>significant</w:t>
      </w:r>
      <w:r w:rsidR="00E0788C" w:rsidRPr="00953065">
        <w:rPr>
          <w:lang w:eastAsia="x-none"/>
        </w:rPr>
        <w:t xml:space="preserve"> (</w:t>
      </w:r>
      <w:r w:rsidR="00603521" w:rsidRPr="00953065">
        <w:rPr>
          <w:lang w:eastAsia="x-none"/>
        </w:rPr>
        <w:t xml:space="preserve">e.g., </w:t>
      </w:r>
      <w:r w:rsidR="00192939" w:rsidRPr="00B7367D">
        <w:rPr>
          <w:lang w:eastAsia="x-none"/>
        </w:rPr>
        <w:fldChar w:fldCharType="begin">
          <w:fldData xml:space="preserve">PEVuZE5vdGU+PENpdGU+PEF1dGhvcj5Sb3NlbnRoYWw8L0F1dGhvcj48WWVhcj4xOTc5PC9ZZWFy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</w:fldData>
        </w:fldChar>
      </w:r>
      <w:r w:rsidR="00192939" w:rsidRPr="004A1F60">
        <w:rPr>
          <w:lang w:eastAsia="x-none"/>
        </w:rPr>
        <w:instrText xml:space="preserve"> ADDIN EN.CITE </w:instrText>
      </w:r>
      <w:r w:rsidR="00192939" w:rsidRPr="004A1F60">
        <w:rPr>
          <w:lang w:eastAsia="x-none"/>
        </w:rPr>
        <w:fldChar w:fldCharType="begin">
          <w:fldData xml:space="preserve">PEVuZE5vdGU+PENpdGU+PEF1dGhvcj5Sb3NlbnRoYWw8L0F1dGhvcj48WWVhcj4xOTc5PC9ZZWFy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</w:fldData>
        </w:fldChar>
      </w:r>
      <w:r w:rsidR="00192939" w:rsidRPr="004A1F60">
        <w:rPr>
          <w:lang w:eastAsia="x-none"/>
        </w:rPr>
        <w:instrText xml:space="preserve"> ADDIN EN.CITE.DATA </w:instrText>
      </w:r>
      <w:r w:rsidR="00192939" w:rsidRPr="004A1F60">
        <w:rPr>
          <w:lang w:eastAsia="x-none"/>
        </w:rPr>
      </w:r>
      <w:r w:rsidR="00192939" w:rsidRPr="004A1F60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senthal, 1979; Rosenberg, 2005</w:t>
      </w:r>
      <w:r w:rsidR="00192939" w:rsidRPr="00B7367D">
        <w:rPr>
          <w:lang w:eastAsia="x-none"/>
        </w:rPr>
        <w:fldChar w:fldCharType="end"/>
      </w:r>
      <w:r w:rsidR="00E0788C" w:rsidRPr="00DE538A">
        <w:rPr>
          <w:lang w:eastAsia="x-none"/>
        </w:rPr>
        <w:t>)</w:t>
      </w:r>
      <w:r w:rsidR="006431AF" w:rsidRPr="00B7367D">
        <w:rPr>
          <w:lang w:eastAsia="x-none"/>
        </w:rPr>
        <w:t xml:space="preserve"> or </w:t>
      </w:r>
      <w:r w:rsidR="00E0788C" w:rsidRPr="00B7367D">
        <w:rPr>
          <w:lang w:eastAsia="x-none"/>
        </w:rPr>
        <w:t>negligible</w:t>
      </w:r>
      <w:r w:rsidR="00F27CE9" w:rsidRPr="00B7367D">
        <w:rPr>
          <w:lang w:eastAsia="x-none"/>
        </w:rPr>
        <w:t xml:space="preserve"> (</w:t>
      </w:r>
      <w:r w:rsidR="00603521" w:rsidRPr="00E71EB4">
        <w:rPr>
          <w:lang w:eastAsia="x-none"/>
        </w:rPr>
        <w:t>e.g</w:t>
      </w:r>
      <w:r w:rsidR="00794572" w:rsidRPr="00BE33C2">
        <w:rPr>
          <w:lang w:eastAsia="x-none"/>
        </w:rPr>
        <w:t>.,</w:t>
      </w:r>
      <w:r w:rsidR="00D13AD1" w:rsidRPr="00D802CB">
        <w:rPr>
          <w:lang w:eastAsia="x-none"/>
        </w:rPr>
        <w:t xml:space="preserve"> </w:t>
      </w:r>
      <w:r w:rsidR="00192939" w:rsidRPr="00B7367D">
        <w:rPr>
          <w:lang w:eastAsia="x-none"/>
        </w:rPr>
        <w:fldChar w:fldCharType="begin"/>
      </w:r>
      <w:r w:rsidR="00192939" w:rsidRPr="004A1F60">
        <w:rPr>
          <w:lang w:eastAsia="x-none"/>
        </w:rPr>
        <w:instrText xml:space="preserve"> ADDIN EN.CITE &lt;EndNote&gt;&lt;Cite&gt;&lt;Author&gt;Owrin&lt;/Author&gt;&lt;Year&gt;1983&lt;/Year&gt;&lt;RecNum&gt;59&lt;/RecNum&gt;&lt;DisplayText&gt;Owrin, 1983&lt;/DisplayText&gt;&lt;record&gt;&lt;rec-number&gt;59&lt;/rec-number&gt;&lt;foreign-keys&gt;&lt;key app="EN" db-id="rs2spdfstwrp9eetrx0vf0sk0xvdsar2eztt" timestamp="1609384578"&gt;59&lt;/key&gt;&lt;/foreign-keys&gt;&lt;ref-type name="Journal Article"&gt;17&lt;/ref-type&gt;&lt;contributors&gt;&lt;authors&gt;&lt;author&gt;Owrin, R G&lt;/author&gt;&lt;/authors&gt;&lt;/contributors&gt;&lt;titles&gt;&lt;title&gt;&lt;style face="normal" font="default" size="100%"&gt;A fail-safe &lt;/style&gt;&lt;style face="italic" font="default" size="100%"&gt;N&lt;/style&gt;&lt;style face="normal" font="default" size="100%"&gt; for effect size in meta-analysis&lt;/style&gt;&lt;/title&gt;&lt;secondary-title&gt;Journal of Educational Statistics&lt;/secondary-title&gt;&lt;/titles&gt;&lt;periodical&gt;&lt;full-title&gt;Journal of Educational Statistics&lt;/full-title&gt;&lt;/periodical&gt;&lt;pages&gt;157-159&lt;/pages&gt;&lt;volume&gt;8&lt;/volume&gt;&lt;dates&gt;&lt;year&gt;1983&lt;/year&gt;&lt;/dates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Owrin, 1983</w:t>
      </w:r>
      <w:r w:rsidR="00192939" w:rsidRPr="00B7367D">
        <w:rPr>
          <w:lang w:eastAsia="x-none"/>
        </w:rPr>
        <w:fldChar w:fldCharType="end"/>
      </w:r>
      <w:r w:rsidR="0080621E" w:rsidRPr="00DE538A">
        <w:rPr>
          <w:lang w:eastAsia="x-none"/>
        </w:rPr>
        <w:t>). The original fail-safe approach by Rosenthal (</w:t>
      </w:r>
      <w:r w:rsidR="00192939" w:rsidRPr="00B7367D">
        <w:rPr>
          <w:lang w:eastAsia="x-none"/>
        </w:rPr>
        <w:fldChar w:fldCharType="begin"/>
      </w:r>
      <w:r w:rsidR="00192939" w:rsidRPr="004A1F60">
        <w:rPr>
          <w:lang w:eastAsia="x-none"/>
        </w:rPr>
        <w:instrText xml:space="preserve"> ADDIN EN.CITE &lt;EndNote&gt;&lt;Cite ExcludeAuth="1"&gt;&lt;Author&gt;Rosenthal&lt;/Author&gt;&lt;Year&gt;1979&lt;/Year&gt;&lt;RecNum&gt;49&lt;/RecNum&gt;&lt;DisplayText&gt;1979&lt;/DisplayText&gt;&lt;record&gt;&lt;rec-number&gt;49&lt;/rec-number&gt;&lt;foreign-keys&gt;&lt;key app="EN" db-id="rs2spdfstwrp9eetrx0vf0sk0xvdsar2eztt" timestamp="1609381035"&gt;49&lt;/key&gt;&lt;/foreign-keys&gt;&lt;ref-type name="Journal Article"&gt;17&lt;/ref-type&gt;&lt;contributors&gt;&lt;authors&gt;&lt;author&gt;Rosenthal, R.&lt;/author&gt;&lt;/authors&gt;&lt;/contributors&gt;&lt;auth-address&gt;Rosenthal, R&amp;#xD;Harvard Univ,Dept Psychol &amp;amp; Social Relat,Cambridge,Ma 02138, USA&amp;#xD;Harvard Univ,Dept Psychol &amp;amp; Social Relat,Cambridge,Ma 02138, USA&lt;/auth-address&gt;&lt;titles&gt;&lt;title&gt;The &amp;quot;file drawer problem&amp;quot; and tolerance for null results&lt;/title&gt;&lt;secondary-title&gt;Psychological Bulletin&lt;/secondary-title&gt;&lt;alt-title&gt;Psychol Bull&lt;/alt-title&gt;&lt;/titles&gt;&lt;periodical&gt;&lt;full-title&gt;Psychological Bulletin&lt;/full-title&gt;&lt;abbr-1&gt;Psychol Bull&lt;/abbr-1&gt;&lt;/periodical&gt;&lt;alt-periodical&gt;&lt;full-title&gt;Psychological Bulletin&lt;/full-title&gt;&lt;abbr-1&gt;Psychol Bull&lt;/abbr-1&gt;&lt;/alt-periodical&gt;&lt;pages&gt;638-641&lt;/pages&gt;&lt;volume&gt;86&lt;/volume&gt;&lt;number&gt;3&lt;/number&gt;&lt;dates&gt;&lt;year&gt;1979&lt;/year&gt;&lt;/dates&gt;&lt;isbn&gt;0033-2909&lt;/isbn&gt;&lt;accession-num&gt;ISI:A1979JS26200011&lt;/accession-num&gt;&lt;urls&gt;&lt;related-urls&gt;&lt;url&gt;&amp;lt;Go to ISI&amp;gt;://A1979JS26200011&lt;/url&gt;&lt;/related-urls&gt;&lt;/urls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1979</w:t>
      </w:r>
      <w:r w:rsidR="00192939" w:rsidRPr="00B7367D">
        <w:rPr>
          <w:lang w:eastAsia="x-none"/>
        </w:rPr>
        <w:fldChar w:fldCharType="end"/>
      </w:r>
      <w:r w:rsidR="00F346A2" w:rsidRPr="00DE538A">
        <w:rPr>
          <w:lang w:eastAsia="x-none"/>
        </w:rPr>
        <w:t xml:space="preserve">) </w:t>
      </w:r>
      <w:r w:rsidR="00121FA2" w:rsidRPr="00B7367D">
        <w:rPr>
          <w:lang w:eastAsia="x-none"/>
        </w:rPr>
        <w:t xml:space="preserve">is the oldest </w:t>
      </w:r>
      <w:r w:rsidR="00F346A2" w:rsidRPr="00B7367D">
        <w:rPr>
          <w:lang w:eastAsia="x-none"/>
        </w:rPr>
        <w:t xml:space="preserve">publication bias method and probably the simplest: </w:t>
      </w:r>
    </w:p>
    <w:p w14:paraId="421387BA" w14:textId="72AFEAD8" w:rsidR="00F346A2" w:rsidRPr="00B7367D" w:rsidRDefault="00A357CF" w:rsidP="007D1219">
      <w:pPr>
        <w:spacing w:line="480" w:lineRule="auto"/>
        <w:rPr>
          <w:lang w:eastAsia="x-none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Rosenthal</m:t>
              </m:r>
            </m:sub>
          </m:sSub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</w:rPr>
                            <m:t>i=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tudy</m:t>
                              </m:r>
                            </m:sub>
                          </m:sSub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</m:num>
                    <m:den>
                      <m:r>
                        <w:rPr>
                          <w:rFonts w:ascii="Cambria Math" w:hAnsi="Cambria Math"/>
                        </w:rPr>
                        <m:t>1.645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study</m:t>
              </m:r>
            </m:sub>
          </m:sSub>
          <m:r>
            <w:rPr>
              <w:rFonts w:ascii="Cambria Math" w:hAnsi="Cambria Math"/>
            </w:rPr>
            <m:t>,  (12)</m:t>
          </m:r>
        </m:oMath>
      </m:oMathPara>
    </w:p>
    <w:p w14:paraId="68F05C4F" w14:textId="03414FE0" w:rsidR="004E69F3" w:rsidRPr="00681573" w:rsidRDefault="001F78C0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t xml:space="preserve">where </w:t>
      </w:r>
      <w:proofErr w:type="spellStart"/>
      <w:r w:rsidR="00285246" w:rsidRPr="00B7367D">
        <w:rPr>
          <w:i/>
          <w:iCs/>
          <w:lang w:eastAsia="x-none"/>
        </w:rPr>
        <w:t>z</w:t>
      </w:r>
      <w:r w:rsidR="00285246" w:rsidRPr="00E71EB4">
        <w:rPr>
          <w:i/>
          <w:iCs/>
          <w:vertAlign w:val="subscript"/>
          <w:lang w:eastAsia="x-none"/>
        </w:rPr>
        <w:t>i</w:t>
      </w:r>
      <w:proofErr w:type="spellEnd"/>
      <w:r w:rsidR="00285246" w:rsidRPr="00BE33C2">
        <w:rPr>
          <w:i/>
          <w:iCs/>
          <w:lang w:eastAsia="x-none"/>
        </w:rPr>
        <w:t xml:space="preserve"> </w:t>
      </w:r>
      <w:r w:rsidR="00285246" w:rsidRPr="00D802CB">
        <w:rPr>
          <w:lang w:eastAsia="x-none"/>
        </w:rPr>
        <w:t xml:space="preserve">is the </w:t>
      </w:r>
      <w:proofErr w:type="spellStart"/>
      <w:r w:rsidR="00285246" w:rsidRPr="00D802CB">
        <w:rPr>
          <w:i/>
          <w:iCs/>
          <w:lang w:eastAsia="x-none"/>
        </w:rPr>
        <w:t>i</w:t>
      </w:r>
      <w:r w:rsidR="00285246" w:rsidRPr="00D802CB">
        <w:rPr>
          <w:lang w:eastAsia="x-none"/>
        </w:rPr>
        <w:t>th</w:t>
      </w:r>
      <w:proofErr w:type="spellEnd"/>
      <w:r w:rsidR="00285246" w:rsidRPr="00D802CB">
        <w:rPr>
          <w:lang w:eastAsia="x-none"/>
        </w:rPr>
        <w:t xml:space="preserve"> </w:t>
      </w:r>
      <w:r w:rsidR="00285246" w:rsidRPr="004A1F60">
        <w:rPr>
          <w:i/>
          <w:iCs/>
          <w:lang w:eastAsia="x-none"/>
        </w:rPr>
        <w:t>z</w:t>
      </w:r>
      <w:r w:rsidR="00285246" w:rsidRPr="00DE538A">
        <w:rPr>
          <w:lang w:eastAsia="x-none"/>
        </w:rPr>
        <w:t xml:space="preserve"> value (</w:t>
      </w:r>
      <w:proofErr w:type="spellStart"/>
      <w:r w:rsidR="00285246" w:rsidRPr="00B7367D">
        <w:rPr>
          <w:i/>
          <w:iCs/>
          <w:lang w:eastAsia="x-none"/>
        </w:rPr>
        <w:t>y</w:t>
      </w:r>
      <w:r w:rsidR="00285246" w:rsidRPr="00B7367D">
        <w:rPr>
          <w:i/>
          <w:iCs/>
          <w:vertAlign w:val="subscript"/>
          <w:lang w:eastAsia="x-none"/>
        </w:rPr>
        <w:t>i</w:t>
      </w:r>
      <w:proofErr w:type="spellEnd"/>
      <w:r w:rsidR="00285246" w:rsidRPr="00B7367D">
        <w:rPr>
          <w:i/>
          <w:iCs/>
          <w:lang w:eastAsia="x-none"/>
        </w:rPr>
        <w:t>/se</w:t>
      </w:r>
      <w:r w:rsidR="00285246" w:rsidRPr="00E71EB4">
        <w:rPr>
          <w:i/>
          <w:iCs/>
          <w:vertAlign w:val="subscript"/>
          <w:lang w:eastAsia="x-none"/>
        </w:rPr>
        <w:t>i</w:t>
      </w:r>
      <w:r w:rsidR="00285246" w:rsidRPr="00BE33C2">
        <w:rPr>
          <w:lang w:eastAsia="x-none"/>
        </w:rPr>
        <w:t xml:space="preserve">) as in Equation 7 </w:t>
      </w:r>
      <w:r w:rsidR="001D5AF7" w:rsidRPr="00D802CB">
        <w:rPr>
          <w:lang w:eastAsia="x-none"/>
        </w:rPr>
        <w:t xml:space="preserve">and 1.645 is the </w:t>
      </w:r>
      <w:r w:rsidR="001D5AF7" w:rsidRPr="004A1F60">
        <w:rPr>
          <w:i/>
          <w:iCs/>
          <w:lang w:eastAsia="x-none"/>
        </w:rPr>
        <w:t>z</w:t>
      </w:r>
      <w:r w:rsidR="001D5AF7" w:rsidRPr="00DE538A">
        <w:rPr>
          <w:lang w:eastAsia="x-none"/>
        </w:rPr>
        <w:t xml:space="preserve"> value for α = 0.05 (</w:t>
      </w:r>
      <w:r w:rsidR="00096B01" w:rsidRPr="00B7367D">
        <w:rPr>
          <w:lang w:eastAsia="x-none"/>
        </w:rPr>
        <w:t>the</w:t>
      </w:r>
      <w:r w:rsidR="001D5AF7" w:rsidRPr="00B7367D">
        <w:rPr>
          <w:lang w:eastAsia="x-none"/>
        </w:rPr>
        <w:t xml:space="preserve"> one-tailed test). </w:t>
      </w:r>
      <w:r w:rsidR="00896A64" w:rsidRPr="00B7367D">
        <w:rPr>
          <w:lang w:eastAsia="x-none"/>
        </w:rPr>
        <w:t xml:space="preserve">The method by </w:t>
      </w:r>
      <w:proofErr w:type="spellStart"/>
      <w:r w:rsidR="00896A64" w:rsidRPr="00B7367D">
        <w:rPr>
          <w:lang w:eastAsia="x-none"/>
        </w:rPr>
        <w:t>Owrin</w:t>
      </w:r>
      <w:proofErr w:type="spellEnd"/>
      <w:r w:rsidR="00096B01" w:rsidRPr="00E71EB4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4A1F60">
        <w:rPr>
          <w:lang w:eastAsia="x-none"/>
        </w:rPr>
        <w:instrText xml:space="preserve"> ADDIN EN.CITE &lt;EndNote&gt;&lt;Cite ExcludeAuth="1"&gt;&lt;Author&gt;Owrin&lt;/Author&gt;&lt;Year&gt;1983&lt;/Year&gt;&lt;RecNum&gt;59&lt;/RecNum&gt;&lt;DisplayText&gt;1983&lt;/DisplayText&gt;&lt;record&gt;&lt;rec-number&gt;59&lt;/rec-number&gt;&lt;foreign-keys&gt;&lt;key app="EN" db-id="rs2spdfstwrp9eetrx0vf0sk0xvdsar2eztt" timestamp="1609384578"&gt;59&lt;/key&gt;&lt;/foreign-keys&gt;&lt;ref-type name="Journal Article"&gt;17&lt;/ref-type&gt;&lt;contributors&gt;&lt;authors&gt;&lt;author&gt;Owrin, R G&lt;/author&gt;&lt;/authors&gt;&lt;/contributors&gt;&lt;titles&gt;&lt;title&gt;&lt;style face="normal" font="default" size="100%"&gt;A fail-safe &lt;/style&gt;&lt;style face="italic" font="default" size="100%"&gt;N&lt;/style&gt;&lt;style face="normal" font="default" size="100%"&gt; for effect size in meta-analysis&lt;/style&gt;&lt;/title&gt;&lt;secondary-title&gt;Journal of Educational Statistics&lt;/secondary-title&gt;&lt;/titles&gt;&lt;periodical&gt;&lt;full-title&gt;Journal of Educational Statistics&lt;/full-title&gt;&lt;/periodical&gt;&lt;pages&gt;157-159&lt;/pages&gt;&lt;volume&gt;8&lt;/volume&gt;&lt;dates&gt;&lt;year&gt;1983&lt;/year&gt;&lt;/dates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1983</w:t>
      </w:r>
      <w:r w:rsidR="00192939" w:rsidRPr="00B7367D">
        <w:rPr>
          <w:lang w:eastAsia="x-none"/>
        </w:rPr>
        <w:fldChar w:fldCharType="end"/>
      </w:r>
      <w:r w:rsidR="00896A64" w:rsidRPr="00DE538A">
        <w:rPr>
          <w:lang w:eastAsia="x-none"/>
        </w:rPr>
        <w:t xml:space="preserve">) </w:t>
      </w:r>
      <w:r w:rsidR="00E27F1D" w:rsidRPr="00B7367D">
        <w:rPr>
          <w:lang w:eastAsia="x-none"/>
        </w:rPr>
        <w:t xml:space="preserve">relies on </w:t>
      </w:r>
      <w:r w:rsidR="00565020" w:rsidRPr="00B7367D">
        <w:rPr>
          <w:lang w:eastAsia="x-none"/>
        </w:rPr>
        <w:t xml:space="preserve">the </w:t>
      </w:r>
      <w:r w:rsidR="003F28C7" w:rsidRPr="00B7367D">
        <w:rPr>
          <w:lang w:eastAsia="x-none"/>
        </w:rPr>
        <w:t xml:space="preserve">magnitude of the </w:t>
      </w:r>
      <w:r w:rsidR="00E27F1D" w:rsidRPr="00E71EB4">
        <w:rPr>
          <w:lang w:eastAsia="x-none"/>
        </w:rPr>
        <w:t>effect size rather than statistical significance</w:t>
      </w:r>
      <w:r w:rsidR="00274847" w:rsidRPr="00D802CB">
        <w:rPr>
          <w:lang w:eastAsia="x-none"/>
        </w:rPr>
        <w:t>; one version of this method can be written as:</w:t>
      </w:r>
    </w:p>
    <w:p w14:paraId="1C96FBED" w14:textId="10955837" w:rsidR="00DD7B14" w:rsidRPr="00B7367D" w:rsidRDefault="00A357CF" w:rsidP="007D1219">
      <w:pPr>
        <w:spacing w:line="480" w:lineRule="auto"/>
        <w:rPr>
          <w:lang w:eastAsia="x-none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N</m:t>
              </m:r>
            </m:e>
            <m:sub>
              <m:r>
                <w:rPr>
                  <w:rFonts w:ascii="Cambria Math" w:hAnsi="Cambria Math"/>
                </w:rPr>
                <m:t>Orwin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study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bar>
                <m:barPr>
                  <m:pos m:val="top"/>
                  <m:ctrlPr>
                    <w:rPr>
                      <w:rFonts w:ascii="Cambria Math" w:hAnsi="Cambria Math"/>
                    </w:rPr>
                  </m:ctrlPr>
                </m:bar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</m:bar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den>
          </m:f>
          <m:r>
            <w:rPr>
              <w:rFonts w:ascii="Cambria Math" w:hAnsi="Cambria Math"/>
            </w:rPr>
            <m:t>,  (13)</m:t>
          </m:r>
        </m:oMath>
      </m:oMathPara>
    </w:p>
    <w:p w14:paraId="2B28E92C" w14:textId="066D37F2" w:rsidR="00DD7B14" w:rsidRPr="00527752" w:rsidRDefault="00AC58A6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t>w</w:t>
      </w:r>
      <w:r w:rsidR="00714D10" w:rsidRPr="00B7367D">
        <w:rPr>
          <w:lang w:eastAsia="x-none"/>
        </w:rPr>
        <w:t>here</w:t>
      </w:r>
      <w:r w:rsidRPr="00E71EB4">
        <w:rPr>
          <w:lang w:eastAsia="x-none"/>
        </w:rPr>
        <w:t xml:space="preserve">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y</m:t>
            </m:r>
          </m:e>
        </m:bar>
      </m:oMath>
      <w:r w:rsidR="00714D10" w:rsidRPr="00DE538A">
        <w:rPr>
          <w:lang w:eastAsia="x-none"/>
        </w:rPr>
        <w:t xml:space="preserve"> </w:t>
      </w:r>
      <w:r w:rsidRPr="00B7367D">
        <w:rPr>
          <w:lang w:eastAsia="x-none"/>
        </w:rPr>
        <w:t xml:space="preserve">is </w:t>
      </w:r>
      <w:r w:rsidR="00BC6F4E" w:rsidRPr="00B7367D">
        <w:rPr>
          <w:lang w:eastAsia="x-none"/>
        </w:rPr>
        <w:t xml:space="preserve">the </w:t>
      </w:r>
      <w:r w:rsidR="00DD6F17" w:rsidRPr="00B7367D">
        <w:rPr>
          <w:lang w:eastAsia="x-none"/>
        </w:rPr>
        <w:t>overall mean (</w:t>
      </w:r>
      <w:proofErr w:type="gramStart"/>
      <w:r w:rsidR="00DF4D06" w:rsidRPr="00E71EB4">
        <w:rPr>
          <w:lang w:eastAsia="x-none"/>
        </w:rPr>
        <w:t>i.e.</w:t>
      </w:r>
      <w:proofErr w:type="gramEnd"/>
      <w:r w:rsidR="00DF4D06" w:rsidRPr="00E71EB4">
        <w:rPr>
          <w:lang w:eastAsia="x-none"/>
        </w:rPr>
        <w:t xml:space="preserve"> </w:t>
      </w:r>
      <w:r w:rsidR="0058697E" w:rsidRPr="00BE33C2">
        <w:rPr>
          <w:lang w:eastAsia="x-none"/>
        </w:rPr>
        <w:t xml:space="preserve">an estimate from </w:t>
      </w:r>
      <w:r w:rsidR="00DF4D06" w:rsidRPr="00D802CB">
        <w:rPr>
          <w:lang w:eastAsia="x-none"/>
        </w:rPr>
        <w:t>a fixed-effect model)</w:t>
      </w:r>
      <w:r w:rsidR="0058697E" w:rsidRPr="00D802CB">
        <w:rPr>
          <w:lang w:eastAsia="x-none"/>
        </w:rPr>
        <w:t xml:space="preserve"> and </w:t>
      </w:r>
      <w:proofErr w:type="spellStart"/>
      <w:r w:rsidR="0058697E" w:rsidRPr="00D802CB">
        <w:rPr>
          <w:i/>
          <w:iCs/>
          <w:lang w:eastAsia="x-none"/>
        </w:rPr>
        <w:t>y</w:t>
      </w:r>
      <w:r w:rsidR="0058697E" w:rsidRPr="00681573">
        <w:rPr>
          <w:i/>
          <w:iCs/>
          <w:vertAlign w:val="subscript"/>
          <w:lang w:eastAsia="x-none"/>
        </w:rPr>
        <w:t>n</w:t>
      </w:r>
      <w:proofErr w:type="spellEnd"/>
      <w:r w:rsidR="0058697E" w:rsidRPr="00527752">
        <w:rPr>
          <w:lang w:eastAsia="x-none"/>
        </w:rPr>
        <w:t xml:space="preserve"> is the effect siz</w:t>
      </w:r>
      <w:r w:rsidR="00565020" w:rsidRPr="000D3618">
        <w:rPr>
          <w:lang w:eastAsia="x-none"/>
        </w:rPr>
        <w:t xml:space="preserve">e value that </w:t>
      </w:r>
      <w:r w:rsidR="0058697E" w:rsidRPr="0022361B">
        <w:rPr>
          <w:lang w:eastAsia="x-none"/>
        </w:rPr>
        <w:t xml:space="preserve">is considered to be small or negligible. </w:t>
      </w:r>
      <w:r w:rsidR="00644757" w:rsidRPr="00FC0B5D">
        <w:rPr>
          <w:lang w:eastAsia="x-none"/>
        </w:rPr>
        <w:t>Although Rosenthal</w:t>
      </w:r>
      <w:r w:rsidR="004F70C9" w:rsidRPr="00FC0B5D">
        <w:rPr>
          <w:lang w:eastAsia="x-none"/>
        </w:rPr>
        <w:t>’s</w:t>
      </w:r>
      <w:r w:rsidR="00644757" w:rsidRPr="00F303F7">
        <w:rPr>
          <w:lang w:eastAsia="x-none"/>
        </w:rPr>
        <w:t xml:space="preserve"> and </w:t>
      </w:r>
      <w:proofErr w:type="spellStart"/>
      <w:r w:rsidR="004F70C9" w:rsidRPr="00152C8C">
        <w:rPr>
          <w:lang w:eastAsia="x-none"/>
        </w:rPr>
        <w:t>Orwin’s</w:t>
      </w:r>
      <w:proofErr w:type="spellEnd"/>
      <w:r w:rsidR="004F70C9" w:rsidRPr="00152C8C">
        <w:rPr>
          <w:lang w:eastAsia="x-none"/>
        </w:rPr>
        <w:t xml:space="preserve"> fail-safe numbers ignore sample sizes </w:t>
      </w:r>
      <w:r w:rsidR="00CE0C84" w:rsidRPr="000B1462">
        <w:rPr>
          <w:lang w:eastAsia="x-none"/>
        </w:rPr>
        <w:t xml:space="preserve">(uncertainty) </w:t>
      </w:r>
      <w:r w:rsidR="002B41FB" w:rsidRPr="000B1462">
        <w:rPr>
          <w:lang w:eastAsia="x-none"/>
        </w:rPr>
        <w:t xml:space="preserve">of effect sizes in the dataset, the method proposed by Rosenberg </w:t>
      </w:r>
      <w:r w:rsidR="00CE0C84" w:rsidRPr="000B1462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4A1F60">
        <w:rPr>
          <w:lang w:eastAsia="x-none"/>
        </w:rPr>
        <w:instrText xml:space="preserve"> ADDIN EN.CITE &lt;EndNote&gt;&lt;Cite ExcludeAuth="1"&gt;&lt;Author&gt;Rosenberg&lt;/Author&gt;&lt;Year&gt;2005&lt;/Year&gt;&lt;RecNum&gt;46&lt;/RecNum&gt;&lt;DisplayText&gt;2005&lt;/DisplayText&gt;&lt;record&gt;&lt;rec-number&gt;46&lt;/rec-number&gt;&lt;foreign-keys&gt;&lt;key app="EN" db-id="rs2spdfstwrp9eetrx0vf0sk0xvdsar2eztt" timestamp="1609380925"&gt;46&lt;/key&gt;&lt;/foreign-keys&gt;&lt;ref-type name="Journal Article"&gt;17&lt;/ref-type&gt;&lt;contributors&gt;&lt;authors&gt;&lt;author&gt;Rosenberg, M. S.&lt;/author&gt;&lt;/authors&gt;&lt;/contributors&gt;&lt;auth-address&gt;Arizona State Univ, Ctr Evolutionary Funct Genom, Biodesign Inst, Tempe, AZ 85287 USA&amp;#xD;Arizona State Univ, Sch Life Sci, Tempe, AZ 85287 USA&lt;/auth-address&gt;&lt;titles&gt;&lt;title&gt;The file-drawer problem revisited: A general weighted method for calculating fail-safe numbers in meta-analysis&lt;/title&gt;&lt;secondary-title&gt;Evolution&lt;/secondary-title&gt;&lt;alt-title&gt;Evolution&lt;/alt-title&gt;&lt;/titles&gt;&lt;periodical&gt;&lt;full-title&gt;Evolution&lt;/full-title&gt;&lt;abbr-1&gt;Evolution&lt;/abbr-1&gt;&lt;/periodical&gt;&lt;alt-periodical&gt;&lt;full-title&gt;Evolution&lt;/full-title&gt;&lt;abbr-1&gt;Evolution&lt;/abbr-1&gt;&lt;/alt-periodical&gt;&lt;pages&gt;464-468&lt;/pages&gt;&lt;volume&gt;59&lt;/volume&gt;&lt;number&gt;2&lt;/number&gt;&lt;keywords&gt;&lt;keyword&gt;fail-safe numbers&lt;/keyword&gt;&lt;keyword&gt;file&lt;/keyword&gt;&lt;keyword&gt;drawer problem&lt;/keyword&gt;&lt;keyword&gt;meta-analysis&lt;/keyword&gt;&lt;keyword&gt;publication bias&lt;/keyword&gt;&lt;keyword&gt;statistical methods&lt;/keyword&gt;&lt;keyword&gt;random-effects models&lt;/keyword&gt;&lt;keyword&gt;publication bias&lt;/keyword&gt;&lt;keyword&gt;sexual selection&lt;/keyword&gt;&lt;keyword&gt;evolution&lt;/keyword&gt;&lt;keyword&gt;trim&lt;/keyword&gt;&lt;keyword&gt;ecology&lt;/keyword&gt;&lt;keyword&gt;size&lt;/keyword&gt;&lt;keyword&gt;plot&lt;/keyword&gt;&lt;/keywords&gt;&lt;dates&gt;&lt;year&gt;2005&lt;/year&gt;&lt;pub-dates&gt;&lt;date&gt;Feb&lt;/date&gt;&lt;/pub-dates&gt;&lt;/dates&gt;&lt;isbn&gt;0014-3820&lt;/isbn&gt;&lt;accession-num&gt;WOS:000227468700019&lt;/accession-num&gt;&lt;urls&gt;&lt;related-urls&gt;&lt;url&gt;&amp;lt;Go to ISI&amp;gt;://WOS:000227468700019&lt;/url&gt;&lt;/related-urls&gt;&lt;/urls&gt;&lt;electronic-resource-num&gt;Doi 10.1554/04-602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05</w:t>
      </w:r>
      <w:r w:rsidR="00192939" w:rsidRPr="00B7367D">
        <w:rPr>
          <w:lang w:eastAsia="x-none"/>
        </w:rPr>
        <w:fldChar w:fldCharType="end"/>
      </w:r>
      <w:r w:rsidR="00CE0C84" w:rsidRPr="00DE538A">
        <w:rPr>
          <w:lang w:eastAsia="x-none"/>
        </w:rPr>
        <w:t xml:space="preserve">) </w:t>
      </w:r>
      <w:r w:rsidR="002B41FB" w:rsidRPr="00B7367D">
        <w:rPr>
          <w:lang w:eastAsia="x-none"/>
        </w:rPr>
        <w:t>explicitly include</w:t>
      </w:r>
      <w:r w:rsidR="00D13AD1" w:rsidRPr="00B7367D">
        <w:rPr>
          <w:lang w:eastAsia="x-none"/>
        </w:rPr>
        <w:t>s</w:t>
      </w:r>
      <w:r w:rsidR="002B41FB" w:rsidRPr="00B7367D">
        <w:rPr>
          <w:lang w:eastAsia="x-none"/>
        </w:rPr>
        <w:t xml:space="preserve"> </w:t>
      </w:r>
      <w:r w:rsidR="00CE0C84" w:rsidRPr="00E71EB4">
        <w:rPr>
          <w:lang w:eastAsia="x-none"/>
        </w:rPr>
        <w:t xml:space="preserve">such </w:t>
      </w:r>
      <w:r w:rsidR="00285603" w:rsidRPr="00BE33C2">
        <w:rPr>
          <w:lang w:eastAsia="x-none"/>
        </w:rPr>
        <w:t>information</w:t>
      </w:r>
      <w:r w:rsidR="004E429D" w:rsidRPr="00D802CB">
        <w:rPr>
          <w:lang w:eastAsia="x-none"/>
        </w:rPr>
        <w:t xml:space="preserve">. An equation </w:t>
      </w:r>
      <w:r w:rsidR="00D13AD1" w:rsidRPr="00D802CB">
        <w:rPr>
          <w:lang w:eastAsia="x-none"/>
        </w:rPr>
        <w:t xml:space="preserve">that </w:t>
      </w:r>
      <w:r w:rsidR="004E429D" w:rsidRPr="00D802CB">
        <w:rPr>
          <w:lang w:eastAsia="x-none"/>
        </w:rPr>
        <w:t>assumes a fixed-effect model can be written as:</w:t>
      </w:r>
    </w:p>
    <w:p w14:paraId="299D4D04" w14:textId="239921A9" w:rsidR="0049633B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Rosenberg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study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W</m:t>
              </m:r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naryPr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i=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study</m:t>
                      </m:r>
                    </m:sub>
                  </m:sSub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i</m:t>
                      </m:r>
                    </m:sub>
                  </m:sSub>
                </m:e>
              </m:nary>
            </m:den>
          </m:f>
          <m:r>
            <w:rPr>
              <w:rFonts w:ascii="Cambria Math" w:hAnsi="Cambria Math" w:cs="Times New Roman"/>
              <w:lang w:val="en-AU"/>
            </w:rPr>
            <m:t>,  (14)</m:t>
          </m:r>
        </m:oMath>
      </m:oMathPara>
    </w:p>
    <w:p w14:paraId="12A04DB9" w14:textId="12F8FBB4" w:rsidR="0049633B" w:rsidRPr="00DE538A" w:rsidRDefault="0049633B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r>
            <w:rPr>
              <w:rFonts w:ascii="Cambria Math" w:hAnsi="Cambria Math" w:cs="Times New Roman"/>
              <w:lang w:val="en-AU"/>
            </w:rPr>
            <m:t>W=</m:t>
          </m:r>
          <m:sSup>
            <m:sSupPr>
              <m:ctrlPr>
                <w:rPr>
                  <w:rFonts w:ascii="Cambria Math" w:hAnsi="Cambria Math" w:cs="Times New Roman"/>
                  <w:lang w:val="en-AU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fPr>
                    <m:num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i=1</m:t>
                          </m:r>
                        </m:sub>
                        <m:sup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  <m:t>study</m:t>
                              </m:r>
                            </m:sub>
                          </m:sSub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  <m:t>w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  <m:t>i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0.05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  <m:t>N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lang w:val="en-AU"/>
                                </w:rPr>
                                <m:t>stduy</m:t>
                              </m:r>
                            </m:sub>
                          </m:sSub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)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p>
          </m:sSup>
          <m:r>
            <w:rPr>
              <w:rFonts w:ascii="Cambria Math" w:hAnsi="Cambria Math" w:cs="Times New Roman"/>
              <w:lang w:val="en-AU"/>
            </w:rPr>
            <m:t>-</m:t>
          </m:r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lang w:val="en-AU"/>
                </w:rPr>
              </m:ctrlPr>
            </m:naryPr>
            <m:sub>
              <m:r>
                <w:rPr>
                  <w:rFonts w:ascii="Cambria Math" w:hAnsi="Cambria Math" w:cs="Times New Roman"/>
                  <w:lang w:val="en-AU"/>
                </w:rPr>
                <m:t>i=1</m:t>
              </m:r>
            </m:sub>
            <m:sup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study</m:t>
                  </m:r>
                </m:sub>
              </m:sSub>
            </m:sup>
            <m:e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w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,</m:t>
              </m:r>
            </m:e>
          </m:nary>
        </m:oMath>
      </m:oMathPara>
    </w:p>
    <w:p w14:paraId="54D1A9B3" w14:textId="38CCDA7D" w:rsidR="00714D10" w:rsidRPr="00B7367D" w:rsidRDefault="00714D10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 xml:space="preserve">where </w:t>
      </w:r>
      <w:proofErr w:type="spellStart"/>
      <w:r w:rsidR="004E429D" w:rsidRPr="00681573">
        <w:rPr>
          <w:i/>
          <w:iCs/>
          <w:lang w:eastAsia="x-none"/>
        </w:rPr>
        <w:t>w</w:t>
      </w:r>
      <w:r w:rsidR="004E429D" w:rsidRPr="00527752">
        <w:rPr>
          <w:i/>
          <w:iCs/>
          <w:vertAlign w:val="subscript"/>
          <w:lang w:eastAsia="x-none"/>
        </w:rPr>
        <w:t>i</w:t>
      </w:r>
      <w:proofErr w:type="spellEnd"/>
      <w:r w:rsidR="004E429D" w:rsidRPr="000D3618">
        <w:rPr>
          <w:i/>
          <w:iCs/>
          <w:lang w:eastAsia="x-none"/>
        </w:rPr>
        <w:t xml:space="preserve"> </w:t>
      </w:r>
      <w:r w:rsidR="00E04938" w:rsidRPr="00E0223D">
        <w:rPr>
          <w:lang w:eastAsia="x-none"/>
        </w:rPr>
        <w:t>is the inverse of sampling variance (</w:t>
      </w:r>
      <w:r w:rsidR="004E429D" w:rsidRPr="00E0223D">
        <w:rPr>
          <w:lang w:eastAsia="x-none"/>
        </w:rPr>
        <w:t>1/</w:t>
      </w:r>
      <w:r w:rsidR="004E429D" w:rsidRPr="00E0223D">
        <w:rPr>
          <w:i/>
          <w:iCs/>
          <w:lang w:eastAsia="x-none"/>
        </w:rPr>
        <w:t>v</w:t>
      </w:r>
      <w:r w:rsidR="004E429D" w:rsidRPr="00C302C7">
        <w:rPr>
          <w:i/>
          <w:iCs/>
          <w:vertAlign w:val="subscript"/>
          <w:lang w:eastAsia="x-none"/>
        </w:rPr>
        <w:t>i</w:t>
      </w:r>
      <w:r w:rsidR="00E04938" w:rsidRPr="0022361B">
        <w:rPr>
          <w:lang w:eastAsia="x-none"/>
        </w:rPr>
        <w:t xml:space="preserve">; note that </w:t>
      </w:r>
      <w:proofErr w:type="spellStart"/>
      <w:r w:rsidR="00E04938" w:rsidRPr="00FC0B5D">
        <w:rPr>
          <w:i/>
          <w:iCs/>
          <w:lang w:eastAsia="x-none"/>
        </w:rPr>
        <w:t>w</w:t>
      </w:r>
      <w:r w:rsidR="00E04938" w:rsidRPr="00FC0B5D">
        <w:rPr>
          <w:i/>
          <w:iCs/>
          <w:vertAlign w:val="subscript"/>
          <w:lang w:eastAsia="x-none"/>
        </w:rPr>
        <w:t>i</w:t>
      </w:r>
      <w:proofErr w:type="spellEnd"/>
      <w:r w:rsidR="004E429D" w:rsidRPr="00FC0B5D">
        <w:rPr>
          <w:lang w:eastAsia="x-none"/>
        </w:rPr>
        <w:t xml:space="preserve"> can be </w:t>
      </w:r>
      <w:r w:rsidR="00E04938" w:rsidRPr="00F303F7">
        <w:rPr>
          <w:lang w:eastAsia="x-none"/>
        </w:rPr>
        <w:t>modified</w:t>
      </w:r>
      <w:r w:rsidR="004E429D" w:rsidRPr="00152C8C">
        <w:rPr>
          <w:lang w:eastAsia="x-none"/>
        </w:rPr>
        <w:t xml:space="preserve"> </w:t>
      </w:r>
      <w:r w:rsidR="00E04938" w:rsidRPr="00152C8C">
        <w:rPr>
          <w:lang w:eastAsia="x-none"/>
        </w:rPr>
        <w:t>for a random-effects model) and</w:t>
      </w:r>
      <w:r w:rsidR="002E76E8" w:rsidRPr="000B1462">
        <w:rPr>
          <w:lang w:eastAsia="x-none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0.05(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N</m:t>
                </m:r>
              </m:e>
              <m:sub>
                <m:r>
                  <w:rPr>
                    <w:rFonts w:ascii="Cambria Math" w:hAnsi="Cambria Math"/>
                  </w:rPr>
                  <m:t>stduy</m:t>
                </m:r>
              </m:sub>
            </m:sSub>
            <m:r>
              <w:rPr>
                <w:rFonts w:ascii="Cambria Math" w:hAnsi="Cambria Math"/>
              </w:rPr>
              <m:t>)</m:t>
            </m:r>
          </m:sub>
        </m:sSub>
      </m:oMath>
      <w:r w:rsidR="00E04938" w:rsidRPr="00DE538A">
        <w:rPr>
          <w:lang w:eastAsia="x-none"/>
        </w:rPr>
        <w:t xml:space="preserve"> </w:t>
      </w:r>
      <w:r w:rsidR="00404F4A" w:rsidRPr="00B7367D">
        <w:rPr>
          <w:lang w:eastAsia="x-none"/>
        </w:rPr>
        <w:t xml:space="preserve">denotes </w:t>
      </w:r>
      <w:r w:rsidR="00E04938" w:rsidRPr="00B7367D">
        <w:rPr>
          <w:lang w:eastAsia="x-none"/>
        </w:rPr>
        <w:t xml:space="preserve">the </w:t>
      </w:r>
      <w:r w:rsidR="00E04938" w:rsidRPr="00B7367D">
        <w:rPr>
          <w:i/>
          <w:lang w:eastAsia="x-none"/>
        </w:rPr>
        <w:t>t</w:t>
      </w:r>
      <w:r w:rsidR="00E04938" w:rsidRPr="00E71EB4">
        <w:rPr>
          <w:lang w:eastAsia="x-none"/>
        </w:rPr>
        <w:t xml:space="preserve"> value </w:t>
      </w:r>
      <w:r w:rsidR="00404F4A" w:rsidRPr="00BE33C2">
        <w:rPr>
          <w:lang w:eastAsia="x-none"/>
        </w:rPr>
        <w:t>with</w:t>
      </w:r>
      <w:r w:rsidR="00504956" w:rsidRPr="00D802CB">
        <w:rPr>
          <w:lang w:eastAsia="x-none"/>
        </w:rPr>
        <w:t xml:space="preserve"> the α level of 0.05 with </w:t>
      </w:r>
      <w:r w:rsidR="00F17D0B" w:rsidRPr="00D802CB">
        <w:rPr>
          <w:lang w:eastAsia="x-none"/>
        </w:rPr>
        <w:t>the number of studies (effect sizes) as the degrees of freedom, DF</w:t>
      </w:r>
      <w:r w:rsidR="00404F4A" w:rsidRPr="00681573">
        <w:rPr>
          <w:lang w:eastAsia="x-none"/>
        </w:rPr>
        <w:t xml:space="preserve"> (for the use of </w:t>
      </w:r>
      <w:r w:rsidR="00C005E3" w:rsidRPr="00527752">
        <w:rPr>
          <w:lang w:eastAsia="x-none"/>
        </w:rPr>
        <w:t xml:space="preserve">a </w:t>
      </w:r>
      <w:r w:rsidR="00404F4A" w:rsidRPr="000D3618">
        <w:rPr>
          <w:lang w:eastAsia="x-none"/>
        </w:rPr>
        <w:t xml:space="preserve">different </w:t>
      </w:r>
      <w:r w:rsidR="00F17D0B" w:rsidRPr="00E0223D">
        <w:rPr>
          <w:lang w:eastAsia="x-none"/>
        </w:rPr>
        <w:t>DF</w:t>
      </w:r>
      <w:r w:rsidR="00C005E3" w:rsidRPr="00E0223D">
        <w:rPr>
          <w:lang w:eastAsia="x-none"/>
        </w:rPr>
        <w:t xml:space="preserve">, </w:t>
      </w:r>
      <w:r w:rsidR="00404F4A" w:rsidRPr="00E0223D">
        <w:rPr>
          <w:lang w:eastAsia="x-none"/>
        </w:rPr>
        <w:t xml:space="preserve">see </w:t>
      </w:r>
      <w:r w:rsidR="00192939" w:rsidRPr="00B7367D">
        <w:rPr>
          <w:lang w:eastAsia="x-none"/>
        </w:rPr>
        <w:fldChar w:fldCharType="begin"/>
      </w:r>
      <w:r w:rsidR="00192939" w:rsidRPr="004A1F60">
        <w:rPr>
          <w:lang w:eastAsia="x-none"/>
        </w:rPr>
        <w:instrText xml:space="preserve"> ADDIN EN.CITE &lt;EndNote&gt;&lt;Cite&gt;&lt;Author&gt;Rosenberg&lt;/Author&gt;&lt;Year&gt;2005&lt;/Year&gt;&lt;RecNum&gt;46&lt;/RecNum&gt;&lt;DisplayText&gt;Rosenberg, 2005&lt;/DisplayText&gt;&lt;record&gt;&lt;rec-number&gt;46&lt;/rec-number&gt;&lt;foreign-keys&gt;&lt;key app="EN" db-id="rs2spdfstwrp9eetrx0vf0sk0xvdsar2eztt" timestamp="1609380925"&gt;46&lt;/key&gt;&lt;/foreign-keys&gt;&lt;ref-type name="Journal Article"&gt;17&lt;/ref-type&gt;&lt;contributors&gt;&lt;authors&gt;&lt;author&gt;Rosenberg, M. S.&lt;/author&gt;&lt;/authors&gt;&lt;/contributors&gt;&lt;auth-address&gt;Arizona State Univ, Ctr Evolutionary Funct Genom, Biodesign Inst, Tempe, AZ 85287 USA&amp;#xD;Arizona State Univ, Sch Life Sci, Tempe, AZ 85287 USA&lt;/auth-address&gt;&lt;titles&gt;&lt;title&gt;The file-drawer problem revisited: A general weighted method for calculating fail-safe numbers in meta-analysis&lt;/title&gt;&lt;secondary-title&gt;Evolution&lt;/secondary-title&gt;&lt;alt-title&gt;Evolution&lt;/alt-title&gt;&lt;/titles&gt;&lt;periodical&gt;&lt;full-title&gt;Evolution&lt;/full-title&gt;&lt;abbr-1&gt;Evolution&lt;/abbr-1&gt;&lt;/periodical&gt;&lt;alt-periodical&gt;&lt;full-title&gt;Evolution&lt;/full-title&gt;&lt;abbr-1&gt;Evolution&lt;/abbr-1&gt;&lt;/alt-periodical&gt;&lt;pages&gt;464-468&lt;/pages&gt;&lt;volume&gt;59&lt;/volume&gt;&lt;number&gt;2&lt;/number&gt;&lt;keywords&gt;&lt;keyword&gt;fail-safe numbers&lt;/keyword&gt;&lt;keyword&gt;file&lt;/keyword&gt;&lt;keyword&gt;drawer problem&lt;/keyword&gt;&lt;keyword&gt;meta-analysis&lt;/keyword&gt;&lt;keyword&gt;publication bias&lt;/keyword&gt;&lt;keyword&gt;statistical methods&lt;/keyword&gt;&lt;keyword&gt;random-effects models&lt;/keyword&gt;&lt;keyword&gt;publication bias&lt;/keyword&gt;&lt;keyword&gt;sexual selection&lt;/keyword&gt;&lt;keyword&gt;evolution&lt;/keyword&gt;&lt;keyword&gt;trim&lt;/keyword&gt;&lt;keyword&gt;ecology&lt;/keyword&gt;&lt;keyword&gt;size&lt;/keyword&gt;&lt;keyword&gt;plot&lt;/keyword&gt;&lt;/keywords&gt;&lt;dates&gt;&lt;year&gt;2005&lt;/year&gt;&lt;pub-dates&gt;&lt;date&gt;Feb&lt;/date&gt;&lt;/pub-dates&gt;&lt;/dates&gt;&lt;isbn&gt;0014-3820&lt;/isbn&gt;&lt;accession-num&gt;WOS:000227468700019&lt;/accession-num&gt;&lt;urls&gt;&lt;related-urls&gt;&lt;url&gt;&amp;lt;Go to ISI&amp;gt;://WOS:000227468700019&lt;/url&gt;&lt;/related-urls&gt;&lt;/urls&gt;&lt;electronic-resource-num&gt;Doi 10.1554/04-602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senberg, 2005</w:t>
      </w:r>
      <w:r w:rsidR="00192939" w:rsidRPr="00B7367D">
        <w:rPr>
          <w:lang w:eastAsia="x-none"/>
        </w:rPr>
        <w:fldChar w:fldCharType="end"/>
      </w:r>
      <w:r w:rsidR="00404F4A" w:rsidRPr="00DE538A">
        <w:rPr>
          <w:lang w:eastAsia="x-none"/>
        </w:rPr>
        <w:t xml:space="preserve">). </w:t>
      </w:r>
    </w:p>
    <w:p w14:paraId="13688A71" w14:textId="5D00EC47" w:rsidR="003E3104" w:rsidRPr="00DE538A" w:rsidRDefault="000171AC" w:rsidP="007D1219">
      <w:pPr>
        <w:spacing w:line="480" w:lineRule="auto"/>
        <w:ind w:firstLine="720"/>
        <w:rPr>
          <w:lang w:eastAsia="x-none"/>
        </w:rPr>
      </w:pPr>
      <w:r w:rsidRPr="00D802CB">
        <w:rPr>
          <w:lang w:eastAsia="x-none"/>
        </w:rPr>
        <w:t xml:space="preserve">Although </w:t>
      </w:r>
      <w:r w:rsidR="00D74E1C" w:rsidRPr="00681573">
        <w:rPr>
          <w:lang w:eastAsia="x-none"/>
        </w:rPr>
        <w:t>fail</w:t>
      </w:r>
      <w:r w:rsidRPr="00527752">
        <w:rPr>
          <w:lang w:eastAsia="x-none"/>
        </w:rPr>
        <w:t xml:space="preserve">-safe </w:t>
      </w:r>
      <w:r w:rsidR="00D74E1C" w:rsidRPr="000D3618">
        <w:rPr>
          <w:lang w:eastAsia="x-none"/>
        </w:rPr>
        <w:t xml:space="preserve">approaches are </w:t>
      </w:r>
      <w:r w:rsidR="00FA18CA" w:rsidRPr="00E0223D">
        <w:rPr>
          <w:lang w:eastAsia="x-none"/>
        </w:rPr>
        <w:t xml:space="preserve">the most popular </w:t>
      </w:r>
      <w:r w:rsidR="00A47563" w:rsidRPr="00E0223D">
        <w:rPr>
          <w:lang w:eastAsia="x-none"/>
        </w:rPr>
        <w:t xml:space="preserve">method </w:t>
      </w:r>
      <w:r w:rsidR="00460F22" w:rsidRPr="00E0223D">
        <w:rPr>
          <w:lang w:eastAsia="x-none"/>
        </w:rPr>
        <w:t>after the funnel plot</w:t>
      </w:r>
      <w:r w:rsidR="00FA18CA" w:rsidRPr="00C302C7">
        <w:rPr>
          <w:lang w:eastAsia="x-none"/>
        </w:rPr>
        <w:t xml:space="preserve"> in</w:t>
      </w:r>
      <w:r w:rsidR="00460F22" w:rsidRPr="0022361B">
        <w:rPr>
          <w:lang w:eastAsia="x-none"/>
        </w:rPr>
        <w:t xml:space="preserve"> our survey</w:t>
      </w:r>
      <w:r w:rsidR="00FA18CA" w:rsidRPr="00FC0B5D">
        <w:rPr>
          <w:lang w:eastAsia="x-none"/>
        </w:rPr>
        <w:t xml:space="preserve"> (</w:t>
      </w:r>
      <w:r w:rsidR="002A3C56" w:rsidRPr="00FC0B5D">
        <w:rPr>
          <w:lang w:eastAsia="x-none"/>
        </w:rPr>
        <w:t>14.1%</w:t>
      </w:r>
      <w:r w:rsidR="00FA18CA" w:rsidRPr="00FC0B5D">
        <w:rPr>
          <w:lang w:eastAsia="x-none"/>
        </w:rPr>
        <w:t>),</w:t>
      </w:r>
      <w:r w:rsidR="00D74E1C" w:rsidRPr="00F303F7">
        <w:rPr>
          <w:lang w:eastAsia="x-none"/>
        </w:rPr>
        <w:t xml:space="preserve"> </w:t>
      </w:r>
      <w:r w:rsidR="000305AD" w:rsidRPr="00152C8C">
        <w:rPr>
          <w:lang w:eastAsia="x-none"/>
        </w:rPr>
        <w:t>Becker (</w:t>
      </w:r>
      <w:r w:rsidR="00192939" w:rsidRPr="00B7367D">
        <w:rPr>
          <w:lang w:eastAsia="x-none"/>
        </w:rPr>
        <w:fldChar w:fldCharType="begin"/>
      </w:r>
      <w:r w:rsidR="00192939" w:rsidRPr="004A1F60">
        <w:rPr>
          <w:lang w:eastAsia="x-none"/>
        </w:rPr>
        <w:instrText xml:space="preserve"> ADDIN EN.CITE &lt;EndNote&gt;&lt;Cite ExcludeAuth="1"&gt;&lt;Author&gt;Becker&lt;/Author&gt;&lt;Year&gt;2005&lt;/Year&gt;&lt;RecNum&gt;5&lt;/RecNum&gt;&lt;DisplayText&gt;2005&lt;/DisplayText&gt;&lt;record&gt;&lt;rec-number&gt;5&lt;/rec-number&gt;&lt;foreign-keys&gt;&lt;key app="EN" db-id="rs2spdfstwrp9eetrx0vf0sk0xvdsar2eztt" timestamp="1609373378"&gt;5&lt;/key&gt;&lt;/foreign-keys&gt;&lt;ref-type name="Book Section"&gt;5&lt;/ref-type&gt;&lt;contributors&gt;&lt;authors&gt;&lt;author&gt;Becker, B J&lt;/author&gt;&lt;/authors&gt;&lt;secondary-authors&gt;&lt;author&gt;Rothstein, H&lt;/author&gt;&lt;author&gt;Sutton, A J&lt;/author&gt;&lt;author&gt;Borenstein, M&lt;/author&gt;&lt;/secondary-authors&gt;&lt;/contributors&gt;&lt;titles&gt;&lt;title&gt;&lt;style face="normal" font="default" size="100%"&gt;Fail safe &lt;/style&gt;&lt;style face="italic" font="default" size="100%"&gt;N&lt;/style&gt;&lt;style face="normal" font="default" size="100%"&gt; or file-drawer number&lt;/style&gt;&lt;/title&gt;&lt;secondary-title&gt;Publication bias in meta-analysis : prevention, assessment and adjustments&lt;/secondary-title&gt;&lt;/titles&gt;&lt;pages&gt;111-125&lt;/pages&gt;&lt;dates&gt;&lt;year&gt;2005&lt;/year&gt;&lt;/dates&gt;&lt;pub-location&gt;Chichester&lt;/pub-location&gt;&lt;publisher&gt;John Wiley&lt;/publisher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05</w:t>
      </w:r>
      <w:r w:rsidR="00192939" w:rsidRPr="00B7367D">
        <w:rPr>
          <w:lang w:eastAsia="x-none"/>
        </w:rPr>
        <w:fldChar w:fldCharType="end"/>
      </w:r>
      <w:r w:rsidR="000305AD" w:rsidRPr="00DE538A">
        <w:rPr>
          <w:lang w:eastAsia="x-none"/>
        </w:rPr>
        <w:t xml:space="preserve">) </w:t>
      </w:r>
      <w:r w:rsidR="00460F22" w:rsidRPr="00B7367D">
        <w:rPr>
          <w:lang w:eastAsia="x-none"/>
        </w:rPr>
        <w:t xml:space="preserve">has </w:t>
      </w:r>
      <w:r w:rsidR="009866AB" w:rsidRPr="00B7367D">
        <w:rPr>
          <w:lang w:eastAsia="x-none"/>
        </w:rPr>
        <w:t>called for</w:t>
      </w:r>
      <w:r w:rsidR="00460F22" w:rsidRPr="00B7367D">
        <w:rPr>
          <w:lang w:eastAsia="x-none"/>
        </w:rPr>
        <w:t xml:space="preserve"> </w:t>
      </w:r>
      <w:r w:rsidR="001F2DD9" w:rsidRPr="00E71EB4">
        <w:rPr>
          <w:lang w:eastAsia="x-none"/>
        </w:rPr>
        <w:t>abandon</w:t>
      </w:r>
      <w:r w:rsidR="009866AB" w:rsidRPr="00BE33C2">
        <w:rPr>
          <w:lang w:eastAsia="x-none"/>
        </w:rPr>
        <w:t>ing</w:t>
      </w:r>
      <w:r w:rsidR="00460F22" w:rsidRPr="00D802CB">
        <w:rPr>
          <w:lang w:eastAsia="x-none"/>
        </w:rPr>
        <w:t xml:space="preserve"> </w:t>
      </w:r>
      <w:r w:rsidR="001F2DD9" w:rsidRPr="00D802CB">
        <w:rPr>
          <w:lang w:eastAsia="x-none"/>
        </w:rPr>
        <w:t>all the fail-safe approaches</w:t>
      </w:r>
      <w:r w:rsidR="00331AF5" w:rsidRPr="00681573">
        <w:rPr>
          <w:lang w:eastAsia="x-none"/>
        </w:rPr>
        <w:t xml:space="preserve">, given </w:t>
      </w:r>
      <w:r w:rsidR="00886012" w:rsidRPr="00527752">
        <w:rPr>
          <w:lang w:eastAsia="x-none"/>
        </w:rPr>
        <w:t xml:space="preserve">the </w:t>
      </w:r>
      <w:r w:rsidR="00331AF5" w:rsidRPr="0022361B">
        <w:rPr>
          <w:lang w:eastAsia="x-none"/>
        </w:rPr>
        <w:t>other</w:t>
      </w:r>
      <w:r w:rsidR="008A67CE" w:rsidRPr="00FC0B5D">
        <w:rPr>
          <w:lang w:eastAsia="x-none"/>
        </w:rPr>
        <w:t xml:space="preserve"> methods </w:t>
      </w:r>
      <w:r w:rsidR="00D13AD1" w:rsidRPr="00FC0B5D">
        <w:rPr>
          <w:lang w:eastAsia="x-none"/>
        </w:rPr>
        <w:t xml:space="preserve">for </w:t>
      </w:r>
      <w:r w:rsidR="008A67CE" w:rsidRPr="00FC0B5D">
        <w:rPr>
          <w:lang w:eastAsia="x-none"/>
        </w:rPr>
        <w:t>publication bias</w:t>
      </w:r>
      <w:r w:rsidR="00886012" w:rsidRPr="00F303F7">
        <w:rPr>
          <w:lang w:eastAsia="x-none"/>
        </w:rPr>
        <w:t xml:space="preserve"> available</w:t>
      </w:r>
      <w:r w:rsidR="001E3749" w:rsidRPr="00152C8C">
        <w:rPr>
          <w:lang w:eastAsia="x-none"/>
        </w:rPr>
        <w:t xml:space="preserve">. She </w:t>
      </w:r>
      <w:r w:rsidR="009A67C7" w:rsidRPr="00152C8C">
        <w:rPr>
          <w:lang w:eastAsia="x-none"/>
        </w:rPr>
        <w:t xml:space="preserve">has </w:t>
      </w:r>
      <w:r w:rsidR="00865B88" w:rsidRPr="000B1462">
        <w:rPr>
          <w:lang w:eastAsia="x-none"/>
        </w:rPr>
        <w:t>argued that</w:t>
      </w:r>
      <w:r w:rsidR="00E82F41" w:rsidRPr="000B1462">
        <w:rPr>
          <w:lang w:eastAsia="x-none"/>
        </w:rPr>
        <w:t xml:space="preserve"> the</w:t>
      </w:r>
      <w:r w:rsidR="00865B88" w:rsidRPr="000B1462">
        <w:rPr>
          <w:lang w:eastAsia="x-none"/>
        </w:rPr>
        <w:t xml:space="preserve"> </w:t>
      </w:r>
      <w:r w:rsidR="00545F82" w:rsidRPr="000B1462">
        <w:rPr>
          <w:lang w:eastAsia="x-none"/>
        </w:rPr>
        <w:t xml:space="preserve">fail-safe </w:t>
      </w:r>
      <w:r w:rsidR="004E6CE1" w:rsidRPr="007A344E">
        <w:rPr>
          <w:i/>
          <w:iCs/>
          <w:lang w:eastAsia="x-none"/>
        </w:rPr>
        <w:t>N</w:t>
      </w:r>
      <w:r w:rsidR="00545F82" w:rsidRPr="007A344E">
        <w:rPr>
          <w:lang w:eastAsia="x-none"/>
        </w:rPr>
        <w:t xml:space="preserve"> </w:t>
      </w:r>
      <w:r w:rsidR="004E6CE1" w:rsidRPr="00904CA0">
        <w:rPr>
          <w:lang w:eastAsia="x-none"/>
        </w:rPr>
        <w:t>is</w:t>
      </w:r>
      <w:r w:rsidR="00545F82" w:rsidRPr="008C23E8">
        <w:rPr>
          <w:lang w:eastAsia="x-none"/>
        </w:rPr>
        <w:t xml:space="preserve"> </w:t>
      </w:r>
      <w:r w:rsidR="00A41CC0" w:rsidRPr="008C23E8">
        <w:rPr>
          <w:lang w:eastAsia="x-none"/>
        </w:rPr>
        <w:t xml:space="preserve">difficult to </w:t>
      </w:r>
      <w:r w:rsidR="004E6CE1" w:rsidRPr="006B18CA">
        <w:rPr>
          <w:lang w:eastAsia="x-none"/>
        </w:rPr>
        <w:t>interpret</w:t>
      </w:r>
      <w:r w:rsidR="00A41CC0" w:rsidRPr="00953065">
        <w:rPr>
          <w:lang w:eastAsia="x-none"/>
        </w:rPr>
        <w:t xml:space="preserve"> (e.g., no criterion </w:t>
      </w:r>
      <w:r w:rsidR="004E6CE1" w:rsidRPr="00953065">
        <w:rPr>
          <w:lang w:eastAsia="x-none"/>
        </w:rPr>
        <w:t xml:space="preserve">on what </w:t>
      </w:r>
      <w:r w:rsidR="00E82F41" w:rsidRPr="00953065">
        <w:rPr>
          <w:lang w:eastAsia="x-none"/>
        </w:rPr>
        <w:t xml:space="preserve">constitutes a small or large </w:t>
      </w:r>
      <w:r w:rsidR="00E82F41" w:rsidRPr="00137B6E">
        <w:rPr>
          <w:i/>
          <w:iCs/>
          <w:lang w:eastAsia="x-none"/>
        </w:rPr>
        <w:t>N</w:t>
      </w:r>
      <w:r w:rsidR="00A41CC0" w:rsidRPr="00137B6E">
        <w:rPr>
          <w:i/>
          <w:iCs/>
          <w:lang w:eastAsia="x-none"/>
        </w:rPr>
        <w:t>)</w:t>
      </w:r>
      <w:r w:rsidR="00E82F41" w:rsidRPr="00137B6E">
        <w:rPr>
          <w:lang w:eastAsia="x-none"/>
        </w:rPr>
        <w:t>,</w:t>
      </w:r>
      <w:r w:rsidR="00545F82" w:rsidRPr="004A1F60">
        <w:rPr>
          <w:lang w:eastAsia="x-none"/>
        </w:rPr>
        <w:t xml:space="preserve"> and also that</w:t>
      </w:r>
      <w:r w:rsidR="00A248BB" w:rsidRPr="004A1F60">
        <w:rPr>
          <w:lang w:eastAsia="x-none"/>
        </w:rPr>
        <w:t xml:space="preserve"> </w:t>
      </w:r>
      <w:r w:rsidR="0082009C" w:rsidRPr="004A1F60">
        <w:rPr>
          <w:lang w:eastAsia="x-none"/>
        </w:rPr>
        <w:t>depending</w:t>
      </w:r>
      <w:r w:rsidR="001E3749" w:rsidRPr="004A1F60">
        <w:rPr>
          <w:lang w:eastAsia="x-none"/>
        </w:rPr>
        <w:t xml:space="preserve"> on </w:t>
      </w:r>
      <w:r w:rsidR="00A47563" w:rsidRPr="004A1F60">
        <w:rPr>
          <w:lang w:eastAsia="x-none"/>
        </w:rPr>
        <w:t xml:space="preserve">the </w:t>
      </w:r>
      <w:r w:rsidR="00A47563" w:rsidRPr="004A1F60">
        <w:rPr>
          <w:lang w:eastAsia="x-none"/>
        </w:rPr>
        <w:lastRenderedPageBreak/>
        <w:t xml:space="preserve">exact </w:t>
      </w:r>
      <w:r w:rsidR="001E3749" w:rsidRPr="004A1F60">
        <w:rPr>
          <w:lang w:eastAsia="x-none"/>
        </w:rPr>
        <w:t xml:space="preserve">method, a variety of fail-safe numbers can be obtained </w:t>
      </w:r>
      <w:r w:rsidR="009C702A" w:rsidRPr="004A1F60">
        <w:rPr>
          <w:lang w:eastAsia="x-none"/>
        </w:rPr>
        <w:t xml:space="preserve">for the same data set. For example, </w:t>
      </w:r>
      <w:r w:rsidR="00D2314A" w:rsidRPr="004A1F60">
        <w:rPr>
          <w:lang w:eastAsia="x-none"/>
        </w:rPr>
        <w:t xml:space="preserve">the </w:t>
      </w:r>
      <w:r w:rsidR="00D2314A" w:rsidRPr="004A1F60">
        <w:rPr>
          <w:i/>
          <w:iCs/>
          <w:lang w:eastAsia="x-none"/>
        </w:rPr>
        <w:t xml:space="preserve">R </w:t>
      </w:r>
      <w:r w:rsidR="00D2314A" w:rsidRPr="004A1F60">
        <w:rPr>
          <w:lang w:eastAsia="x-none"/>
        </w:rPr>
        <w:t xml:space="preserve">package </w:t>
      </w:r>
      <w:proofErr w:type="spellStart"/>
      <w:r w:rsidR="00D2314A" w:rsidRPr="004A1F60">
        <w:rPr>
          <w:i/>
          <w:iCs/>
          <w:lang w:eastAsia="x-none"/>
        </w:rPr>
        <w:t>metafor</w:t>
      </w:r>
      <w:proofErr w:type="spellEnd"/>
      <w:r w:rsidR="00D2314A" w:rsidRPr="004A1F60">
        <w:rPr>
          <w:lang w:eastAsia="x-none"/>
        </w:rPr>
        <w:t xml:space="preserve"> implements the</w:t>
      </w:r>
      <w:r w:rsidR="009C702A" w:rsidRPr="004A1F60">
        <w:rPr>
          <w:lang w:eastAsia="x-none"/>
        </w:rPr>
        <w:t xml:space="preserve"> three methods </w:t>
      </w:r>
      <w:r w:rsidR="00D2314A" w:rsidRPr="004A1F60">
        <w:rPr>
          <w:lang w:eastAsia="x-none"/>
        </w:rPr>
        <w:t xml:space="preserve">above </w:t>
      </w:r>
      <w:r w:rsidR="009C702A" w:rsidRPr="004A1F60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4A1F60">
        <w:rPr>
          <w:lang w:eastAsia="x-none"/>
        </w:rPr>
        <w:instrText xml:space="preserve"> ADDIN EN.CITE &lt;EndNote&gt;&lt;Cite&gt;&lt;Author&gt;Viechtbauer&lt;/Author&gt;&lt;Year&gt;2010&lt;/Year&gt;&lt;RecNum&gt;87&lt;/RecNum&gt;&lt;DisplayText&gt;Viechtbauer, 2010&lt;/DisplayText&gt;&lt;record&gt;&lt;rec-number&gt;87&lt;/rec-number&gt;&lt;foreign-keys&gt;&lt;key app="EN" db-id="rs2spdfstwrp9eetrx0vf0sk0xvdsar2eztt" timestamp="1609396560"&gt;87&lt;/key&gt;&lt;/foreign-keys&gt;&lt;ref-type name="Journal Article"&gt;17&lt;/ref-type&gt;&lt;contributors&gt;&lt;authors&gt;&lt;author&gt;Viechtbauer, W.&lt;/author&gt;&lt;/authors&gt;&lt;/contributors&gt;&lt;titles&gt;&lt;title&gt;Conducting meta-analyse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Viechtbauer, 2010</w:t>
      </w:r>
      <w:r w:rsidR="00192939" w:rsidRPr="00B7367D">
        <w:rPr>
          <w:lang w:eastAsia="x-none"/>
        </w:rPr>
        <w:fldChar w:fldCharType="end"/>
      </w:r>
      <w:r w:rsidR="009C702A" w:rsidRPr="00DE538A">
        <w:rPr>
          <w:lang w:eastAsia="x-none"/>
        </w:rPr>
        <w:t>)</w:t>
      </w:r>
      <w:r w:rsidR="00321A5B" w:rsidRPr="00B7367D">
        <w:rPr>
          <w:lang w:eastAsia="x-none"/>
        </w:rPr>
        <w:t xml:space="preserve">; its example dataset shows </w:t>
      </w:r>
      <w:proofErr w:type="spellStart"/>
      <w:r w:rsidR="00321A5B" w:rsidRPr="00B7367D">
        <w:rPr>
          <w:i/>
          <w:iCs/>
          <w:lang w:eastAsia="x-none"/>
        </w:rPr>
        <w:t>N</w:t>
      </w:r>
      <w:r w:rsidR="004B2C8C" w:rsidRPr="00E71EB4">
        <w:rPr>
          <w:i/>
          <w:iCs/>
          <w:vertAlign w:val="subscript"/>
          <w:lang w:eastAsia="x-none"/>
        </w:rPr>
        <w:t>Rosenthal</w:t>
      </w:r>
      <w:proofErr w:type="spellEnd"/>
      <w:r w:rsidR="00321A5B" w:rsidRPr="00BE33C2">
        <w:rPr>
          <w:lang w:eastAsia="x-none"/>
        </w:rPr>
        <w:t xml:space="preserve"> = </w:t>
      </w:r>
      <w:r w:rsidR="004B2C8C" w:rsidRPr="00D802CB">
        <w:rPr>
          <w:lang w:eastAsia="x-none"/>
        </w:rPr>
        <w:t>598</w:t>
      </w:r>
      <w:r w:rsidR="00321A5B" w:rsidRPr="00D802CB">
        <w:rPr>
          <w:lang w:eastAsia="x-none"/>
        </w:rPr>
        <w:t xml:space="preserve">, </w:t>
      </w:r>
      <w:proofErr w:type="spellStart"/>
      <w:r w:rsidR="00321A5B" w:rsidRPr="00681573">
        <w:rPr>
          <w:i/>
          <w:iCs/>
          <w:lang w:eastAsia="x-none"/>
        </w:rPr>
        <w:t>N</w:t>
      </w:r>
      <w:r w:rsidR="004B2C8C" w:rsidRPr="00527752">
        <w:rPr>
          <w:i/>
          <w:iCs/>
          <w:vertAlign w:val="subscript"/>
          <w:lang w:eastAsia="x-none"/>
        </w:rPr>
        <w:t>Owrin</w:t>
      </w:r>
      <w:proofErr w:type="spellEnd"/>
      <w:r w:rsidR="00321A5B" w:rsidRPr="000D3618">
        <w:rPr>
          <w:lang w:eastAsia="x-none"/>
        </w:rPr>
        <w:t xml:space="preserve"> =</w:t>
      </w:r>
      <w:r w:rsidR="009D01FB" w:rsidRPr="00E0223D">
        <w:rPr>
          <w:lang w:eastAsia="x-none"/>
        </w:rPr>
        <w:t xml:space="preserve"> </w:t>
      </w:r>
      <w:r w:rsidR="004B2C8C" w:rsidRPr="00E0223D">
        <w:rPr>
          <w:lang w:eastAsia="x-none"/>
        </w:rPr>
        <w:t>13,</w:t>
      </w:r>
      <w:r w:rsidR="00321A5B" w:rsidRPr="00E0223D">
        <w:rPr>
          <w:lang w:eastAsia="x-none"/>
        </w:rPr>
        <w:t xml:space="preserve"> and </w:t>
      </w:r>
      <w:proofErr w:type="spellStart"/>
      <w:r w:rsidR="00321A5B" w:rsidRPr="00C302C7">
        <w:rPr>
          <w:i/>
          <w:iCs/>
          <w:lang w:eastAsia="x-none"/>
        </w:rPr>
        <w:t>N</w:t>
      </w:r>
      <w:r w:rsidR="004B2C8C" w:rsidRPr="0022361B">
        <w:rPr>
          <w:i/>
          <w:iCs/>
          <w:vertAlign w:val="subscript"/>
          <w:lang w:eastAsia="x-none"/>
        </w:rPr>
        <w:t>Ro</w:t>
      </w:r>
      <w:r w:rsidR="00BE513D" w:rsidRPr="00FC0B5D">
        <w:rPr>
          <w:i/>
          <w:iCs/>
          <w:vertAlign w:val="subscript"/>
          <w:lang w:eastAsia="x-none"/>
        </w:rPr>
        <w:t>senberg</w:t>
      </w:r>
      <w:proofErr w:type="spellEnd"/>
      <w:r w:rsidR="00321A5B" w:rsidRPr="00FC0B5D">
        <w:rPr>
          <w:lang w:eastAsia="x-none"/>
        </w:rPr>
        <w:t xml:space="preserve"> = </w:t>
      </w:r>
      <w:r w:rsidR="004B2C8C" w:rsidRPr="00FC0B5D">
        <w:rPr>
          <w:lang w:eastAsia="x-none"/>
        </w:rPr>
        <w:t xml:space="preserve">370 </w:t>
      </w:r>
      <w:r w:rsidR="004B2C8C" w:rsidRPr="00DE538A">
        <w:rPr>
          <w:lang w:eastAsia="x-none"/>
        </w:rPr>
        <w:t>(</w:t>
      </w:r>
      <w:r w:rsidR="00AF6789" w:rsidRPr="00B7367D">
        <w:rPr>
          <w:lang w:eastAsia="x-none"/>
        </w:rPr>
        <w:t xml:space="preserve">for details, </w:t>
      </w:r>
      <w:r w:rsidR="004B2C8C" w:rsidRPr="00B7367D">
        <w:rPr>
          <w:lang w:eastAsia="x-none"/>
        </w:rPr>
        <w:t xml:space="preserve">see </w:t>
      </w:r>
      <w:r w:rsidR="006A1F8C" w:rsidRPr="00B7367D">
        <w:rPr>
          <w:lang w:eastAsia="x-none"/>
        </w:rPr>
        <w:t>Supporting</w:t>
      </w:r>
      <w:r w:rsidR="004B2C8C" w:rsidRPr="00E71EB4">
        <w:rPr>
          <w:lang w:eastAsia="x-none"/>
        </w:rPr>
        <w:t xml:space="preserve"> Information</w:t>
      </w:r>
      <w:r w:rsidR="00565B09" w:rsidRPr="00BE33C2">
        <w:rPr>
          <w:lang w:eastAsia="x-none"/>
        </w:rPr>
        <w:t>, Appendix S3</w:t>
      </w:r>
      <w:r w:rsidR="00886012" w:rsidRPr="00D802CB">
        <w:rPr>
          <w:lang w:eastAsia="x-none"/>
        </w:rPr>
        <w:t>)</w:t>
      </w:r>
      <w:r w:rsidR="009C702A" w:rsidRPr="00681573">
        <w:rPr>
          <w:lang w:eastAsia="x-none"/>
        </w:rPr>
        <w:t xml:space="preserve">. </w:t>
      </w:r>
      <w:r w:rsidR="001F709D" w:rsidRPr="00527752">
        <w:rPr>
          <w:lang w:eastAsia="x-none"/>
        </w:rPr>
        <w:t xml:space="preserve">Unfortunately, </w:t>
      </w:r>
      <w:r w:rsidR="00D13AD1" w:rsidRPr="000D3618">
        <w:rPr>
          <w:lang w:eastAsia="x-none"/>
        </w:rPr>
        <w:t>n</w:t>
      </w:r>
      <w:r w:rsidR="009A67C7" w:rsidRPr="00E0223D">
        <w:rPr>
          <w:lang w:eastAsia="x-none"/>
        </w:rPr>
        <w:t>one</w:t>
      </w:r>
      <w:r w:rsidR="00954E2B" w:rsidRPr="00E0223D">
        <w:rPr>
          <w:lang w:eastAsia="x-none"/>
        </w:rPr>
        <w:t xml:space="preserve"> of the proposed methods </w:t>
      </w:r>
      <w:r w:rsidR="003C668D" w:rsidRPr="00E0223D">
        <w:rPr>
          <w:lang w:eastAsia="x-none"/>
        </w:rPr>
        <w:t>adequately control for</w:t>
      </w:r>
      <w:r w:rsidR="00252F79" w:rsidRPr="00C302C7">
        <w:rPr>
          <w:lang w:eastAsia="x-none"/>
        </w:rPr>
        <w:t xml:space="preserve"> heterogeneity</w:t>
      </w:r>
      <w:r w:rsidR="006858B5" w:rsidRPr="0022361B">
        <w:rPr>
          <w:lang w:eastAsia="x-none"/>
        </w:rPr>
        <w:t xml:space="preserve"> </w:t>
      </w:r>
      <w:r w:rsidR="00566EEE" w:rsidRPr="00FC0B5D">
        <w:rPr>
          <w:lang w:eastAsia="x-none"/>
        </w:rPr>
        <w:t xml:space="preserve">(e.g., </w:t>
      </w:r>
      <w:r w:rsidR="00CD52E6" w:rsidRPr="00FC0B5D">
        <w:rPr>
          <w:lang w:eastAsia="x-none"/>
        </w:rPr>
        <w:t xml:space="preserve">by </w:t>
      </w:r>
      <w:r w:rsidR="00566EEE" w:rsidRPr="00FC0B5D">
        <w:rPr>
          <w:lang w:eastAsia="x-none"/>
        </w:rPr>
        <w:t>incorporating</w:t>
      </w:r>
      <w:r w:rsidR="00CD52E6" w:rsidRPr="00F303F7">
        <w:rPr>
          <w:lang w:eastAsia="x-none"/>
        </w:rPr>
        <w:t xml:space="preserve"> moderators</w:t>
      </w:r>
      <w:r w:rsidR="00566EEE" w:rsidRPr="00152C8C">
        <w:rPr>
          <w:lang w:eastAsia="x-none"/>
        </w:rPr>
        <w:t>)</w:t>
      </w:r>
      <w:r w:rsidR="00252F79" w:rsidRPr="00152C8C">
        <w:rPr>
          <w:lang w:eastAsia="x-none"/>
        </w:rPr>
        <w:t xml:space="preserve"> </w:t>
      </w:r>
      <w:r w:rsidR="00055DBF" w:rsidRPr="000B1462">
        <w:rPr>
          <w:lang w:eastAsia="x-none"/>
        </w:rPr>
        <w:t>nor</w:t>
      </w:r>
      <w:r w:rsidR="00F47782" w:rsidRPr="000B1462">
        <w:rPr>
          <w:lang w:eastAsia="x-none"/>
        </w:rPr>
        <w:t xml:space="preserve"> non-independence among effect sizes</w:t>
      </w:r>
      <w:r w:rsidR="001443F7" w:rsidRPr="000B1462">
        <w:rPr>
          <w:lang w:eastAsia="x-none"/>
        </w:rPr>
        <w:t>.</w:t>
      </w:r>
      <w:r w:rsidR="00331AF5" w:rsidRPr="007A344E">
        <w:rPr>
          <w:lang w:eastAsia="x-none"/>
        </w:rPr>
        <w:t xml:space="preserve"> </w:t>
      </w:r>
      <w:r w:rsidR="00BD17ED" w:rsidRPr="00904CA0">
        <w:rPr>
          <w:lang w:eastAsia="x-none"/>
        </w:rPr>
        <w:t xml:space="preserve">Furthermore, </w:t>
      </w:r>
      <w:r w:rsidR="007E037E" w:rsidRPr="008C23E8">
        <w:rPr>
          <w:lang w:eastAsia="x-none"/>
        </w:rPr>
        <w:t xml:space="preserve">none of the </w:t>
      </w:r>
      <w:r w:rsidR="00BD17ED" w:rsidRPr="006B18CA">
        <w:rPr>
          <w:lang w:eastAsia="x-none"/>
        </w:rPr>
        <w:t xml:space="preserve">methods of fail-safe </w:t>
      </w:r>
      <w:r w:rsidR="00BD17ED" w:rsidRPr="00953065">
        <w:rPr>
          <w:i/>
          <w:iCs/>
          <w:lang w:eastAsia="x-none"/>
        </w:rPr>
        <w:t>N</w:t>
      </w:r>
      <w:r w:rsidR="00BD17ED" w:rsidRPr="00953065">
        <w:rPr>
          <w:lang w:eastAsia="x-none"/>
        </w:rPr>
        <w:t xml:space="preserve"> are inferential</w:t>
      </w:r>
      <w:r w:rsidR="008D0945" w:rsidRPr="00137B6E">
        <w:rPr>
          <w:lang w:eastAsia="x-none"/>
        </w:rPr>
        <w:t>.</w:t>
      </w:r>
    </w:p>
    <w:p w14:paraId="4B55DAA0" w14:textId="4E27EA9C" w:rsidR="000B6A00" w:rsidRPr="0022361B" w:rsidRDefault="000B6A00" w:rsidP="007D1219">
      <w:pPr>
        <w:pStyle w:val="Heading3"/>
        <w:spacing w:line="480" w:lineRule="auto"/>
        <w:rPr>
          <w:rFonts w:cs="Times New Roman"/>
        </w:rPr>
      </w:pPr>
      <w:r w:rsidRPr="00D802CB">
        <w:rPr>
          <w:rFonts w:cs="Times New Roman"/>
        </w:rPr>
        <w:t>3.</w:t>
      </w:r>
      <w:r w:rsidR="00A83CC8" w:rsidRPr="00681573">
        <w:rPr>
          <w:rFonts w:cs="Times New Roman"/>
        </w:rPr>
        <w:t>2.2</w:t>
      </w:r>
      <w:r w:rsidRPr="00527752">
        <w:rPr>
          <w:rFonts w:cs="Times New Roman"/>
        </w:rPr>
        <w:t xml:space="preserve"> | </w:t>
      </w:r>
      <w:r w:rsidR="00211B2E" w:rsidRPr="000D3618">
        <w:rPr>
          <w:rFonts w:cs="Times New Roman"/>
        </w:rPr>
        <w:t>Trim</w:t>
      </w:r>
      <w:r w:rsidR="007B3B80" w:rsidRPr="00E0223D">
        <w:rPr>
          <w:rFonts w:cs="Times New Roman"/>
        </w:rPr>
        <w:t>-</w:t>
      </w:r>
      <w:r w:rsidR="00211B2E" w:rsidRPr="00E0223D">
        <w:rPr>
          <w:rFonts w:cs="Times New Roman"/>
        </w:rPr>
        <w:t>and</w:t>
      </w:r>
      <w:r w:rsidR="007B3B80" w:rsidRPr="00E0223D">
        <w:rPr>
          <w:rFonts w:cs="Times New Roman"/>
        </w:rPr>
        <w:t>-</w:t>
      </w:r>
      <w:r w:rsidR="00211B2E" w:rsidRPr="00C302C7">
        <w:rPr>
          <w:rFonts w:cs="Times New Roman"/>
        </w:rPr>
        <w:t>fill tests</w:t>
      </w:r>
    </w:p>
    <w:p w14:paraId="22DB9490" w14:textId="08648878" w:rsidR="00CA32D9" w:rsidRPr="00152C8C" w:rsidRDefault="00D01BAA" w:rsidP="007D1219">
      <w:pPr>
        <w:spacing w:line="480" w:lineRule="auto"/>
        <w:rPr>
          <w:lang w:eastAsia="x-none"/>
        </w:rPr>
      </w:pPr>
      <w:r w:rsidRPr="00FC0B5D">
        <w:rPr>
          <w:lang w:eastAsia="x-none"/>
        </w:rPr>
        <w:t xml:space="preserve">The trim-and-fill test </w:t>
      </w:r>
      <w:r w:rsidR="001103BD" w:rsidRPr="00FC0B5D">
        <w:rPr>
          <w:lang w:eastAsia="x-none"/>
        </w:rPr>
        <w:t>provide</w:t>
      </w:r>
      <w:r w:rsidR="002F6A42" w:rsidRPr="00FC0B5D">
        <w:rPr>
          <w:lang w:eastAsia="x-none"/>
        </w:rPr>
        <w:t>s</w:t>
      </w:r>
      <w:r w:rsidR="008C6C82" w:rsidRPr="00F303F7">
        <w:rPr>
          <w:lang w:eastAsia="x-none"/>
        </w:rPr>
        <w:t xml:space="preserve"> a non-parametric </w:t>
      </w:r>
      <w:r w:rsidR="00055615" w:rsidRPr="00152C8C">
        <w:rPr>
          <w:lang w:eastAsia="x-none"/>
        </w:rPr>
        <w:t>method</w:t>
      </w:r>
      <w:r w:rsidR="00747DA1" w:rsidRPr="00152C8C">
        <w:rPr>
          <w:lang w:eastAsia="x-none"/>
        </w:rPr>
        <w:t xml:space="preserve"> that</w:t>
      </w:r>
      <w:r w:rsidR="009D1DFC" w:rsidRPr="000B1462">
        <w:rPr>
          <w:lang w:eastAsia="x-none"/>
        </w:rPr>
        <w:t xml:space="preserve"> can visualize potentially missing data</w:t>
      </w:r>
      <w:r w:rsidR="009D1DFC" w:rsidRPr="007A344E">
        <w:rPr>
          <w:lang w:eastAsia="x-none"/>
        </w:rPr>
        <w:t xml:space="preserve">, </w:t>
      </w:r>
      <w:r w:rsidR="009D1DFC" w:rsidRPr="00904CA0">
        <w:rPr>
          <w:lang w:eastAsia="x-none"/>
        </w:rPr>
        <w:t>and</w:t>
      </w:r>
      <w:r w:rsidR="00747DA1" w:rsidRPr="008C23E8">
        <w:rPr>
          <w:lang w:eastAsia="x-none"/>
        </w:rPr>
        <w:t xml:space="preserve"> </w:t>
      </w:r>
      <w:r w:rsidR="00255598" w:rsidRPr="008C23E8">
        <w:rPr>
          <w:lang w:eastAsia="x-none"/>
        </w:rPr>
        <w:t>statistically</w:t>
      </w:r>
      <w:r w:rsidR="00747DA1" w:rsidRPr="006B18CA">
        <w:rPr>
          <w:lang w:eastAsia="x-none"/>
        </w:rPr>
        <w:t xml:space="preserve"> both detect</w:t>
      </w:r>
      <w:r w:rsidR="00964E0E" w:rsidRPr="00953065">
        <w:rPr>
          <w:lang w:eastAsia="x-none"/>
        </w:rPr>
        <w:t>s</w:t>
      </w:r>
      <w:r w:rsidR="00747DA1" w:rsidRPr="00953065">
        <w:rPr>
          <w:lang w:eastAsia="x-none"/>
        </w:rPr>
        <w:t xml:space="preserve"> and correct</w:t>
      </w:r>
      <w:r w:rsidR="00964E0E" w:rsidRPr="00137B6E">
        <w:rPr>
          <w:lang w:eastAsia="x-none"/>
        </w:rPr>
        <w:t>s</w:t>
      </w:r>
      <w:r w:rsidR="00747DA1" w:rsidRPr="00137B6E">
        <w:rPr>
          <w:lang w:eastAsia="x-none"/>
        </w:rPr>
        <w:t xml:space="preserve"> for funnel asymmetry</w:t>
      </w:r>
      <w:r w:rsidR="009D1DFC" w:rsidRPr="004A1F60">
        <w:rPr>
          <w:lang w:eastAsia="x-none"/>
        </w:rPr>
        <w:t xml:space="preserve"> </w:t>
      </w:r>
      <w:r w:rsidR="00D85EA0" w:rsidRPr="00CA1172">
        <w:rPr>
          <w:lang w:eastAsia="x-none"/>
        </w:rPr>
        <w:t>(</w:t>
      </w:r>
      <w:r w:rsidR="00192939" w:rsidRPr="00B7367D">
        <w:rPr>
          <w:lang w:eastAsia="x-none"/>
        </w:rPr>
        <w:fldChar w:fldCharType="begin">
          <w:fldData xml:space="preserve">PEVuZE5vdGU+PENpdGU+PEF1dGhvcj5EdXZhbDwvQXV0aG9yPjxZZWFyPjIwMDA8L1llYXI+PFJl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</w:fldData>
        </w:fldChar>
      </w:r>
      <w:r w:rsidR="00192939" w:rsidRPr="00CA1172">
        <w:rPr>
          <w:lang w:eastAsia="x-none"/>
        </w:rPr>
        <w:instrText xml:space="preserve"> ADDIN EN.CITE </w:instrText>
      </w:r>
      <w:r w:rsidR="00192939" w:rsidRPr="00CA1172">
        <w:rPr>
          <w:lang w:eastAsia="x-none"/>
        </w:rPr>
        <w:fldChar w:fldCharType="begin">
          <w:fldData xml:space="preserve">PEVuZE5vdGU+PENpdGU+PEF1dGhvcj5EdXZhbDwvQXV0aG9yPjxZZWFyPjIwMDA8L1llYXI+PFJl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</w:fldData>
        </w:fldChar>
      </w:r>
      <w:r w:rsidR="00192939" w:rsidRPr="00CA1172">
        <w:rPr>
          <w:lang w:eastAsia="x-none"/>
        </w:rPr>
        <w:instrText xml:space="preserve"> ADDIN EN.CITE.DATA </w:instrText>
      </w:r>
      <w:r w:rsidR="00192939" w:rsidRPr="00CA1172">
        <w:rPr>
          <w:lang w:eastAsia="x-none"/>
        </w:rPr>
      </w:r>
      <w:r w:rsidR="00192939" w:rsidRPr="00CA1172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Duval &amp; Tweedie, 2000b; Duval &amp; Tweedie, 2000a</w:t>
      </w:r>
      <w:r w:rsidR="00192939" w:rsidRPr="00B7367D">
        <w:rPr>
          <w:lang w:eastAsia="x-none"/>
        </w:rPr>
        <w:fldChar w:fldCharType="end"/>
      </w:r>
      <w:r w:rsidR="00D85EA0" w:rsidRPr="00DE538A">
        <w:rPr>
          <w:lang w:eastAsia="x-none"/>
        </w:rPr>
        <w:t>)</w:t>
      </w:r>
      <w:r w:rsidR="00582A6A" w:rsidRPr="00B7367D">
        <w:rPr>
          <w:lang w:eastAsia="x-none"/>
        </w:rPr>
        <w:t xml:space="preserve">. </w:t>
      </w:r>
      <w:r w:rsidR="0019436E" w:rsidRPr="00B7367D">
        <w:rPr>
          <w:lang w:eastAsia="x-none"/>
        </w:rPr>
        <w:t xml:space="preserve">A recent survey showed that the number of </w:t>
      </w:r>
      <w:r w:rsidR="000366E7" w:rsidRPr="00B7367D">
        <w:rPr>
          <w:lang w:eastAsia="x-none"/>
        </w:rPr>
        <w:t>studies using the trim-and-fill</w:t>
      </w:r>
      <w:r w:rsidR="00F30AC3" w:rsidRPr="00E71EB4">
        <w:rPr>
          <w:lang w:eastAsia="x-none"/>
        </w:rPr>
        <w:t xml:space="preserve"> method </w:t>
      </w:r>
      <w:r w:rsidR="00D92859" w:rsidRPr="00BE33C2">
        <w:rPr>
          <w:lang w:eastAsia="x-none"/>
        </w:rPr>
        <w:t>is increasing</w:t>
      </w:r>
      <w:r w:rsidR="00D92859" w:rsidRPr="00D802CB">
        <w:rPr>
          <w:lang w:eastAsia="x-none"/>
        </w:rPr>
        <w:t xml:space="preserve"> every year</w:t>
      </w:r>
      <w:r w:rsidR="0052771A" w:rsidRPr="00D802CB">
        <w:rPr>
          <w:lang w:eastAsia="x-none"/>
        </w:rPr>
        <w:t xml:space="preserve"> (in 2018, over 2000 meta-analyses used this method</w:t>
      </w:r>
      <w:r w:rsidR="007348DD" w:rsidRPr="00681573">
        <w:rPr>
          <w:lang w:eastAsia="x-none"/>
        </w:rPr>
        <w:t>;</w:t>
      </w:r>
      <w:r w:rsidR="00BE7181" w:rsidRPr="00527752">
        <w:rPr>
          <w:lang w:eastAsia="x-none"/>
        </w:rPr>
        <w:t xml:space="preserve"> 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&gt;&lt;Author&gt;Shi&lt;/Author&gt;&lt;Year&gt;2019&lt;/Year&gt;&lt;RecNum&gt;88&lt;/RecNum&gt;&lt;DisplayText&gt;Shi &amp;amp; Lin, 2019&lt;/DisplayText&gt;&lt;record&gt;&lt;rec-number&gt;88&lt;/rec-number&gt;&lt;foreign-keys&gt;&lt;key app="EN" db-id="rs2spdfstwrp9eetrx0vf0sk0xvdsar2eztt" timestamp="1609396795"&gt;88&lt;/key&gt;&lt;/foreign-keys&gt;&lt;ref-type name="Journal Article"&gt;17&lt;/ref-type&gt;&lt;contributors&gt;&lt;authors&gt;&lt;author&gt;Shi, L. Y.&lt;/author&gt;&lt;author&gt;Lin, L. F.&lt;/author&gt;&lt;/authors&gt;&lt;/contributors&gt;&lt;auth-address&gt;Florida State Univ, Dept Stat, Tallahassee, FL 32306 USA&lt;/auth-address&gt;&lt;titles&gt;&lt;title&gt;The trim-and-fill method for publication bias: practical guidelines and recommendations based on a large database of meta-analyses&lt;/title&gt;&lt;secondary-title&gt;Medicine&lt;/secondary-title&gt;&lt;alt-title&gt;Medicine&lt;/alt-title&gt;&lt;/titles&gt;&lt;periodical&gt;&lt;full-title&gt;Medicine&lt;/full-title&gt;&lt;abbr-1&gt;Medicine&lt;/abbr-1&gt;&lt;/periodical&gt;&lt;alt-periodical&gt;&lt;full-title&gt;Medicine&lt;/full-title&gt;&lt;abbr-1&gt;Medicine&lt;/abbr-1&gt;&lt;/alt-periodical&gt;&lt;volume&gt;98&lt;/volume&gt;&lt;number&gt;23&lt;/number&gt;&lt;keywords&gt;&lt;keyword&gt;meta-analysis&lt;/keyword&gt;&lt;keyword&gt;publication bias&lt;/keyword&gt;&lt;keyword&gt;systematic review&lt;/keyword&gt;&lt;keyword&gt;trim-and-fill method&lt;/keyword&gt;&lt;keyword&gt;funnel plots&lt;/keyword&gt;&lt;keyword&gt;heterogeneity&lt;/keyword&gt;&lt;/keywords&gt;&lt;dates&gt;&lt;year&gt;2019&lt;/year&gt;&lt;pub-dates&gt;&lt;date&gt;Jun&lt;/date&gt;&lt;/pub-dates&gt;&lt;/dates&gt;&lt;isbn&gt;0025-7974&lt;/isbn&gt;&lt;accession-num&gt;WOS:000480721300070&lt;/accession-num&gt;&lt;urls&gt;&lt;related-urls&gt;&lt;url&gt;&amp;lt;Go to ISI&amp;gt;://WOS:000480721300070&lt;/url&gt;&lt;/related-urls&gt;&lt;/urls&gt;&lt;electronic-resource-num&gt;ARTN e15987&amp;#xD;10.1097/MD.0000000000015987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hi &amp; Lin, 2019</w:t>
      </w:r>
      <w:r w:rsidR="00192939" w:rsidRPr="00B7367D">
        <w:rPr>
          <w:lang w:eastAsia="x-none"/>
        </w:rPr>
        <w:fldChar w:fldCharType="end"/>
      </w:r>
      <w:r w:rsidR="0052771A" w:rsidRPr="00DE538A">
        <w:rPr>
          <w:lang w:eastAsia="x-none"/>
        </w:rPr>
        <w:t>)</w:t>
      </w:r>
      <w:r w:rsidR="00F30AC3" w:rsidRPr="00B7367D">
        <w:rPr>
          <w:lang w:eastAsia="x-none"/>
        </w:rPr>
        <w:t xml:space="preserve">, and this method </w:t>
      </w:r>
      <w:r w:rsidR="00537344" w:rsidRPr="00B7367D">
        <w:rPr>
          <w:lang w:eastAsia="x-none"/>
        </w:rPr>
        <w:t xml:space="preserve">is </w:t>
      </w:r>
      <w:r w:rsidR="00165DA6">
        <w:rPr>
          <w:lang w:eastAsia="x-none"/>
        </w:rPr>
        <w:t>not exceedingly rare</w:t>
      </w:r>
      <w:r w:rsidR="00F30AC3" w:rsidRPr="00B7367D">
        <w:rPr>
          <w:lang w:eastAsia="x-none"/>
        </w:rPr>
        <w:t xml:space="preserve"> </w:t>
      </w:r>
      <w:r w:rsidR="00F30AC3" w:rsidRPr="00DE538A">
        <w:rPr>
          <w:lang w:eastAsia="x-none"/>
        </w:rPr>
        <w:t xml:space="preserve">in ecology and evolution (7.5% of the meta-analyses in our survey). </w:t>
      </w:r>
      <w:r w:rsidR="00745132" w:rsidRPr="00D802CB">
        <w:rPr>
          <w:lang w:eastAsia="x-none"/>
        </w:rPr>
        <w:t xml:space="preserve">In short, </w:t>
      </w:r>
      <w:r w:rsidR="00E97B2E" w:rsidRPr="00681573">
        <w:rPr>
          <w:lang w:eastAsia="x-none"/>
        </w:rPr>
        <w:t>this</w:t>
      </w:r>
      <w:r w:rsidR="00417025" w:rsidRPr="00527752">
        <w:rPr>
          <w:lang w:eastAsia="x-none"/>
        </w:rPr>
        <w:t xml:space="preserve"> </w:t>
      </w:r>
      <w:r w:rsidR="007B2748" w:rsidRPr="000D3618">
        <w:rPr>
          <w:lang w:eastAsia="x-none"/>
        </w:rPr>
        <w:t>method</w:t>
      </w:r>
      <w:r w:rsidR="00417025" w:rsidRPr="00E0223D">
        <w:rPr>
          <w:lang w:eastAsia="x-none"/>
        </w:rPr>
        <w:t xml:space="preserve"> </w:t>
      </w:r>
      <w:r w:rsidR="00763719" w:rsidRPr="00E0223D">
        <w:rPr>
          <w:lang w:eastAsia="x-none"/>
        </w:rPr>
        <w:t>uses</w:t>
      </w:r>
      <w:r w:rsidR="00ED1C28" w:rsidRPr="00E0223D">
        <w:rPr>
          <w:lang w:eastAsia="x-none"/>
        </w:rPr>
        <w:t xml:space="preserve"> an</w:t>
      </w:r>
      <w:r w:rsidR="00763719" w:rsidRPr="00C302C7">
        <w:rPr>
          <w:lang w:eastAsia="x-none"/>
        </w:rPr>
        <w:t xml:space="preserve"> iterative process </w:t>
      </w:r>
      <w:r w:rsidR="00ED1C28" w:rsidRPr="0022361B">
        <w:rPr>
          <w:lang w:eastAsia="x-none"/>
        </w:rPr>
        <w:t xml:space="preserve">to </w:t>
      </w:r>
      <w:r w:rsidR="00537344" w:rsidRPr="00FC0B5D">
        <w:rPr>
          <w:lang w:eastAsia="x-none"/>
        </w:rPr>
        <w:t xml:space="preserve">determine </w:t>
      </w:r>
      <w:r w:rsidR="00ED1C28" w:rsidRPr="00FC0B5D">
        <w:rPr>
          <w:lang w:eastAsia="x-none"/>
        </w:rPr>
        <w:t xml:space="preserve">how many </w:t>
      </w:r>
      <w:r w:rsidR="00361E7F" w:rsidRPr="00FC0B5D">
        <w:rPr>
          <w:lang w:eastAsia="x-none"/>
        </w:rPr>
        <w:t>effect sizes</w:t>
      </w:r>
      <w:r w:rsidR="00ED1C28" w:rsidRPr="00F303F7">
        <w:rPr>
          <w:lang w:eastAsia="x-none"/>
        </w:rPr>
        <w:t xml:space="preserve"> are missi</w:t>
      </w:r>
      <w:r w:rsidR="00ED1C28" w:rsidRPr="00152C8C">
        <w:rPr>
          <w:lang w:eastAsia="x-none"/>
        </w:rPr>
        <w:t>ng</w:t>
      </w:r>
      <w:r w:rsidR="008F17B3" w:rsidRPr="00152C8C">
        <w:rPr>
          <w:lang w:eastAsia="x-none"/>
        </w:rPr>
        <w:t xml:space="preserve"> (say, </w:t>
      </w:r>
      <w:proofErr w:type="spellStart"/>
      <w:r w:rsidR="008F17B3" w:rsidRPr="000B1462">
        <w:rPr>
          <w:i/>
          <w:iCs/>
          <w:lang w:eastAsia="x-none"/>
        </w:rPr>
        <w:t>N</w:t>
      </w:r>
      <w:r w:rsidR="0097625F" w:rsidRPr="000B1462">
        <w:rPr>
          <w:i/>
          <w:iCs/>
          <w:vertAlign w:val="subscript"/>
          <w:lang w:eastAsia="x-none"/>
        </w:rPr>
        <w:t>missing</w:t>
      </w:r>
      <w:proofErr w:type="spellEnd"/>
      <w:r w:rsidR="008F17B3" w:rsidRPr="007A344E">
        <w:rPr>
          <w:lang w:eastAsia="x-none"/>
        </w:rPr>
        <w:t>)</w:t>
      </w:r>
      <w:r w:rsidR="00361E7F" w:rsidRPr="00904CA0">
        <w:rPr>
          <w:lang w:eastAsia="x-none"/>
        </w:rPr>
        <w:t xml:space="preserve"> </w:t>
      </w:r>
      <w:r w:rsidR="00D318E0" w:rsidRPr="008C23E8">
        <w:rPr>
          <w:lang w:eastAsia="x-none"/>
        </w:rPr>
        <w:t>from a</w:t>
      </w:r>
      <w:r w:rsidR="00361E7F" w:rsidRPr="008C23E8">
        <w:rPr>
          <w:lang w:eastAsia="x-none"/>
        </w:rPr>
        <w:t xml:space="preserve"> funnel, </w:t>
      </w:r>
      <w:r w:rsidR="00ED1C28" w:rsidRPr="006B18CA">
        <w:rPr>
          <w:lang w:eastAsia="x-none"/>
        </w:rPr>
        <w:t xml:space="preserve">using </w:t>
      </w:r>
      <w:r w:rsidR="000312BB" w:rsidRPr="00953065">
        <w:rPr>
          <w:lang w:eastAsia="x-none"/>
        </w:rPr>
        <w:t xml:space="preserve">an initial overall estimate and </w:t>
      </w:r>
      <w:r w:rsidR="00ED1C28" w:rsidRPr="00953065">
        <w:rPr>
          <w:lang w:eastAsia="x-none"/>
        </w:rPr>
        <w:t>one of three estimators (</w:t>
      </w:r>
      <w:r w:rsidR="007F7D68" w:rsidRPr="00137B6E">
        <w:rPr>
          <w:i/>
          <w:iCs/>
          <w:lang w:eastAsia="x-none"/>
        </w:rPr>
        <w:t>R</w:t>
      </w:r>
      <w:r w:rsidR="007F7D68" w:rsidRPr="00137B6E">
        <w:rPr>
          <w:vertAlign w:val="subscript"/>
          <w:lang w:eastAsia="x-none"/>
        </w:rPr>
        <w:t>0</w:t>
      </w:r>
      <w:r w:rsidR="007F7D68" w:rsidRPr="004A1F60">
        <w:rPr>
          <w:lang w:eastAsia="x-none"/>
        </w:rPr>
        <w:t xml:space="preserve">, </w:t>
      </w:r>
      <w:r w:rsidR="007F7D68" w:rsidRPr="004A1F60">
        <w:rPr>
          <w:i/>
          <w:iCs/>
          <w:lang w:eastAsia="x-none"/>
        </w:rPr>
        <w:t>L</w:t>
      </w:r>
      <w:r w:rsidR="007F7D68" w:rsidRPr="004A1F60">
        <w:rPr>
          <w:vertAlign w:val="subscript"/>
          <w:lang w:eastAsia="x-none"/>
        </w:rPr>
        <w:t>0</w:t>
      </w:r>
      <w:r w:rsidR="007F7D68" w:rsidRPr="004A1F60">
        <w:rPr>
          <w:lang w:eastAsia="x-none"/>
        </w:rPr>
        <w:t xml:space="preserve">, &amp; </w:t>
      </w:r>
      <w:r w:rsidR="007F7D68" w:rsidRPr="004A1F60">
        <w:rPr>
          <w:i/>
          <w:iCs/>
          <w:lang w:eastAsia="x-none"/>
        </w:rPr>
        <w:t>Q</w:t>
      </w:r>
      <w:r w:rsidR="007F7D68" w:rsidRPr="004A1F60">
        <w:rPr>
          <w:vertAlign w:val="subscript"/>
          <w:lang w:eastAsia="x-none"/>
        </w:rPr>
        <w:t>0</w:t>
      </w:r>
      <w:r w:rsidR="00082559" w:rsidRPr="00165DA6">
        <w:rPr>
          <w:lang w:eastAsia="x-none"/>
        </w:rPr>
        <w:t xml:space="preserve">; see an accessible account, see 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&gt;&lt;Author&gt;Duval&lt;/Author&gt;&lt;Year&gt;2005&lt;/Year&gt;&lt;RecNum&gt;60&lt;/RecNum&gt;&lt;DisplayText&gt;Duval, 2005&lt;/DisplayText&gt;&lt;record&gt;&lt;rec-number&gt;60&lt;/rec-number&gt;&lt;foreign-keys&gt;&lt;key app="EN" db-id="rs2spdfstwrp9eetrx0vf0sk0xvdsar2eztt" timestamp="1609384711"&gt;60&lt;/key&gt;&lt;/foreign-keys&gt;&lt;ref-type name="Book Section"&gt;5&lt;/ref-type&gt;&lt;contributors&gt;&lt;authors&gt;&lt;author&gt;Duval, S&lt;/author&gt;&lt;/authors&gt;&lt;secondary-authors&gt;&lt;author&gt;Rothstein, H&lt;/author&gt;&lt;author&gt;Sutton, A J&lt;/author&gt;&lt;author&gt;Borenstein, M&lt;/author&gt;&lt;/secondary-authors&gt;&lt;/contributors&gt;&lt;titles&gt;&lt;title&gt;The trim and fill method&lt;/title&gt;&lt;secondary-title&gt;Publication bias in meta-analysis: prevention, assessment and adjustments&lt;/secondary-title&gt;&lt;/titles&gt;&lt;pages&gt;127-144&lt;/pages&gt;&lt;dates&gt;&lt;year&gt;2005&lt;/year&gt;&lt;/dates&gt;&lt;pub-location&gt;Chichester&lt;/pub-location&gt;&lt;publisher&gt;John Wiley&lt;/publisher&gt;&lt;label&gt;Duval.2005&lt;/label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Duval, 2005</w:t>
      </w:r>
      <w:r w:rsidR="00192939" w:rsidRPr="00B7367D">
        <w:rPr>
          <w:lang w:eastAsia="x-none"/>
        </w:rPr>
        <w:fldChar w:fldCharType="end"/>
      </w:r>
      <w:r w:rsidR="00082559" w:rsidRPr="00DE538A">
        <w:rPr>
          <w:lang w:eastAsia="x-none"/>
        </w:rPr>
        <w:t>)</w:t>
      </w:r>
      <w:r w:rsidR="000312BB" w:rsidRPr="00B7367D">
        <w:rPr>
          <w:lang w:eastAsia="x-none"/>
        </w:rPr>
        <w:t>.</w:t>
      </w:r>
      <w:r w:rsidR="00B24BFA" w:rsidRPr="00B7367D">
        <w:rPr>
          <w:lang w:eastAsia="x-none"/>
        </w:rPr>
        <w:t xml:space="preserve"> </w:t>
      </w:r>
      <w:r w:rsidR="00DE0CB0" w:rsidRPr="00B7367D">
        <w:rPr>
          <w:lang w:eastAsia="x-none"/>
        </w:rPr>
        <w:t xml:space="preserve">Then, </w:t>
      </w:r>
      <w:r w:rsidR="00235B32" w:rsidRPr="00E71EB4">
        <w:rPr>
          <w:lang w:eastAsia="x-none"/>
        </w:rPr>
        <w:t xml:space="preserve">it </w:t>
      </w:r>
      <w:r w:rsidR="004F2472" w:rsidRPr="00BE33C2">
        <w:rPr>
          <w:lang w:eastAsia="x-none"/>
        </w:rPr>
        <w:t>‘</w:t>
      </w:r>
      <w:r w:rsidR="00235B32" w:rsidRPr="00D802CB">
        <w:rPr>
          <w:lang w:eastAsia="x-none"/>
        </w:rPr>
        <w:t>trims</w:t>
      </w:r>
      <w:r w:rsidR="004F2472" w:rsidRPr="00D802CB">
        <w:rPr>
          <w:lang w:eastAsia="x-none"/>
        </w:rPr>
        <w:t>’</w:t>
      </w:r>
      <w:r w:rsidR="00C91B68" w:rsidRPr="00681573">
        <w:rPr>
          <w:lang w:eastAsia="x-none"/>
        </w:rPr>
        <w:t xml:space="preserve"> off</w:t>
      </w:r>
      <w:r w:rsidR="00235B32" w:rsidRPr="00527752">
        <w:rPr>
          <w:lang w:eastAsia="x-none"/>
        </w:rPr>
        <w:t xml:space="preserve"> </w:t>
      </w:r>
      <w:proofErr w:type="spellStart"/>
      <w:r w:rsidR="0094021D" w:rsidRPr="000D3618">
        <w:rPr>
          <w:i/>
          <w:iCs/>
          <w:lang w:eastAsia="x-none"/>
        </w:rPr>
        <w:t>N</w:t>
      </w:r>
      <w:r w:rsidR="0094021D" w:rsidRPr="00E0223D">
        <w:rPr>
          <w:i/>
          <w:iCs/>
          <w:vertAlign w:val="subscript"/>
          <w:lang w:eastAsia="x-none"/>
        </w:rPr>
        <w:t>missing</w:t>
      </w:r>
      <w:proofErr w:type="spellEnd"/>
      <w:r w:rsidR="0094021D" w:rsidRPr="00E0223D" w:rsidDel="0094021D">
        <w:rPr>
          <w:i/>
          <w:iCs/>
          <w:lang w:eastAsia="x-none"/>
        </w:rPr>
        <w:t xml:space="preserve"> </w:t>
      </w:r>
      <w:r w:rsidR="00C91B68" w:rsidRPr="00E0223D">
        <w:rPr>
          <w:lang w:eastAsia="x-none"/>
        </w:rPr>
        <w:t>effect sizes</w:t>
      </w:r>
      <w:r w:rsidR="0097625F" w:rsidRPr="00C302C7">
        <w:rPr>
          <w:lang w:eastAsia="x-none"/>
        </w:rPr>
        <w:t xml:space="preserve"> to suppress </w:t>
      </w:r>
      <w:r w:rsidR="00D318E0" w:rsidRPr="0022361B">
        <w:rPr>
          <w:lang w:eastAsia="x-none"/>
        </w:rPr>
        <w:t xml:space="preserve">funnel </w:t>
      </w:r>
      <w:proofErr w:type="gramStart"/>
      <w:r w:rsidR="0097625F" w:rsidRPr="00FC0B5D">
        <w:rPr>
          <w:lang w:eastAsia="x-none"/>
        </w:rPr>
        <w:t>asymmetry</w:t>
      </w:r>
      <w:r w:rsidR="00C16827" w:rsidRPr="00FC0B5D">
        <w:rPr>
          <w:lang w:eastAsia="x-none"/>
        </w:rPr>
        <w:t>,</w:t>
      </w:r>
      <w:r w:rsidR="00C91B68" w:rsidRPr="00FC0B5D">
        <w:rPr>
          <w:lang w:eastAsia="x-none"/>
        </w:rPr>
        <w:t xml:space="preserve"> and</w:t>
      </w:r>
      <w:proofErr w:type="gramEnd"/>
      <w:r w:rsidR="00C16827" w:rsidRPr="00F303F7">
        <w:rPr>
          <w:lang w:eastAsia="x-none"/>
        </w:rPr>
        <w:t xml:space="preserve"> </w:t>
      </w:r>
      <w:r w:rsidR="00DE0CB0" w:rsidRPr="00152C8C">
        <w:rPr>
          <w:lang w:eastAsia="x-none"/>
        </w:rPr>
        <w:t>estimates a new overall mean</w:t>
      </w:r>
      <w:r w:rsidR="000F0581" w:rsidRPr="00152C8C">
        <w:rPr>
          <w:lang w:eastAsia="x-none"/>
        </w:rPr>
        <w:t xml:space="preserve"> </w:t>
      </w:r>
      <w:r w:rsidR="00C91B68" w:rsidRPr="000B1462">
        <w:rPr>
          <w:lang w:eastAsia="x-none"/>
        </w:rPr>
        <w:t>to see whether it can trim more</w:t>
      </w:r>
      <w:r w:rsidR="00C16827" w:rsidRPr="000B1462">
        <w:rPr>
          <w:lang w:eastAsia="x-none"/>
        </w:rPr>
        <w:t xml:space="preserve"> effect sizes</w:t>
      </w:r>
      <w:r w:rsidR="00C91B68" w:rsidRPr="007A344E">
        <w:rPr>
          <w:lang w:eastAsia="x-none"/>
        </w:rPr>
        <w:t xml:space="preserve"> </w:t>
      </w:r>
      <w:r w:rsidR="00FF0FCA" w:rsidRPr="008C23E8">
        <w:rPr>
          <w:lang w:eastAsia="x-none"/>
        </w:rPr>
        <w:t>until</w:t>
      </w:r>
      <w:r w:rsidR="00760D28" w:rsidRPr="006B18CA">
        <w:rPr>
          <w:lang w:eastAsia="x-none"/>
        </w:rPr>
        <w:t xml:space="preserve"> </w:t>
      </w:r>
      <w:r w:rsidR="00C91B68" w:rsidRPr="00953065">
        <w:rPr>
          <w:lang w:eastAsia="x-none"/>
        </w:rPr>
        <w:t>the value</w:t>
      </w:r>
      <w:r w:rsidR="00C16827" w:rsidRPr="00953065">
        <w:rPr>
          <w:lang w:eastAsia="x-none"/>
        </w:rPr>
        <w:t xml:space="preserve"> </w:t>
      </w:r>
      <w:proofErr w:type="spellStart"/>
      <w:r w:rsidR="0094021D" w:rsidRPr="00137B6E">
        <w:rPr>
          <w:i/>
          <w:iCs/>
          <w:lang w:eastAsia="x-none"/>
        </w:rPr>
        <w:t>N</w:t>
      </w:r>
      <w:r w:rsidR="0094021D" w:rsidRPr="00137B6E">
        <w:rPr>
          <w:i/>
          <w:iCs/>
          <w:vertAlign w:val="subscript"/>
          <w:lang w:eastAsia="x-none"/>
        </w:rPr>
        <w:t>missing</w:t>
      </w:r>
      <w:proofErr w:type="spellEnd"/>
      <w:r w:rsidR="0094021D" w:rsidRPr="004A1F60" w:rsidDel="0094021D">
        <w:rPr>
          <w:i/>
          <w:iCs/>
          <w:lang w:eastAsia="x-none"/>
        </w:rPr>
        <w:t xml:space="preserve"> </w:t>
      </w:r>
      <w:r w:rsidR="001D2302" w:rsidRPr="004A1F60">
        <w:rPr>
          <w:lang w:eastAsia="x-none"/>
        </w:rPr>
        <w:t>stabilizes</w:t>
      </w:r>
      <w:r w:rsidR="00C91B68" w:rsidRPr="004A1F60">
        <w:rPr>
          <w:lang w:eastAsia="x-none"/>
        </w:rPr>
        <w:t xml:space="preserve">. </w:t>
      </w:r>
      <w:r w:rsidR="004E7967" w:rsidRPr="004A1F60">
        <w:rPr>
          <w:lang w:eastAsia="x-none"/>
        </w:rPr>
        <w:t xml:space="preserve">Subsequently, </w:t>
      </w:r>
      <w:proofErr w:type="spellStart"/>
      <w:r w:rsidR="0094021D" w:rsidRPr="004A1F60">
        <w:rPr>
          <w:i/>
          <w:iCs/>
          <w:lang w:eastAsia="x-none"/>
        </w:rPr>
        <w:t>N</w:t>
      </w:r>
      <w:r w:rsidR="0094021D" w:rsidRPr="004A1F60">
        <w:rPr>
          <w:i/>
          <w:iCs/>
          <w:vertAlign w:val="subscript"/>
          <w:lang w:eastAsia="x-none"/>
        </w:rPr>
        <w:t>missing</w:t>
      </w:r>
      <w:proofErr w:type="spellEnd"/>
      <w:r w:rsidR="0094021D" w:rsidRPr="00165DA6" w:rsidDel="0094021D">
        <w:rPr>
          <w:i/>
          <w:iCs/>
          <w:lang w:eastAsia="x-none"/>
        </w:rPr>
        <w:t xml:space="preserve"> </w:t>
      </w:r>
      <w:r w:rsidR="004F2472" w:rsidRPr="00165DA6">
        <w:rPr>
          <w:lang w:eastAsia="x-none"/>
        </w:rPr>
        <w:t xml:space="preserve">effect sizes are </w:t>
      </w:r>
      <w:r w:rsidR="008415D9" w:rsidRPr="00165DA6">
        <w:rPr>
          <w:lang w:eastAsia="x-none"/>
        </w:rPr>
        <w:t>‘</w:t>
      </w:r>
      <w:r w:rsidR="004F2472" w:rsidRPr="00165DA6">
        <w:rPr>
          <w:lang w:eastAsia="x-none"/>
        </w:rPr>
        <w:t>filled</w:t>
      </w:r>
      <w:r w:rsidR="008415D9" w:rsidRPr="00CA1172">
        <w:rPr>
          <w:lang w:eastAsia="x-none"/>
        </w:rPr>
        <w:t>’</w:t>
      </w:r>
      <w:r w:rsidR="004F2472" w:rsidRPr="00CA1172">
        <w:rPr>
          <w:lang w:eastAsia="x-none"/>
        </w:rPr>
        <w:t xml:space="preserve"> </w:t>
      </w:r>
      <w:r w:rsidR="00FA1EA3" w:rsidRPr="00CA1172">
        <w:rPr>
          <w:lang w:eastAsia="x-none"/>
        </w:rPr>
        <w:t xml:space="preserve">as </w:t>
      </w:r>
      <w:r w:rsidR="00B515AC" w:rsidRPr="00CA1172">
        <w:rPr>
          <w:lang w:eastAsia="x-none"/>
        </w:rPr>
        <w:t>mirror images</w:t>
      </w:r>
      <w:r w:rsidR="002225B8" w:rsidRPr="00CA1172">
        <w:rPr>
          <w:lang w:eastAsia="x-none"/>
        </w:rPr>
        <w:t xml:space="preserve"> (</w:t>
      </w:r>
      <w:r w:rsidR="006A1F8C" w:rsidRPr="00CA1172">
        <w:rPr>
          <w:lang w:eastAsia="x-none"/>
        </w:rPr>
        <w:t>Figure 4e &amp; f</w:t>
      </w:r>
      <w:r w:rsidR="002225B8" w:rsidRPr="00CA1172">
        <w:rPr>
          <w:lang w:eastAsia="x-none"/>
        </w:rPr>
        <w:t>)</w:t>
      </w:r>
      <w:r w:rsidR="00DF2B9E" w:rsidRPr="00CA1172">
        <w:rPr>
          <w:lang w:eastAsia="x-none"/>
        </w:rPr>
        <w:t xml:space="preserve">. Finally, </w:t>
      </w:r>
      <w:r w:rsidR="00DC20A3" w:rsidRPr="00CA1172">
        <w:rPr>
          <w:lang w:eastAsia="x-none"/>
        </w:rPr>
        <w:t xml:space="preserve">an </w:t>
      </w:r>
      <w:r w:rsidR="00DF2B9E" w:rsidRPr="00CA1172">
        <w:rPr>
          <w:lang w:eastAsia="x-none"/>
        </w:rPr>
        <w:t xml:space="preserve">overall effect </w:t>
      </w:r>
      <w:r w:rsidR="00AF371C" w:rsidRPr="00CA1172">
        <w:rPr>
          <w:lang w:eastAsia="x-none"/>
        </w:rPr>
        <w:t>is</w:t>
      </w:r>
      <w:r w:rsidR="00DC20A3" w:rsidRPr="00CA1172">
        <w:rPr>
          <w:lang w:eastAsia="x-none"/>
        </w:rPr>
        <w:t xml:space="preserve"> re-estimated </w:t>
      </w:r>
      <w:r w:rsidR="007E037E" w:rsidRPr="00CA1172">
        <w:rPr>
          <w:lang w:eastAsia="x-none"/>
        </w:rPr>
        <w:t xml:space="preserve">including the </w:t>
      </w:r>
      <w:r w:rsidR="00DC20A3" w:rsidRPr="00CA1172">
        <w:rPr>
          <w:lang w:eastAsia="x-none"/>
        </w:rPr>
        <w:t xml:space="preserve">filled values. </w:t>
      </w:r>
      <w:r w:rsidR="00B515AC" w:rsidRPr="00CA1172">
        <w:rPr>
          <w:lang w:eastAsia="x-none"/>
        </w:rPr>
        <w:t>We n</w:t>
      </w:r>
      <w:r w:rsidR="000312BB" w:rsidRPr="00CA1172">
        <w:rPr>
          <w:lang w:eastAsia="x-none"/>
        </w:rPr>
        <w:t>ote that Duval (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 ExcludeAuth="1"&gt;&lt;Author&gt;Duval&lt;/Author&gt;&lt;Year&gt;2005&lt;/Year&gt;&lt;RecNum&gt;60&lt;/RecNum&gt;&lt;DisplayText&gt;2005&lt;/DisplayText&gt;&lt;record&gt;&lt;rec-number&gt;60&lt;/rec-number&gt;&lt;foreign-keys&gt;&lt;key app="EN" db-id="rs2spdfstwrp9eetrx0vf0sk0xvdsar2eztt" timestamp="1609384711"&gt;60&lt;/key&gt;&lt;/foreign-keys&gt;&lt;ref-type name="Book Section"&gt;5&lt;/ref-type&gt;&lt;contributors&gt;&lt;authors&gt;&lt;author&gt;Duval, S&lt;/author&gt;&lt;/authors&gt;&lt;secondary-authors&gt;&lt;author&gt;Rothstein, H&lt;/author&gt;&lt;author&gt;Sutton, A J&lt;/author&gt;&lt;author&gt;Borenstein, M&lt;/author&gt;&lt;/secondary-authors&gt;&lt;/contributors&gt;&lt;titles&gt;&lt;title&gt;The trim and fill method&lt;/title&gt;&lt;secondary-title&gt;Publication bias in meta-analysis: prevention, assessment and adjustments&lt;/secondary-title&gt;&lt;/titles&gt;&lt;pages&gt;127-144&lt;/pages&gt;&lt;dates&gt;&lt;year&gt;2005&lt;/year&gt;&lt;/dates&gt;&lt;pub-location&gt;Chichester&lt;/pub-location&gt;&lt;publisher&gt;John Wiley&lt;/publisher&gt;&lt;label&gt;Duval.2005&lt;/label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05</w:t>
      </w:r>
      <w:r w:rsidR="00192939" w:rsidRPr="00B7367D">
        <w:rPr>
          <w:lang w:eastAsia="x-none"/>
        </w:rPr>
        <w:fldChar w:fldCharType="end"/>
      </w:r>
      <w:r w:rsidR="000312BB" w:rsidRPr="00DE538A">
        <w:rPr>
          <w:lang w:eastAsia="x-none"/>
        </w:rPr>
        <w:t>)</w:t>
      </w:r>
      <w:r w:rsidR="00AF371C" w:rsidRPr="00B7367D">
        <w:rPr>
          <w:lang w:eastAsia="x-none"/>
        </w:rPr>
        <w:t xml:space="preserve"> has</w:t>
      </w:r>
      <w:r w:rsidR="000312BB" w:rsidRPr="00B7367D">
        <w:rPr>
          <w:lang w:eastAsia="x-none"/>
        </w:rPr>
        <w:t xml:space="preserve"> recommend</w:t>
      </w:r>
      <w:r w:rsidR="00AF371C" w:rsidRPr="00B7367D">
        <w:rPr>
          <w:lang w:eastAsia="x-none"/>
        </w:rPr>
        <w:t>ed the use of</w:t>
      </w:r>
      <w:r w:rsidR="000312BB" w:rsidRPr="00B7367D">
        <w:rPr>
          <w:lang w:eastAsia="x-none"/>
        </w:rPr>
        <w:t xml:space="preserve"> </w:t>
      </w:r>
      <w:r w:rsidR="000312BB" w:rsidRPr="00E71EB4">
        <w:rPr>
          <w:i/>
          <w:iCs/>
          <w:lang w:eastAsia="x-none"/>
        </w:rPr>
        <w:t>R</w:t>
      </w:r>
      <w:r w:rsidR="000312BB" w:rsidRPr="00BE33C2">
        <w:rPr>
          <w:vertAlign w:val="subscript"/>
          <w:lang w:eastAsia="x-none"/>
        </w:rPr>
        <w:t>0</w:t>
      </w:r>
      <w:r w:rsidR="000312BB" w:rsidRPr="00D802CB">
        <w:rPr>
          <w:lang w:eastAsia="x-none"/>
        </w:rPr>
        <w:t xml:space="preserve"> and </w:t>
      </w:r>
      <w:r w:rsidR="000312BB" w:rsidRPr="00D802CB">
        <w:rPr>
          <w:i/>
          <w:iCs/>
          <w:lang w:eastAsia="x-none"/>
        </w:rPr>
        <w:t>L</w:t>
      </w:r>
      <w:r w:rsidR="000312BB" w:rsidRPr="00681573">
        <w:rPr>
          <w:vertAlign w:val="subscript"/>
          <w:lang w:eastAsia="x-none"/>
        </w:rPr>
        <w:t>0</w:t>
      </w:r>
      <w:r w:rsidR="000312BB" w:rsidRPr="00527752">
        <w:rPr>
          <w:lang w:eastAsia="x-none"/>
        </w:rPr>
        <w:t xml:space="preserve">, and that the estimator </w:t>
      </w:r>
      <w:r w:rsidR="000312BB" w:rsidRPr="000D3618">
        <w:rPr>
          <w:i/>
          <w:iCs/>
          <w:lang w:eastAsia="x-none"/>
        </w:rPr>
        <w:t>R</w:t>
      </w:r>
      <w:r w:rsidR="000312BB" w:rsidRPr="00E0223D">
        <w:rPr>
          <w:vertAlign w:val="subscript"/>
          <w:lang w:eastAsia="x-none"/>
        </w:rPr>
        <w:t>0</w:t>
      </w:r>
      <w:r w:rsidR="000312BB" w:rsidRPr="00E0223D">
        <w:rPr>
          <w:lang w:eastAsia="x-none"/>
        </w:rPr>
        <w:t xml:space="preserve"> can provide a significance test for whether </w:t>
      </w:r>
      <w:r w:rsidR="00D318E0" w:rsidRPr="0022361B">
        <w:rPr>
          <w:lang w:eastAsia="x-none"/>
        </w:rPr>
        <w:t xml:space="preserve">the number of </w:t>
      </w:r>
      <w:r w:rsidR="000312BB" w:rsidRPr="00FC0B5D">
        <w:rPr>
          <w:lang w:eastAsia="x-none"/>
        </w:rPr>
        <w:t xml:space="preserve">missing values </w:t>
      </w:r>
      <w:r w:rsidR="00D318E0" w:rsidRPr="00FC0B5D">
        <w:rPr>
          <w:lang w:eastAsia="x-none"/>
        </w:rPr>
        <w:t xml:space="preserve">is </w:t>
      </w:r>
      <w:r w:rsidR="000312BB" w:rsidRPr="00F303F7">
        <w:rPr>
          <w:lang w:eastAsia="x-none"/>
        </w:rPr>
        <w:t>zero or not.</w:t>
      </w:r>
      <w:r w:rsidR="00CA32D9" w:rsidRPr="00152C8C">
        <w:rPr>
          <w:lang w:eastAsia="x-none"/>
        </w:rPr>
        <w:t xml:space="preserve"> </w:t>
      </w:r>
    </w:p>
    <w:p w14:paraId="4D9793ED" w14:textId="4E5BA925" w:rsidR="00A73944" w:rsidRPr="00FC0B5D" w:rsidRDefault="00B515AC" w:rsidP="007D1219">
      <w:pPr>
        <w:spacing w:line="480" w:lineRule="auto"/>
        <w:ind w:firstLine="720"/>
        <w:jc w:val="both"/>
        <w:rPr>
          <w:lang w:eastAsia="x-none"/>
        </w:rPr>
      </w:pPr>
      <w:r w:rsidRPr="000B1462">
        <w:rPr>
          <w:lang w:eastAsia="x-none"/>
        </w:rPr>
        <w:t>The</w:t>
      </w:r>
      <w:r w:rsidR="007348DD" w:rsidRPr="000B1462">
        <w:rPr>
          <w:lang w:eastAsia="x-none"/>
        </w:rPr>
        <w:t xml:space="preserve"> problem </w:t>
      </w:r>
      <w:r w:rsidR="007E037E" w:rsidRPr="007A344E">
        <w:rPr>
          <w:lang w:eastAsia="x-none"/>
        </w:rPr>
        <w:t>with</w:t>
      </w:r>
      <w:r w:rsidR="007E037E" w:rsidRPr="00904CA0">
        <w:rPr>
          <w:lang w:eastAsia="x-none"/>
        </w:rPr>
        <w:t xml:space="preserve"> </w:t>
      </w:r>
      <w:r w:rsidRPr="008C23E8">
        <w:rPr>
          <w:lang w:eastAsia="x-none"/>
        </w:rPr>
        <w:t>the trim-and-fill tes</w:t>
      </w:r>
      <w:r w:rsidR="00DF2B9E" w:rsidRPr="008C23E8">
        <w:rPr>
          <w:lang w:eastAsia="x-none"/>
        </w:rPr>
        <w:t xml:space="preserve">t </w:t>
      </w:r>
      <w:r w:rsidR="00995EE4" w:rsidRPr="006B18CA">
        <w:rPr>
          <w:lang w:eastAsia="x-none"/>
        </w:rPr>
        <w:t xml:space="preserve">is that the original method assumes </w:t>
      </w:r>
      <w:r w:rsidR="005E3B50" w:rsidRPr="00953065">
        <w:rPr>
          <w:lang w:eastAsia="x-none"/>
        </w:rPr>
        <w:t>homogeneity (</w:t>
      </w:r>
      <w:proofErr w:type="gramStart"/>
      <w:r w:rsidR="005E3B50" w:rsidRPr="00953065">
        <w:rPr>
          <w:lang w:eastAsia="x-none"/>
        </w:rPr>
        <w:t>i.e.</w:t>
      </w:r>
      <w:proofErr w:type="gramEnd"/>
      <w:r w:rsidR="005E3B50" w:rsidRPr="00953065">
        <w:rPr>
          <w:lang w:eastAsia="x-none"/>
        </w:rPr>
        <w:t xml:space="preserve"> a true mean for all effect sizes)</w:t>
      </w:r>
      <w:r w:rsidR="00113EA3" w:rsidRPr="00CA1172">
        <w:rPr>
          <w:lang w:eastAsia="x-none"/>
        </w:rPr>
        <w:t>. In practice</w:t>
      </w:r>
      <w:r w:rsidR="00CF34E3" w:rsidRPr="00CA1172">
        <w:rPr>
          <w:lang w:eastAsia="x-none"/>
        </w:rPr>
        <w:t>,</w:t>
      </w:r>
      <w:r w:rsidR="00113EA3" w:rsidRPr="00CA1172">
        <w:rPr>
          <w:lang w:eastAsia="x-none"/>
        </w:rPr>
        <w:t xml:space="preserve"> t</w:t>
      </w:r>
      <w:r w:rsidR="0007463D" w:rsidRPr="00CA1172">
        <w:rPr>
          <w:lang w:eastAsia="x-none"/>
        </w:rPr>
        <w:t>he trim-and-fill method</w:t>
      </w:r>
      <w:r w:rsidR="00F10CE0" w:rsidRPr="00CA1172">
        <w:rPr>
          <w:lang w:eastAsia="x-none"/>
        </w:rPr>
        <w:t xml:space="preserve"> seems to tolerate some </w:t>
      </w:r>
      <w:proofErr w:type="gramStart"/>
      <w:r w:rsidR="00F10CE0" w:rsidRPr="00CA1172">
        <w:rPr>
          <w:lang w:eastAsia="x-none"/>
        </w:rPr>
        <w:t xml:space="preserve">heterogeneity, </w:t>
      </w:r>
      <w:r w:rsidR="00113EA3" w:rsidRPr="00CA1172">
        <w:rPr>
          <w:lang w:eastAsia="x-none"/>
        </w:rPr>
        <w:t>but</w:t>
      </w:r>
      <w:proofErr w:type="gramEnd"/>
      <w:r w:rsidR="00F10CE0" w:rsidRPr="00CA1172">
        <w:rPr>
          <w:lang w:eastAsia="x-none"/>
        </w:rPr>
        <w:t xml:space="preserve"> perform</w:t>
      </w:r>
      <w:r w:rsidR="00A221FB" w:rsidRPr="00CA1172">
        <w:rPr>
          <w:lang w:eastAsia="x-none"/>
        </w:rPr>
        <w:t>s</w:t>
      </w:r>
      <w:r w:rsidR="00F10CE0" w:rsidRPr="00CA1172">
        <w:rPr>
          <w:lang w:eastAsia="x-none"/>
        </w:rPr>
        <w:t xml:space="preserve"> worse as </w:t>
      </w:r>
      <w:r w:rsidR="00D548BC" w:rsidRPr="00CA1172">
        <w:rPr>
          <w:lang w:eastAsia="x-none"/>
        </w:rPr>
        <w:t>heterogeneity</w:t>
      </w:r>
      <w:r w:rsidR="00F10CE0" w:rsidRPr="00CA1172">
        <w:rPr>
          <w:lang w:eastAsia="x-none"/>
        </w:rPr>
        <w:t xml:space="preserve"> increases</w:t>
      </w:r>
      <w:r w:rsidR="00D318E0" w:rsidRPr="00CA1172">
        <w:rPr>
          <w:lang w:eastAsia="x-none"/>
        </w:rPr>
        <w:t xml:space="preserve"> </w:t>
      </w:r>
      <w:r w:rsidR="0007463D" w:rsidRPr="00CA1172">
        <w:rPr>
          <w:lang w:eastAsia="x-none"/>
        </w:rPr>
        <w:t>(</w:t>
      </w:r>
      <w:r w:rsidR="00192939" w:rsidRPr="00B7367D">
        <w:rPr>
          <w:lang w:eastAsia="x-none"/>
        </w:rPr>
        <w:fldChar w:fldCharType="begin">
          <w:fldData xml:space="preserve">PEVuZE5vdGU+PENpdGU+PEF1dGhvcj5Nb3Jlbm88L0F1dGhvcj48WWVhcj4yMDA5PC9ZZWFyPjxS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</w:fldData>
        </w:fldChar>
      </w:r>
      <w:r w:rsidR="00192939" w:rsidRPr="00CA1172">
        <w:rPr>
          <w:lang w:eastAsia="x-none"/>
        </w:rPr>
        <w:instrText xml:space="preserve"> ADDIN EN.CITE </w:instrText>
      </w:r>
      <w:r w:rsidR="00192939" w:rsidRPr="00CA1172">
        <w:rPr>
          <w:lang w:eastAsia="x-none"/>
        </w:rPr>
        <w:fldChar w:fldCharType="begin">
          <w:fldData xml:space="preserve">PEVuZE5vdGU+PENpdGU+PEF1dGhvcj5Nb3Jlbm88L0F1dGhvcj48WWVhcj4yMDA5PC9ZZWFyPjxS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</w:fldData>
        </w:fldChar>
      </w:r>
      <w:r w:rsidR="00192939" w:rsidRPr="00CA1172">
        <w:rPr>
          <w:lang w:eastAsia="x-none"/>
        </w:rPr>
        <w:instrText xml:space="preserve"> ADDIN EN.CITE.DATA </w:instrText>
      </w:r>
      <w:r w:rsidR="00192939" w:rsidRPr="00CA1172">
        <w:rPr>
          <w:lang w:eastAsia="x-none"/>
        </w:rPr>
      </w:r>
      <w:r w:rsidR="00192939" w:rsidRPr="00CA1172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Peters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07; Moreno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E71EB4">
        <w:rPr>
          <w:noProof/>
          <w:lang w:eastAsia="x-none"/>
        </w:rPr>
        <w:t>, 2009</w:t>
      </w:r>
      <w:r w:rsidR="00192939" w:rsidRPr="00B7367D">
        <w:rPr>
          <w:lang w:eastAsia="x-none"/>
        </w:rPr>
        <w:fldChar w:fldCharType="end"/>
      </w:r>
      <w:r w:rsidR="0007463D" w:rsidRPr="00DE538A">
        <w:rPr>
          <w:lang w:eastAsia="x-none"/>
        </w:rPr>
        <w:t>)</w:t>
      </w:r>
      <w:r w:rsidR="005E3B50" w:rsidRPr="00B7367D">
        <w:rPr>
          <w:lang w:eastAsia="x-none"/>
        </w:rPr>
        <w:t xml:space="preserve">. Although </w:t>
      </w:r>
      <w:r w:rsidR="001D421A" w:rsidRPr="00B7367D">
        <w:t>trim-and-fill tests have been extended for meta-regressions</w:t>
      </w:r>
      <w:r w:rsidR="001D421A" w:rsidRPr="00B7367D" w:rsidDel="001D421A">
        <w:rPr>
          <w:lang w:eastAsia="x-none"/>
        </w:rPr>
        <w:t xml:space="preserve"> </w:t>
      </w:r>
      <w:r w:rsidR="00E82649" w:rsidRPr="00E71EB4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&gt;&lt;Author&gt;Weinhandl&lt;/Author&gt;&lt;Year&gt;2012&lt;/Year&gt;&lt;RecNum&gt;86&lt;/RecNum&gt;&lt;DisplayText&gt;Weinhandl &amp;amp; Duval, 2012&lt;/DisplayText&gt;&lt;record&gt;&lt;rec-number&gt;86&lt;/rec-number&gt;&lt;foreign-keys&gt;&lt;key app="EN" db-id="rs2spdfstwrp9eetrx0vf0sk0xvdsar2eztt" timestamp="1609395965"&gt;86&lt;/key&gt;&lt;/foreign-keys&gt;&lt;ref-type name="Journal Article"&gt;17&lt;/ref-type&gt;&lt;contributors&gt;&lt;authors&gt;&lt;author&gt;Weinhandl, E. D.&lt;/author&gt;&lt;author&gt;Duval, S.&lt;/author&gt;&lt;/authors&gt;&lt;/contributors&gt;&lt;auth-address&gt;Minneapolis Med Res Fdn Inc, Chron Dis Res Grp, Minneapolis, MN USA&amp;#xD;Univ Minnesota, Lillihei Clin Res Unit, Cardiovasc Div, Dept Med,Med Sch, Minneapolis, MN 55455 USA&lt;/auth-address&gt;&lt;titles&gt;&lt;title&gt;Generalization of trim and fill for application in meta-regression&lt;/title&gt;&lt;secondary-title&gt;Research Synthesis Methods&lt;/secondary-title&gt;&lt;alt-title&gt;Res Synth Methods&lt;/alt-title&gt;&lt;/titles&gt;&lt;periodical&gt;&lt;full-title&gt;Research Synthesis Methods&lt;/full-title&gt;&lt;abbr-1&gt;Res Synth Methods&lt;/abbr-1&gt;&lt;/periodical&gt;&lt;alt-periodical&gt;&lt;full-title&gt;Research Synthesis Methods&lt;/full-title&gt;&lt;abbr-1&gt;Res Synth Methods&lt;/abbr-1&gt;&lt;/alt-periodical&gt;&lt;pages&gt;51-67&lt;/pages&gt;&lt;volume&gt;3&lt;/volume&gt;&lt;number&gt;1&lt;/number&gt;&lt;keywords&gt;&lt;keyword&gt;publication bias&lt;/keyword&gt;&lt;keyword&gt;meta-analysis&lt;/keyword&gt;&lt;keyword&gt;meta-regression&lt;/keyword&gt;&lt;keyword&gt;statistical methods&lt;/keyword&gt;&lt;/keywords&gt;&lt;dates&gt;&lt;year&gt;2012&lt;/year&gt;&lt;pub-dates&gt;&lt;date&gt;Mar&lt;/date&gt;&lt;/pub-dates&gt;&lt;/dates&gt;&lt;isbn&gt;1759-2879&lt;/isbn&gt;&lt;accession-num&gt;WOS:000209381000004&lt;/accession-num&gt;&lt;urls&gt;&lt;related-urls&gt;&lt;url&gt;&amp;lt;Go to ISI&amp;gt;://WOS:000209381000004&lt;/url&gt;&lt;/related-urls&gt;&lt;/urls&gt;&lt;electronic-resource-num&gt;10.1002/jrsm.1042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Weinhandl &amp; Duval, 2012</w:t>
      </w:r>
      <w:r w:rsidR="00192939" w:rsidRPr="00B7367D">
        <w:rPr>
          <w:lang w:eastAsia="x-none"/>
        </w:rPr>
        <w:fldChar w:fldCharType="end"/>
      </w:r>
      <w:r w:rsidR="0007463D" w:rsidRPr="00DE538A">
        <w:rPr>
          <w:lang w:eastAsia="x-none"/>
        </w:rPr>
        <w:t>)</w:t>
      </w:r>
      <w:r w:rsidR="009C1FF4" w:rsidRPr="00B7367D">
        <w:rPr>
          <w:lang w:eastAsia="x-none"/>
        </w:rPr>
        <w:t xml:space="preserve">, </w:t>
      </w:r>
      <w:r w:rsidR="00A221FB" w:rsidRPr="00B7367D">
        <w:rPr>
          <w:lang w:eastAsia="x-none"/>
        </w:rPr>
        <w:t xml:space="preserve">the implementation of </w:t>
      </w:r>
      <w:r w:rsidR="009977AA" w:rsidRPr="00B7367D">
        <w:rPr>
          <w:lang w:eastAsia="x-none"/>
        </w:rPr>
        <w:t xml:space="preserve">this </w:t>
      </w:r>
      <w:r w:rsidR="00D4527C" w:rsidRPr="00B7367D">
        <w:rPr>
          <w:lang w:eastAsia="x-none"/>
        </w:rPr>
        <w:t>exten</w:t>
      </w:r>
      <w:r w:rsidR="00D318E0" w:rsidRPr="00E71EB4">
        <w:rPr>
          <w:lang w:eastAsia="x-none"/>
        </w:rPr>
        <w:t>sion</w:t>
      </w:r>
      <w:r w:rsidR="009977AA" w:rsidRPr="00BE33C2">
        <w:rPr>
          <w:lang w:eastAsia="x-none"/>
        </w:rPr>
        <w:t xml:space="preserve"> </w:t>
      </w:r>
      <w:r w:rsidR="00D318E0" w:rsidRPr="00D802CB">
        <w:rPr>
          <w:lang w:eastAsia="x-none"/>
        </w:rPr>
        <w:t>is</w:t>
      </w:r>
      <w:r w:rsidR="008464AC" w:rsidRPr="00D802CB">
        <w:rPr>
          <w:lang w:eastAsia="x-none"/>
        </w:rPr>
        <w:t xml:space="preserve"> </w:t>
      </w:r>
      <w:r w:rsidR="009E4436" w:rsidRPr="00681573">
        <w:rPr>
          <w:lang w:eastAsia="x-none"/>
        </w:rPr>
        <w:t xml:space="preserve">currently </w:t>
      </w:r>
      <w:r w:rsidR="008464AC" w:rsidRPr="00527752">
        <w:rPr>
          <w:lang w:eastAsia="x-none"/>
        </w:rPr>
        <w:t>limited</w:t>
      </w:r>
      <w:r w:rsidR="00D318E0" w:rsidRPr="000D3618">
        <w:rPr>
          <w:lang w:eastAsia="x-none"/>
        </w:rPr>
        <w:t xml:space="preserve"> to one moderator</w:t>
      </w:r>
      <w:r w:rsidR="009977AA" w:rsidRPr="00E0223D">
        <w:rPr>
          <w:lang w:eastAsia="x-none"/>
        </w:rPr>
        <w:t xml:space="preserve">. </w:t>
      </w:r>
      <w:r w:rsidR="004D673A" w:rsidRPr="00E0223D">
        <w:rPr>
          <w:lang w:eastAsia="x-none"/>
        </w:rPr>
        <w:t>Fu</w:t>
      </w:r>
      <w:r w:rsidR="00CF34E3" w:rsidRPr="00E0223D">
        <w:rPr>
          <w:lang w:eastAsia="x-none"/>
        </w:rPr>
        <w:t>r</w:t>
      </w:r>
      <w:r w:rsidR="004D673A" w:rsidRPr="00C302C7">
        <w:rPr>
          <w:lang w:eastAsia="x-none"/>
        </w:rPr>
        <w:t>ther</w:t>
      </w:r>
      <w:r w:rsidR="00070BC1" w:rsidRPr="0022361B">
        <w:rPr>
          <w:lang w:eastAsia="x-none"/>
        </w:rPr>
        <w:t xml:space="preserve">, </w:t>
      </w:r>
      <w:r w:rsidR="00572A27" w:rsidRPr="00FC0B5D">
        <w:rPr>
          <w:lang w:eastAsia="x-none"/>
        </w:rPr>
        <w:t xml:space="preserve">recent </w:t>
      </w:r>
      <w:r w:rsidR="00572A27" w:rsidRPr="00FC0B5D">
        <w:rPr>
          <w:lang w:eastAsia="x-none"/>
        </w:rPr>
        <w:lastRenderedPageBreak/>
        <w:t xml:space="preserve">simulation work by </w:t>
      </w:r>
      <w:r w:rsidR="008D2099" w:rsidRPr="00FC0B5D">
        <w:t xml:space="preserve">Rogers and </w:t>
      </w:r>
      <w:proofErr w:type="spellStart"/>
      <w:r w:rsidR="008D2099" w:rsidRPr="00FC0B5D">
        <w:t>Pustejovksy</w:t>
      </w:r>
      <w:proofErr w:type="spellEnd"/>
      <w:r w:rsidR="008D2099" w:rsidRPr="00FC0B5D">
        <w:t xml:space="preserve"> (</w:t>
      </w:r>
      <w:r w:rsidR="00192939" w:rsidRPr="00B7367D">
        <w:fldChar w:fldCharType="begin"/>
      </w:r>
      <w:r w:rsidR="00192939" w:rsidRPr="00CA1172">
        <w:instrText xml:space="preserve"> ADDIN EN.CITE &lt;EndNote&gt;&lt;Cite ExcludeAuth="1"&gt;&lt;Author&gt;Rodgers&lt;/Author&gt;&lt;Year&gt;2020&lt;/Year&gt;&lt;RecNum&gt;40&lt;/RecNum&gt;&lt;DisplayText&gt;2020&lt;/DisplayText&gt;&lt;record&gt;&lt;rec-number&gt;40&lt;/rec-number&gt;&lt;foreign-keys&gt;&lt;key app="EN" db-id="rs2spdfstwrp9eetrx0vf0sk0xvdsar2eztt" timestamp="1609379598"&gt;40&lt;/key&gt;&lt;/foreign-keys&gt;&lt;ref-type name="Journal Article"&gt;17&lt;/ref-type&gt;&lt;contributors&gt;&lt;authors&gt;&lt;author&gt;Rodgers, M. A.&lt;/author&gt;&lt;author&gt;Pustejovsky, J. E.&lt;/author&gt;&lt;/authors&gt;&lt;/contributors&gt;&lt;auth-address&gt;Department of Educational Psychology, The University of Texas at Austin.&lt;/auth-address&gt;&lt;titles&gt;&lt;title&gt;Evaluating meta-analytic methods to detect selective reporting in the presence of dependent effect sizes&lt;/title&gt;&lt;secondary-title&gt;Psychological Methods&lt;/secondary-title&gt;&lt;/titles&gt;&lt;periodical&gt;&lt;full-title&gt;Psychological Methods&lt;/full-title&gt;&lt;/periodical&gt;&lt;edition&gt;2020/07/17&lt;/edition&gt;&lt;dates&gt;&lt;year&gt;2020&lt;/year&gt;&lt;pub-dates&gt;&lt;date&gt;Jul 16&lt;/date&gt;&lt;/pub-dates&gt;&lt;/dates&gt;&lt;isbn&gt;1939-1463 (Electronic)&amp;#xD;1082-989X (Linking)&lt;/isbn&gt;&lt;accession-num&gt;32673040&lt;/accession-num&gt;&lt;urls&gt;&lt;related-urls&gt;&lt;url&gt;https://www.ncbi.nlm.nih.gov/pubmed/32673040&lt;/url&gt;&lt;/related-urls&gt;&lt;/urls&gt;&lt;electronic-resource-num&gt;10.1037/met0000300&lt;/electronic-resource-num&gt;&lt;/record&gt;&lt;/Cite&gt;&lt;/EndNote&gt;</w:instrText>
      </w:r>
      <w:r w:rsidR="00192939" w:rsidRPr="00B7367D">
        <w:fldChar w:fldCharType="separate"/>
      </w:r>
      <w:r w:rsidR="00192939" w:rsidRPr="00B7367D">
        <w:rPr>
          <w:noProof/>
        </w:rPr>
        <w:t>2020</w:t>
      </w:r>
      <w:r w:rsidR="00192939" w:rsidRPr="00B7367D">
        <w:fldChar w:fldCharType="end"/>
      </w:r>
      <w:r w:rsidR="008D2099" w:rsidRPr="00DE538A">
        <w:t xml:space="preserve">) </w:t>
      </w:r>
      <w:r w:rsidR="00572A27" w:rsidRPr="00B7367D">
        <w:t>shows that ignoring non-</w:t>
      </w:r>
      <w:r w:rsidR="00CE2BDA" w:rsidRPr="00B7367D">
        <w:t>independence</w:t>
      </w:r>
      <w:r w:rsidR="00572A27" w:rsidRPr="00B7367D">
        <w:t xml:space="preserve"> and fitting a trim-and-fil</w:t>
      </w:r>
      <w:r w:rsidR="00572A27" w:rsidRPr="00D802CB">
        <w:t>l method (</w:t>
      </w:r>
      <w:r w:rsidR="001D421A" w:rsidRPr="00681573">
        <w:t xml:space="preserve">using </w:t>
      </w:r>
      <w:r w:rsidR="00CE2BDA" w:rsidRPr="00527752">
        <w:rPr>
          <w:i/>
          <w:iCs/>
          <w:lang w:eastAsia="x-none"/>
        </w:rPr>
        <w:t>R</w:t>
      </w:r>
      <w:r w:rsidR="00CE2BDA" w:rsidRPr="000D3618">
        <w:rPr>
          <w:vertAlign w:val="subscript"/>
          <w:lang w:eastAsia="x-none"/>
        </w:rPr>
        <w:t>0</w:t>
      </w:r>
      <w:r w:rsidR="00572A27" w:rsidRPr="00E0223D">
        <w:t>)</w:t>
      </w:r>
      <w:r w:rsidR="00CE2BDA" w:rsidRPr="00E0223D">
        <w:t xml:space="preserve"> </w:t>
      </w:r>
      <w:r w:rsidR="00E125E8" w:rsidRPr="00E0223D">
        <w:t>increases Type I error rates</w:t>
      </w:r>
      <w:r w:rsidR="00BF1DF3" w:rsidRPr="00C302C7">
        <w:t xml:space="preserve">, especially when </w:t>
      </w:r>
      <w:r w:rsidR="009648C5" w:rsidRPr="0022361B">
        <w:t>a large effect exists</w:t>
      </w:r>
      <w:r w:rsidR="007F34EB" w:rsidRPr="00FC0B5D">
        <w:t xml:space="preserve">. </w:t>
      </w:r>
    </w:p>
    <w:p w14:paraId="276A7156" w14:textId="4F5FEB44" w:rsidR="00211B2E" w:rsidRPr="006B18CA" w:rsidRDefault="00211B2E" w:rsidP="007D1219">
      <w:pPr>
        <w:pStyle w:val="Heading3"/>
        <w:spacing w:line="480" w:lineRule="auto"/>
        <w:rPr>
          <w:rFonts w:cs="Times New Roman"/>
        </w:rPr>
      </w:pPr>
      <w:r w:rsidRPr="000B1462">
        <w:rPr>
          <w:rFonts w:cs="Times New Roman"/>
        </w:rPr>
        <w:t>3.</w:t>
      </w:r>
      <w:r w:rsidR="00A83CC8" w:rsidRPr="000B1462">
        <w:rPr>
          <w:rFonts w:cs="Times New Roman"/>
        </w:rPr>
        <w:t>2.3</w:t>
      </w:r>
      <w:r w:rsidRPr="007A344E">
        <w:rPr>
          <w:rFonts w:cs="Times New Roman"/>
        </w:rPr>
        <w:t xml:space="preserve"> | </w:t>
      </w:r>
      <w:r w:rsidR="00970FFE" w:rsidRPr="00904CA0">
        <w:rPr>
          <w:rFonts w:cs="Times New Roman"/>
          <w:i/>
          <w:iCs/>
        </w:rPr>
        <w:t>P</w:t>
      </w:r>
      <w:r w:rsidR="00970FFE" w:rsidRPr="008C23E8">
        <w:rPr>
          <w:rFonts w:cs="Times New Roman"/>
        </w:rPr>
        <w:t>-value-based methods and s</w:t>
      </w:r>
      <w:r w:rsidR="00361652" w:rsidRPr="008C23E8">
        <w:rPr>
          <w:rFonts w:cs="Times New Roman"/>
        </w:rPr>
        <w:t>election models</w:t>
      </w:r>
    </w:p>
    <w:p w14:paraId="4B712B43" w14:textId="779AFE29" w:rsidR="00104735" w:rsidRPr="00FC0B5D" w:rsidRDefault="00A80D20" w:rsidP="007D1219">
      <w:pPr>
        <w:spacing w:line="480" w:lineRule="auto"/>
        <w:rPr>
          <w:lang w:eastAsia="x-none"/>
        </w:rPr>
      </w:pPr>
      <w:r w:rsidRPr="00CA1172">
        <w:rPr>
          <w:lang w:eastAsia="x-none"/>
        </w:rPr>
        <w:t xml:space="preserve">Ecologists and evolutionary biologists </w:t>
      </w:r>
      <w:r w:rsidR="0014249C" w:rsidRPr="00CA1172">
        <w:rPr>
          <w:lang w:eastAsia="x-none"/>
        </w:rPr>
        <w:t xml:space="preserve">have </w:t>
      </w:r>
      <w:r w:rsidRPr="00CA1172">
        <w:rPr>
          <w:lang w:eastAsia="x-none"/>
        </w:rPr>
        <w:t>hardly use</w:t>
      </w:r>
      <w:r w:rsidR="0014249C" w:rsidRPr="00CA1172">
        <w:rPr>
          <w:lang w:eastAsia="x-none"/>
        </w:rPr>
        <w:t>d</w:t>
      </w:r>
      <w:r w:rsidRPr="00CA1172">
        <w:rPr>
          <w:lang w:eastAsia="x-none"/>
        </w:rPr>
        <w:t xml:space="preserve"> t</w:t>
      </w:r>
      <w:r w:rsidR="004B334E" w:rsidRPr="00CA1172">
        <w:rPr>
          <w:lang w:eastAsia="x-none"/>
        </w:rPr>
        <w:t>he</w:t>
      </w:r>
      <w:r w:rsidR="007E037E" w:rsidRPr="00CA1172">
        <w:rPr>
          <w:lang w:eastAsia="x-none"/>
        </w:rPr>
        <w:t xml:space="preserve"> available</w:t>
      </w:r>
      <w:r w:rsidR="004B334E" w:rsidRPr="00CA1172">
        <w:rPr>
          <w:lang w:eastAsia="x-none"/>
        </w:rPr>
        <w:t xml:space="preserve"> methods based on </w:t>
      </w:r>
      <w:r w:rsidR="004B334E" w:rsidRPr="00CA1172">
        <w:rPr>
          <w:i/>
          <w:iCs/>
          <w:lang w:eastAsia="x-none"/>
        </w:rPr>
        <w:t>p</w:t>
      </w:r>
      <w:r w:rsidR="00157509" w:rsidRPr="00CA1172">
        <w:rPr>
          <w:lang w:eastAsia="x-none"/>
        </w:rPr>
        <w:t>-value</w:t>
      </w:r>
      <w:r w:rsidR="004B334E" w:rsidRPr="00CA1172">
        <w:rPr>
          <w:lang w:eastAsia="x-none"/>
        </w:rPr>
        <w:t>s</w:t>
      </w:r>
      <w:r w:rsidR="00157509" w:rsidRPr="00CA1172">
        <w:rPr>
          <w:lang w:eastAsia="x-none"/>
        </w:rPr>
        <w:t xml:space="preserve"> </w:t>
      </w:r>
      <w:r w:rsidR="004D673A" w:rsidRPr="00CA1172">
        <w:rPr>
          <w:lang w:eastAsia="x-none"/>
        </w:rPr>
        <w:t xml:space="preserve">and </w:t>
      </w:r>
      <w:r w:rsidR="00157509" w:rsidRPr="00CA1172">
        <w:rPr>
          <w:lang w:eastAsia="x-none"/>
        </w:rPr>
        <w:t xml:space="preserve">selection </w:t>
      </w:r>
      <w:r w:rsidR="007E037E" w:rsidRPr="00CA1172">
        <w:rPr>
          <w:lang w:eastAsia="x-none"/>
        </w:rPr>
        <w:t xml:space="preserve">models </w:t>
      </w:r>
      <w:r w:rsidR="005F3257" w:rsidRPr="00CA1172">
        <w:rPr>
          <w:lang w:eastAsia="x-none"/>
        </w:rPr>
        <w:t>(</w:t>
      </w:r>
      <w:r w:rsidR="00FB6673" w:rsidRPr="00CA1172">
        <w:rPr>
          <w:i/>
          <w:iCs/>
          <w:lang w:eastAsia="x-none"/>
        </w:rPr>
        <w:t>p</w:t>
      </w:r>
      <w:r w:rsidR="005F3257" w:rsidRPr="00CA1172">
        <w:rPr>
          <w:lang w:eastAsia="x-none"/>
        </w:rPr>
        <w:t>-value-</w:t>
      </w:r>
      <w:r w:rsidR="000F6B7C" w:rsidRPr="00CA1172">
        <w:rPr>
          <w:lang w:eastAsia="x-none"/>
        </w:rPr>
        <w:t>based</w:t>
      </w:r>
      <w:r w:rsidR="005F3257" w:rsidRPr="00CA1172">
        <w:rPr>
          <w:lang w:eastAsia="x-none"/>
        </w:rPr>
        <w:t xml:space="preserve">: </w:t>
      </w:r>
      <w:r w:rsidR="000F6B7C" w:rsidRPr="00CA1172">
        <w:rPr>
          <w:lang w:eastAsia="x-none"/>
        </w:rPr>
        <w:t>1.4%</w:t>
      </w:r>
      <w:r w:rsidR="00CF34E3" w:rsidRPr="00CA1172">
        <w:rPr>
          <w:lang w:eastAsia="x-none"/>
        </w:rPr>
        <w:t>,</w:t>
      </w:r>
      <w:r w:rsidR="000F6B7C" w:rsidRPr="00CA1172">
        <w:rPr>
          <w:lang w:eastAsia="x-none"/>
        </w:rPr>
        <w:t xml:space="preserve"> selection models: 0%</w:t>
      </w:r>
      <w:r w:rsidR="007F593D" w:rsidRPr="00CA1172">
        <w:rPr>
          <w:lang w:eastAsia="x-none"/>
        </w:rPr>
        <w:t>, Figure 2</w:t>
      </w:r>
      <w:r w:rsidR="005F3257" w:rsidRPr="00CA1172">
        <w:rPr>
          <w:lang w:eastAsia="x-none"/>
        </w:rPr>
        <w:t>)</w:t>
      </w:r>
      <w:r w:rsidR="00D80204" w:rsidRPr="00CA1172">
        <w:rPr>
          <w:lang w:eastAsia="x-none"/>
        </w:rPr>
        <w:t xml:space="preserve">, </w:t>
      </w:r>
      <w:r w:rsidR="00BB3F2E" w:rsidRPr="00CA1172">
        <w:rPr>
          <w:lang w:eastAsia="x-none"/>
        </w:rPr>
        <w:t xml:space="preserve">even </w:t>
      </w:r>
      <w:r w:rsidR="00D80204" w:rsidRPr="00CA1172">
        <w:rPr>
          <w:lang w:eastAsia="x-none"/>
        </w:rPr>
        <w:t xml:space="preserve">although both types of methods can provide adjusted </w:t>
      </w:r>
      <w:r w:rsidR="00077C11" w:rsidRPr="00CA1172">
        <w:rPr>
          <w:lang w:eastAsia="x-none"/>
        </w:rPr>
        <w:t>overall means</w:t>
      </w:r>
      <w:r w:rsidR="00104735" w:rsidRPr="00CA1172">
        <w:rPr>
          <w:lang w:eastAsia="x-none"/>
        </w:rPr>
        <w:t>.</w:t>
      </w:r>
      <w:r w:rsidR="000F6B7C" w:rsidRPr="00CA1172">
        <w:rPr>
          <w:lang w:eastAsia="x-none"/>
        </w:rPr>
        <w:t xml:space="preserve"> </w:t>
      </w:r>
      <w:r w:rsidR="00DE01E1" w:rsidRPr="00CA1172">
        <w:rPr>
          <w:lang w:eastAsia="x-none"/>
        </w:rPr>
        <w:t>T</w:t>
      </w:r>
      <w:r w:rsidR="00897A7C" w:rsidRPr="00CA1172">
        <w:rPr>
          <w:lang w:eastAsia="x-none"/>
        </w:rPr>
        <w:t xml:space="preserve">he </w:t>
      </w:r>
      <w:r w:rsidR="00897A7C" w:rsidRPr="00CA1172">
        <w:rPr>
          <w:i/>
          <w:iCs/>
          <w:lang w:eastAsia="x-none"/>
        </w:rPr>
        <w:t>p</w:t>
      </w:r>
      <w:r w:rsidR="00897A7C" w:rsidRPr="00CA1172">
        <w:rPr>
          <w:lang w:eastAsia="x-none"/>
        </w:rPr>
        <w:t>-curve method</w:t>
      </w:r>
      <w:r w:rsidR="00DE01E1" w:rsidRPr="00CA1172">
        <w:rPr>
          <w:lang w:eastAsia="x-none"/>
        </w:rPr>
        <w:t xml:space="preserve"> was introduced by the same researchers who popularized the terms ‘researcher degrees of freedom’ (</w:t>
      </w:r>
      <w:r w:rsidR="00DE01E1" w:rsidRPr="00B7367D">
        <w:rPr>
          <w:lang w:eastAsia="x-none"/>
        </w:rPr>
        <w:fldChar w:fldCharType="begin"/>
      </w:r>
      <w:r w:rsidR="00DE01E1" w:rsidRPr="00CA1172">
        <w:rPr>
          <w:lang w:eastAsia="x-none"/>
        </w:rPr>
        <w:instrText xml:space="preserve"> ADDIN EN.CITE &lt;EndNote&gt;&lt;Cite&gt;&lt;Author&gt;Simmons&lt;/Author&gt;&lt;Year&gt;2011&lt;/Year&gt;&lt;RecNum&gt;23&lt;/RecNum&gt;&lt;DisplayText&gt;Simmons, Nelson &amp;amp; Simonsohn, 2011&lt;/DisplayText&gt;&lt;record&gt;&lt;rec-number&gt;23&lt;/rec-number&gt;&lt;foreign-keys&gt;&lt;key app="EN" db-id="rs2spdfstwrp9eetrx0vf0sk0xvdsar2eztt" timestamp="1609376653"&gt;23&lt;/key&gt;&lt;/foreign-keys&gt;&lt;ref-type name="Journal Article"&gt;17&lt;/ref-type&gt;&lt;contributors&gt;&lt;authors&gt;&lt;author&gt;Simmons, J. P.&lt;/author&gt;&lt;author&gt;Nelson, L. D.&lt;/author&gt;&lt;author&gt;Simonsohn, U.&lt;/author&gt;&lt;/authors&gt;&lt;/contributors&gt;&lt;auth-address&gt;Univ Penn, Wharton Sch, Philadelphia, PA 19104 USA&amp;#xD;Univ Calif Berkeley, Haas Sch Business, Berkeley, CA 94720 USA&lt;/auth-address&gt;&lt;titles&gt;&lt;title&gt;False-positive psychology: undisclosed flexibility in data collection and analysis allows presenting anything as significant&lt;/title&gt;&lt;secondary-title&gt;Psychological Science&lt;/secondary-title&gt;&lt;alt-title&gt;Psychol Sci&lt;/alt-title&gt;&lt;/titles&gt;&lt;periodical&gt;&lt;full-title&gt;Psychological Science&lt;/full-title&gt;&lt;abbr-1&gt;Psychol Sci&lt;/abbr-1&gt;&lt;/periodical&gt;&lt;alt-periodical&gt;&lt;full-title&gt;Psychological Science&lt;/full-title&gt;&lt;abbr-1&gt;Psychol Sci&lt;/abbr-1&gt;&lt;/alt-periodical&gt;&lt;pages&gt;1359-1366&lt;/pages&gt;&lt;volume&gt;22&lt;/volume&gt;&lt;number&gt;11&lt;/number&gt;&lt;keywords&gt;&lt;keyword&gt;methodology&lt;/keyword&gt;&lt;keyword&gt;motivated reasoning&lt;/keyword&gt;&lt;keyword&gt;publication&lt;/keyword&gt;&lt;keyword&gt;disclosure&lt;/keyword&gt;&lt;/keywords&gt;&lt;dates&gt;&lt;year&gt;2011&lt;/year&gt;&lt;pub-dates&gt;&lt;date&gt;Nov&lt;/date&gt;&lt;/pub-dates&gt;&lt;/dates&gt;&lt;isbn&gt;0956-7976&lt;/isbn&gt;&lt;accession-num&gt;WOS:000300826400001&lt;/accession-num&gt;&lt;urls&gt;&lt;related-urls&gt;&lt;url&gt;&amp;lt;Go to ISI&amp;gt;://WOS:000300826400001&lt;/url&gt;&lt;/related-urls&gt;&lt;/urls&gt;&lt;electronic-resource-num&gt;10.1177/0956797611417632&lt;/electronic-resource-num&gt;&lt;language&gt;English&lt;/language&gt;&lt;/record&gt;&lt;/Cite&gt;&lt;/EndNote&gt;</w:instrText>
      </w:r>
      <w:r w:rsidR="00DE01E1" w:rsidRPr="00B7367D">
        <w:rPr>
          <w:lang w:eastAsia="x-none"/>
        </w:rPr>
        <w:fldChar w:fldCharType="separate"/>
      </w:r>
      <w:r w:rsidR="00DE01E1" w:rsidRPr="00B7367D">
        <w:rPr>
          <w:noProof/>
          <w:lang w:eastAsia="x-none"/>
        </w:rPr>
        <w:t>Simmons, Nelson &amp; Simonsohn, 2011</w:t>
      </w:r>
      <w:r w:rsidR="00DE01E1" w:rsidRPr="00B7367D">
        <w:rPr>
          <w:lang w:eastAsia="x-none"/>
        </w:rPr>
        <w:fldChar w:fldCharType="end"/>
      </w:r>
      <w:r w:rsidR="00DE01E1" w:rsidRPr="00DE538A">
        <w:rPr>
          <w:lang w:eastAsia="x-none"/>
        </w:rPr>
        <w:t>) and ‘</w:t>
      </w:r>
      <w:r w:rsidR="00DE01E1" w:rsidRPr="00B7367D">
        <w:rPr>
          <w:i/>
          <w:iCs/>
          <w:lang w:eastAsia="x-none"/>
        </w:rPr>
        <w:t>p</w:t>
      </w:r>
      <w:r w:rsidR="00DE01E1" w:rsidRPr="00B7367D">
        <w:rPr>
          <w:lang w:eastAsia="x-none"/>
        </w:rPr>
        <w:t>-hacking’</w:t>
      </w:r>
      <w:r w:rsidR="00721BE5" w:rsidRPr="00B7367D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&gt;&lt;Author&gt;Simonsohn&lt;/Author&gt;&lt;Year&gt;2014&lt;/Year&gt;&lt;RecNum&gt;21&lt;/RecNum&gt;&lt;DisplayText&gt;Simonsohn, Nelson &amp;amp; Simmons, 2014&lt;/DisplayText&gt;&lt;record&gt;&lt;rec-number&gt;21&lt;/rec-number&gt;&lt;foreign-keys&gt;&lt;key app="EN" db-id="rs2spdfstwrp9eetrx0vf0sk0xvdsar2eztt" timestamp="1609376584"&gt;21&lt;/key&gt;&lt;/foreign-keys&gt;&lt;ref-type name="Journal Article"&gt;17&lt;/ref-type&gt;&lt;contributors&gt;&lt;authors&gt;&lt;author&gt;Simonsohn, U.&lt;/author&gt;&lt;author&gt;Nelson, L. D.&lt;/author&gt;&lt;author&gt;Simmons, J. P.&lt;/author&gt;&lt;/authors&gt;&lt;/contributors&gt;&lt;auth-address&gt;Univ Penn, Wharton Sch, Philadelphia, PA 19104 USA&amp;#xD;Univ Calif Berkeley, Haas Sch Business, Berkeley, CA 94720 USA&lt;/auth-address&gt;&lt;titles&gt;&lt;title&gt;P-curve: a key to the file-drawer&lt;/title&gt;&lt;secondary-title&gt;Journal of Experimental Psychology-General&lt;/secondary-title&gt;&lt;alt-title&gt;J Exp Psychol Gen&lt;/alt-title&gt;&lt;/titles&gt;&lt;periodical&gt;&lt;full-title&gt;Journal of Experimental Psychology-General&lt;/full-title&gt;&lt;abbr-1&gt;J Exp Psychol Gen&lt;/abbr-1&gt;&lt;/periodical&gt;&lt;alt-periodical&gt;&lt;full-title&gt;Journal of Experimental Psychology-General&lt;/full-title&gt;&lt;abbr-1&gt;J Exp Psychol Gen&lt;/abbr-1&gt;&lt;/alt-periodical&gt;&lt;pages&gt;534-547&lt;/pages&gt;&lt;volume&gt;143&lt;/volume&gt;&lt;number&gt;2&lt;/number&gt;&lt;keywords&gt;&lt;keyword&gt;publication bias&lt;/keyword&gt;&lt;keyword&gt;selective reporting&lt;/keyword&gt;&lt;keyword&gt;p-hacking&lt;/keyword&gt;&lt;keyword&gt;false-positive psychology&lt;/keyword&gt;&lt;keyword&gt;hypothesis testing&lt;/keyword&gt;&lt;keyword&gt;misleading funnel plot&lt;/keyword&gt;&lt;keyword&gt;publication bias&lt;/keyword&gt;&lt;keyword&gt;psychological-research&lt;/keyword&gt;&lt;keyword&gt;vice-versa&lt;/keyword&gt;&lt;keyword&gt;metaanalysis&lt;/keyword&gt;&lt;keyword&gt;values&lt;/keyword&gt;&lt;keyword&gt;hypothesis&lt;/keyword&gt;&lt;keyword&gt;decisions&lt;/keyword&gt;&lt;keyword&gt;journals&lt;/keyword&gt;&lt;keyword&gt;behavior&lt;/keyword&gt;&lt;/keywords&gt;&lt;dates&gt;&lt;year&gt;2014&lt;/year&gt;&lt;pub-dates&gt;&lt;date&gt;Apr&lt;/date&gt;&lt;/pub-dates&gt;&lt;/dates&gt;&lt;isbn&gt;0096-3445&lt;/isbn&gt;&lt;accession-num&gt;WOS:000349768000010&lt;/accession-num&gt;&lt;urls&gt;&lt;related-urls&gt;&lt;url&gt;&amp;lt;Go to ISI&amp;gt;://WOS:000349768000010&lt;/url&gt;&lt;/related-urls&gt;&lt;/urls&gt;&lt;electronic-resource-num&gt;10.1037/a0033242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imonsohn, Nelson &amp; Simmons, 2014</w:t>
      </w:r>
      <w:r w:rsidR="00192939" w:rsidRPr="00B7367D">
        <w:rPr>
          <w:lang w:eastAsia="x-none"/>
        </w:rPr>
        <w:fldChar w:fldCharType="end"/>
      </w:r>
      <w:r w:rsidR="00721BE5" w:rsidRPr="00DE538A">
        <w:rPr>
          <w:lang w:eastAsia="x-none"/>
        </w:rPr>
        <w:t>)</w:t>
      </w:r>
      <w:r w:rsidR="00897A7C" w:rsidRPr="00B7367D">
        <w:rPr>
          <w:lang w:eastAsia="x-none"/>
        </w:rPr>
        <w:t xml:space="preserve">. </w:t>
      </w:r>
      <w:r w:rsidR="000F6B7C" w:rsidRPr="00B7367D">
        <w:rPr>
          <w:lang w:eastAsia="x-none"/>
        </w:rPr>
        <w:t>T</w:t>
      </w:r>
      <w:r w:rsidR="006D25B6" w:rsidRPr="00B7367D">
        <w:rPr>
          <w:lang w:eastAsia="x-none"/>
        </w:rPr>
        <w:t>he</w:t>
      </w:r>
      <w:r w:rsidR="000F6B7C" w:rsidRPr="00E71EB4">
        <w:rPr>
          <w:lang w:eastAsia="x-none"/>
        </w:rPr>
        <w:t xml:space="preserve"> </w:t>
      </w:r>
      <w:r w:rsidR="000F6B7C" w:rsidRPr="00BE33C2">
        <w:rPr>
          <w:i/>
          <w:iCs/>
          <w:lang w:eastAsia="x-none"/>
        </w:rPr>
        <w:t>p</w:t>
      </w:r>
      <w:r w:rsidR="000F6B7C" w:rsidRPr="00D802CB">
        <w:rPr>
          <w:lang w:eastAsia="x-none"/>
        </w:rPr>
        <w:t xml:space="preserve">-curve </w:t>
      </w:r>
      <w:r w:rsidR="006D25B6" w:rsidRPr="00D802CB">
        <w:rPr>
          <w:lang w:eastAsia="x-none"/>
        </w:rPr>
        <w:t xml:space="preserve">method </w:t>
      </w:r>
      <w:r w:rsidR="00D848C3" w:rsidRPr="00527752">
        <w:rPr>
          <w:lang w:eastAsia="x-none"/>
        </w:rPr>
        <w:t xml:space="preserve">relies on </w:t>
      </w:r>
      <w:r w:rsidR="00E23139" w:rsidRPr="000D3618">
        <w:rPr>
          <w:lang w:eastAsia="x-none"/>
        </w:rPr>
        <w:t>the distribution of</w:t>
      </w:r>
      <w:r w:rsidR="007C1191" w:rsidRPr="00E0223D">
        <w:rPr>
          <w:lang w:eastAsia="x-none"/>
        </w:rPr>
        <w:t xml:space="preserve"> statistically </w:t>
      </w:r>
      <w:r w:rsidR="00711A03" w:rsidRPr="00E0223D">
        <w:rPr>
          <w:lang w:eastAsia="x-none"/>
        </w:rPr>
        <w:t>significant</w:t>
      </w:r>
      <w:r w:rsidR="00E23139" w:rsidRPr="00E0223D">
        <w:rPr>
          <w:lang w:eastAsia="x-none"/>
        </w:rPr>
        <w:t xml:space="preserve"> </w:t>
      </w:r>
      <w:r w:rsidR="00E23139" w:rsidRPr="00C302C7">
        <w:rPr>
          <w:i/>
          <w:iCs/>
          <w:lang w:eastAsia="x-none"/>
        </w:rPr>
        <w:t>p</w:t>
      </w:r>
      <w:r w:rsidR="00E23139" w:rsidRPr="0022361B">
        <w:rPr>
          <w:lang w:eastAsia="x-none"/>
        </w:rPr>
        <w:t xml:space="preserve"> values</w:t>
      </w:r>
      <w:r w:rsidR="009E5D88" w:rsidRPr="00FC0B5D">
        <w:rPr>
          <w:lang w:eastAsia="x-none"/>
        </w:rPr>
        <w:t xml:space="preserve"> of effect sizes in a dataset</w:t>
      </w:r>
      <w:r w:rsidR="00E23139" w:rsidRPr="00FC0B5D">
        <w:rPr>
          <w:lang w:eastAsia="x-none"/>
        </w:rPr>
        <w:t xml:space="preserve"> </w:t>
      </w:r>
      <w:r w:rsidR="00275337" w:rsidRPr="00FC0B5D">
        <w:rPr>
          <w:lang w:eastAsia="x-none"/>
        </w:rPr>
        <w:t>(</w:t>
      </w:r>
      <w:r w:rsidR="009E5D88" w:rsidRPr="00FC0B5D">
        <w:rPr>
          <w:lang w:eastAsia="x-none"/>
        </w:rPr>
        <w:t xml:space="preserve">Figure </w:t>
      </w:r>
      <w:r w:rsidR="004D44AB" w:rsidRPr="00F303F7">
        <w:rPr>
          <w:lang w:eastAsia="x-none"/>
        </w:rPr>
        <w:t>5</w:t>
      </w:r>
      <w:r w:rsidR="002F20AC" w:rsidRPr="00152C8C">
        <w:rPr>
          <w:lang w:eastAsia="x-none"/>
        </w:rPr>
        <w:t>a</w:t>
      </w:r>
      <w:r w:rsidR="00275337" w:rsidRPr="00152C8C">
        <w:rPr>
          <w:lang w:eastAsia="x-none"/>
        </w:rPr>
        <w:t>)</w:t>
      </w:r>
      <w:r w:rsidR="005E0B2F" w:rsidRPr="000B1462">
        <w:rPr>
          <w:lang w:eastAsia="x-none"/>
        </w:rPr>
        <w:t xml:space="preserve">. </w:t>
      </w:r>
      <w:r w:rsidR="00B50E30" w:rsidRPr="000B1462">
        <w:rPr>
          <w:lang w:eastAsia="x-none"/>
        </w:rPr>
        <w:t xml:space="preserve">The </w:t>
      </w:r>
      <w:r w:rsidR="00B50E30" w:rsidRPr="000B1462">
        <w:rPr>
          <w:i/>
          <w:iCs/>
          <w:lang w:eastAsia="x-none"/>
        </w:rPr>
        <w:t>p</w:t>
      </w:r>
      <w:r w:rsidR="00B50E30" w:rsidRPr="007A344E">
        <w:rPr>
          <w:lang w:eastAsia="x-none"/>
        </w:rPr>
        <w:t>-uniform method i</w:t>
      </w:r>
      <w:r w:rsidR="003F0EDF" w:rsidRPr="00904CA0">
        <w:rPr>
          <w:lang w:eastAsia="x-none"/>
        </w:rPr>
        <w:t>s a similar method, which also exploit</w:t>
      </w:r>
      <w:r w:rsidR="00D318E0" w:rsidRPr="008C23E8">
        <w:rPr>
          <w:lang w:eastAsia="x-none"/>
        </w:rPr>
        <w:t>s</w:t>
      </w:r>
      <w:r w:rsidR="003F0EDF" w:rsidRPr="008C23E8">
        <w:rPr>
          <w:lang w:eastAsia="x-none"/>
        </w:rPr>
        <w:t xml:space="preserve"> the distribution of </w:t>
      </w:r>
      <w:r w:rsidR="003F0EDF" w:rsidRPr="006B18CA">
        <w:rPr>
          <w:i/>
          <w:iCs/>
          <w:lang w:eastAsia="x-none"/>
        </w:rPr>
        <w:t>p</w:t>
      </w:r>
      <w:r w:rsidR="003F0EDF" w:rsidRPr="00953065">
        <w:rPr>
          <w:lang w:eastAsia="x-none"/>
        </w:rPr>
        <w:t xml:space="preserve"> values</w:t>
      </w:r>
      <w:r w:rsidR="007578FA" w:rsidRPr="00953065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&gt;&lt;Author&gt;van Assen&lt;/Author&gt;&lt;Year&gt;2015&lt;/Year&gt;&lt;RecNum&gt;65&lt;/RecNum&gt;&lt;DisplayText&gt;van Assen, van Aert &amp;amp; Wicherts, 2015&lt;/DisplayText&gt;&lt;record&gt;&lt;rec-number&gt;65&lt;/rec-number&gt;&lt;foreign-keys&gt;&lt;key app="EN" db-id="rs2spdfstwrp9eetrx0vf0sk0xvdsar2eztt" timestamp="1609385480"&gt;65&lt;/key&gt;&lt;/foreign-keys&gt;&lt;ref-type name="Journal Article"&gt;17&lt;/ref-type&gt;&lt;contributors&gt;&lt;authors&gt;&lt;author&gt;van Assen, M. A. L. M.&lt;/author&gt;&lt;author&gt;van Aert, R. C. M.&lt;/author&gt;&lt;author&gt;Wicherts, J. M.&lt;/author&gt;&lt;/authors&gt;&lt;/contributors&gt;&lt;auth-address&gt;Tilburg Univ, Dept Methodol &amp;amp; Stat, NL-5000 LE Tilburg, Netherlands&lt;/auth-address&gt;&lt;titles&gt;&lt;title&gt;Meta-Analysis Using Effect Size Distributions of Only Statistically Significant Studies&lt;/title&gt;&lt;secondary-title&gt;Psychological Methods&lt;/secondary-title&gt;&lt;alt-title&gt;Psychol Methods&lt;/alt-title&gt;&lt;/titles&gt;&lt;periodical&gt;&lt;full-title&gt;Psychological Methods&lt;/full-title&gt;&lt;/periodical&gt;&lt;alt-periodical&gt;&lt;full-title&gt;Psychol Methods&lt;/full-title&gt;&lt;/alt-periodical&gt;&lt;pages&gt;293-309&lt;/pages&gt;&lt;volume&gt;20&lt;/volume&gt;&lt;number&gt;3&lt;/number&gt;&lt;keywords&gt;&lt;keyword&gt;meta-analysis&lt;/keyword&gt;&lt;keyword&gt;publication bias&lt;/keyword&gt;&lt;keyword&gt;the trim-and-fill method&lt;/keyword&gt;&lt;keyword&gt;test of excess significance&lt;/keyword&gt;&lt;keyword&gt;sensitivity analysis&lt;/keyword&gt;&lt;keyword&gt;publication bias&lt;/keyword&gt;&lt;keyword&gt;judgment calls&lt;/keyword&gt;&lt;keyword&gt;funnel plots&lt;/keyword&gt;&lt;keyword&gt;fill method&lt;/keyword&gt;&lt;keyword&gt;science&lt;/keyword&gt;&lt;keyword&gt;tests&lt;/keyword&gt;&lt;keyword&gt;trim&lt;/keyword&gt;&lt;keyword&gt;replicability&lt;/keyword&gt;&lt;keyword&gt;replication&lt;/keyword&gt;&lt;keyword&gt;performance&lt;/keyword&gt;&lt;/keywords&gt;&lt;dates&gt;&lt;year&gt;2015&lt;/year&gt;&lt;pub-dates&gt;&lt;date&gt;Sep&lt;/date&gt;&lt;/pub-dates&gt;&lt;/dates&gt;&lt;isbn&gt;1082-989x&lt;/isbn&gt;&lt;accession-num&gt;WOS:000361062800001&lt;/accession-num&gt;&lt;urls&gt;&lt;related-urls&gt;&lt;url&gt;&amp;lt;Go to ISI&amp;gt;://WOS:000361062800001&lt;/url&gt;&lt;/related-urls&gt;&lt;/urls&gt;&lt;electronic-resource-num&gt;10.1037/met0000025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van Assen, van Aert &amp; Wicherts, 2015</w:t>
      </w:r>
      <w:r w:rsidR="00192939" w:rsidRPr="00B7367D">
        <w:rPr>
          <w:lang w:eastAsia="x-none"/>
        </w:rPr>
        <w:fldChar w:fldCharType="end"/>
      </w:r>
      <w:r w:rsidR="007578FA" w:rsidRPr="00DE538A">
        <w:rPr>
          <w:lang w:eastAsia="x-none"/>
        </w:rPr>
        <w:t>)</w:t>
      </w:r>
      <w:r w:rsidR="003F0EDF" w:rsidRPr="00B7367D">
        <w:rPr>
          <w:lang w:eastAsia="x-none"/>
        </w:rPr>
        <w:t xml:space="preserve">. </w:t>
      </w:r>
      <w:r w:rsidR="0065616B" w:rsidRPr="00B7367D">
        <w:rPr>
          <w:lang w:eastAsia="x-none"/>
        </w:rPr>
        <w:t xml:space="preserve">Interestingly, </w:t>
      </w:r>
      <w:r w:rsidR="003F0EDF" w:rsidRPr="00B7367D">
        <w:rPr>
          <w:lang w:eastAsia="x-none"/>
        </w:rPr>
        <w:t>McShane et al. (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 ExcludeAuth="1"&gt;&lt;Author&gt;McShane&lt;/Author&gt;&lt;Year&gt;2016&lt;/Year&gt;&lt;RecNum&gt;64&lt;/RecNum&gt;&lt;DisplayText&gt;2016&lt;/DisplayText&gt;&lt;record&gt;&lt;rec-number&gt;64&lt;/rec-number&gt;&lt;foreign-keys&gt;&lt;key app="EN" db-id="rs2spdfstwrp9eetrx0vf0sk0xvdsar2eztt" timestamp="1609385200"&gt;64&lt;/key&gt;&lt;/foreign-keys&gt;&lt;ref-type name="Journal Article"&gt;17&lt;/ref-type&gt;&lt;contributors&gt;&lt;authors&gt;&lt;author&gt;McShane, B. B.&lt;/author&gt;&lt;author&gt;Bockenholt, U.&lt;/author&gt;&lt;author&gt;Hansen, K. T.&lt;/author&gt;&lt;/authors&gt;&lt;/contributors&gt;&lt;auth-address&gt;Northwestern Univ, Kellogg Sch Management, Evanston, IL 60208 USA&amp;#xD;Univ Calif San Diego, Rady Sch Management, San Diego, CA 92103 USA&lt;/auth-address&gt;&lt;titles&gt;&lt;title&gt;Adjusting for Publication Bias in Meta-Analysis: An Evaluation of Selection Methods and Some Cautionary Notes&lt;/title&gt;&lt;secondary-title&gt;Perspectives on Psychological Science&lt;/secondary-title&gt;&lt;alt-title&gt;Perspect Psychol Sci&lt;/alt-title&gt;&lt;/titles&gt;&lt;periodical&gt;&lt;full-title&gt;Perspectives on Psychological Science&lt;/full-title&gt;&lt;abbr-1&gt;Perspect Psychol Sci&lt;/abbr-1&gt;&lt;/periodical&gt;&lt;alt-periodical&gt;&lt;full-title&gt;Perspectives on Psychological Science&lt;/full-title&gt;&lt;abbr-1&gt;Perspect Psychol Sci&lt;/abbr-1&gt;&lt;/alt-periodical&gt;&lt;pages&gt;730-749&lt;/pages&gt;&lt;volume&gt;11&lt;/volume&gt;&lt;number&gt;5&lt;/number&gt;&lt;keywords&gt;&lt;keyword&gt;meta-analysis&lt;/keyword&gt;&lt;keyword&gt;effect size&lt;/keyword&gt;&lt;keyword&gt;selection methods&lt;/keyword&gt;&lt;keyword&gt;p-curve&lt;/keyword&gt;&lt;keyword&gt;p-uniform&lt;/keyword&gt;&lt;keyword&gt;estimating effect size&lt;/keyword&gt;&lt;keyword&gt;sensitivity-analysis&lt;/keyword&gt;&lt;keyword&gt;vice-versa&lt;/keyword&gt;&lt;keyword&gt;decisions&lt;/keyword&gt;&lt;keyword&gt;tests&lt;/keyword&gt;&lt;keyword&gt;fill&lt;/keyword&gt;&lt;keyword&gt;trim&lt;/keyword&gt;&lt;/keywords&gt;&lt;dates&gt;&lt;year&gt;2016&lt;/year&gt;&lt;pub-dates&gt;&lt;date&gt;Sep&lt;/date&gt;&lt;/pub-dates&gt;&lt;/dates&gt;&lt;isbn&gt;1745-6916&lt;/isbn&gt;&lt;accession-num&gt;WOS:000385404300012&lt;/accession-num&gt;&lt;urls&gt;&lt;related-urls&gt;&lt;url&gt;&amp;lt;Go to ISI&amp;gt;://WOS:000385404300012&lt;/url&gt;&lt;/related-urls&gt;&lt;/urls&gt;&lt;electronic-resource-num&gt;10.1177/1745691616662243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16</w:t>
      </w:r>
      <w:r w:rsidR="00192939" w:rsidRPr="00B7367D">
        <w:rPr>
          <w:lang w:eastAsia="x-none"/>
        </w:rPr>
        <w:fldChar w:fldCharType="end"/>
      </w:r>
      <w:r w:rsidR="003F0EDF" w:rsidRPr="00DE538A">
        <w:rPr>
          <w:lang w:eastAsia="x-none"/>
        </w:rPr>
        <w:t xml:space="preserve">) </w:t>
      </w:r>
      <w:r w:rsidR="0065616B" w:rsidRPr="00B7367D">
        <w:rPr>
          <w:lang w:eastAsia="x-none"/>
        </w:rPr>
        <w:t xml:space="preserve">has pointed out that </w:t>
      </w:r>
      <w:r w:rsidR="009144B4" w:rsidRPr="00B7367D">
        <w:rPr>
          <w:lang w:eastAsia="x-none"/>
        </w:rPr>
        <w:t xml:space="preserve">both </w:t>
      </w:r>
      <w:r w:rsidR="009144B4" w:rsidRPr="00B7367D">
        <w:rPr>
          <w:i/>
          <w:iCs/>
          <w:lang w:eastAsia="x-none"/>
        </w:rPr>
        <w:t>p</w:t>
      </w:r>
      <w:r w:rsidR="009144B4" w:rsidRPr="00E71EB4">
        <w:rPr>
          <w:lang w:eastAsia="x-none"/>
        </w:rPr>
        <w:t xml:space="preserve">-curve and </w:t>
      </w:r>
      <w:r w:rsidR="009144B4" w:rsidRPr="00BE33C2">
        <w:rPr>
          <w:i/>
          <w:iCs/>
          <w:lang w:eastAsia="x-none"/>
        </w:rPr>
        <w:t>p</w:t>
      </w:r>
      <w:r w:rsidR="009144B4" w:rsidRPr="00D802CB">
        <w:rPr>
          <w:lang w:eastAsia="x-none"/>
        </w:rPr>
        <w:t xml:space="preserve">-uniform </w:t>
      </w:r>
      <w:r w:rsidR="00D318E0" w:rsidRPr="00D802CB">
        <w:rPr>
          <w:lang w:eastAsia="x-none"/>
        </w:rPr>
        <w:t xml:space="preserve">tests </w:t>
      </w:r>
      <w:r w:rsidR="004254D5" w:rsidRPr="00681573">
        <w:rPr>
          <w:lang w:eastAsia="x-none"/>
        </w:rPr>
        <w:t>are</w:t>
      </w:r>
      <w:r w:rsidR="009144B4" w:rsidRPr="00527752">
        <w:rPr>
          <w:lang w:eastAsia="x-none"/>
        </w:rPr>
        <w:t xml:space="preserve"> </w:t>
      </w:r>
      <w:r w:rsidR="004254D5" w:rsidRPr="000D3618">
        <w:rPr>
          <w:lang w:eastAsia="x-none"/>
        </w:rPr>
        <w:t xml:space="preserve">versions of </w:t>
      </w:r>
      <w:r w:rsidR="00A64104" w:rsidRPr="00E0223D">
        <w:rPr>
          <w:lang w:eastAsia="x-none"/>
        </w:rPr>
        <w:t xml:space="preserve">a </w:t>
      </w:r>
      <w:r w:rsidR="004254D5" w:rsidRPr="00E0223D">
        <w:rPr>
          <w:lang w:eastAsia="x-none"/>
        </w:rPr>
        <w:t>selection model first suggested by Hedges (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 ExcludeAuth="1"&gt;&lt;Author&gt;Hedges&lt;/Author&gt;&lt;Year&gt;1984&lt;/Year&gt;&lt;RecNum&gt;67&lt;/RecNum&gt;&lt;DisplayText&gt;1984&lt;/DisplayText&gt;&lt;record&gt;&lt;rec-number&gt;67&lt;/rec-number&gt;&lt;foreign-keys&gt;&lt;key app="EN" db-id="rs2spdfstwrp9eetrx0vf0sk0xvdsar2eztt" timestamp="1609385571"&gt;67&lt;/key&gt;&lt;/foreign-keys&gt;&lt;ref-type name="Journal Article"&gt;17&lt;/ref-type&gt;&lt;contributors&gt;&lt;authors&gt;&lt;author&gt;Hedges, L V&lt;/author&gt;&lt;/authors&gt;&lt;/contributors&gt;&lt;titles&gt;&lt;title&gt;Estimation of effect size under nonrandom sampling: the effects of censoring studies yielding statistically insignificant mean differences&lt;/title&gt;&lt;secondary-title&gt;Journal of Educational and Behavioral Statistics&lt;/secondary-title&gt;&lt;/titles&gt;&lt;periodical&gt;&lt;full-title&gt;Journal of Educational and Behavioral Statistics&lt;/full-title&gt;&lt;/periodical&gt;&lt;pages&gt;61–85&lt;/pages&gt;&lt;volume&gt;9&lt;/volume&gt;&lt;dates&gt;&lt;year&gt;1984&lt;/year&gt;&lt;/dates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1984</w:t>
      </w:r>
      <w:r w:rsidR="00192939" w:rsidRPr="00B7367D">
        <w:rPr>
          <w:lang w:eastAsia="x-none"/>
        </w:rPr>
        <w:fldChar w:fldCharType="end"/>
      </w:r>
      <w:r w:rsidR="004254D5" w:rsidRPr="00DE538A">
        <w:rPr>
          <w:lang w:eastAsia="x-none"/>
        </w:rPr>
        <w:t>)</w:t>
      </w:r>
      <w:r w:rsidR="00C24278" w:rsidRPr="00B7367D">
        <w:rPr>
          <w:lang w:eastAsia="x-none"/>
        </w:rPr>
        <w:t>; all of these methods</w:t>
      </w:r>
      <w:r w:rsidR="00BA1133" w:rsidRPr="00D802CB">
        <w:rPr>
          <w:lang w:eastAsia="x-none"/>
        </w:rPr>
        <w:t>,</w:t>
      </w:r>
      <w:r w:rsidR="00C24278" w:rsidRPr="00681573">
        <w:rPr>
          <w:lang w:eastAsia="x-none"/>
        </w:rPr>
        <w:t xml:space="preserve"> unfortunately</w:t>
      </w:r>
      <w:r w:rsidR="00BA1133" w:rsidRPr="00527752">
        <w:rPr>
          <w:lang w:eastAsia="x-none"/>
        </w:rPr>
        <w:t>,</w:t>
      </w:r>
      <w:r w:rsidR="00C24278" w:rsidRPr="000D3618">
        <w:rPr>
          <w:lang w:eastAsia="x-none"/>
        </w:rPr>
        <w:t xml:space="preserve"> do not perform well with heterogeneity</w:t>
      </w:r>
      <w:r w:rsidR="000A7267" w:rsidRPr="00E0223D">
        <w:rPr>
          <w:lang w:eastAsia="x-none"/>
        </w:rPr>
        <w:t xml:space="preserve"> as they assume one true effect</w:t>
      </w:r>
      <w:r w:rsidR="00D52AFE" w:rsidRPr="00CA1172">
        <w:rPr>
          <w:lang w:eastAsia="x-none"/>
        </w:rPr>
        <w:t xml:space="preserve"> </w:t>
      </w:r>
      <w:r w:rsidR="009B7F09" w:rsidRPr="00CA1172">
        <w:rPr>
          <w:lang w:eastAsia="x-none"/>
        </w:rPr>
        <w:t>(see also,</w:t>
      </w:r>
      <w:r w:rsidR="007F3A77" w:rsidRPr="00CA1172">
        <w:rPr>
          <w:lang w:eastAsia="x-none"/>
        </w:rPr>
        <w:t xml:space="preserve"> </w:t>
      </w:r>
      <w:r w:rsidR="00192939" w:rsidRPr="00B7367D">
        <w:rPr>
          <w:lang w:eastAsia="x-none"/>
        </w:rPr>
        <w:fldChar w:fldCharType="begin">
          <w:fldData xml:space="preserve">PEVuZE5vdGU+PENpdGU+PEF1dGhvcj52YW4gQWVydDwvQXV0aG9yPjxZZWFyPjIwMTY8L1llYXI+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</w:fldData>
        </w:fldChar>
      </w:r>
      <w:r w:rsidR="00192939" w:rsidRPr="00CA1172">
        <w:rPr>
          <w:lang w:eastAsia="x-none"/>
        </w:rPr>
        <w:instrText xml:space="preserve"> ADDIN EN.CITE </w:instrText>
      </w:r>
      <w:r w:rsidR="00192939" w:rsidRPr="00CA1172">
        <w:rPr>
          <w:lang w:eastAsia="x-none"/>
        </w:rPr>
        <w:fldChar w:fldCharType="begin">
          <w:fldData xml:space="preserve">PEVuZE5vdGU+PENpdGU+PEF1dGhvcj52YW4gQWVydDwvQXV0aG9yPjxZZWFyPjIwMTY8L1llYXI+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</w:fldData>
        </w:fldChar>
      </w:r>
      <w:r w:rsidR="00192939" w:rsidRPr="00CA1172">
        <w:rPr>
          <w:lang w:eastAsia="x-none"/>
        </w:rPr>
        <w:instrText xml:space="preserve"> ADDIN EN.CITE.DATA </w:instrText>
      </w:r>
      <w:r w:rsidR="00192939" w:rsidRPr="00CA1172">
        <w:rPr>
          <w:lang w:eastAsia="x-none"/>
        </w:rPr>
      </w:r>
      <w:r w:rsidR="00192939" w:rsidRPr="00CA1172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van Aert, Wicherts &amp; van Assen, 2016</w:t>
      </w:r>
      <w:r w:rsidR="00192939" w:rsidRPr="00B7367D">
        <w:rPr>
          <w:lang w:eastAsia="x-none"/>
        </w:rPr>
        <w:fldChar w:fldCharType="end"/>
      </w:r>
      <w:r w:rsidR="009B7F09" w:rsidRPr="00DE538A">
        <w:rPr>
          <w:lang w:eastAsia="x-none"/>
        </w:rPr>
        <w:t>)</w:t>
      </w:r>
      <w:r w:rsidR="000A7267" w:rsidRPr="00B7367D">
        <w:rPr>
          <w:lang w:eastAsia="x-none"/>
        </w:rPr>
        <w:t xml:space="preserve">. Clearly, in </w:t>
      </w:r>
      <w:r w:rsidR="00133C02" w:rsidRPr="00B7367D">
        <w:rPr>
          <w:lang w:eastAsia="x-none"/>
        </w:rPr>
        <w:t xml:space="preserve">ecology and evolution </w:t>
      </w:r>
      <w:r w:rsidR="00577C56" w:rsidRPr="00B7367D">
        <w:rPr>
          <w:lang w:eastAsia="x-none"/>
        </w:rPr>
        <w:t>where</w:t>
      </w:r>
      <w:r w:rsidR="00133C02" w:rsidRPr="00E71EB4">
        <w:rPr>
          <w:lang w:eastAsia="x-none"/>
        </w:rPr>
        <w:t xml:space="preserve"> </w:t>
      </w:r>
      <w:r w:rsidR="003D432F" w:rsidRPr="00D802CB">
        <w:rPr>
          <w:lang w:eastAsia="x-none"/>
        </w:rPr>
        <w:t>high</w:t>
      </w:r>
      <w:r w:rsidR="006D1238" w:rsidRPr="00681573">
        <w:rPr>
          <w:lang w:eastAsia="x-none"/>
        </w:rPr>
        <w:t xml:space="preserve"> levels of</w:t>
      </w:r>
      <w:r w:rsidR="003D432F" w:rsidRPr="00527752">
        <w:rPr>
          <w:lang w:eastAsia="x-none"/>
        </w:rPr>
        <w:t xml:space="preserve"> heterogeneity</w:t>
      </w:r>
      <w:r w:rsidR="00577C56" w:rsidRPr="000D3618">
        <w:rPr>
          <w:lang w:eastAsia="x-none"/>
        </w:rPr>
        <w:t xml:space="preserve"> are commonplace</w:t>
      </w:r>
      <w:r w:rsidR="00700B8E" w:rsidRPr="00E0223D">
        <w:rPr>
          <w:lang w:eastAsia="x-none"/>
        </w:rPr>
        <w:t xml:space="preserve"> (Senior et al. 2016)</w:t>
      </w:r>
      <w:r w:rsidR="00801B79" w:rsidRPr="00E0223D">
        <w:rPr>
          <w:lang w:eastAsia="x-none"/>
        </w:rPr>
        <w:t xml:space="preserve">, these methods </w:t>
      </w:r>
      <w:r w:rsidR="006D1238" w:rsidRPr="00E0223D">
        <w:rPr>
          <w:lang w:eastAsia="x-none"/>
        </w:rPr>
        <w:t xml:space="preserve">may be of limited use, especially compared to more </w:t>
      </w:r>
      <w:r w:rsidR="00217B32" w:rsidRPr="0022361B">
        <w:rPr>
          <w:lang w:eastAsia="x-none"/>
        </w:rPr>
        <w:t>advanced</w:t>
      </w:r>
      <w:r w:rsidR="006D1238" w:rsidRPr="00FC0B5D">
        <w:rPr>
          <w:lang w:eastAsia="x-none"/>
        </w:rPr>
        <w:t xml:space="preserve"> selection models. </w:t>
      </w:r>
    </w:p>
    <w:p w14:paraId="34F7C6DE" w14:textId="10155239" w:rsidR="00104735" w:rsidRPr="00CA1172" w:rsidRDefault="004B14A1" w:rsidP="007D1219">
      <w:pPr>
        <w:spacing w:line="480" w:lineRule="auto"/>
        <w:ind w:firstLine="720"/>
        <w:rPr>
          <w:lang w:eastAsia="x-none"/>
        </w:rPr>
      </w:pPr>
      <w:r w:rsidRPr="000B1462">
        <w:rPr>
          <w:lang w:eastAsia="x-none"/>
        </w:rPr>
        <w:t>Selection model-based methods represent the most sophisticated and complex class of publication bias methods</w:t>
      </w:r>
      <w:r w:rsidR="00AF0D99" w:rsidRPr="007A344E">
        <w:rPr>
          <w:lang w:eastAsia="x-none"/>
        </w:rPr>
        <w:t xml:space="preserve"> (reviewed in </w:t>
      </w:r>
      <w:r w:rsidR="00192939" w:rsidRPr="00DE538A">
        <w:rPr>
          <w:lang w:eastAsia="x-none"/>
        </w:rPr>
        <w:fldChar w:fldCharType="begin">
          <w:fldData xml:space="preserve">PEVuZE5vdGU+PENpdGU+PEF1dGhvcj5NYXJrcy1BbmdsaW48L0F1dGhvcj48WWVhcj4yMDIwPC9Z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</w:fldData>
        </w:fldChar>
      </w:r>
      <w:r w:rsidR="00192939" w:rsidRPr="00CA1172">
        <w:rPr>
          <w:lang w:eastAsia="x-none"/>
        </w:rPr>
        <w:instrText xml:space="preserve"> ADDIN EN.CITE </w:instrText>
      </w:r>
      <w:r w:rsidR="00192939" w:rsidRPr="00CA1172">
        <w:rPr>
          <w:lang w:eastAsia="x-none"/>
        </w:rPr>
        <w:fldChar w:fldCharType="begin">
          <w:fldData xml:space="preserve">PEVuZE5vdGU+PENpdGU+PEF1dGhvcj5NYXJrcy1BbmdsaW48L0F1dGhvcj48WWVhcj4yMDIwPC9Z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</w:fldData>
        </w:fldChar>
      </w:r>
      <w:r w:rsidR="00192939" w:rsidRPr="00CA1172">
        <w:rPr>
          <w:lang w:eastAsia="x-none"/>
        </w:rPr>
        <w:instrText xml:space="preserve"> ADDIN EN.CITE.DATA </w:instrText>
      </w:r>
      <w:r w:rsidR="00192939" w:rsidRPr="00CA1172">
        <w:rPr>
          <w:lang w:eastAsia="x-none"/>
        </w:rPr>
      </w:r>
      <w:r w:rsidR="00192939" w:rsidRPr="00CA1172">
        <w:rPr>
          <w:lang w:eastAsia="x-none"/>
        </w:rPr>
        <w:fldChar w:fldCharType="end"/>
      </w:r>
      <w:r w:rsidR="00192939" w:rsidRPr="00DE538A">
        <w:rPr>
          <w:lang w:eastAsia="x-none"/>
        </w:rPr>
      </w:r>
      <w:r w:rsidR="00192939" w:rsidRPr="00DE538A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thstein, Sutton &amp; Borenstein, 2005; Vevea, Coburn &amp; Sutton, 2019; Marks-Anglin &amp; Chen, 2020</w:t>
      </w:r>
      <w:r w:rsidR="00192939" w:rsidRPr="00DE538A">
        <w:rPr>
          <w:lang w:eastAsia="x-none"/>
        </w:rPr>
        <w:fldChar w:fldCharType="end"/>
      </w:r>
      <w:r w:rsidR="00AF0D99" w:rsidRPr="00DE538A">
        <w:rPr>
          <w:lang w:eastAsia="x-none"/>
        </w:rPr>
        <w:t>)</w:t>
      </w:r>
      <w:r w:rsidR="00C919A2" w:rsidRPr="00B7367D">
        <w:rPr>
          <w:lang w:eastAsia="x-none"/>
        </w:rPr>
        <w:t xml:space="preserve">, </w:t>
      </w:r>
      <w:r w:rsidR="00A600CF" w:rsidRPr="00B7367D">
        <w:rPr>
          <w:lang w:eastAsia="x-none"/>
        </w:rPr>
        <w:t>yet</w:t>
      </w:r>
      <w:r w:rsidR="00BB4E87" w:rsidRPr="00B7367D">
        <w:rPr>
          <w:lang w:eastAsia="x-none"/>
        </w:rPr>
        <w:t xml:space="preserve"> </w:t>
      </w:r>
      <w:r w:rsidR="000A47E0" w:rsidRPr="00E71EB4">
        <w:rPr>
          <w:lang w:eastAsia="x-none"/>
        </w:rPr>
        <w:t>t</w:t>
      </w:r>
      <w:r w:rsidR="00A73151" w:rsidRPr="00BE33C2">
        <w:rPr>
          <w:lang w:eastAsia="x-none"/>
        </w:rPr>
        <w:t xml:space="preserve">here are </w:t>
      </w:r>
      <w:r w:rsidR="00776415" w:rsidRPr="00D802CB">
        <w:rPr>
          <w:lang w:eastAsia="x-none"/>
        </w:rPr>
        <w:t xml:space="preserve">probably </w:t>
      </w:r>
      <w:r w:rsidR="00975C8C" w:rsidRPr="00D802CB">
        <w:rPr>
          <w:lang w:eastAsia="x-none"/>
        </w:rPr>
        <w:t xml:space="preserve">as many </w:t>
      </w:r>
      <w:r w:rsidR="00D92365" w:rsidRPr="00681573">
        <w:rPr>
          <w:lang w:eastAsia="x-none"/>
        </w:rPr>
        <w:t>selection models</w:t>
      </w:r>
      <w:r w:rsidR="00776415" w:rsidRPr="00527752">
        <w:rPr>
          <w:lang w:eastAsia="x-none"/>
        </w:rPr>
        <w:t xml:space="preserve"> </w:t>
      </w:r>
      <w:r w:rsidR="00975C8C" w:rsidRPr="000D3618">
        <w:rPr>
          <w:lang w:eastAsia="x-none"/>
        </w:rPr>
        <w:t xml:space="preserve">as </w:t>
      </w:r>
      <w:r w:rsidR="00776415" w:rsidRPr="00E0223D">
        <w:rPr>
          <w:lang w:eastAsia="x-none"/>
        </w:rPr>
        <w:t>all other methods combined (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&gt;&lt;Author&gt;Marks-Anglin&lt;/Author&gt;&lt;Year&gt;2020&lt;/Year&gt;&lt;RecNum&gt;13&lt;/RecNum&gt;&lt;DisplayText&gt;Marks-Anglin &amp;amp; Chen, 2020&lt;/DisplayText&gt;&lt;record&gt;&lt;rec-number&gt;13&lt;/rec-number&gt;&lt;foreign-keys&gt;&lt;key app="EN" db-id="rs2spdfstwrp9eetrx0vf0sk0xvdsar2eztt" timestamp="1609374033"&gt;13&lt;/key&gt;&lt;/foreign-keys&gt;&lt;ref-type name="Journal Article"&gt;17&lt;/ref-type&gt;&lt;contributors&gt;&lt;authors&gt;&lt;author&gt;Marks-Anglin, A.&lt;/author&gt;&lt;author&gt;Chen, Y.&lt;/author&gt;&lt;/authors&gt;&lt;/contributors&gt;&lt;auth-address&gt;Univ Penn, Dept Biostat Epidemiol &amp;amp; Informat, Philadelphia, PA 19104 USA&lt;/auth-address&gt;&lt;titles&gt;&lt;title&gt;A historical review of publication bias&lt;/title&gt;&lt;secondary-title&gt;Research Synthesis Methods&lt;/secondary-title&gt;&lt;alt-title&gt;Res Synth Methods&lt;/alt-title&gt;&lt;/titles&gt;&lt;periodical&gt;&lt;full-title&gt;Research Synthesis Methods&lt;/full-title&gt;&lt;abbr-1&gt;Res Synth Methods&lt;/abbr-1&gt;&lt;/periodical&gt;&lt;alt-periodical&gt;&lt;full-title&gt;Research Synthesis Methods&lt;/full-title&gt;&lt;abbr-1&gt;Res Synth Methods&lt;/abbr-1&gt;&lt;/alt-periodical&gt;&lt;pages&gt;725-742&lt;/pages&gt;&lt;volume&gt;11&lt;/volume&gt;&lt;number&gt;6&lt;/number&gt;&lt;keywords&gt;&lt;keyword&gt;evidence-based medicine&lt;/keyword&gt;&lt;keyword&gt;meta-analysis&lt;/keyword&gt;&lt;keyword&gt;publication bias&lt;/keyword&gt;&lt;keyword&gt;reproducibility&lt;/keyword&gt;&lt;keyword&gt;selection bias&lt;/keyword&gt;&lt;keyword&gt;outcome reporting bias&lt;/keyword&gt;&lt;keyword&gt;estimating effect size&lt;/keyword&gt;&lt;keyword&gt;clinical-trial registration&lt;/keyword&gt;&lt;keyword&gt;copas selection model&lt;/keyword&gt;&lt;keyword&gt;file-drawer problem&lt;/keyword&gt;&lt;keyword&gt;randomized-trials&lt;/keyword&gt;&lt;keyword&gt;funnel-plot&lt;/keyword&gt;&lt;keyword&gt;p-values&lt;/keyword&gt;&lt;keyword&gt;statistical tests&lt;/keyword&gt;&lt;keyword&gt;empirical-evaluation&lt;/keyword&gt;&lt;/keywords&gt;&lt;dates&gt;&lt;year&gt;2020&lt;/year&gt;&lt;pub-dates&gt;&lt;date&gt;Nov&lt;/date&gt;&lt;/pub-dates&gt;&lt;/dates&gt;&lt;isbn&gt;1759-2879&lt;/isbn&gt;&lt;accession-num&gt;WOS:000569982700001&lt;/accession-num&gt;&lt;urls&gt;&lt;related-urls&gt;&lt;url&gt;&amp;lt;Go to ISI&amp;gt;://WOS:000569982700001&lt;/url&gt;&lt;/related-urls&gt;&lt;/urls&gt;&lt;electronic-resource-num&gt;10.1002/jrsm.1452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arks-Anglin &amp; Chen, 2020</w:t>
      </w:r>
      <w:r w:rsidR="00192939" w:rsidRPr="00B7367D">
        <w:rPr>
          <w:lang w:eastAsia="x-none"/>
        </w:rPr>
        <w:fldChar w:fldCharType="end"/>
      </w:r>
      <w:r w:rsidR="00776415" w:rsidRPr="00DE538A">
        <w:rPr>
          <w:lang w:eastAsia="x-none"/>
        </w:rPr>
        <w:t>)</w:t>
      </w:r>
      <w:r w:rsidR="000A47E0" w:rsidRPr="00B7367D">
        <w:rPr>
          <w:lang w:eastAsia="x-none"/>
        </w:rPr>
        <w:t>. One proper</w:t>
      </w:r>
      <w:r w:rsidR="00C60816" w:rsidRPr="00B7367D">
        <w:rPr>
          <w:lang w:eastAsia="x-none"/>
        </w:rPr>
        <w:t>t</w:t>
      </w:r>
      <w:r w:rsidR="000A47E0" w:rsidRPr="00B7367D">
        <w:rPr>
          <w:lang w:eastAsia="x-none"/>
        </w:rPr>
        <w:t xml:space="preserve">y </w:t>
      </w:r>
      <w:r w:rsidR="00C60816" w:rsidRPr="00E71EB4">
        <w:rPr>
          <w:lang w:eastAsia="x-none"/>
        </w:rPr>
        <w:t xml:space="preserve">common </w:t>
      </w:r>
      <w:r w:rsidR="00C60816" w:rsidRPr="00BE33C2">
        <w:rPr>
          <w:lang w:eastAsia="x-none"/>
        </w:rPr>
        <w:t>to all</w:t>
      </w:r>
      <w:r w:rsidR="000A47E0" w:rsidRPr="00D802CB">
        <w:rPr>
          <w:lang w:eastAsia="x-none"/>
        </w:rPr>
        <w:t xml:space="preserve"> selection models is that</w:t>
      </w:r>
      <w:r w:rsidRPr="00D802CB">
        <w:rPr>
          <w:lang w:eastAsia="x-none"/>
        </w:rPr>
        <w:t xml:space="preserve"> </w:t>
      </w:r>
      <w:r w:rsidR="00BE764C" w:rsidRPr="00681573">
        <w:rPr>
          <w:lang w:eastAsia="x-none"/>
        </w:rPr>
        <w:t xml:space="preserve">they model how </w:t>
      </w:r>
      <w:r w:rsidR="003F0688" w:rsidRPr="00527752">
        <w:rPr>
          <w:lang w:eastAsia="x-none"/>
        </w:rPr>
        <w:t>effect sizes are missing</w:t>
      </w:r>
      <w:r w:rsidR="00975C8C" w:rsidRPr="000D3618">
        <w:rPr>
          <w:lang w:eastAsia="x-none"/>
        </w:rPr>
        <w:t xml:space="preserve"> (or selected to be published)</w:t>
      </w:r>
      <w:r w:rsidR="000F5745" w:rsidRPr="00E0223D">
        <w:rPr>
          <w:lang w:eastAsia="x-none"/>
        </w:rPr>
        <w:t xml:space="preserve">, </w:t>
      </w:r>
      <w:r w:rsidR="003F0688" w:rsidRPr="00E0223D">
        <w:rPr>
          <w:lang w:eastAsia="x-none"/>
        </w:rPr>
        <w:t xml:space="preserve">based on, for example, </w:t>
      </w:r>
      <w:r w:rsidR="003F0688" w:rsidRPr="00E0223D">
        <w:rPr>
          <w:i/>
          <w:iCs/>
          <w:lang w:eastAsia="x-none"/>
        </w:rPr>
        <w:t>p</w:t>
      </w:r>
      <w:r w:rsidR="003F0688" w:rsidRPr="00C302C7">
        <w:rPr>
          <w:lang w:eastAsia="x-none"/>
        </w:rPr>
        <w:t xml:space="preserve"> values, effect sizes </w:t>
      </w:r>
      <w:r w:rsidR="002F20AC" w:rsidRPr="0022361B">
        <w:rPr>
          <w:lang w:eastAsia="x-none"/>
        </w:rPr>
        <w:t>and/</w:t>
      </w:r>
      <w:r w:rsidR="003F0688" w:rsidRPr="00FC0B5D">
        <w:rPr>
          <w:lang w:eastAsia="x-none"/>
        </w:rPr>
        <w:t>or sampling variance</w:t>
      </w:r>
      <w:r w:rsidR="002F20AC" w:rsidRPr="00FC0B5D">
        <w:rPr>
          <w:lang w:eastAsia="x-none"/>
        </w:rPr>
        <w:t xml:space="preserve"> (</w:t>
      </w:r>
      <w:r w:rsidR="00801F87" w:rsidRPr="00FC0B5D">
        <w:rPr>
          <w:lang w:eastAsia="x-none"/>
        </w:rPr>
        <w:t>e.g.,</w:t>
      </w:r>
      <w:r w:rsidR="00F75481" w:rsidRPr="00F303F7">
        <w:rPr>
          <w:lang w:eastAsia="x-none"/>
        </w:rPr>
        <w:t xml:space="preserve"> </w:t>
      </w:r>
      <w:r w:rsidR="00192939" w:rsidRPr="00CA1172">
        <w:rPr>
          <w:bCs/>
        </w:rPr>
        <w:fldChar w:fldCharType="begin">
          <w:fldData xml:space="preserve">PEVuZE5vdGU+PENpdGU+PEF1dGhvcj5QcmVzdG9uPC9BdXRob3I+PFllYXI+MjAwNDwvWWVhcj48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</w:fldData>
        </w:fldChar>
      </w:r>
      <w:r w:rsidR="00192939" w:rsidRPr="00CA1172">
        <w:rPr>
          <w:bCs/>
        </w:rPr>
        <w:instrText xml:space="preserve"> ADDIN EN.CITE </w:instrText>
      </w:r>
      <w:r w:rsidR="00192939" w:rsidRPr="00CA1172">
        <w:rPr>
          <w:bCs/>
        </w:rPr>
        <w:fldChar w:fldCharType="begin">
          <w:fldData xml:space="preserve">PEVuZE5vdGU+PENpdGU+PEF1dGhvcj5QcmVzdG9uPC9BdXRob3I+PFllYXI+MjAwNDwvWWVhcj48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</w:fldData>
        </w:fldChar>
      </w:r>
      <w:r w:rsidR="00192939" w:rsidRPr="00CA1172">
        <w:rPr>
          <w:bCs/>
        </w:rPr>
        <w:instrText xml:space="preserve"> ADDIN EN.CITE.DATA </w:instrText>
      </w:r>
      <w:r w:rsidR="00192939" w:rsidRPr="00CA1172">
        <w:rPr>
          <w:bCs/>
        </w:rPr>
      </w:r>
      <w:r w:rsidR="00192939" w:rsidRPr="00CA1172">
        <w:rPr>
          <w:bCs/>
        </w:rPr>
        <w:fldChar w:fldCharType="end"/>
      </w:r>
      <w:r w:rsidR="00192939" w:rsidRPr="00CA1172">
        <w:rPr>
          <w:bCs/>
        </w:rPr>
      </w:r>
      <w:r w:rsidR="00192939" w:rsidRPr="00CA1172">
        <w:rPr>
          <w:bCs/>
        </w:rPr>
        <w:fldChar w:fldCharType="separate"/>
      </w:r>
      <w:r w:rsidR="00192939" w:rsidRPr="00CA1172">
        <w:rPr>
          <w:bCs/>
          <w:noProof/>
        </w:rPr>
        <w:t>Preston, Ashby &amp; Smyth, 2004; Carter</w:t>
      </w:r>
      <w:r w:rsidR="00192939" w:rsidRPr="00CA1172">
        <w:rPr>
          <w:bCs/>
          <w:i/>
          <w:noProof/>
        </w:rPr>
        <w:t xml:space="preserve"> et al.</w:t>
      </w:r>
      <w:r w:rsidR="00192939" w:rsidRPr="00CA1172">
        <w:rPr>
          <w:bCs/>
          <w:noProof/>
        </w:rPr>
        <w:t>, 2019; Rodgers &amp; Pustejovsky, 2020</w:t>
      </w:r>
      <w:r w:rsidR="00192939" w:rsidRPr="00CA1172">
        <w:rPr>
          <w:bCs/>
        </w:rPr>
        <w:fldChar w:fldCharType="end"/>
      </w:r>
      <w:r w:rsidR="00801F87" w:rsidRPr="00DE538A">
        <w:rPr>
          <w:lang w:eastAsia="x-none"/>
        </w:rPr>
        <w:t>;</w:t>
      </w:r>
      <w:r w:rsidR="002F20AC" w:rsidRPr="00B7367D">
        <w:rPr>
          <w:lang w:eastAsia="x-none"/>
        </w:rPr>
        <w:t>Figure</w:t>
      </w:r>
      <w:r w:rsidR="005B0AB1" w:rsidRPr="00B7367D">
        <w:rPr>
          <w:lang w:eastAsia="x-none"/>
        </w:rPr>
        <w:t xml:space="preserve"> </w:t>
      </w:r>
      <w:r w:rsidR="00F75481" w:rsidRPr="00B7367D">
        <w:rPr>
          <w:lang w:eastAsia="x-none"/>
        </w:rPr>
        <w:t>5</w:t>
      </w:r>
      <w:r w:rsidR="007C1191" w:rsidRPr="00E71EB4">
        <w:rPr>
          <w:lang w:eastAsia="x-none"/>
        </w:rPr>
        <w:t>b-c</w:t>
      </w:r>
      <w:r w:rsidR="005B0AB1" w:rsidRPr="00BE33C2">
        <w:rPr>
          <w:lang w:eastAsia="x-none"/>
        </w:rPr>
        <w:t>)</w:t>
      </w:r>
      <w:r w:rsidR="003F0688" w:rsidRPr="00D802CB">
        <w:rPr>
          <w:lang w:eastAsia="x-none"/>
        </w:rPr>
        <w:t xml:space="preserve">. </w:t>
      </w:r>
      <w:r w:rsidR="00307800" w:rsidRPr="00D802CB">
        <w:rPr>
          <w:lang w:eastAsia="x-none"/>
        </w:rPr>
        <w:t xml:space="preserve">Importantly, </w:t>
      </w:r>
      <w:r w:rsidR="00B444AE" w:rsidRPr="00681573">
        <w:rPr>
          <w:lang w:eastAsia="x-none"/>
        </w:rPr>
        <w:t xml:space="preserve">selection </w:t>
      </w:r>
      <w:r w:rsidR="00F73DBE" w:rsidRPr="00527752">
        <w:rPr>
          <w:lang w:eastAsia="x-none"/>
        </w:rPr>
        <w:t xml:space="preserve">models </w:t>
      </w:r>
      <w:r w:rsidR="00B444AE" w:rsidRPr="000D3618">
        <w:rPr>
          <w:lang w:eastAsia="x-none"/>
        </w:rPr>
        <w:t xml:space="preserve">can </w:t>
      </w:r>
      <w:r w:rsidR="00E218BA" w:rsidRPr="00E0223D">
        <w:rPr>
          <w:lang w:eastAsia="x-none"/>
        </w:rPr>
        <w:t>tolerate and model</w:t>
      </w:r>
      <w:r w:rsidR="0013102B" w:rsidRPr="00E0223D">
        <w:rPr>
          <w:lang w:eastAsia="x-none"/>
        </w:rPr>
        <w:t xml:space="preserve"> heterogeneity</w:t>
      </w:r>
      <w:r w:rsidR="00233B5E" w:rsidRPr="00E0223D">
        <w:rPr>
          <w:lang w:eastAsia="x-none"/>
        </w:rPr>
        <w:t xml:space="preserve">. Indeed, </w:t>
      </w:r>
      <w:r w:rsidR="00BB4E87" w:rsidRPr="00C302C7">
        <w:rPr>
          <w:lang w:eastAsia="x-none"/>
        </w:rPr>
        <w:t>the</w:t>
      </w:r>
      <w:r w:rsidR="003447DD" w:rsidRPr="0022361B">
        <w:rPr>
          <w:lang w:eastAsia="x-none"/>
        </w:rPr>
        <w:t xml:space="preserve"> recent model by </w:t>
      </w:r>
      <w:proofErr w:type="spellStart"/>
      <w:r w:rsidR="00EC5F96" w:rsidRPr="00FC0B5D">
        <w:rPr>
          <w:lang w:eastAsia="x-none"/>
        </w:rPr>
        <w:t>Ci</w:t>
      </w:r>
      <w:r w:rsidR="006112A1" w:rsidRPr="00FC0B5D">
        <w:rPr>
          <w:lang w:eastAsia="x-none"/>
        </w:rPr>
        <w:t>tkowicz</w:t>
      </w:r>
      <w:proofErr w:type="spellEnd"/>
      <w:r w:rsidR="006112A1" w:rsidRPr="00FC0B5D">
        <w:rPr>
          <w:lang w:eastAsia="x-none"/>
        </w:rPr>
        <w:t xml:space="preserve"> and </w:t>
      </w:r>
      <w:proofErr w:type="spellStart"/>
      <w:r w:rsidR="006112A1" w:rsidRPr="00FC0B5D">
        <w:rPr>
          <w:lang w:eastAsia="x-none"/>
        </w:rPr>
        <w:t>Vevea</w:t>
      </w:r>
      <w:proofErr w:type="spellEnd"/>
      <w:r w:rsidR="006112A1" w:rsidRPr="00FC0B5D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CA1172">
        <w:rPr>
          <w:lang w:eastAsia="x-none"/>
        </w:rPr>
        <w:instrText xml:space="preserve"> ADDIN EN.CITE &lt;EndNote&gt;&lt;Cite ExcludeAuth="1"&gt;&lt;Author&gt;Citkowicz&lt;/Author&gt;&lt;Year&gt;2017&lt;/Year&gt;&lt;RecNum&gt;91&lt;/RecNum&gt;&lt;DisplayText&gt;2017&lt;/DisplayText&gt;&lt;record&gt;&lt;rec-number&gt;91&lt;/rec-number&gt;&lt;foreign-keys&gt;&lt;key app="EN" db-id="rs2spdfstwrp9eetrx0vf0sk0xvdsar2eztt" timestamp="1609397880"&gt;91&lt;/key&gt;&lt;/foreign-keys&gt;&lt;ref-type name="Journal Article"&gt;17&lt;/ref-type&gt;&lt;contributors&gt;&lt;authors&gt;&lt;author&gt;Citkowicz, M.&lt;/author&gt;&lt;author&gt;Vevea, J. L.&lt;/author&gt;&lt;/authors&gt;&lt;/contributors&gt;&lt;auth-address&gt;Northwestern Univ, Inst Policy Res, Evanston, IL 60208 USA&amp;#xD;Univ Calif, Psychol Sci, Merced, CA USA&amp;#xD;Amer Inst Res, 2800 Campus Dr,Suite 200, San Mateo, CA 94403 USA&lt;/auth-address&gt;&lt;titles&gt;&lt;title&gt;A Parsimonious Weight Function for Modeling Publication Bias&lt;/title&gt;&lt;secondary-title&gt;Psychological Methods&lt;/secondary-title&gt;&lt;alt-title&gt;Psychol Methods&lt;/alt-title&gt;&lt;/titles&gt;&lt;periodical&gt;&lt;full-title&gt;Psychological Methods&lt;/full-title&gt;&lt;/periodical&gt;&lt;alt-periodical&gt;&lt;full-title&gt;Psychol Methods&lt;/full-title&gt;&lt;/alt-periodical&gt;&lt;pages&gt;28-41&lt;/pages&gt;&lt;volume&gt;22&lt;/volume&gt;&lt;number&gt;1&lt;/number&gt;&lt;keywords&gt;&lt;keyword&gt;meta-analysis&lt;/keyword&gt;&lt;keyword&gt;publication bias&lt;/keyword&gt;&lt;keyword&gt;selection&lt;/keyword&gt;&lt;keyword&gt;weight-function model&lt;/keyword&gt;&lt;keyword&gt;psychological researchers&lt;/keyword&gt;&lt;keyword&gt;sensitivity-analysis&lt;/keyword&gt;&lt;keyword&gt;meta-regression&lt;/keyword&gt;&lt;keyword&gt;metaanalysis&lt;/keyword&gt;&lt;keyword&gt;heterogeneity&lt;/keyword&gt;&lt;keyword&gt;fill&lt;/keyword&gt;&lt;keyword&gt;trim&lt;/keyword&gt;&lt;keyword&gt;consequences&lt;/keyword&gt;&lt;keyword&gt;tests&lt;/keyword&gt;&lt;/keywords&gt;&lt;dates&gt;&lt;year&gt;2017&lt;/year&gt;&lt;pub-dates&gt;&lt;date&gt;Mar&lt;/date&gt;&lt;/pub-dates&gt;&lt;/dates&gt;&lt;isbn&gt;1082-989x&lt;/isbn&gt;&lt;accession-num&gt;WOS:000395996800003&lt;/accession-num&gt;&lt;urls&gt;&lt;related-urls&gt;&lt;url&gt;&amp;lt;Go to ISI&amp;gt;://WOS:000395996800003&lt;/url&gt;&lt;/related-urls&gt;&lt;/urls&gt;&lt;electronic-resource-num&gt;10.1037/met0000119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17</w:t>
      </w:r>
      <w:r w:rsidR="00192939" w:rsidRPr="00B7367D">
        <w:rPr>
          <w:lang w:eastAsia="x-none"/>
        </w:rPr>
        <w:fldChar w:fldCharType="end"/>
      </w:r>
      <w:r w:rsidR="006112A1" w:rsidRPr="00DE538A">
        <w:rPr>
          <w:lang w:eastAsia="x-none"/>
        </w:rPr>
        <w:t xml:space="preserve">) can </w:t>
      </w:r>
      <w:r w:rsidR="00783104" w:rsidRPr="00D802CB">
        <w:rPr>
          <w:lang w:eastAsia="x-none"/>
        </w:rPr>
        <w:t xml:space="preserve">statistically </w:t>
      </w:r>
      <w:r w:rsidR="006112A1" w:rsidRPr="00681573">
        <w:rPr>
          <w:lang w:eastAsia="x-none"/>
        </w:rPr>
        <w:t xml:space="preserve">test for publication bias, incorporate moderators, tolerate </w:t>
      </w:r>
      <w:r w:rsidR="009F7FC4" w:rsidRPr="00527752">
        <w:rPr>
          <w:lang w:eastAsia="x-none"/>
        </w:rPr>
        <w:t xml:space="preserve">substantial </w:t>
      </w:r>
      <w:r w:rsidR="006112A1" w:rsidRPr="000D3618">
        <w:rPr>
          <w:lang w:eastAsia="x-none"/>
        </w:rPr>
        <w:t xml:space="preserve">heterogeneity, provide an adjusted overall effect, and </w:t>
      </w:r>
      <w:r w:rsidR="000C484D" w:rsidRPr="0022361B">
        <w:rPr>
          <w:lang w:eastAsia="x-none"/>
        </w:rPr>
        <w:t xml:space="preserve">even correct estimates for small sample sizes. </w:t>
      </w:r>
      <w:r w:rsidR="00011AB6" w:rsidRPr="00FC0B5D">
        <w:rPr>
          <w:lang w:eastAsia="x-none"/>
        </w:rPr>
        <w:t>Yet</w:t>
      </w:r>
      <w:r w:rsidR="000C484D" w:rsidRPr="00FC0B5D">
        <w:rPr>
          <w:lang w:eastAsia="x-none"/>
        </w:rPr>
        <w:t xml:space="preserve">, </w:t>
      </w:r>
      <w:r w:rsidR="006861AF" w:rsidRPr="00FC0B5D">
        <w:rPr>
          <w:lang w:eastAsia="x-none"/>
        </w:rPr>
        <w:t xml:space="preserve">no </w:t>
      </w:r>
      <w:r w:rsidR="00C66EB2" w:rsidRPr="000B1462">
        <w:rPr>
          <w:lang w:eastAsia="x-none"/>
        </w:rPr>
        <w:lastRenderedPageBreak/>
        <w:t xml:space="preserve">selection methods are </w:t>
      </w:r>
      <w:r w:rsidR="00076C88" w:rsidRPr="007A344E">
        <w:rPr>
          <w:lang w:eastAsia="x-none"/>
        </w:rPr>
        <w:t xml:space="preserve">implemented </w:t>
      </w:r>
      <w:r w:rsidR="00C66EB2" w:rsidRPr="007A344E">
        <w:rPr>
          <w:lang w:eastAsia="x-none"/>
        </w:rPr>
        <w:t xml:space="preserve">for </w:t>
      </w:r>
      <w:r w:rsidR="007E037E" w:rsidRPr="007A344E">
        <w:rPr>
          <w:lang w:eastAsia="x-none"/>
        </w:rPr>
        <w:t>non-in</w:t>
      </w:r>
      <w:r w:rsidR="00C96B98" w:rsidRPr="00904CA0">
        <w:rPr>
          <w:lang w:eastAsia="x-none"/>
        </w:rPr>
        <w:t>dependent effect sizes</w:t>
      </w:r>
      <w:r w:rsidR="00076C88" w:rsidRPr="008C23E8">
        <w:rPr>
          <w:lang w:eastAsia="x-none"/>
        </w:rPr>
        <w:t xml:space="preserve">, </w:t>
      </w:r>
      <w:r w:rsidR="005E61D9" w:rsidRPr="008C23E8">
        <w:rPr>
          <w:lang w:eastAsia="x-none"/>
        </w:rPr>
        <w:t xml:space="preserve">and </w:t>
      </w:r>
      <w:r w:rsidR="00076C88" w:rsidRPr="006B18CA">
        <w:rPr>
          <w:lang w:eastAsia="x-none"/>
        </w:rPr>
        <w:t>as far as we are aware</w:t>
      </w:r>
      <w:r w:rsidR="00DD10BC" w:rsidRPr="00953065">
        <w:rPr>
          <w:lang w:eastAsia="x-none"/>
        </w:rPr>
        <w:t xml:space="preserve">, such </w:t>
      </w:r>
      <w:r w:rsidR="00035B45" w:rsidRPr="00953065">
        <w:rPr>
          <w:lang w:eastAsia="x-none"/>
        </w:rPr>
        <w:t>implementation</w:t>
      </w:r>
      <w:r w:rsidR="00035B45" w:rsidRPr="00137B6E">
        <w:rPr>
          <w:lang w:eastAsia="x-none"/>
        </w:rPr>
        <w:t xml:space="preserve"> </w:t>
      </w:r>
      <w:r w:rsidR="00DE01E1" w:rsidRPr="004A1F60">
        <w:rPr>
          <w:lang w:eastAsia="x-none"/>
        </w:rPr>
        <w:t>is</w:t>
      </w:r>
      <w:r w:rsidR="00DD10BC" w:rsidRPr="00CA1172">
        <w:rPr>
          <w:lang w:eastAsia="x-none"/>
        </w:rPr>
        <w:t xml:space="preserve"> extremely challenging</w:t>
      </w:r>
      <w:r w:rsidR="005E61D9" w:rsidRPr="00CA1172">
        <w:rPr>
          <w:lang w:eastAsia="x-none"/>
        </w:rPr>
        <w:t>.</w:t>
      </w:r>
      <w:r w:rsidR="00076C88" w:rsidRPr="00CA1172">
        <w:rPr>
          <w:lang w:eastAsia="x-none"/>
        </w:rPr>
        <w:t xml:space="preserve"> </w:t>
      </w:r>
    </w:p>
    <w:p w14:paraId="16C6C229" w14:textId="5BA7741B" w:rsidR="00F62CE4" w:rsidRPr="00B7367D" w:rsidRDefault="0058723B" w:rsidP="007D1219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CA1172">
        <w:rPr>
          <w:rFonts w:ascii="Times New Roman" w:hAnsi="Times New Roman"/>
          <w:color w:val="00000A"/>
          <w:sz w:val="24"/>
          <w:szCs w:val="24"/>
          <w:lang w:val="en-AU"/>
        </w:rPr>
        <w:t xml:space="preserve">4 | </w:t>
      </w:r>
      <w:r w:rsidR="001F3DB5" w:rsidRPr="00CA1172">
        <w:rPr>
          <w:rFonts w:ascii="Times New Roman" w:hAnsi="Times New Roman"/>
          <w:color w:val="00000A"/>
          <w:sz w:val="24"/>
          <w:szCs w:val="24"/>
          <w:lang w:val="en-AU"/>
        </w:rPr>
        <w:t xml:space="preserve">METHODS FOR DEPENDENT </w:t>
      </w:r>
      <w:r w:rsidR="001F3DB5" w:rsidRPr="00DE538A">
        <w:rPr>
          <w:rFonts w:ascii="Times New Roman" w:hAnsi="Times New Roman"/>
          <w:color w:val="00000A"/>
          <w:sz w:val="24"/>
          <w:szCs w:val="24"/>
          <w:lang w:val="en-AU"/>
        </w:rPr>
        <w:t>EFFECT SIZES</w:t>
      </w:r>
    </w:p>
    <w:p w14:paraId="2A3B792A" w14:textId="00E48E45" w:rsidR="00993630" w:rsidRPr="00B50E32" w:rsidRDefault="00660F41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>In this section, w</w:t>
      </w:r>
      <w:r w:rsidR="009F7BE2" w:rsidRPr="00681573">
        <w:rPr>
          <w:lang w:eastAsia="x-none"/>
        </w:rPr>
        <w:t xml:space="preserve">e first define </w:t>
      </w:r>
      <w:r w:rsidR="00877343" w:rsidRPr="00527752">
        <w:rPr>
          <w:lang w:eastAsia="x-none"/>
        </w:rPr>
        <w:t xml:space="preserve">a multilevel model </w:t>
      </w:r>
      <w:r w:rsidR="00E125E8" w:rsidRPr="000D3618">
        <w:rPr>
          <w:lang w:eastAsia="x-none"/>
        </w:rPr>
        <w:t xml:space="preserve">that </w:t>
      </w:r>
      <w:r w:rsidR="00877343" w:rsidRPr="00E0223D">
        <w:rPr>
          <w:lang w:eastAsia="x-none"/>
        </w:rPr>
        <w:t xml:space="preserve">explicitly </w:t>
      </w:r>
      <w:r w:rsidR="00E125E8" w:rsidRPr="00E0223D">
        <w:rPr>
          <w:lang w:eastAsia="x-none"/>
        </w:rPr>
        <w:t xml:space="preserve">incorporates </w:t>
      </w:r>
      <w:r w:rsidR="00877343" w:rsidRPr="00E0223D">
        <w:rPr>
          <w:lang w:eastAsia="x-none"/>
        </w:rPr>
        <w:t>non-</w:t>
      </w:r>
      <w:r w:rsidR="00835A1D" w:rsidRPr="00C302C7">
        <w:rPr>
          <w:lang w:eastAsia="x-none"/>
        </w:rPr>
        <w:t>independence</w:t>
      </w:r>
      <w:r w:rsidR="00877343" w:rsidRPr="0022361B">
        <w:rPr>
          <w:lang w:eastAsia="x-none"/>
        </w:rPr>
        <w:t xml:space="preserve"> among effect size</w:t>
      </w:r>
      <w:r w:rsidR="00E93EEF" w:rsidRPr="00FC0B5D">
        <w:rPr>
          <w:lang w:eastAsia="x-none"/>
        </w:rPr>
        <w:t>s</w:t>
      </w:r>
      <w:r w:rsidR="00EA015C" w:rsidRPr="00FC0B5D">
        <w:rPr>
          <w:lang w:eastAsia="x-none"/>
        </w:rPr>
        <w:t xml:space="preserve">. </w:t>
      </w:r>
      <w:r w:rsidR="00426387" w:rsidRPr="00FC0B5D">
        <w:rPr>
          <w:lang w:eastAsia="x-none"/>
        </w:rPr>
        <w:t>Next</w:t>
      </w:r>
      <w:r w:rsidR="00EA015C" w:rsidRPr="00F303F7">
        <w:rPr>
          <w:lang w:eastAsia="x-none"/>
        </w:rPr>
        <w:t xml:space="preserve">, we </w:t>
      </w:r>
      <w:r w:rsidR="00835A1D" w:rsidRPr="00152C8C">
        <w:rPr>
          <w:lang w:eastAsia="x-none"/>
        </w:rPr>
        <w:t>consider how</w:t>
      </w:r>
      <w:r w:rsidR="0001780D" w:rsidRPr="00152C8C">
        <w:rPr>
          <w:lang w:eastAsia="x-none"/>
        </w:rPr>
        <w:t xml:space="preserve"> to</w:t>
      </w:r>
      <w:r w:rsidR="00835A1D" w:rsidRPr="000B1462">
        <w:rPr>
          <w:lang w:eastAsia="x-none"/>
        </w:rPr>
        <w:t xml:space="preserve"> best visual</w:t>
      </w:r>
      <w:r w:rsidR="008A4FAB" w:rsidRPr="000B1462">
        <w:rPr>
          <w:lang w:eastAsia="x-none"/>
        </w:rPr>
        <w:t>ize</w:t>
      </w:r>
      <w:r w:rsidR="00835A1D" w:rsidRPr="007A344E">
        <w:rPr>
          <w:lang w:eastAsia="x-none"/>
        </w:rPr>
        <w:t xml:space="preserve"> such datasets as a funnel plot</w:t>
      </w:r>
      <w:r w:rsidR="007E729B" w:rsidRPr="007A344E">
        <w:rPr>
          <w:lang w:eastAsia="x-none"/>
        </w:rPr>
        <w:t xml:space="preserve">. Then, we build upon a regression-based method introduced above to </w:t>
      </w:r>
      <w:r w:rsidR="00940EE2" w:rsidRPr="008C23E8">
        <w:rPr>
          <w:lang w:eastAsia="x-none"/>
        </w:rPr>
        <w:t>propos</w:t>
      </w:r>
      <w:r w:rsidR="00052FF3" w:rsidRPr="006B18CA">
        <w:rPr>
          <w:lang w:eastAsia="x-none"/>
        </w:rPr>
        <w:t>e</w:t>
      </w:r>
      <w:r w:rsidR="00940EE2" w:rsidRPr="00953065">
        <w:rPr>
          <w:lang w:eastAsia="x-none"/>
        </w:rPr>
        <w:t xml:space="preserve"> a </w:t>
      </w:r>
      <w:r w:rsidR="008A48CF" w:rsidRPr="00953065">
        <w:rPr>
          <w:lang w:eastAsia="x-none"/>
        </w:rPr>
        <w:t xml:space="preserve">new </w:t>
      </w:r>
      <w:r w:rsidR="00EA015C" w:rsidRPr="00137B6E">
        <w:rPr>
          <w:lang w:eastAsia="x-none"/>
        </w:rPr>
        <w:t xml:space="preserve">publication bias </w:t>
      </w:r>
      <w:r w:rsidR="00940EE2" w:rsidRPr="004A1F60">
        <w:rPr>
          <w:lang w:eastAsia="x-none"/>
        </w:rPr>
        <w:t>method</w:t>
      </w:r>
      <w:r w:rsidR="00082559" w:rsidRPr="004A1F60">
        <w:rPr>
          <w:lang w:eastAsia="x-none"/>
        </w:rPr>
        <w:t>.</w:t>
      </w:r>
      <w:r w:rsidR="000273D5" w:rsidRPr="00165DA6">
        <w:rPr>
          <w:lang w:eastAsia="x-none"/>
        </w:rPr>
        <w:t xml:space="preserve"> </w:t>
      </w:r>
      <w:r w:rsidR="00D60604" w:rsidRPr="00CA1172">
        <w:rPr>
          <w:lang w:eastAsia="x-none"/>
        </w:rPr>
        <w:t xml:space="preserve">This new method can </w:t>
      </w:r>
      <w:r w:rsidR="00940EE2" w:rsidRPr="00CA1172">
        <w:rPr>
          <w:lang w:eastAsia="x-none"/>
        </w:rPr>
        <w:t xml:space="preserve">both detect and </w:t>
      </w:r>
      <w:r w:rsidR="000E226A" w:rsidRPr="00CA1172">
        <w:rPr>
          <w:lang w:eastAsia="x-none"/>
        </w:rPr>
        <w:t>correct</w:t>
      </w:r>
      <w:r w:rsidR="000273D5" w:rsidRPr="00CA1172">
        <w:rPr>
          <w:lang w:eastAsia="x-none"/>
        </w:rPr>
        <w:t xml:space="preserve"> for </w:t>
      </w:r>
      <w:r w:rsidR="00940EE2" w:rsidRPr="00CA1172">
        <w:rPr>
          <w:lang w:eastAsia="x-none"/>
        </w:rPr>
        <w:t>funnel asymmetry or small-</w:t>
      </w:r>
      <w:r w:rsidR="002A7EFE" w:rsidRPr="00CA1172">
        <w:rPr>
          <w:lang w:eastAsia="x-none"/>
        </w:rPr>
        <w:t>study effect</w:t>
      </w:r>
      <w:r w:rsidR="00A4473A" w:rsidRPr="00CA1172">
        <w:rPr>
          <w:lang w:eastAsia="x-none"/>
        </w:rPr>
        <w:t>s</w:t>
      </w:r>
      <w:r w:rsidR="007B388D" w:rsidRPr="00B50E32">
        <w:rPr>
          <w:lang w:eastAsia="x-none"/>
        </w:rPr>
        <w:t>,</w:t>
      </w:r>
      <w:r w:rsidR="00B708BA" w:rsidRPr="00B50E32">
        <w:rPr>
          <w:lang w:eastAsia="x-none"/>
        </w:rPr>
        <w:t xml:space="preserve"> while modelling heterogeneity and complex non-</w:t>
      </w:r>
      <w:r w:rsidR="003475EB" w:rsidRPr="00B50E32">
        <w:rPr>
          <w:lang w:eastAsia="x-none"/>
        </w:rPr>
        <w:t xml:space="preserve">independence involving </w:t>
      </w:r>
      <w:r w:rsidR="00B37154" w:rsidRPr="00B50E32">
        <w:rPr>
          <w:lang w:eastAsia="x-none"/>
        </w:rPr>
        <w:t xml:space="preserve">both </w:t>
      </w:r>
      <w:r w:rsidR="003475EB" w:rsidRPr="00B50E32">
        <w:rPr>
          <w:lang w:eastAsia="x-none"/>
        </w:rPr>
        <w:t>correlation and variance-covariance matrices</w:t>
      </w:r>
      <w:r w:rsidR="002A7EFE" w:rsidRPr="00B50E32">
        <w:rPr>
          <w:lang w:eastAsia="x-none"/>
        </w:rPr>
        <w:t xml:space="preserve">. </w:t>
      </w:r>
    </w:p>
    <w:p w14:paraId="071C854F" w14:textId="763DEB51" w:rsidR="00B178D3" w:rsidRPr="00B50E32" w:rsidRDefault="00B178D3" w:rsidP="00D81409">
      <w:pPr>
        <w:pStyle w:val="Heading2"/>
        <w:rPr>
          <w:lang w:val="en-AU"/>
        </w:rPr>
      </w:pPr>
      <w:r w:rsidRPr="00B50E32">
        <w:rPr>
          <w:lang w:val="en-AU"/>
        </w:rPr>
        <w:t xml:space="preserve">4.1 | A multilevel </w:t>
      </w:r>
      <w:r w:rsidR="001D3632" w:rsidRPr="00B50E32">
        <w:rPr>
          <w:lang w:val="en-AU"/>
        </w:rPr>
        <w:t xml:space="preserve">meta-analysis </w:t>
      </w:r>
      <w:r w:rsidR="000D4BFD" w:rsidRPr="00B50E32">
        <w:rPr>
          <w:lang w:val="en-AU"/>
        </w:rPr>
        <w:t xml:space="preserve">and </w:t>
      </w:r>
      <w:r w:rsidR="00E729A1" w:rsidRPr="00B50E32">
        <w:rPr>
          <w:lang w:val="en-AU"/>
        </w:rPr>
        <w:t xml:space="preserve">funnel </w:t>
      </w:r>
      <w:r w:rsidR="000D4BFD" w:rsidRPr="00B50E32">
        <w:rPr>
          <w:lang w:val="en-AU"/>
        </w:rPr>
        <w:t>plots</w:t>
      </w:r>
    </w:p>
    <w:p w14:paraId="7ACAC440" w14:textId="73F93873" w:rsidR="0053273D" w:rsidRPr="00B7367D" w:rsidRDefault="00C72D93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>The</w:t>
      </w:r>
      <w:r w:rsidR="002A7EFE" w:rsidRPr="00B7367D">
        <w:rPr>
          <w:lang w:eastAsia="x-none"/>
        </w:rPr>
        <w:t xml:space="preserve"> simplest </w:t>
      </w:r>
      <w:r w:rsidR="00C22418" w:rsidRPr="00B7367D">
        <w:rPr>
          <w:lang w:eastAsia="x-none"/>
        </w:rPr>
        <w:t>multilevel meta-analytic model can be written as</w:t>
      </w:r>
      <w:r w:rsidR="00355FA3" w:rsidRPr="00B7367D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B50E32">
        <w:rPr>
          <w:lang w:eastAsia="x-none"/>
        </w:rPr>
        <w:instrText xml:space="preserve"> ADDIN EN.CITE &lt;EndNote&gt;&lt;Cite&gt;&lt;Author&gt;Nakagawa&lt;/Author&gt;&lt;Year&gt;2012&lt;/Year&gt;&lt;RecNum&gt;19&lt;/RecNum&gt;&lt;DisplayText&gt;Nakagawa &amp;amp; Santos, 2012&lt;/DisplayText&gt;&lt;record&gt;&lt;rec-number&gt;19&lt;/rec-number&gt;&lt;foreign-keys&gt;&lt;key app="EN" db-id="rs2spdfstwrp9eetrx0vf0sk0xvdsar2eztt" timestamp="1609374933"&gt;19&lt;/key&gt;&lt;/foreign-keys&gt;&lt;ref-type name="Journal Article"&gt;17&lt;/ref-type&gt;&lt;contributors&gt;&lt;authors&gt;&lt;author&gt;Nakagawa, S&lt;/author&gt;&lt;author&gt;Santos, E S 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dates&gt;&lt;year&gt;2012&lt;/year&gt;&lt;/dates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Nakagawa &amp; Santos, 2012</w:t>
      </w:r>
      <w:r w:rsidR="00192939" w:rsidRPr="00B7367D">
        <w:rPr>
          <w:lang w:eastAsia="x-none"/>
        </w:rPr>
        <w:fldChar w:fldCharType="end"/>
      </w:r>
      <w:r w:rsidR="00355FA3" w:rsidRPr="00DE538A">
        <w:rPr>
          <w:lang w:eastAsia="x-none"/>
        </w:rPr>
        <w:t>)</w:t>
      </w:r>
      <w:r w:rsidR="00C22418" w:rsidRPr="00B7367D">
        <w:rPr>
          <w:lang w:eastAsia="x-none"/>
        </w:rPr>
        <w:t>:</w:t>
      </w:r>
    </w:p>
    <w:p w14:paraId="6EB38C0A" w14:textId="68D99DDE" w:rsidR="00C22418" w:rsidRPr="00B7367D" w:rsidRDefault="00A357CF" w:rsidP="007D1219">
      <w:pPr>
        <w:pStyle w:val="BodyText"/>
        <w:spacing w:line="480" w:lineRule="auto"/>
        <w:rPr>
          <w:rFonts w:ascii="Times New Roman" w:hAnsi="Times New Roman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  (15)</m:t>
          </m:r>
        </m:oMath>
      </m:oMathPara>
    </w:p>
    <w:p w14:paraId="79103C70" w14:textId="77777777" w:rsidR="00C22418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j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Sup>
            <m:sSubSupPr>
              <m:ctrlPr>
                <w:rPr>
                  <w:rFonts w:ascii="Cambria Math" w:hAnsi="Cambria Math" w:cs="Times New Roman"/>
                  <w:lang w:val="en-AU"/>
                </w:rPr>
              </m:ctrlPr>
            </m:sSubSupPr>
            <m:e>
              <m:r>
                <w:rPr>
                  <w:rFonts w:ascii="Cambria Math" w:hAnsi="Cambria Math" w:cs="Times New Roman"/>
                  <w:lang w:val="en-AU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s</m:t>
              </m:r>
            </m:sub>
            <m:sup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p>
          </m:sSubSup>
          <m:r>
            <w:rPr>
              <w:rFonts w:ascii="Cambria Math" w:hAnsi="Cambria Math" w:cs="Times New Roman"/>
              <w:lang w:val="en-AU"/>
            </w:rPr>
            <m:t>)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Sup>
            <m:sSubSupPr>
              <m:ctrlPr>
                <w:rPr>
                  <w:rFonts w:ascii="Cambria Math" w:hAnsi="Cambria Math" w:cs="Times New Roman"/>
                  <w:lang w:val="en-AU"/>
                </w:rPr>
              </m:ctrlPr>
            </m:sSubSupPr>
            <m:e>
              <m:r>
                <w:rPr>
                  <w:rFonts w:ascii="Cambria Math" w:hAnsi="Cambria Math" w:cs="Times New Roman"/>
                  <w:lang w:val="en-AU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u</m:t>
              </m:r>
            </m:sub>
            <m:sup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p>
          </m:sSubSup>
          <m:r>
            <w:rPr>
              <w:rFonts w:ascii="Cambria Math" w:hAnsi="Cambria Math" w:cs="Times New Roman"/>
              <w:lang w:val="en-AU"/>
            </w:rPr>
            <m:t>)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r>
            <w:rPr>
              <w:rFonts w:ascii="Cambria Math" w:hAnsi="Cambria Math" w:cs="Times New Roman"/>
              <w:lang w:val="en-AU"/>
            </w:rPr>
            <m:t>(0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),</m:t>
          </m:r>
        </m:oMath>
      </m:oMathPara>
    </w:p>
    <w:p w14:paraId="5944027E" w14:textId="1298B6C6" w:rsidR="00AC7039" w:rsidRPr="00E71EB4" w:rsidRDefault="007B388D" w:rsidP="007D1219">
      <w:pPr>
        <w:spacing w:line="480" w:lineRule="auto"/>
      </w:pPr>
      <w:r w:rsidRPr="00B7367D">
        <w:rPr>
          <w:lang w:eastAsia="x-none"/>
        </w:rPr>
        <w:t>W</w:t>
      </w:r>
      <w:r w:rsidR="00C22418" w:rsidRPr="00B7367D">
        <w:rPr>
          <w:lang w:eastAsia="x-none"/>
        </w:rPr>
        <w:t>here</w:t>
      </w:r>
      <w:r w:rsidRPr="00E71EB4">
        <w:rPr>
          <w:lang w:eastAsia="x-none"/>
        </w:rPr>
        <w:t>:</w:t>
      </w:r>
      <w:r w:rsidR="00C24D07" w:rsidRPr="00BE33C2">
        <w:rPr>
          <w:lang w:eastAsia="x-none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1140C6" w:rsidRPr="00DE538A">
        <w:rPr>
          <w:lang w:eastAsia="x-none"/>
        </w:rPr>
        <w:t xml:space="preserve"> </w:t>
      </w:r>
      <w:r w:rsidR="00C24D07" w:rsidRPr="00B7367D">
        <w:rPr>
          <w:lang w:eastAsia="x-none"/>
        </w:rPr>
        <w:t>is the overall estimate (or meta-analytic mean)</w:t>
      </w:r>
      <w:r w:rsidRPr="00B7367D">
        <w:rPr>
          <w:lang w:eastAsia="x-none"/>
        </w:rPr>
        <w:t>;</w:t>
      </w:r>
      <w:r w:rsidR="00C24D07" w:rsidRPr="00B50E32">
        <w:rPr>
          <w:lang w:eastAsia="x-none"/>
        </w:rPr>
        <w:t xml:space="preserve"> </w:t>
      </w:r>
      <w:proofErr w:type="spellStart"/>
      <w:r w:rsidR="00564323" w:rsidRPr="00B50E32">
        <w:rPr>
          <w:i/>
          <w:iCs/>
          <w:lang w:eastAsia="x-none"/>
        </w:rPr>
        <w:t>s</w:t>
      </w:r>
      <w:r w:rsidR="00564323" w:rsidRPr="00B50E32">
        <w:rPr>
          <w:i/>
          <w:iCs/>
          <w:vertAlign w:val="subscript"/>
          <w:lang w:eastAsia="x-none"/>
        </w:rPr>
        <w:t>j</w:t>
      </w:r>
      <w:proofErr w:type="spellEnd"/>
      <w:r w:rsidR="00564323" w:rsidRPr="00B50E32">
        <w:rPr>
          <w:lang w:eastAsia="x-none"/>
        </w:rPr>
        <w:t xml:space="preserve"> is the between-study effect </w:t>
      </w:r>
      <w:r w:rsidR="00E125E8" w:rsidRPr="00B50E32">
        <w:rPr>
          <w:lang w:eastAsia="x-none"/>
        </w:rPr>
        <w:t xml:space="preserve">for </w:t>
      </w:r>
      <w:r w:rsidR="00564323" w:rsidRPr="00B50E32">
        <w:rPr>
          <w:lang w:eastAsia="x-none"/>
        </w:rPr>
        <w:t xml:space="preserve">the </w:t>
      </w:r>
      <w:proofErr w:type="spellStart"/>
      <w:r w:rsidR="00564323" w:rsidRPr="00B50E32">
        <w:rPr>
          <w:i/>
          <w:iCs/>
          <w:lang w:eastAsia="x-none"/>
        </w:rPr>
        <w:t>j</w:t>
      </w:r>
      <w:r w:rsidR="00564323" w:rsidRPr="00B50E32">
        <w:rPr>
          <w:lang w:eastAsia="x-none"/>
        </w:rPr>
        <w:t>th</w:t>
      </w:r>
      <w:proofErr w:type="spellEnd"/>
      <w:r w:rsidR="00564323" w:rsidRPr="00B50E32">
        <w:rPr>
          <w:lang w:eastAsia="x-none"/>
        </w:rPr>
        <w:t xml:space="preserve"> study, normally </w:t>
      </w:r>
      <w:r w:rsidR="0001780D" w:rsidRPr="00B50E32">
        <w:rPr>
          <w:lang w:eastAsia="x-none"/>
        </w:rPr>
        <w:t>distributed</w:t>
      </w:r>
      <w:r w:rsidR="00564323" w:rsidRPr="00B50E32">
        <w:rPr>
          <w:lang w:eastAsia="x-none"/>
        </w:rPr>
        <w:t xml:space="preserve"> with</w:t>
      </w:r>
      <w:r w:rsidR="002C3DD5" w:rsidRPr="00B50E32">
        <w:rPr>
          <w:lang w:eastAsia="x-none"/>
        </w:rPr>
        <w:t xml:space="preserve"> the variance of</w:t>
      </w:r>
      <w:r w:rsidR="00564323" w:rsidRPr="00B50E32">
        <w:rPr>
          <w:lang w:eastAsia="x-none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DE538A">
        <w:rPr>
          <w:lang w:eastAsia="x-none"/>
        </w:rPr>
        <w:t>;</w:t>
      </w:r>
      <w:r w:rsidR="002C62AC" w:rsidRPr="00B50E32">
        <w:rPr>
          <w:lang w:eastAsia="x-none"/>
        </w:rPr>
        <w:t xml:space="preserve"> </w:t>
      </w:r>
      <w:proofErr w:type="spellStart"/>
      <w:r w:rsidR="002C62AC" w:rsidRPr="00B50E32">
        <w:rPr>
          <w:i/>
          <w:iCs/>
          <w:lang w:eastAsia="x-none"/>
        </w:rPr>
        <w:t>u</w:t>
      </w:r>
      <w:r w:rsidR="00C22AAA" w:rsidRPr="00B50E32">
        <w:rPr>
          <w:i/>
          <w:iCs/>
          <w:vertAlign w:val="subscript"/>
          <w:lang w:eastAsia="x-none"/>
        </w:rPr>
        <w:t>i</w:t>
      </w:r>
      <w:proofErr w:type="spellEnd"/>
      <w:r w:rsidR="00C22AAA" w:rsidRPr="00B50E32">
        <w:rPr>
          <w:lang w:eastAsia="x-none"/>
        </w:rPr>
        <w:t xml:space="preserve"> is the between-effect-size effect, or within-study effect, for</w:t>
      </w:r>
      <w:r w:rsidR="00C14F81" w:rsidRPr="00B50E32">
        <w:rPr>
          <w:lang w:eastAsia="x-none"/>
        </w:rPr>
        <w:t xml:space="preserve"> the</w:t>
      </w:r>
      <w:r w:rsidR="00C22AAA" w:rsidRPr="00B50E32">
        <w:rPr>
          <w:lang w:eastAsia="x-none"/>
        </w:rPr>
        <w:t xml:space="preserve"> </w:t>
      </w:r>
      <w:proofErr w:type="spellStart"/>
      <w:r w:rsidR="002C3DD5" w:rsidRPr="00B50E32">
        <w:rPr>
          <w:i/>
          <w:iCs/>
          <w:lang w:eastAsia="x-none"/>
        </w:rPr>
        <w:t>i</w:t>
      </w:r>
      <w:r w:rsidR="002C3DD5" w:rsidRPr="00B50E32">
        <w:rPr>
          <w:lang w:eastAsia="x-none"/>
        </w:rPr>
        <w:t>th</w:t>
      </w:r>
      <w:proofErr w:type="spellEnd"/>
      <w:r w:rsidR="002C3DD5" w:rsidRPr="00B50E32">
        <w:rPr>
          <w:lang w:eastAsia="x-none"/>
        </w:rPr>
        <w:t xml:space="preserve"> effect size, </w:t>
      </w:r>
      <w:r w:rsidR="0001780D" w:rsidRPr="00B50E32">
        <w:rPr>
          <w:lang w:eastAsia="x-none"/>
        </w:rPr>
        <w:t>distributed</w:t>
      </w:r>
      <w:r w:rsidR="002C3DD5" w:rsidRPr="00B50E32">
        <w:rPr>
          <w:lang w:eastAsia="x-none"/>
        </w:rPr>
        <w:t xml:space="preserve"> with</w:t>
      </w:r>
      <w:r w:rsidR="007F17A2" w:rsidRPr="00B50E32">
        <w:rPr>
          <w:lang w:eastAsia="x-none"/>
        </w:rPr>
        <w:t xml:space="preserve"> a mean of zero and</w:t>
      </w:r>
      <w:r w:rsidR="002C3DD5" w:rsidRPr="00B50E32">
        <w:rPr>
          <w:lang w:eastAsia="x-none"/>
        </w:rPr>
        <w:t xml:space="preserve"> the variance of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u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DE538A">
        <w:rPr>
          <w:lang w:eastAsia="x-none"/>
        </w:rPr>
        <w:t>;</w:t>
      </w:r>
      <w:r w:rsidR="00E227EC" w:rsidRPr="00B50E32">
        <w:rPr>
          <w:lang w:eastAsia="x-none"/>
        </w:rPr>
        <w:t xml:space="preserve"> </w:t>
      </w:r>
      <w:r w:rsidR="002C3DD5" w:rsidRPr="00B50E32">
        <w:rPr>
          <w:lang w:eastAsia="x-none"/>
        </w:rPr>
        <w:t xml:space="preserve">and </w:t>
      </w:r>
      <w:r w:rsidR="002C3DD5" w:rsidRPr="00B50E32">
        <w:rPr>
          <w:i/>
          <w:iCs/>
          <w:lang w:eastAsia="x-none"/>
        </w:rPr>
        <w:t>m</w:t>
      </w:r>
      <w:r w:rsidR="002C3DD5" w:rsidRPr="00B50E32">
        <w:rPr>
          <w:i/>
          <w:iCs/>
          <w:vertAlign w:val="subscript"/>
          <w:lang w:eastAsia="x-none"/>
        </w:rPr>
        <w:t>i</w:t>
      </w:r>
      <w:r w:rsidR="002C3DD5" w:rsidRPr="00B50E32">
        <w:rPr>
          <w:lang w:eastAsia="x-none"/>
        </w:rPr>
        <w:t xml:space="preserve"> is as in Equation </w:t>
      </w:r>
      <w:r w:rsidR="005C048E" w:rsidRPr="00B50E32">
        <w:rPr>
          <w:lang w:eastAsia="x-none"/>
        </w:rPr>
        <w:t>7</w:t>
      </w:r>
      <w:r w:rsidR="00C22AAA" w:rsidRPr="00B50E32">
        <w:rPr>
          <w:lang w:eastAsia="x-none"/>
        </w:rPr>
        <w:t xml:space="preserve"> </w:t>
      </w:r>
      <w:r w:rsidR="00176354" w:rsidRPr="00B50E32">
        <w:rPr>
          <w:lang w:eastAsia="x-none"/>
        </w:rPr>
        <w:t>(but note t</w:t>
      </w:r>
      <w:r w:rsidR="00C24D07" w:rsidRPr="00B50E32">
        <w:rPr>
          <w:lang w:eastAsia="x-none"/>
        </w:rPr>
        <w:t xml:space="preserve">hat </w:t>
      </w:r>
      <w:r w:rsidR="00C24D07" w:rsidRPr="00B50E32">
        <w:rPr>
          <w:i/>
          <w:iCs/>
        </w:rPr>
        <w:t>j</w:t>
      </w:r>
      <w:r w:rsidR="00C24D07" w:rsidRPr="00B50E32">
        <w:t xml:space="preserve"> = 1, </w:t>
      </w:r>
      <w:r w:rsidR="00A645F8" w:rsidRPr="00B50E32">
        <w:t xml:space="preserve">2, </w:t>
      </w:r>
      <w:r w:rsidR="00C24D07" w:rsidRPr="00B50E32">
        <w:t xml:space="preserve">…, </w:t>
      </w:r>
      <w:proofErr w:type="spellStart"/>
      <w:r w:rsidR="00C24D07" w:rsidRPr="00B50E32">
        <w:rPr>
          <w:i/>
          <w:iCs/>
        </w:rPr>
        <w:t>N</w:t>
      </w:r>
      <w:r w:rsidR="00C24D07" w:rsidRPr="00B50E32">
        <w:rPr>
          <w:i/>
          <w:iCs/>
          <w:vertAlign w:val="subscript"/>
        </w:rPr>
        <w:t>study</w:t>
      </w:r>
      <w:proofErr w:type="spellEnd"/>
      <w:r w:rsidR="00A10A3E" w:rsidRPr="00B50E32">
        <w:t xml:space="preserve">, </w:t>
      </w:r>
      <w:r w:rsidR="00C24D07" w:rsidRPr="00B50E32">
        <w:t xml:space="preserve">the number of </w:t>
      </w:r>
      <w:r w:rsidR="00C72D93" w:rsidRPr="00B50E32">
        <w:t>studies</w:t>
      </w:r>
      <w:r w:rsidR="00052FF3" w:rsidRPr="00B50E32">
        <w:t>,</w:t>
      </w:r>
      <w:r w:rsidR="00A10A3E" w:rsidRPr="00B50E32">
        <w:t xml:space="preserve"> and </w:t>
      </w:r>
      <w:proofErr w:type="spellStart"/>
      <w:r w:rsidR="00A10A3E" w:rsidRPr="00B50E32">
        <w:rPr>
          <w:i/>
          <w:iCs/>
        </w:rPr>
        <w:t>i</w:t>
      </w:r>
      <w:proofErr w:type="spellEnd"/>
      <w:r w:rsidR="00A10A3E" w:rsidRPr="00B50E32">
        <w:t xml:space="preserve"> = 1, </w:t>
      </w:r>
      <w:r w:rsidR="00A645F8" w:rsidRPr="00B50E32">
        <w:t xml:space="preserve">2, </w:t>
      </w:r>
      <w:r w:rsidR="00A10A3E" w:rsidRPr="00B50E32">
        <w:t xml:space="preserve">…, </w:t>
      </w:r>
      <w:proofErr w:type="spellStart"/>
      <w:r w:rsidR="00A10A3E" w:rsidRPr="00B50E32">
        <w:rPr>
          <w:i/>
          <w:iCs/>
        </w:rPr>
        <w:t>N</w:t>
      </w:r>
      <w:r w:rsidR="00A10A3E" w:rsidRPr="00B50E32">
        <w:rPr>
          <w:i/>
          <w:iCs/>
          <w:vertAlign w:val="subscript"/>
        </w:rPr>
        <w:t>effect</w:t>
      </w:r>
      <w:proofErr w:type="spellEnd"/>
      <w:r w:rsidR="00A10A3E" w:rsidRPr="00B50E32">
        <w:rPr>
          <w:i/>
          <w:iCs/>
          <w:vertAlign w:val="subscript"/>
        </w:rPr>
        <w:t>-size</w:t>
      </w:r>
      <w:r w:rsidR="00A10A3E" w:rsidRPr="00B50E32">
        <w:t>, the number of effect</w:t>
      </w:r>
      <w:r w:rsidR="00C72D93" w:rsidRPr="00B50E32">
        <w:t xml:space="preserve"> sizes</w:t>
      </w:r>
      <w:r w:rsidR="00A10A3E" w:rsidRPr="00B50E32">
        <w:t xml:space="preserve">; </w:t>
      </w:r>
      <w:proofErr w:type="spellStart"/>
      <w:r w:rsidR="00CA7E02" w:rsidRPr="00B50E32">
        <w:rPr>
          <w:i/>
          <w:iCs/>
        </w:rPr>
        <w:t>N</w:t>
      </w:r>
      <w:r w:rsidR="00CA7E02" w:rsidRPr="00B50E32">
        <w:rPr>
          <w:i/>
          <w:iCs/>
          <w:vertAlign w:val="subscript"/>
        </w:rPr>
        <w:t>effect</w:t>
      </w:r>
      <w:proofErr w:type="spellEnd"/>
      <w:r w:rsidR="00CA7E02" w:rsidRPr="00B50E32">
        <w:rPr>
          <w:i/>
          <w:iCs/>
          <w:vertAlign w:val="subscript"/>
        </w:rPr>
        <w:t>-size</w:t>
      </w:r>
      <w:r w:rsidR="00CA7E02" w:rsidRPr="00B50E32">
        <w:t xml:space="preserve"> &gt; </w:t>
      </w:r>
      <w:proofErr w:type="spellStart"/>
      <w:r w:rsidR="00CA7E02" w:rsidRPr="00B50E32">
        <w:rPr>
          <w:i/>
          <w:iCs/>
        </w:rPr>
        <w:t>N</w:t>
      </w:r>
      <w:r w:rsidR="00CA7E02" w:rsidRPr="00B50E32">
        <w:rPr>
          <w:i/>
          <w:iCs/>
          <w:vertAlign w:val="subscript"/>
        </w:rPr>
        <w:t>study</w:t>
      </w:r>
      <w:proofErr w:type="spellEnd"/>
      <w:r w:rsidR="00CA7E02" w:rsidRPr="00B50E32">
        <w:t xml:space="preserve">). </w:t>
      </w:r>
      <w:r w:rsidR="0045409A" w:rsidRPr="00B50E32">
        <w:t>Equation 1</w:t>
      </w:r>
      <w:r w:rsidR="00100343" w:rsidRPr="00B50E32">
        <w:t>5</w:t>
      </w:r>
      <w:r w:rsidR="0045409A" w:rsidRPr="00B50E32">
        <w:t xml:space="preserve"> </w:t>
      </w:r>
      <w:r w:rsidR="00A105E0" w:rsidRPr="00B50E32">
        <w:t>explicitly</w:t>
      </w:r>
      <w:r w:rsidR="0045409A" w:rsidRPr="00B50E32">
        <w:t xml:space="preserve"> model</w:t>
      </w:r>
      <w:r w:rsidR="00052FF3" w:rsidRPr="00B50E32">
        <w:t>s</w:t>
      </w:r>
      <w:r w:rsidR="0045409A" w:rsidRPr="00B50E32">
        <w:t xml:space="preserve"> multiple effect sizes per study</w:t>
      </w:r>
      <w:r w:rsidR="003F4E85" w:rsidRPr="00B50E32">
        <w:t>.</w:t>
      </w:r>
      <w:r w:rsidR="007E47CA" w:rsidRPr="00B50E32">
        <w:t xml:space="preserve"> </w:t>
      </w:r>
      <w:r w:rsidR="003F4E85" w:rsidRPr="00B50E32">
        <w:t>Also, i</w:t>
      </w:r>
      <w:r w:rsidR="00977C41" w:rsidRPr="00B50E32">
        <w:t xml:space="preserve">n Equation </w:t>
      </w:r>
      <w:r w:rsidR="003E6868" w:rsidRPr="00B50E32">
        <w:t>7</w:t>
      </w:r>
      <w:r w:rsidR="00977C41" w:rsidRPr="00B50E32">
        <w:t>, the term</w:t>
      </w:r>
      <w:r w:rsidR="00E007DD" w:rsidRPr="00B50E32"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977C41" w:rsidRPr="00DE538A">
        <w:t xml:space="preserve"> </w:t>
      </w:r>
      <w:r w:rsidR="00551289" w:rsidRPr="00B7367D">
        <w:t xml:space="preserve">is </w:t>
      </w:r>
      <w:r w:rsidR="00E125E8" w:rsidRPr="00B7367D">
        <w:t>the only</w:t>
      </w:r>
      <w:r w:rsidR="00551289" w:rsidRPr="00B7367D">
        <w:t xml:space="preserve"> source of heterogeneity</w:t>
      </w:r>
      <w:r w:rsidR="00052FF3" w:rsidRPr="00E71EB4">
        <w:t>,</w:t>
      </w:r>
      <w:r w:rsidR="00551289" w:rsidRPr="00BE33C2">
        <w:t xml:space="preserve"> while</w:t>
      </w:r>
      <w:r w:rsidR="008C6153" w:rsidRPr="00D802CB">
        <w:t xml:space="preserve"> in</w:t>
      </w:r>
      <w:r w:rsidR="00551289" w:rsidRPr="00D802CB">
        <w:t xml:space="preserve"> Equation 1</w:t>
      </w:r>
      <w:r w:rsidR="00CC2776" w:rsidRPr="00681573">
        <w:t>5</w:t>
      </w:r>
      <w:r w:rsidR="00551289" w:rsidRPr="00527752">
        <w:t>, both</w:t>
      </w:r>
      <w:r w:rsidR="00E007DD" w:rsidRPr="000D3618"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551289" w:rsidRPr="00DE538A">
        <w:t xml:space="preserve"> </w:t>
      </w:r>
      <w:r w:rsidR="00E007DD" w:rsidRPr="00B7367D">
        <w:t xml:space="preserve">and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u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E007DD" w:rsidRPr="00DE538A">
        <w:t xml:space="preserve"> </w:t>
      </w:r>
      <w:r w:rsidR="00551289" w:rsidRPr="00B7367D">
        <w:t xml:space="preserve">are </w:t>
      </w:r>
      <w:r w:rsidR="0031469B" w:rsidRPr="00B7367D">
        <w:t>each contributing to effect size</w:t>
      </w:r>
      <w:r w:rsidR="00551289" w:rsidRPr="00B7367D">
        <w:t xml:space="preserve"> heterogeneity. </w:t>
      </w:r>
    </w:p>
    <w:p w14:paraId="10D42062" w14:textId="2991972B" w:rsidR="00C22418" w:rsidRPr="00FC0B5D" w:rsidRDefault="00551289" w:rsidP="007D1219">
      <w:pPr>
        <w:spacing w:line="480" w:lineRule="auto"/>
        <w:ind w:firstLine="720"/>
        <w:rPr>
          <w:lang w:eastAsia="x-none"/>
        </w:rPr>
      </w:pPr>
      <w:r w:rsidRPr="00D802CB">
        <w:t>Now we</w:t>
      </w:r>
      <w:r w:rsidR="00362BD5" w:rsidRPr="00681573">
        <w:t xml:space="preserve"> can easily extend this to a meta-regression model. </w:t>
      </w:r>
      <w:r w:rsidR="00DB29E3" w:rsidRPr="00527752">
        <w:t>For example, a meta-regression with two moderators</w:t>
      </w:r>
      <w:r w:rsidRPr="0022361B">
        <w:t xml:space="preserve"> can be written as:</w:t>
      </w:r>
    </w:p>
    <w:p w14:paraId="41F2E20B" w14:textId="23E87156" w:rsidR="00BA74C6" w:rsidRPr="00B7367D" w:rsidRDefault="00A357CF" w:rsidP="007D1219">
      <w:pPr>
        <w:spacing w:line="480" w:lineRule="auto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1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2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  (16)</m:t>
          </m:r>
        </m:oMath>
      </m:oMathPara>
    </w:p>
    <w:p w14:paraId="61EA93F8" w14:textId="4334D051" w:rsidR="001A6018" w:rsidRPr="00B50E32" w:rsidRDefault="00F211AA" w:rsidP="007D1219">
      <w:pPr>
        <w:spacing w:line="480" w:lineRule="auto"/>
      </w:pPr>
      <w:r w:rsidRPr="00B7367D">
        <w:lastRenderedPageBreak/>
        <w:t>w</w:t>
      </w:r>
      <w:r w:rsidR="00BA74C6" w:rsidRPr="00B7367D">
        <w:t>here</w:t>
      </w:r>
      <w:r w:rsidR="00BC0CD4" w:rsidRPr="00E71EB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BA74C6" w:rsidRPr="00DE538A">
        <w:t xml:space="preserve"> is the slope for </w:t>
      </w:r>
      <w:r w:rsidR="00BA74C6" w:rsidRPr="00B7367D">
        <w:rPr>
          <w:i/>
          <w:iCs/>
        </w:rPr>
        <w:t>x</w:t>
      </w:r>
      <w:r w:rsidR="00BA74C6" w:rsidRPr="00B7367D">
        <w:rPr>
          <w:vertAlign w:val="subscript"/>
        </w:rPr>
        <w:t>1</w:t>
      </w:r>
      <w:r w:rsidR="00BA74C6" w:rsidRPr="00B7367D">
        <w:t xml:space="preserve">, a study-level moderator </w:t>
      </w:r>
      <w:r w:rsidR="00BA74C6" w:rsidRPr="00E71EB4">
        <w:t>(characteristics of different studies</w:t>
      </w:r>
      <w:r w:rsidR="00BC0CD4" w:rsidRPr="00BE33C2">
        <w:t xml:space="preserve">, </w:t>
      </w:r>
      <w:proofErr w:type="gramStart"/>
      <w:r w:rsidR="00BC0CD4" w:rsidRPr="00D802CB">
        <w:rPr>
          <w:i/>
          <w:iCs/>
        </w:rPr>
        <w:t>j</w:t>
      </w:r>
      <w:r w:rsidR="000E4CF7" w:rsidRPr="00D802CB">
        <w:t>;</w:t>
      </w:r>
      <w:proofErr w:type="gramEnd"/>
      <w:r w:rsidR="000E4CF7" w:rsidRPr="00681573">
        <w:rPr>
          <w:i/>
          <w:iCs/>
        </w:rPr>
        <w:t xml:space="preserve"> </w:t>
      </w:r>
      <w:r w:rsidR="00B963BE" w:rsidRPr="00527752">
        <w:t>e.g.</w:t>
      </w:r>
      <w:r w:rsidR="00BA1133" w:rsidRPr="000D3618">
        <w:t>,</w:t>
      </w:r>
      <w:r w:rsidR="00B963BE" w:rsidRPr="00E0223D">
        <w:rPr>
          <w:i/>
          <w:iCs/>
        </w:rPr>
        <w:t xml:space="preserve"> </w:t>
      </w:r>
      <w:r w:rsidR="00B963BE" w:rsidRPr="00E0223D">
        <w:t xml:space="preserve">experimental </w:t>
      </w:r>
      <w:r w:rsidR="00B963BE" w:rsidRPr="00E0223D">
        <w:rPr>
          <w:i/>
          <w:iCs/>
        </w:rPr>
        <w:t>vs.</w:t>
      </w:r>
      <w:r w:rsidR="00B963BE" w:rsidRPr="00C302C7">
        <w:t xml:space="preserve"> observational</w:t>
      </w:r>
      <w:r w:rsidR="00BA74C6" w:rsidRPr="0022361B">
        <w:t>) and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DE538A">
        <w:t xml:space="preserve"> is the slope for </w:t>
      </w:r>
      <w:r w:rsidRPr="00B7367D">
        <w:rPr>
          <w:i/>
          <w:iCs/>
        </w:rPr>
        <w:t>x</w:t>
      </w:r>
      <w:r w:rsidR="00355FA3" w:rsidRPr="00B7367D">
        <w:rPr>
          <w:vertAlign w:val="subscript"/>
        </w:rPr>
        <w:t>2</w:t>
      </w:r>
      <w:r w:rsidRPr="00B7367D">
        <w:t>, a</w:t>
      </w:r>
      <w:r w:rsidR="00E125E8" w:rsidRPr="00E71EB4">
        <w:t>n</w:t>
      </w:r>
      <w:r w:rsidRPr="00BE33C2">
        <w:t xml:space="preserve"> </w:t>
      </w:r>
      <w:r w:rsidR="00E125E8" w:rsidRPr="00D802CB">
        <w:t>effect-size</w:t>
      </w:r>
      <w:r w:rsidRPr="00D802CB">
        <w:t xml:space="preserve">-level moderator (characteristics of </w:t>
      </w:r>
      <w:r w:rsidR="00355FA3" w:rsidRPr="00527752">
        <w:t>effect sizes</w:t>
      </w:r>
      <w:r w:rsidRPr="000D3618">
        <w:t xml:space="preserve">, </w:t>
      </w:r>
      <w:proofErr w:type="spellStart"/>
      <w:r w:rsidR="00355FA3" w:rsidRPr="00E0223D">
        <w:rPr>
          <w:i/>
          <w:iCs/>
        </w:rPr>
        <w:t>i</w:t>
      </w:r>
      <w:proofErr w:type="spellEnd"/>
      <w:r w:rsidR="0056472C" w:rsidRPr="00E0223D">
        <w:t xml:space="preserve">; </w:t>
      </w:r>
      <w:r w:rsidR="008974A1" w:rsidRPr="00E0223D">
        <w:t xml:space="preserve">different </w:t>
      </w:r>
      <w:r w:rsidR="004A6268" w:rsidRPr="00C302C7">
        <w:t>measurements</w:t>
      </w:r>
      <w:r w:rsidR="008974A1" w:rsidRPr="0022361B">
        <w:t xml:space="preserve"> or sexes</w:t>
      </w:r>
      <w:r w:rsidRPr="00FC0B5D">
        <w:t>).</w:t>
      </w:r>
      <w:r w:rsidR="00355FA3" w:rsidRPr="00FC0B5D">
        <w:t xml:space="preserve"> </w:t>
      </w:r>
      <w:r w:rsidR="000A0D41" w:rsidRPr="00FC0B5D">
        <w:rPr>
          <w:lang w:eastAsia="x-none"/>
        </w:rPr>
        <w:t>We have</w:t>
      </w:r>
      <w:r w:rsidR="00551289" w:rsidRPr="00FC0B5D">
        <w:rPr>
          <w:lang w:eastAsia="x-none"/>
        </w:rPr>
        <w:t xml:space="preserve"> mentioned that </w:t>
      </w:r>
      <w:r w:rsidR="004B4231" w:rsidRPr="00F303F7">
        <w:rPr>
          <w:lang w:eastAsia="x-none"/>
        </w:rPr>
        <w:t xml:space="preserve">we can draw </w:t>
      </w:r>
      <w:r w:rsidR="000A63B0" w:rsidRPr="000B1462">
        <w:rPr>
          <w:lang w:eastAsia="x-none"/>
        </w:rPr>
        <w:t xml:space="preserve">a funnel plot with </w:t>
      </w:r>
      <w:r w:rsidR="00CC60FD" w:rsidRPr="000B1462">
        <w:rPr>
          <w:lang w:eastAsia="x-none"/>
        </w:rPr>
        <w:t>residuals</w:t>
      </w:r>
      <w:r w:rsidR="000A0D41" w:rsidRPr="007A344E">
        <w:rPr>
          <w:lang w:eastAsia="x-none"/>
        </w:rPr>
        <w:t xml:space="preserve"> </w:t>
      </w:r>
      <w:r w:rsidR="00CC60FD" w:rsidRPr="00904CA0">
        <w:rPr>
          <w:lang w:eastAsia="x-none"/>
        </w:rPr>
        <w:t xml:space="preserve">rather than </w:t>
      </w:r>
      <w:r w:rsidR="008974A1" w:rsidRPr="008C23E8">
        <w:rPr>
          <w:lang w:eastAsia="x-none"/>
        </w:rPr>
        <w:t xml:space="preserve">the </w:t>
      </w:r>
      <w:r w:rsidR="00CC60FD" w:rsidRPr="008C23E8">
        <w:rPr>
          <w:lang w:eastAsia="x-none"/>
        </w:rPr>
        <w:t>observed effect sizes</w:t>
      </w:r>
      <w:r w:rsidR="00DE0B4A" w:rsidRPr="006B18CA">
        <w:rPr>
          <w:lang w:eastAsia="x-none"/>
        </w:rPr>
        <w:t xml:space="preserve"> (</w:t>
      </w:r>
      <w:r w:rsidR="000A0D41" w:rsidRPr="00953065">
        <w:rPr>
          <w:lang w:eastAsia="x-none"/>
        </w:rPr>
        <w:t>Fig</w:t>
      </w:r>
      <w:r w:rsidR="00E34666" w:rsidRPr="00953065">
        <w:rPr>
          <w:lang w:eastAsia="x-none"/>
        </w:rPr>
        <w:t xml:space="preserve">ure </w:t>
      </w:r>
      <w:r w:rsidR="00B83986" w:rsidRPr="00137B6E">
        <w:rPr>
          <w:lang w:eastAsia="x-none"/>
        </w:rPr>
        <w:t>6</w:t>
      </w:r>
      <w:r w:rsidR="00E34666" w:rsidRPr="004A1F60">
        <w:rPr>
          <w:lang w:eastAsia="x-none"/>
        </w:rPr>
        <w:t>a</w:t>
      </w:r>
      <w:r w:rsidR="00DE0B4A" w:rsidRPr="00165DA6">
        <w:rPr>
          <w:lang w:eastAsia="x-none"/>
        </w:rPr>
        <w:t>)</w:t>
      </w:r>
      <w:r w:rsidR="00CC60FD" w:rsidRPr="00CA1172">
        <w:rPr>
          <w:lang w:eastAsia="x-none"/>
        </w:rPr>
        <w:t xml:space="preserve">. </w:t>
      </w:r>
      <w:r w:rsidR="00355FA3" w:rsidRPr="00CA1172">
        <w:rPr>
          <w:lang w:eastAsia="x-none"/>
        </w:rPr>
        <w:t>A complication is that</w:t>
      </w:r>
      <w:r w:rsidR="00CC60FD" w:rsidRPr="00B50E32">
        <w:rPr>
          <w:lang w:eastAsia="x-none"/>
        </w:rPr>
        <w:t>, given Equation 15, we can</w:t>
      </w:r>
      <w:r w:rsidR="008A739B" w:rsidRPr="00B50E32">
        <w:rPr>
          <w:lang w:eastAsia="x-none"/>
        </w:rPr>
        <w:t xml:space="preserve"> extract</w:t>
      </w:r>
      <w:r w:rsidR="00CC60FD" w:rsidRPr="00B50E32">
        <w:rPr>
          <w:lang w:eastAsia="x-none"/>
        </w:rPr>
        <w:t xml:space="preserve"> at least</w:t>
      </w:r>
      <w:r w:rsidR="008A739B" w:rsidRPr="00B50E32">
        <w:rPr>
          <w:lang w:eastAsia="x-none"/>
        </w:rPr>
        <w:t xml:space="preserve"> </w:t>
      </w:r>
      <w:r w:rsidR="00CC60FD" w:rsidRPr="00B50E32">
        <w:rPr>
          <w:lang w:eastAsia="x-none"/>
        </w:rPr>
        <w:t>3 different residuals</w:t>
      </w:r>
      <w:r w:rsidR="006427F0" w:rsidRPr="00B50E32">
        <w:rPr>
          <w:lang w:eastAsia="x-none"/>
        </w:rPr>
        <w:t>, which are:</w:t>
      </w:r>
    </w:p>
    <w:p w14:paraId="7E8C164F" w14:textId="38F78EC0" w:rsidR="00016698" w:rsidRPr="00B7367D" w:rsidRDefault="00016698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r>
            <w:rPr>
              <w:rFonts w:ascii="Cambria Math" w:hAnsi="Cambria Math" w:cs="Times New Roman"/>
              <w:lang w:val="en-AU"/>
            </w:rPr>
            <m:t>resi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m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-(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0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2i</m:t>
              </m:r>
            </m:sub>
          </m:sSub>
          <m:r>
            <w:rPr>
              <w:rFonts w:ascii="Cambria Math" w:hAnsi="Cambria Math" w:cs="Times New Roman"/>
              <w:lang w:val="en-AU"/>
            </w:rPr>
            <m:t>),  (17)</m:t>
          </m:r>
        </m:oMath>
      </m:oMathPara>
    </w:p>
    <w:p w14:paraId="5F40BF8C" w14:textId="7989E7A0" w:rsidR="00016698" w:rsidRPr="00B7367D" w:rsidRDefault="00016698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r>
            <w:rPr>
              <w:rFonts w:ascii="Cambria Math" w:hAnsi="Cambria Math" w:cs="Times New Roman"/>
              <w:lang w:val="en-AU"/>
            </w:rPr>
            <m:t>resi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c1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-(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0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2i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j</m:t>
              </m:r>
            </m:sub>
          </m:sSub>
          <m:r>
            <w:rPr>
              <w:rFonts w:ascii="Cambria Math" w:hAnsi="Cambria Math" w:cs="Times New Roman"/>
              <w:lang w:val="en-AU"/>
            </w:rPr>
            <m:t>),  (18)</m:t>
          </m:r>
        </m:oMath>
      </m:oMathPara>
    </w:p>
    <w:p w14:paraId="52013899" w14:textId="27556CE1" w:rsidR="00016698" w:rsidRPr="00B7367D" w:rsidRDefault="00016698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r>
            <w:rPr>
              <w:rFonts w:ascii="Cambria Math" w:hAnsi="Cambria Math" w:cs="Times New Roman"/>
              <w:lang w:val="en-AU"/>
            </w:rPr>
            <m:t>resi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c2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-(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0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2i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),  (19)</m:t>
          </m:r>
        </m:oMath>
      </m:oMathPara>
    </w:p>
    <w:p w14:paraId="31DBD597" w14:textId="2184A44D" w:rsidR="00A1775C" w:rsidRPr="00322819" w:rsidRDefault="00F41019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 xml:space="preserve">where </w:t>
      </w:r>
      <w:proofErr w:type="spellStart"/>
      <w:r w:rsidRPr="00681573">
        <w:rPr>
          <w:i/>
          <w:iCs/>
          <w:lang w:eastAsia="x-none"/>
        </w:rPr>
        <w:t>resid</w:t>
      </w:r>
      <w:r w:rsidRPr="00527752">
        <w:rPr>
          <w:i/>
          <w:iCs/>
          <w:vertAlign w:val="subscript"/>
          <w:lang w:eastAsia="x-none"/>
        </w:rPr>
        <w:t>m</w:t>
      </w:r>
      <w:proofErr w:type="spellEnd"/>
      <w:r w:rsidRPr="000D3618">
        <w:rPr>
          <w:lang w:eastAsia="x-none"/>
        </w:rPr>
        <w:t xml:space="preserve"> represents </w:t>
      </w:r>
      <w:r w:rsidR="002C22D1" w:rsidRPr="00E0223D">
        <w:rPr>
          <w:lang w:eastAsia="x-none"/>
        </w:rPr>
        <w:t>marginal residuals (subtracting only fixed effects from the observations</w:t>
      </w:r>
      <w:r w:rsidR="009D6EDE" w:rsidRPr="00E0223D">
        <w:rPr>
          <w:lang w:eastAsia="x-none"/>
        </w:rPr>
        <w:t>; Fig</w:t>
      </w:r>
      <w:r w:rsidR="00671D60" w:rsidRPr="00E0223D">
        <w:rPr>
          <w:lang w:eastAsia="x-none"/>
        </w:rPr>
        <w:t>ure</w:t>
      </w:r>
      <w:r w:rsidR="009D6EDE" w:rsidRPr="00C302C7">
        <w:rPr>
          <w:lang w:eastAsia="x-none"/>
        </w:rPr>
        <w:t xml:space="preserve"> </w:t>
      </w:r>
      <w:r w:rsidR="0006376C" w:rsidRPr="0022361B">
        <w:rPr>
          <w:lang w:eastAsia="x-none"/>
        </w:rPr>
        <w:t>6</w:t>
      </w:r>
      <w:r w:rsidR="00671D60" w:rsidRPr="00FC0B5D">
        <w:rPr>
          <w:lang w:eastAsia="x-none"/>
        </w:rPr>
        <w:t>b</w:t>
      </w:r>
      <w:r w:rsidR="002C22D1" w:rsidRPr="00FC0B5D">
        <w:rPr>
          <w:lang w:eastAsia="x-none"/>
        </w:rPr>
        <w:t>)</w:t>
      </w:r>
      <w:r w:rsidR="00BA1133" w:rsidRPr="00FC0B5D">
        <w:rPr>
          <w:lang w:eastAsia="x-none"/>
        </w:rPr>
        <w:t>,</w:t>
      </w:r>
      <w:r w:rsidR="009D6EDE" w:rsidRPr="00FC0B5D">
        <w:rPr>
          <w:lang w:eastAsia="x-none"/>
        </w:rPr>
        <w:t xml:space="preserve"> </w:t>
      </w:r>
      <w:r w:rsidR="00691BDC" w:rsidRPr="00F303F7">
        <w:rPr>
          <w:lang w:eastAsia="x-none"/>
        </w:rPr>
        <w:t>whereas</w:t>
      </w:r>
      <w:r w:rsidR="00AB10ED" w:rsidRPr="00152C8C">
        <w:rPr>
          <w:lang w:eastAsia="x-none"/>
        </w:rPr>
        <w:t xml:space="preserve"> </w:t>
      </w:r>
      <w:r w:rsidR="00AB10ED" w:rsidRPr="00152C8C">
        <w:rPr>
          <w:i/>
          <w:iCs/>
          <w:lang w:eastAsia="x-none"/>
        </w:rPr>
        <w:t>resid</w:t>
      </w:r>
      <w:r w:rsidR="00AB10ED" w:rsidRPr="000B1462">
        <w:rPr>
          <w:i/>
          <w:iCs/>
          <w:vertAlign w:val="subscript"/>
          <w:lang w:eastAsia="x-none"/>
        </w:rPr>
        <w:t>c</w:t>
      </w:r>
      <w:r w:rsidR="00AB10ED" w:rsidRPr="000B1462">
        <w:rPr>
          <w:vertAlign w:val="subscript"/>
          <w:lang w:eastAsia="x-none"/>
        </w:rPr>
        <w:t>1</w:t>
      </w:r>
      <w:r w:rsidR="00AB10ED" w:rsidRPr="007A344E">
        <w:rPr>
          <w:lang w:eastAsia="x-none"/>
        </w:rPr>
        <w:t xml:space="preserve"> and </w:t>
      </w:r>
      <w:r w:rsidR="00AB10ED" w:rsidRPr="00904CA0">
        <w:rPr>
          <w:i/>
          <w:iCs/>
          <w:lang w:eastAsia="x-none"/>
        </w:rPr>
        <w:t>resid</w:t>
      </w:r>
      <w:r w:rsidR="00AB10ED" w:rsidRPr="008C23E8">
        <w:rPr>
          <w:i/>
          <w:iCs/>
          <w:vertAlign w:val="subscript"/>
          <w:lang w:eastAsia="x-none"/>
        </w:rPr>
        <w:t>c</w:t>
      </w:r>
      <w:r w:rsidR="00AB10ED" w:rsidRPr="008C23E8">
        <w:rPr>
          <w:vertAlign w:val="subscript"/>
          <w:lang w:eastAsia="x-none"/>
        </w:rPr>
        <w:t>2</w:t>
      </w:r>
      <w:r w:rsidR="00AB10ED" w:rsidRPr="006B18CA">
        <w:rPr>
          <w:lang w:eastAsia="x-none"/>
        </w:rPr>
        <w:t xml:space="preserve"> are conditional residuals </w:t>
      </w:r>
      <w:r w:rsidR="009D6EDE" w:rsidRPr="00953065">
        <w:rPr>
          <w:lang w:eastAsia="x-none"/>
        </w:rPr>
        <w:t>(Fig</w:t>
      </w:r>
      <w:r w:rsidR="00671D60" w:rsidRPr="00953065">
        <w:rPr>
          <w:lang w:eastAsia="x-none"/>
        </w:rPr>
        <w:t xml:space="preserve">ure </w:t>
      </w:r>
      <w:r w:rsidR="0006376C" w:rsidRPr="00137B6E">
        <w:rPr>
          <w:lang w:eastAsia="x-none"/>
        </w:rPr>
        <w:t>6</w:t>
      </w:r>
      <w:r w:rsidR="00671D60" w:rsidRPr="004A1F60">
        <w:rPr>
          <w:lang w:eastAsia="x-none"/>
        </w:rPr>
        <w:t>c</w:t>
      </w:r>
      <w:r w:rsidR="009D6EDE" w:rsidRPr="00165DA6">
        <w:rPr>
          <w:lang w:eastAsia="x-none"/>
        </w:rPr>
        <w:t xml:space="preserve"> &amp; </w:t>
      </w:r>
      <w:r w:rsidR="00671D60" w:rsidRPr="00CA1172">
        <w:rPr>
          <w:lang w:eastAsia="x-none"/>
        </w:rPr>
        <w:t>d</w:t>
      </w:r>
      <w:r w:rsidR="00FD324A" w:rsidRPr="00CA1172">
        <w:rPr>
          <w:lang w:eastAsia="x-none"/>
        </w:rPr>
        <w:t>;</w:t>
      </w:r>
      <w:r w:rsidR="00156CA5" w:rsidRPr="00CA1172">
        <w:rPr>
          <w:lang w:eastAsia="x-none"/>
        </w:rPr>
        <w:t xml:space="preserve"> 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&gt;&lt;Author&gt;Nobre&lt;/Author&gt;&lt;Year&gt;2007&lt;/Year&gt;&lt;RecNum&gt;95&lt;/RecNum&gt;&lt;DisplayText&gt;Nobre &amp;amp; Singer, 2007&lt;/DisplayText&gt;&lt;record&gt;&lt;rec-number&gt;95&lt;/rec-number&gt;&lt;foreign-keys&gt;&lt;key app="EN" db-id="rs2spdfstwrp9eetrx0vf0sk0xvdsar2eztt" timestamp="1609398878"&gt;95&lt;/key&gt;&lt;/foreign-keys&gt;&lt;ref-type name="Journal Article"&gt;17&lt;/ref-type&gt;&lt;contributors&gt;&lt;authors&gt;&lt;author&gt;Nobre, J. S.&lt;/author&gt;&lt;author&gt;Singer, J. D.&lt;/author&gt;&lt;/authors&gt;&lt;/contributors&gt;&lt;auth-address&gt;Univ Sao Paulo, Dept Estatist, BR-05311970 Sao Paulo, SP, Brazil&amp;#xD;Univ Fed Ceara, Dept Estatist &amp;amp; Matemat Aplicada, BR-60455760 Fortaleza, Ceara, Brazil&lt;/auth-address&gt;&lt;titles&gt;&lt;title&gt;Residual analysis for linear mixed models&lt;/title&gt;&lt;secondary-title&gt;Biometrical Journal&lt;/secondary-title&gt;&lt;alt-title&gt;Biometrical J&lt;/alt-title&gt;&lt;/titles&gt;&lt;periodical&gt;&lt;full-title&gt;Biometrical Journal&lt;/full-title&gt;&lt;abbr-1&gt;Biometrical J&lt;/abbr-1&gt;&lt;/periodical&gt;&lt;alt-periodical&gt;&lt;full-title&gt;Biometrical Journal&lt;/full-title&gt;&lt;abbr-1&gt;Biometrical J&lt;/abbr-1&gt;&lt;/alt-periodical&gt;&lt;pages&gt;863-875&lt;/pages&gt;&lt;volume&gt;49&lt;/volume&gt;&lt;number&gt;6&lt;/number&gt;&lt;keywords&gt;&lt;keyword&gt;blup&lt;/keyword&gt;&lt;keyword&gt;diagnostic&lt;/keyword&gt;&lt;keyword&gt;longitudinal data&lt;/keyword&gt;&lt;keyword&gt;repeated measures&lt;/keyword&gt;&lt;keyword&gt;residuals&lt;/keyword&gt;&lt;keyword&gt;longitudinal data&lt;/keyword&gt;&lt;keyword&gt;local influence&lt;/keyword&gt;&lt;keyword&gt;diagnostics&lt;/keyword&gt;&lt;keyword&gt;selection&lt;/keyword&gt;&lt;keyword&gt;blup&lt;/keyword&gt;&lt;/keywords&gt;&lt;dates&gt;&lt;year&gt;2007&lt;/year&gt;&lt;pub-dates&gt;&lt;date&gt;Dec&lt;/date&gt;&lt;/pub-dates&gt;&lt;/dates&gt;&lt;isbn&gt;0323-3847&lt;/isbn&gt;&lt;accession-num&gt;WOS:000252239700006&lt;/accession-num&gt;&lt;urls&gt;&lt;related-urls&gt;&lt;url&gt;&amp;lt;Go to ISI&amp;gt;://WOS:000252239700006&lt;/url&gt;&lt;/related-urls&gt;&lt;/urls&gt;&lt;electronic-resource-num&gt;10.1002/bimj.200610341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Nobre &amp; Singer, 2007</w:t>
      </w:r>
      <w:r w:rsidR="00192939" w:rsidRPr="00B7367D">
        <w:rPr>
          <w:lang w:eastAsia="x-none"/>
        </w:rPr>
        <w:fldChar w:fldCharType="end"/>
      </w:r>
      <w:r w:rsidR="000D5BC1" w:rsidRPr="00DE538A">
        <w:rPr>
          <w:lang w:eastAsia="x-none"/>
        </w:rPr>
        <w:t xml:space="preserve">). </w:t>
      </w:r>
      <w:r w:rsidR="00A63899" w:rsidRPr="00B7367D">
        <w:rPr>
          <w:lang w:eastAsia="x-none"/>
        </w:rPr>
        <w:t xml:space="preserve">As shown </w:t>
      </w:r>
      <w:r w:rsidR="00FE0EB9" w:rsidRPr="00B7367D">
        <w:rPr>
          <w:lang w:eastAsia="x-none"/>
        </w:rPr>
        <w:t>in Fig</w:t>
      </w:r>
      <w:r w:rsidR="00DE3748" w:rsidRPr="00B7367D">
        <w:rPr>
          <w:lang w:eastAsia="x-none"/>
        </w:rPr>
        <w:t>ure</w:t>
      </w:r>
      <w:r w:rsidR="00FE0EB9" w:rsidRPr="00E71EB4">
        <w:rPr>
          <w:lang w:eastAsia="x-none"/>
        </w:rPr>
        <w:t xml:space="preserve"> </w:t>
      </w:r>
      <w:r w:rsidR="00075B70" w:rsidRPr="00BE33C2">
        <w:rPr>
          <w:lang w:eastAsia="x-none"/>
        </w:rPr>
        <w:t>6</w:t>
      </w:r>
      <w:r w:rsidR="007C1191" w:rsidRPr="00D802CB">
        <w:rPr>
          <w:lang w:eastAsia="x-none"/>
        </w:rPr>
        <w:t>a-d</w:t>
      </w:r>
      <w:r w:rsidR="00FE0EB9" w:rsidRPr="00D802CB">
        <w:rPr>
          <w:lang w:eastAsia="x-none"/>
        </w:rPr>
        <w:t>, marginal residuals still show</w:t>
      </w:r>
      <w:r w:rsidR="00FD324A" w:rsidRPr="00681573">
        <w:rPr>
          <w:lang w:eastAsia="x-none"/>
        </w:rPr>
        <w:t xml:space="preserve"> the</w:t>
      </w:r>
      <w:r w:rsidR="00FE0EB9" w:rsidRPr="00527752">
        <w:rPr>
          <w:lang w:eastAsia="x-none"/>
        </w:rPr>
        <w:t xml:space="preserve"> </w:t>
      </w:r>
      <w:r w:rsidR="00774B15" w:rsidRPr="000D3618">
        <w:rPr>
          <w:lang w:eastAsia="x-none"/>
        </w:rPr>
        <w:t xml:space="preserve">patterns due to </w:t>
      </w:r>
      <w:r w:rsidR="007B388D" w:rsidRPr="00E0223D">
        <w:rPr>
          <w:lang w:eastAsia="x-none"/>
        </w:rPr>
        <w:t xml:space="preserve">study origin </w:t>
      </w:r>
      <w:r w:rsidR="00774B15" w:rsidRPr="00322819">
        <w:rPr>
          <w:lang w:eastAsia="x-none"/>
        </w:rPr>
        <w:t>(</w:t>
      </w:r>
      <w:proofErr w:type="gramStart"/>
      <w:r w:rsidR="008C6153" w:rsidRPr="00322819">
        <w:rPr>
          <w:lang w:eastAsia="x-none"/>
        </w:rPr>
        <w:t>i.e.</w:t>
      </w:r>
      <w:proofErr w:type="gramEnd"/>
      <w:r w:rsidR="00774B15" w:rsidRPr="00322819">
        <w:rPr>
          <w:lang w:eastAsia="x-none"/>
        </w:rPr>
        <w:t xml:space="preserve"> sample sizes are the same or similar). </w:t>
      </w:r>
      <w:r w:rsidR="009819A1" w:rsidRPr="00322819">
        <w:rPr>
          <w:lang w:eastAsia="x-none"/>
        </w:rPr>
        <w:t>Contrastingly</w:t>
      </w:r>
      <w:r w:rsidR="00D343A6" w:rsidRPr="00322819">
        <w:rPr>
          <w:lang w:eastAsia="x-none"/>
        </w:rPr>
        <w:t xml:space="preserve">, conditional residuals </w:t>
      </w:r>
      <w:r w:rsidR="0087579B" w:rsidRPr="00322819">
        <w:rPr>
          <w:lang w:eastAsia="x-none"/>
        </w:rPr>
        <w:t xml:space="preserve">no </w:t>
      </w:r>
      <w:r w:rsidR="00FD324A" w:rsidRPr="00322819">
        <w:rPr>
          <w:lang w:eastAsia="x-none"/>
        </w:rPr>
        <w:t xml:space="preserve">longer show </w:t>
      </w:r>
      <w:r w:rsidR="003A7F92" w:rsidRPr="00322819">
        <w:rPr>
          <w:lang w:eastAsia="x-none"/>
        </w:rPr>
        <w:t xml:space="preserve">such obvious </w:t>
      </w:r>
      <w:r w:rsidR="00FD324A" w:rsidRPr="00322819">
        <w:rPr>
          <w:lang w:eastAsia="x-none"/>
        </w:rPr>
        <w:t>patterns as we took out a clustering factor (</w:t>
      </w:r>
      <w:proofErr w:type="spellStart"/>
      <w:r w:rsidR="00FD324A" w:rsidRPr="00322819">
        <w:rPr>
          <w:i/>
          <w:iCs/>
          <w:lang w:eastAsia="x-none"/>
        </w:rPr>
        <w:t>s</w:t>
      </w:r>
      <w:r w:rsidR="00FD324A" w:rsidRPr="00322819">
        <w:rPr>
          <w:i/>
          <w:iCs/>
          <w:vertAlign w:val="subscript"/>
          <w:lang w:eastAsia="x-none"/>
        </w:rPr>
        <w:t>j</w:t>
      </w:r>
      <w:proofErr w:type="spellEnd"/>
      <w:r w:rsidR="00FD324A" w:rsidRPr="00322819">
        <w:rPr>
          <w:lang w:eastAsia="x-none"/>
        </w:rPr>
        <w:t>)</w:t>
      </w:r>
      <w:r w:rsidR="004E412C" w:rsidRPr="00322819">
        <w:rPr>
          <w:lang w:eastAsia="x-none"/>
        </w:rPr>
        <w:t>,</w:t>
      </w:r>
      <w:r w:rsidR="00152548" w:rsidRPr="00322819">
        <w:rPr>
          <w:lang w:eastAsia="x-none"/>
        </w:rPr>
        <w:t xml:space="preserve"> meaning that </w:t>
      </w:r>
      <w:r w:rsidR="005D7F41" w:rsidRPr="00322819">
        <w:rPr>
          <w:lang w:eastAsia="x-none"/>
        </w:rPr>
        <w:t xml:space="preserve">these </w:t>
      </w:r>
      <w:r w:rsidR="00152548" w:rsidRPr="00322819">
        <w:rPr>
          <w:lang w:eastAsia="x-none"/>
        </w:rPr>
        <w:t xml:space="preserve">residuals are </w:t>
      </w:r>
      <w:r w:rsidR="005D7F41" w:rsidRPr="00322819">
        <w:rPr>
          <w:lang w:eastAsia="x-none"/>
        </w:rPr>
        <w:t>independent</w:t>
      </w:r>
      <w:r w:rsidR="007B388D" w:rsidRPr="00322819">
        <w:rPr>
          <w:lang w:eastAsia="x-none"/>
        </w:rPr>
        <w:t>,</w:t>
      </w:r>
      <w:r w:rsidR="005D7F41" w:rsidRPr="00322819">
        <w:rPr>
          <w:lang w:eastAsia="x-none"/>
        </w:rPr>
        <w:t xml:space="preserve"> at least</w:t>
      </w:r>
      <w:r w:rsidR="007B388D" w:rsidRPr="00322819">
        <w:rPr>
          <w:lang w:eastAsia="x-none"/>
        </w:rPr>
        <w:t xml:space="preserve"> with</w:t>
      </w:r>
      <w:r w:rsidR="005D7F41" w:rsidRPr="00322819">
        <w:rPr>
          <w:lang w:eastAsia="x-none"/>
        </w:rPr>
        <w:t xml:space="preserve"> respect to </w:t>
      </w:r>
      <w:r w:rsidR="009E62FC" w:rsidRPr="00322819">
        <w:rPr>
          <w:lang w:eastAsia="x-none"/>
        </w:rPr>
        <w:t>this clustering factor</w:t>
      </w:r>
      <w:r w:rsidR="005D7F41" w:rsidRPr="00322819">
        <w:rPr>
          <w:lang w:eastAsia="x-none"/>
        </w:rPr>
        <w:t>.</w:t>
      </w:r>
      <w:r w:rsidR="004E412C" w:rsidRPr="00322819">
        <w:rPr>
          <w:lang w:eastAsia="x-none"/>
        </w:rPr>
        <w:t xml:space="preserve"> </w:t>
      </w:r>
      <w:r w:rsidR="005D7F41" w:rsidRPr="00322819">
        <w:rPr>
          <w:lang w:eastAsia="x-none"/>
        </w:rPr>
        <w:t xml:space="preserve">Thus, </w:t>
      </w:r>
      <w:r w:rsidR="007D3411" w:rsidRPr="00322819">
        <w:rPr>
          <w:lang w:eastAsia="x-none"/>
        </w:rPr>
        <w:t xml:space="preserve">funnel plots with conditional </w:t>
      </w:r>
      <w:r w:rsidR="004E412C" w:rsidRPr="00322819">
        <w:rPr>
          <w:lang w:eastAsia="x-none"/>
        </w:rPr>
        <w:t>residuals</w:t>
      </w:r>
      <w:r w:rsidR="00562B4C" w:rsidRPr="00322819">
        <w:rPr>
          <w:lang w:eastAsia="x-none"/>
        </w:rPr>
        <w:t xml:space="preserve"> (Figure 6c-d)</w:t>
      </w:r>
      <w:r w:rsidR="004E412C" w:rsidRPr="00322819">
        <w:rPr>
          <w:lang w:eastAsia="x-none"/>
        </w:rPr>
        <w:t xml:space="preserve"> seem like a useful exploratory tool for publication bias </w:t>
      </w:r>
      <w:r w:rsidR="009C76E0" w:rsidRPr="00322819">
        <w:rPr>
          <w:lang w:eastAsia="x-none"/>
        </w:rPr>
        <w:t>when effect sizes are correlated</w:t>
      </w:r>
      <w:r w:rsidR="00B27A35" w:rsidRPr="00322819">
        <w:rPr>
          <w:lang w:eastAsia="x-none"/>
        </w:rPr>
        <w:t xml:space="preserve">, in addition to using marginal </w:t>
      </w:r>
      <w:r w:rsidR="00562B4C" w:rsidRPr="00322819">
        <w:rPr>
          <w:lang w:eastAsia="x-none"/>
        </w:rPr>
        <w:t>residuals (Figure 6b)</w:t>
      </w:r>
      <w:r w:rsidR="00052FF3" w:rsidRPr="00322819">
        <w:rPr>
          <w:lang w:eastAsia="x-none"/>
        </w:rPr>
        <w:t>.</w:t>
      </w:r>
    </w:p>
    <w:p w14:paraId="0F6B1E49" w14:textId="5D934343" w:rsidR="008F69F0" w:rsidRPr="00FC0B5D" w:rsidRDefault="007B388D" w:rsidP="007D1219">
      <w:pPr>
        <w:spacing w:line="480" w:lineRule="auto"/>
        <w:ind w:firstLine="720"/>
        <w:rPr>
          <w:lang w:eastAsia="x-none"/>
        </w:rPr>
      </w:pPr>
      <w:r w:rsidRPr="00322819">
        <w:rPr>
          <w:lang w:eastAsia="x-none"/>
        </w:rPr>
        <w:t>As the conditional residuals are supposed to be independent</w:t>
      </w:r>
      <w:r w:rsidR="002B06E5" w:rsidRPr="00322819">
        <w:rPr>
          <w:lang w:eastAsia="x-none"/>
        </w:rPr>
        <w:t xml:space="preserve">, </w:t>
      </w:r>
      <w:r w:rsidR="002B06E5" w:rsidRPr="00DE538A">
        <w:rPr>
          <w:lang w:eastAsia="x-none"/>
        </w:rPr>
        <w:t>Nakagawa and Santos (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 ExcludeAuth="1"&gt;&lt;Author&gt;Nakagawa&lt;/Author&gt;&lt;Year&gt;2012&lt;/Year&gt;&lt;RecNum&gt;19&lt;/RecNum&gt;&lt;DisplayText&gt;2012&lt;/DisplayText&gt;&lt;record&gt;&lt;rec-number&gt;19&lt;/rec-number&gt;&lt;foreign-keys&gt;&lt;key app="EN" db-id="rs2spdfstwrp9eetrx0vf0sk0xvdsar2eztt" timestamp="1609374933"&gt;19&lt;/key&gt;&lt;/foreign-keys&gt;&lt;ref-type name="Journal Article"&gt;17&lt;/ref-type&gt;&lt;contributors&gt;&lt;authors&gt;&lt;author&gt;Nakagawa, S&lt;/author&gt;&lt;author&gt;Santos, E S 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dates&gt;&lt;year&gt;2012&lt;/year&gt;&lt;/dates&gt;&lt;urls&gt;&lt;/urls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12</w:t>
      </w:r>
      <w:r w:rsidR="00192939" w:rsidRPr="00B7367D">
        <w:rPr>
          <w:lang w:eastAsia="x-none"/>
        </w:rPr>
        <w:fldChar w:fldCharType="end"/>
      </w:r>
      <w:r w:rsidR="002B06E5" w:rsidRPr="00DE538A">
        <w:rPr>
          <w:lang w:eastAsia="x-none"/>
        </w:rPr>
        <w:t>) suggest</w:t>
      </w:r>
      <w:r w:rsidRPr="00B7367D">
        <w:rPr>
          <w:lang w:eastAsia="x-none"/>
        </w:rPr>
        <w:t>ed</w:t>
      </w:r>
      <w:r w:rsidR="002B06E5" w:rsidRPr="00B7367D">
        <w:rPr>
          <w:lang w:eastAsia="x-none"/>
        </w:rPr>
        <w:t xml:space="preserve"> </w:t>
      </w:r>
      <w:r w:rsidR="00ED3645" w:rsidRPr="00B7367D">
        <w:rPr>
          <w:lang w:eastAsia="x-none"/>
        </w:rPr>
        <w:t>using</w:t>
      </w:r>
      <w:r w:rsidR="002B06E5" w:rsidRPr="00E71EB4">
        <w:rPr>
          <w:lang w:eastAsia="x-none"/>
        </w:rPr>
        <w:t xml:space="preserve"> </w:t>
      </w:r>
      <w:r w:rsidRPr="00322819">
        <w:rPr>
          <w:lang w:eastAsia="x-none"/>
        </w:rPr>
        <w:t xml:space="preserve">conditional residuals </w:t>
      </w:r>
      <w:r w:rsidR="009C56E2" w:rsidRPr="00322819">
        <w:rPr>
          <w:lang w:eastAsia="x-none"/>
        </w:rPr>
        <w:t xml:space="preserve">along with </w:t>
      </w:r>
      <w:r w:rsidR="00582F9E" w:rsidRPr="00322819">
        <w:rPr>
          <w:lang w:eastAsia="x-none"/>
        </w:rPr>
        <w:t>corresponding sampling variance</w:t>
      </w:r>
      <w:r w:rsidR="00ED3645" w:rsidRPr="00322819">
        <w:rPr>
          <w:lang w:eastAsia="x-none"/>
        </w:rPr>
        <w:t xml:space="preserve"> </w:t>
      </w:r>
      <w:r w:rsidR="00113C5F" w:rsidRPr="00322819">
        <w:rPr>
          <w:lang w:eastAsia="x-none"/>
        </w:rPr>
        <w:t xml:space="preserve">or standard error </w:t>
      </w:r>
      <w:r w:rsidR="00ED3645" w:rsidRPr="00322819">
        <w:rPr>
          <w:lang w:eastAsia="x-none"/>
        </w:rPr>
        <w:t>(</w:t>
      </w:r>
      <w:r w:rsidR="00ED3645" w:rsidRPr="00322819">
        <w:rPr>
          <w:i/>
          <w:iCs/>
          <w:lang w:eastAsia="x-none"/>
        </w:rPr>
        <w:t>v</w:t>
      </w:r>
      <w:r w:rsidR="00ED3645" w:rsidRPr="00322819">
        <w:rPr>
          <w:i/>
          <w:iCs/>
          <w:vertAlign w:val="subscript"/>
          <w:lang w:eastAsia="x-none"/>
        </w:rPr>
        <w:t>i</w:t>
      </w:r>
      <w:r w:rsidR="00113C5F" w:rsidRPr="00322819">
        <w:rPr>
          <w:lang w:eastAsia="x-none"/>
        </w:rPr>
        <w:t xml:space="preserve"> o</w:t>
      </w:r>
      <w:r w:rsidR="00ED3645" w:rsidRPr="00322819">
        <w:rPr>
          <w:lang w:eastAsia="x-none"/>
        </w:rPr>
        <w:t xml:space="preserve">r </w:t>
      </w:r>
      <w:r w:rsidR="00113C5F" w:rsidRPr="00322819">
        <w:rPr>
          <w:i/>
          <w:iCs/>
          <w:lang w:eastAsia="x-none"/>
        </w:rPr>
        <w:t>se</w:t>
      </w:r>
      <w:r w:rsidR="00113C5F" w:rsidRPr="00322819">
        <w:rPr>
          <w:i/>
          <w:iCs/>
          <w:vertAlign w:val="subscript"/>
          <w:lang w:eastAsia="x-none"/>
        </w:rPr>
        <w:t>i</w:t>
      </w:r>
      <w:r w:rsidR="00113C5F" w:rsidRPr="00322819">
        <w:rPr>
          <w:lang w:eastAsia="x-none"/>
        </w:rPr>
        <w:t>)</w:t>
      </w:r>
      <w:r w:rsidR="00582F9E" w:rsidRPr="00322819">
        <w:rPr>
          <w:lang w:eastAsia="x-none"/>
        </w:rPr>
        <w:t xml:space="preserve"> </w:t>
      </w:r>
      <w:r w:rsidR="005B2DD5" w:rsidRPr="00322819">
        <w:rPr>
          <w:lang w:eastAsia="x-none"/>
        </w:rPr>
        <w:t>in publication bias tests (e.g.</w:t>
      </w:r>
      <w:r w:rsidR="00B96EAF" w:rsidRPr="00322819">
        <w:rPr>
          <w:lang w:eastAsia="x-none"/>
        </w:rPr>
        <w:t>,</w:t>
      </w:r>
      <w:r w:rsidR="005B2DD5" w:rsidRPr="00322819">
        <w:rPr>
          <w:lang w:eastAsia="x-none"/>
        </w:rPr>
        <w:t xml:space="preserve"> the original Egger’s regression and </w:t>
      </w:r>
      <w:r w:rsidR="00ED3645" w:rsidRPr="00322819">
        <w:rPr>
          <w:lang w:eastAsia="x-none"/>
        </w:rPr>
        <w:t>trim-and-fill tests</w:t>
      </w:r>
      <w:r w:rsidR="009C56E2" w:rsidRPr="00322819">
        <w:rPr>
          <w:lang w:eastAsia="x-none"/>
        </w:rPr>
        <w:t xml:space="preserve">). However, </w:t>
      </w:r>
      <w:r w:rsidR="00507CD6" w:rsidRPr="00322819">
        <w:rPr>
          <w:lang w:eastAsia="x-none"/>
        </w:rPr>
        <w:t>this approach is limited by some assumptions</w:t>
      </w:r>
      <w:r w:rsidR="00ED3645" w:rsidRPr="00322819">
        <w:rPr>
          <w:lang w:eastAsia="x-none"/>
        </w:rPr>
        <w:t xml:space="preserve">. </w:t>
      </w:r>
      <w:r w:rsidR="00113C5F" w:rsidRPr="00322819">
        <w:rPr>
          <w:lang w:eastAsia="x-none"/>
        </w:rPr>
        <w:t xml:space="preserve">First, all </w:t>
      </w:r>
      <w:r w:rsidR="009D219C" w:rsidRPr="00322819">
        <w:rPr>
          <w:lang w:eastAsia="x-none"/>
        </w:rPr>
        <w:t xml:space="preserve">such residual analyses assume that </w:t>
      </w:r>
      <w:r w:rsidR="000C34BD" w:rsidRPr="00322819">
        <w:rPr>
          <w:lang w:eastAsia="x-none"/>
        </w:rPr>
        <w:t xml:space="preserve">sampling </w:t>
      </w:r>
      <w:r w:rsidR="00BE3459" w:rsidRPr="00322819">
        <w:rPr>
          <w:lang w:eastAsia="x-none"/>
        </w:rPr>
        <w:t>SE</w:t>
      </w:r>
      <w:r w:rsidR="000C34BD" w:rsidRPr="00322819">
        <w:rPr>
          <w:lang w:eastAsia="x-none"/>
        </w:rPr>
        <w:t xml:space="preserve"> (</w:t>
      </w:r>
      <w:r w:rsidR="000C34BD" w:rsidRPr="00322819">
        <w:rPr>
          <w:i/>
          <w:iCs/>
          <w:lang w:eastAsia="x-none"/>
        </w:rPr>
        <w:t>se</w:t>
      </w:r>
      <w:r w:rsidR="000C34BD" w:rsidRPr="00322819">
        <w:rPr>
          <w:i/>
          <w:iCs/>
          <w:vertAlign w:val="subscript"/>
          <w:lang w:eastAsia="x-none"/>
        </w:rPr>
        <w:t>i</w:t>
      </w:r>
      <w:r w:rsidR="000C34BD" w:rsidRPr="00322819">
        <w:rPr>
          <w:lang w:eastAsia="x-none"/>
        </w:rPr>
        <w:t xml:space="preserve">) does not covary with </w:t>
      </w:r>
      <w:r w:rsidR="00555EE9" w:rsidRPr="00322819">
        <w:rPr>
          <w:lang w:eastAsia="x-none"/>
        </w:rPr>
        <w:t>moderators in meta-regressio</w:t>
      </w:r>
      <w:r w:rsidR="00547531" w:rsidRPr="00322819">
        <w:rPr>
          <w:lang w:eastAsia="x-none"/>
        </w:rPr>
        <w:t>n</w:t>
      </w:r>
      <w:r w:rsidR="00555EE9" w:rsidRPr="00322819">
        <w:rPr>
          <w:lang w:eastAsia="x-none"/>
        </w:rPr>
        <w:t xml:space="preserve"> (e.g.</w:t>
      </w:r>
      <w:r w:rsidR="00547531" w:rsidRPr="00322819">
        <w:rPr>
          <w:lang w:eastAsia="x-none"/>
        </w:rPr>
        <w:t xml:space="preserve">, </w:t>
      </w:r>
      <w:r w:rsidR="00547531" w:rsidRPr="00322819">
        <w:rPr>
          <w:i/>
          <w:iCs/>
        </w:rPr>
        <w:t>x</w:t>
      </w:r>
      <w:r w:rsidR="00547531" w:rsidRPr="00322819">
        <w:rPr>
          <w:vertAlign w:val="subscript"/>
        </w:rPr>
        <w:t>1</w:t>
      </w:r>
      <w:r w:rsidR="00555EE9" w:rsidRPr="00322819">
        <w:rPr>
          <w:lang w:eastAsia="x-none"/>
        </w:rPr>
        <w:t xml:space="preserve"> </w:t>
      </w:r>
      <w:r w:rsidR="00547531" w:rsidRPr="00322819">
        <w:rPr>
          <w:lang w:eastAsia="x-none"/>
        </w:rPr>
        <w:t xml:space="preserve">and </w:t>
      </w:r>
      <w:r w:rsidR="00547531" w:rsidRPr="00322819">
        <w:rPr>
          <w:i/>
          <w:iCs/>
        </w:rPr>
        <w:t>x</w:t>
      </w:r>
      <w:r w:rsidR="00547531" w:rsidRPr="00322819">
        <w:rPr>
          <w:vertAlign w:val="subscript"/>
        </w:rPr>
        <w:t>2</w:t>
      </w:r>
      <w:r w:rsidR="00547531" w:rsidRPr="00322819">
        <w:rPr>
          <w:lang w:eastAsia="x-none"/>
        </w:rPr>
        <w:t xml:space="preserve"> </w:t>
      </w:r>
      <w:r w:rsidR="00555EE9" w:rsidRPr="00322819">
        <w:rPr>
          <w:lang w:eastAsia="x-none"/>
        </w:rPr>
        <w:t xml:space="preserve">in Equation; </w:t>
      </w:r>
      <w:r w:rsidR="009D219C" w:rsidRPr="00322819">
        <w:rPr>
          <w:lang w:eastAsia="x-none"/>
        </w:rPr>
        <w:t xml:space="preserve">see 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&gt;&lt;Author&gt;Freckleton&lt;/Author&gt;&lt;Year&gt;2002&lt;/Year&gt;&lt;RecNum&gt;97&lt;/RecNum&gt;&lt;DisplayText&gt;Freckleton, 2002&lt;/DisplayText&gt;&lt;record&gt;&lt;rec-number&gt;97&lt;/rec-number&gt;&lt;foreign-keys&gt;&lt;key app="EN" db-id="rs2spdfstwrp9eetrx0vf0sk0xvdsar2eztt" timestamp="1609398969"&gt;97&lt;/key&gt;&lt;/foreign-keys&gt;&lt;ref-type name="Journal Article"&gt;17&lt;/ref-type&gt;&lt;contributors&gt;&lt;authors&gt;&lt;author&gt;Freckleton, R. P.&lt;/author&gt;&lt;/authors&gt;&lt;/contributors&gt;&lt;auth-address&gt;Univ Oxford, Dept Zool, Oxford OX1 3PS, England&lt;/auth-address&gt;&lt;titles&gt;&lt;title&gt;On the misuse of residuals in ecology: regression of residuals vs. multiple regression&lt;/title&gt;&lt;secondary-title&gt;Journal of Animal Ecology&lt;/secondary-title&gt;&lt;alt-title&gt;J Anim Ecol&lt;/alt-title&gt;&lt;/titles&gt;&lt;periodical&gt;&lt;full-title&gt;Journal of Animal Ecology&lt;/full-title&gt;&lt;abbr-1&gt;J Anim Ecol&lt;/abbr-1&gt;&lt;/periodical&gt;&lt;alt-periodical&gt;&lt;full-title&gt;Journal of Animal Ecology&lt;/full-title&gt;&lt;abbr-1&gt;J Anim Ecol&lt;/abbr-1&gt;&lt;/alt-periodical&gt;&lt;pages&gt;542-545&lt;/pages&gt;&lt;volume&gt;71&lt;/volume&gt;&lt;number&gt;3&lt;/number&gt;&lt;keywords&gt;&lt;keyword&gt;general linear model&lt;/keyword&gt;&lt;keyword&gt;parameter bias&lt;/keyword&gt;&lt;keyword&gt;regression analysis&lt;/keyword&gt;&lt;/keywords&gt;&lt;dates&gt;&lt;year&gt;2002&lt;/year&gt;&lt;pub-dates&gt;&lt;date&gt;May&lt;/date&gt;&lt;/pub-dates&gt;&lt;/dates&gt;&lt;isbn&gt;0021-8790&lt;/isbn&gt;&lt;accession-num&gt;WOS:000175536600016&lt;/accession-num&gt;&lt;urls&gt;&lt;related-urls&gt;&lt;url&gt;&amp;lt;Go to ISI&amp;gt;://WOS:000175536600016&lt;/url&gt;&lt;/related-urls&gt;&lt;/urls&gt;&lt;electronic-resource-num&gt;DOI 10.1046/j.1365-2656.2002.00618.x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Freckleton, 2002</w:t>
      </w:r>
      <w:r w:rsidR="00192939" w:rsidRPr="00B7367D">
        <w:rPr>
          <w:lang w:eastAsia="x-none"/>
        </w:rPr>
        <w:fldChar w:fldCharType="end"/>
      </w:r>
      <w:r w:rsidR="00113C5F" w:rsidRPr="00DE538A">
        <w:rPr>
          <w:lang w:eastAsia="x-none"/>
        </w:rPr>
        <w:t>).</w:t>
      </w:r>
      <w:r w:rsidR="00BE3459" w:rsidRPr="00B7367D">
        <w:rPr>
          <w:lang w:eastAsia="x-none"/>
        </w:rPr>
        <w:t xml:space="preserve"> Second, sampling </w:t>
      </w:r>
      <w:r w:rsidR="002B423A" w:rsidRPr="00B7367D">
        <w:rPr>
          <w:lang w:eastAsia="x-none"/>
        </w:rPr>
        <w:t>SE</w:t>
      </w:r>
      <w:r w:rsidR="00113C5F" w:rsidRPr="00B7367D">
        <w:rPr>
          <w:lang w:eastAsia="x-none"/>
        </w:rPr>
        <w:t xml:space="preserve"> </w:t>
      </w:r>
      <w:r w:rsidR="00BE3459" w:rsidRPr="00E71EB4">
        <w:rPr>
          <w:lang w:eastAsia="x-none"/>
        </w:rPr>
        <w:t xml:space="preserve">is </w:t>
      </w:r>
      <w:r w:rsidR="00632E49" w:rsidRPr="00BE33C2">
        <w:rPr>
          <w:lang w:eastAsia="x-none"/>
        </w:rPr>
        <w:t xml:space="preserve">assumed to be </w:t>
      </w:r>
      <w:r w:rsidR="00BE3459" w:rsidRPr="00D802CB">
        <w:rPr>
          <w:lang w:eastAsia="x-none"/>
        </w:rPr>
        <w:t>the same as</w:t>
      </w:r>
      <w:r w:rsidR="002B423A" w:rsidRPr="00D802CB">
        <w:rPr>
          <w:lang w:eastAsia="x-none"/>
        </w:rPr>
        <w:t xml:space="preserve"> the</w:t>
      </w:r>
      <w:r w:rsidR="00A32BDF" w:rsidRPr="00681573">
        <w:rPr>
          <w:lang w:eastAsia="x-none"/>
        </w:rPr>
        <w:t xml:space="preserve"> SE of the residuals</w:t>
      </w:r>
      <w:r w:rsidR="00072265" w:rsidRPr="00527752">
        <w:rPr>
          <w:lang w:eastAsia="x-none"/>
        </w:rPr>
        <w:t xml:space="preserve"> (which are shown in Figures 6b-d)</w:t>
      </w:r>
      <w:r w:rsidRPr="000D3618">
        <w:rPr>
          <w:lang w:eastAsia="x-none"/>
        </w:rPr>
        <w:t>, but</w:t>
      </w:r>
      <w:r w:rsidR="00547531" w:rsidRPr="00322819">
        <w:rPr>
          <w:lang w:eastAsia="x-none"/>
        </w:rPr>
        <w:t xml:space="preserve"> they are </w:t>
      </w:r>
      <w:r w:rsidR="002B423A" w:rsidRPr="00322819">
        <w:rPr>
          <w:lang w:eastAsia="x-none"/>
        </w:rPr>
        <w:t>not</w:t>
      </w:r>
      <w:r w:rsidR="004D148A" w:rsidRPr="00322819">
        <w:rPr>
          <w:lang w:eastAsia="x-none"/>
        </w:rPr>
        <w:t xml:space="preserve"> the same</w:t>
      </w:r>
      <w:r w:rsidR="00BA1133" w:rsidRPr="00322819">
        <w:rPr>
          <w:lang w:eastAsia="x-none"/>
        </w:rPr>
        <w:t>,</w:t>
      </w:r>
      <w:r w:rsidR="002B423A" w:rsidRPr="00322819">
        <w:rPr>
          <w:lang w:eastAsia="x-none"/>
        </w:rPr>
        <w:t xml:space="preserve"> although they are strongly correlated </w:t>
      </w:r>
      <w:r w:rsidR="00B039DE" w:rsidRPr="00322819">
        <w:rPr>
          <w:lang w:eastAsia="x-none"/>
        </w:rPr>
        <w:t>(see</w:t>
      </w:r>
      <w:r w:rsidR="005771B2" w:rsidRPr="00322819">
        <w:rPr>
          <w:lang w:eastAsia="x-none"/>
        </w:rPr>
        <w:t xml:space="preserve"> 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&gt;&lt;Author&gt;Doleman&lt;/Author&gt;&lt;Year&gt;2020&lt;/Year&gt;&lt;RecNum&gt;99&lt;/RecNum&gt;&lt;DisplayText&gt;Doleman&lt;style face="italic"&gt; et al.&lt;/style&gt;, 2020&lt;/DisplayText&gt;&lt;record&gt;&lt;rec-number&gt;99&lt;/rec-number&gt;&lt;foreign-keys&gt;&lt;key app="EN" db-id="rs2spdfstwrp9eetrx0vf0sk0xvdsar2eztt" timestamp="1609399083"&gt;99&lt;/key&gt;&lt;/foreign-keys&gt;&lt;ref-type name="Journal Article"&gt;17&lt;/ref-type&gt;&lt;contributors&gt;&lt;authors&gt;&lt;author&gt;Doleman, B.&lt;/author&gt;&lt;author&gt;Freeman, S. C.&lt;/author&gt;&lt;author&gt;Lund, J. N.&lt;/author&gt;&lt;author&gt;Williams, J. P.&lt;/author&gt;&lt;author&gt;Sutton, A. J.&lt;/author&gt;&lt;/authors&gt;&lt;/contributors&gt;&lt;auth-address&gt;Univ Nottingham, Royal Derby Hosp, Dept Surg &amp;amp; Anaesthesia, Derby, England&amp;#xD;Univ Leicester, Coll Med, Dept Hlth Sci, Leicester, Leics, England&lt;/auth-address&gt;&lt;titles&gt;&lt;title&gt;Funnel plots may show asymmetry in the absence of publication bias with continuous outcomes dependent on baseline risk: presentation of a new publication bias test&lt;/title&gt;&lt;secondary-title&gt;Research Synthesis Methods&lt;/secondary-title&gt;&lt;alt-title&gt;Res Synth Methods&lt;/alt-title&gt;&lt;/titles&gt;&lt;periodical&gt;&lt;full-title&gt;Research Synthesis Methods&lt;/full-title&gt;&lt;abbr-1&gt;Res Synth Methods&lt;/abbr-1&gt;&lt;/periodical&gt;&lt;alt-periodical&gt;&lt;full-title&gt;Research Synthesis Methods&lt;/full-title&gt;&lt;abbr-1&gt;Res Synth Methods&lt;/abbr-1&gt;&lt;/alt-periodical&gt;&lt;pages&gt;522-534&lt;/pages&gt;&lt;volume&gt;11&lt;/volume&gt;&lt;number&gt;4&lt;/number&gt;&lt;keywords&gt;&lt;keyword&gt;funnel plot&lt;/keyword&gt;&lt;keyword&gt;publication bias&lt;/keyword&gt;&lt;keyword&gt;systematic reviews&lt;/keyword&gt;&lt;keyword&gt;metaanalyses&lt;/keyword&gt;&lt;keyword&gt;consumption&lt;/keyword&gt;&lt;keyword&gt;selection&lt;/keyword&gt;&lt;keyword&gt;accuracy&lt;/keyword&gt;&lt;keyword&gt;trials&lt;/keyword&gt;&lt;/keywords&gt;&lt;dates&gt;&lt;year&gt;2020&lt;/year&gt;&lt;pub-dates&gt;&lt;date&gt;Jul&lt;/date&gt;&lt;/pub-dates&gt;&lt;/dates&gt;&lt;isbn&gt;1759-2879&lt;/isbn&gt;&lt;accession-num&gt;WOS:000530637200001&lt;/accession-num&gt;&lt;urls&gt;&lt;related-urls&gt;&lt;url&gt;&amp;lt;Go to ISI&amp;gt;://WOS:000530637200001&lt;/url&gt;&lt;/related-urls&gt;&lt;/urls&gt;&lt;electronic-resource-num&gt;10.1002/jrsm.1414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Doleman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20</w:t>
      </w:r>
      <w:r w:rsidR="00192939" w:rsidRPr="00B7367D">
        <w:rPr>
          <w:lang w:eastAsia="x-none"/>
        </w:rPr>
        <w:fldChar w:fldCharType="end"/>
      </w:r>
      <w:r w:rsidR="00B039DE" w:rsidRPr="00DE538A">
        <w:rPr>
          <w:lang w:eastAsia="x-none"/>
        </w:rPr>
        <w:t>)</w:t>
      </w:r>
      <w:r w:rsidR="00547531" w:rsidRPr="00B7367D">
        <w:rPr>
          <w:lang w:eastAsia="x-none"/>
        </w:rPr>
        <w:t xml:space="preserve">. </w:t>
      </w:r>
      <w:r w:rsidR="00507CD6" w:rsidRPr="00322819">
        <w:rPr>
          <w:lang w:eastAsia="x-none"/>
        </w:rPr>
        <w:t>Finally</w:t>
      </w:r>
      <w:r w:rsidR="002B423A" w:rsidRPr="00322819">
        <w:rPr>
          <w:lang w:eastAsia="x-none"/>
        </w:rPr>
        <w:t>, in the presence of non-independent data, Equation 1</w:t>
      </w:r>
      <w:r w:rsidR="006417F9" w:rsidRPr="00322819">
        <w:rPr>
          <w:lang w:eastAsia="x-none"/>
        </w:rPr>
        <w:t>5</w:t>
      </w:r>
      <w:r w:rsidR="002B423A" w:rsidRPr="00322819">
        <w:rPr>
          <w:lang w:eastAsia="x-none"/>
        </w:rPr>
        <w:t xml:space="preserve">’s sampling variances are often correlated; that is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∼</m:t>
        </m:r>
        <m:r>
          <m:rPr>
            <m:scr m:val="script"/>
            <m:sty m:val="p"/>
          </m:rPr>
          <w:rPr>
            <w:rFonts w:ascii="Cambria Math" w:hAnsi="Cambria Math"/>
          </w:rPr>
          <m:t>N</m:t>
        </m:r>
        <m:r>
          <w:rPr>
            <w:rFonts w:ascii="Cambria Math" w:hAnsi="Cambria Math"/>
          </w:rPr>
          <m:t>(0,</m:t>
        </m:r>
        <m:r>
          <m:rPr>
            <m:sty m:val="b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)</m:t>
        </m:r>
      </m:oMath>
      <w:r w:rsidR="00004380" w:rsidRPr="00BE33C2">
        <w:rPr>
          <w:lang w:eastAsia="x-none"/>
        </w:rPr>
        <w:t xml:space="preserve"> where </w:t>
      </w:r>
      <w:r w:rsidR="00004380" w:rsidRPr="00D802CB">
        <w:rPr>
          <w:b/>
          <w:bCs/>
          <w:lang w:eastAsia="x-none"/>
        </w:rPr>
        <w:t>M</w:t>
      </w:r>
      <w:r w:rsidR="00004380" w:rsidRPr="00D802CB">
        <w:rPr>
          <w:lang w:eastAsia="x-none"/>
        </w:rPr>
        <w:t xml:space="preserve"> is a variance-</w:t>
      </w:r>
      <w:r w:rsidR="00004380" w:rsidRPr="00D802CB">
        <w:rPr>
          <w:lang w:eastAsia="x-none"/>
        </w:rPr>
        <w:lastRenderedPageBreak/>
        <w:t>covariance matrix</w:t>
      </w:r>
      <w:r w:rsidR="0049639F" w:rsidRPr="00527752">
        <w:rPr>
          <w:lang w:eastAsia="x-none"/>
        </w:rPr>
        <w:t>.</w:t>
      </w:r>
      <w:r w:rsidR="00C61526" w:rsidRPr="000D3618">
        <w:rPr>
          <w:lang w:eastAsia="x-none"/>
        </w:rPr>
        <w:t xml:space="preserve"> For example, when </w:t>
      </w:r>
      <w:proofErr w:type="spellStart"/>
      <w:r w:rsidR="00C61526" w:rsidRPr="00E0223D">
        <w:rPr>
          <w:i/>
          <w:iCs/>
        </w:rPr>
        <w:t>N</w:t>
      </w:r>
      <w:r w:rsidR="00C61526" w:rsidRPr="00E0223D">
        <w:rPr>
          <w:i/>
          <w:iCs/>
          <w:vertAlign w:val="subscript"/>
        </w:rPr>
        <w:t>effect</w:t>
      </w:r>
      <w:proofErr w:type="spellEnd"/>
      <w:r w:rsidR="00C61526" w:rsidRPr="00E0223D">
        <w:rPr>
          <w:i/>
          <w:iCs/>
          <w:vertAlign w:val="subscript"/>
        </w:rPr>
        <w:t>-size</w:t>
      </w:r>
      <w:r w:rsidR="00C61526" w:rsidRPr="00E0223D">
        <w:rPr>
          <w:lang w:eastAsia="x-none"/>
        </w:rPr>
        <w:t xml:space="preserve"> = 3</w:t>
      </w:r>
      <w:r w:rsidR="00860C13" w:rsidRPr="00C302C7">
        <w:rPr>
          <w:lang w:eastAsia="x-none"/>
        </w:rPr>
        <w:t xml:space="preserve"> and the first two effect sizes’ sampling variance are correlated, then we can write </w:t>
      </w:r>
      <w:r w:rsidR="00860C13" w:rsidRPr="0022361B">
        <w:rPr>
          <w:b/>
          <w:bCs/>
          <w:lang w:eastAsia="x-none"/>
        </w:rPr>
        <w:t>M</w:t>
      </w:r>
      <w:r w:rsidR="00860C13" w:rsidRPr="00FC0B5D">
        <w:rPr>
          <w:lang w:eastAsia="x-none"/>
        </w:rPr>
        <w:t xml:space="preserve"> as: </w:t>
      </w:r>
    </w:p>
    <w:p w14:paraId="688ACC60" w14:textId="154CF12A" w:rsidR="00860C13" w:rsidRPr="00B7367D" w:rsidRDefault="00CB7AD6" w:rsidP="007D1219">
      <w:pPr>
        <w:spacing w:line="480" w:lineRule="auto"/>
        <w:ind w:firstLine="720"/>
        <w:rPr>
          <w:lang w:eastAsia="x-none"/>
        </w:rPr>
      </w:pPr>
      <m:oMathPara>
        <m:oMath>
          <m:r>
            <m:rPr>
              <m:sty m:val="b"/>
            </m:rPr>
            <w:rPr>
              <w:rFonts w:ascii="Cambria Math" w:hAnsi="Cambria Math"/>
            </w:rPr>
            <m:t>M</m:t>
          </m:r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ρ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e>
                </m:mr>
              </m:m>
            </m:e>
          </m:d>
          <m:r>
            <w:rPr>
              <w:rFonts w:ascii="Cambria Math" w:hAnsi="Cambria Math"/>
            </w:rPr>
            <m:t>,  (20)</m:t>
          </m:r>
        </m:oMath>
      </m:oMathPara>
    </w:p>
    <w:p w14:paraId="50E4EB3C" w14:textId="75884418" w:rsidR="00860C13" w:rsidRPr="00B7367D" w:rsidRDefault="00CB7AD6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t xml:space="preserve">where </w:t>
      </w:r>
      <m:oMath>
        <m:r>
          <w:rPr>
            <w:rFonts w:ascii="Cambria Math" w:hAnsi="Cambria Math"/>
          </w:rPr>
          <m:t>ρ</m:t>
        </m:r>
      </m:oMath>
      <w:r w:rsidR="0049639F" w:rsidRPr="00E71EB4">
        <w:rPr>
          <w:lang w:eastAsia="x-none"/>
        </w:rPr>
        <w:t xml:space="preserve"> is the correlation betwee</w:t>
      </w:r>
      <w:r w:rsidR="001B12F2" w:rsidRPr="00BE33C2">
        <w:rPr>
          <w:lang w:eastAsia="x-none"/>
        </w:rPr>
        <w:t>n the sampling effects of the first two effect sizes (</w:t>
      </w:r>
      <m:oMath>
        <m:r>
          <w:rPr>
            <w:rFonts w:ascii="Cambria Math" w:hAnsi="Cambria Math"/>
          </w:rPr>
          <m:t>ρ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1B12F2" w:rsidRPr="00DE538A">
        <w:rPr>
          <w:lang w:eastAsia="x-none"/>
        </w:rPr>
        <w:t xml:space="preserve"> is the </w:t>
      </w:r>
      <w:proofErr w:type="gramStart"/>
      <w:r w:rsidR="001B12F2" w:rsidRPr="00DE538A">
        <w:rPr>
          <w:lang w:eastAsia="x-none"/>
        </w:rPr>
        <w:t>covariance)</w:t>
      </w:r>
      <w:r w:rsidRPr="00D802CB">
        <w:rPr>
          <w:lang w:eastAsia="x-none"/>
        </w:rPr>
        <w:t>.</w:t>
      </w:r>
      <w:proofErr w:type="gramEnd"/>
      <w:r w:rsidRPr="00D802CB">
        <w:rPr>
          <w:lang w:eastAsia="x-none"/>
        </w:rPr>
        <w:t xml:space="preserve"> </w:t>
      </w:r>
      <w:r w:rsidR="002F57E6" w:rsidRPr="00681573">
        <w:rPr>
          <w:lang w:eastAsia="x-none"/>
        </w:rPr>
        <w:t>When</w:t>
      </w:r>
      <w:r w:rsidR="002F57E6" w:rsidRPr="00527752">
        <w:rPr>
          <w:lang w:eastAsia="x-none"/>
        </w:rPr>
        <w:t xml:space="preserve">ever sampling </w:t>
      </w:r>
      <w:r w:rsidR="00771A78" w:rsidRPr="000D3618">
        <w:rPr>
          <w:lang w:eastAsia="x-none"/>
        </w:rPr>
        <w:t>(error) effects are correlated</w:t>
      </w:r>
      <w:r w:rsidR="001B12F2" w:rsidRPr="00E0223D">
        <w:rPr>
          <w:lang w:eastAsia="x-none"/>
        </w:rPr>
        <w:t xml:space="preserve">, neither </w:t>
      </w:r>
      <w:r w:rsidR="001B12F2" w:rsidRPr="00E0223D">
        <w:rPr>
          <w:i/>
          <w:iCs/>
          <w:lang w:eastAsia="x-none"/>
        </w:rPr>
        <w:t>resid</w:t>
      </w:r>
      <w:r w:rsidR="001B12F2" w:rsidRPr="00E0223D">
        <w:rPr>
          <w:i/>
          <w:iCs/>
          <w:vertAlign w:val="subscript"/>
          <w:lang w:eastAsia="x-none"/>
        </w:rPr>
        <w:t>c</w:t>
      </w:r>
      <w:r w:rsidR="001B12F2" w:rsidRPr="00C302C7">
        <w:rPr>
          <w:vertAlign w:val="subscript"/>
          <w:lang w:eastAsia="x-none"/>
        </w:rPr>
        <w:t>1</w:t>
      </w:r>
      <w:r w:rsidR="001B12F2" w:rsidRPr="0022361B">
        <w:rPr>
          <w:lang w:eastAsia="x-none"/>
        </w:rPr>
        <w:t xml:space="preserve"> </w:t>
      </w:r>
      <w:r w:rsidR="00FB1DBC" w:rsidRPr="00FC0B5D">
        <w:rPr>
          <w:lang w:eastAsia="x-none"/>
        </w:rPr>
        <w:t>nor</w:t>
      </w:r>
      <w:r w:rsidR="001B12F2" w:rsidRPr="00FC0B5D">
        <w:rPr>
          <w:lang w:eastAsia="x-none"/>
        </w:rPr>
        <w:t xml:space="preserve"> </w:t>
      </w:r>
      <w:r w:rsidR="001B12F2" w:rsidRPr="00FC0B5D">
        <w:rPr>
          <w:i/>
          <w:iCs/>
          <w:lang w:eastAsia="x-none"/>
        </w:rPr>
        <w:t>resid</w:t>
      </w:r>
      <w:r w:rsidR="001B12F2" w:rsidRPr="00F303F7">
        <w:rPr>
          <w:i/>
          <w:iCs/>
          <w:vertAlign w:val="subscript"/>
          <w:lang w:eastAsia="x-none"/>
        </w:rPr>
        <w:t>c</w:t>
      </w:r>
      <w:r w:rsidR="001B12F2" w:rsidRPr="00152C8C">
        <w:rPr>
          <w:vertAlign w:val="subscript"/>
          <w:lang w:eastAsia="x-none"/>
        </w:rPr>
        <w:t>2</w:t>
      </w:r>
      <w:r w:rsidR="001B12F2" w:rsidRPr="00152C8C">
        <w:rPr>
          <w:lang w:eastAsia="x-none"/>
        </w:rPr>
        <w:t xml:space="preserve"> are independent</w:t>
      </w:r>
      <w:r w:rsidR="002F57E6" w:rsidRPr="000B1462">
        <w:rPr>
          <w:lang w:eastAsia="x-none"/>
        </w:rPr>
        <w:t xml:space="preserve">. Then, none </w:t>
      </w:r>
      <w:r w:rsidR="00C34C52" w:rsidRPr="000B1462">
        <w:rPr>
          <w:lang w:eastAsia="x-none"/>
        </w:rPr>
        <w:t>of publication bias tests</w:t>
      </w:r>
      <w:r w:rsidR="002F57E6" w:rsidRPr="007A344E">
        <w:rPr>
          <w:lang w:eastAsia="x-none"/>
        </w:rPr>
        <w:t>, reviewed in</w:t>
      </w:r>
      <w:r w:rsidR="00F760E2" w:rsidRPr="00904CA0">
        <w:rPr>
          <w:lang w:eastAsia="x-none"/>
        </w:rPr>
        <w:t xml:space="preserve"> Section 3</w:t>
      </w:r>
      <w:r w:rsidR="002F57E6" w:rsidRPr="008C23E8">
        <w:rPr>
          <w:lang w:eastAsia="x-none"/>
        </w:rPr>
        <w:t>, should be used.</w:t>
      </w:r>
      <w:r w:rsidR="00F760E2" w:rsidRPr="008C23E8">
        <w:rPr>
          <w:lang w:eastAsia="x-none"/>
        </w:rPr>
        <w:t xml:space="preserve"> </w:t>
      </w:r>
      <w:r w:rsidR="00FF7EA0" w:rsidRPr="006B18CA">
        <w:rPr>
          <w:lang w:eastAsia="x-none"/>
        </w:rPr>
        <w:t>Incidentally</w:t>
      </w:r>
      <w:r w:rsidR="00726CA8" w:rsidRPr="00953065">
        <w:rPr>
          <w:lang w:eastAsia="x-none"/>
        </w:rPr>
        <w:t xml:space="preserve">, </w:t>
      </w:r>
      <w:r w:rsidR="00FF7EA0" w:rsidRPr="00953065">
        <w:rPr>
          <w:lang w:eastAsia="x-none"/>
        </w:rPr>
        <w:t xml:space="preserve">we note </w:t>
      </w:r>
      <w:r w:rsidR="008A6BFE" w:rsidRPr="00137B6E">
        <w:rPr>
          <w:lang w:eastAsia="x-none"/>
        </w:rPr>
        <w:t xml:space="preserve">that </w:t>
      </w:r>
      <w:r w:rsidR="00D6300E" w:rsidRPr="004A1F60">
        <w:rPr>
          <w:lang w:eastAsia="x-none"/>
        </w:rPr>
        <w:t>the robust variance estimator original</w:t>
      </w:r>
      <w:r w:rsidR="002D4B65" w:rsidRPr="00165DA6">
        <w:rPr>
          <w:lang w:eastAsia="x-none"/>
        </w:rPr>
        <w:t>ly</w:t>
      </w:r>
      <w:r w:rsidR="00D6300E" w:rsidRPr="00CA1172">
        <w:rPr>
          <w:lang w:eastAsia="x-none"/>
        </w:rPr>
        <w:t xml:space="preserve"> proposal by Hedges et al (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 ExcludeAuth="1"&gt;&lt;Author&gt;Hedges&lt;/Author&gt;&lt;Year&gt;2010&lt;/Year&gt;&lt;RecNum&gt;134&lt;/RecNum&gt;&lt;DisplayText&gt;2010&lt;/DisplayText&gt;&lt;record&gt;&lt;rec-number&gt;134&lt;/rec-number&gt;&lt;foreign-keys&gt;&lt;key app="EN" db-id="rs2spdfstwrp9eetrx0vf0sk0xvdsar2eztt" timestamp="1612996842"&gt;134&lt;/key&gt;&lt;/foreign-keys&gt;&lt;ref-type name="Journal Article"&gt;17&lt;/ref-type&gt;&lt;contributors&gt;&lt;authors&gt;&lt;author&gt;Hedges, L. V.&lt;/author&gt;&lt;author&gt;Tipton, E.&lt;/author&gt;&lt;author&gt;Johnson, M. C.&lt;/author&gt;&lt;/authors&gt;&lt;/contributors&gt;&lt;auth-address&gt;Northwestern Univ, Stat, Evanston, IL 60208 USA&lt;/auth-address&gt;&lt;titles&gt;&lt;title&gt;Robust variance estimation in meta-regression with dependent effect size estimates&lt;/title&gt;&lt;secondary-title&gt;Research Synthesis Methods&lt;/secondary-title&gt;&lt;alt-title&gt;Res Synth Methods&lt;/alt-title&gt;&lt;/titles&gt;&lt;periodical&gt;&lt;full-title&gt;Research Synthesis Methods&lt;/full-title&gt;&lt;abbr-1&gt;Res Synth Methods&lt;/abbr-1&gt;&lt;/periodical&gt;&lt;alt-periodical&gt;&lt;full-title&gt;Research Synthesis Methods&lt;/full-title&gt;&lt;abbr-1&gt;Res Synth Methods&lt;/abbr-1&gt;&lt;/alt-periodical&gt;&lt;pages&gt;39-65&lt;/pages&gt;&lt;volume&gt;1&lt;/volume&gt;&lt;number&gt;1&lt;/number&gt;&lt;keywords&gt;&lt;keyword&gt;dependent effects&lt;/keyword&gt;&lt;keyword&gt;meta analysis&lt;/keyword&gt;&lt;keyword&gt;robust standard errors&lt;/keyword&gt;&lt;keyword&gt;meta regression&lt;/keyword&gt;&lt;keyword&gt;metaanalysis&lt;/keyword&gt;&lt;/keywords&gt;&lt;dates&gt;&lt;year&gt;2010&lt;/year&gt;&lt;pub-dates&gt;&lt;date&gt;Jan-Mar&lt;/date&gt;&lt;/pub-dates&gt;&lt;/dates&gt;&lt;isbn&gt;1759-2879&lt;/isbn&gt;&lt;accession-num&gt;WOS:000209380300004&lt;/accession-num&gt;&lt;urls&gt;&lt;related-urls&gt;&lt;url&gt;&amp;lt;Go to ISI&amp;gt;://WOS:000209380300004&lt;/url&gt;&lt;/related-urls&gt;&lt;/urls&gt;&lt;electronic-resource-num&gt;10.1002/jrsm.5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10</w:t>
      </w:r>
      <w:r w:rsidR="00192939" w:rsidRPr="00B7367D">
        <w:rPr>
          <w:lang w:eastAsia="x-none"/>
        </w:rPr>
        <w:fldChar w:fldCharType="end"/>
      </w:r>
      <w:r w:rsidR="00D6300E" w:rsidRPr="00DE538A">
        <w:rPr>
          <w:lang w:eastAsia="x-none"/>
        </w:rPr>
        <w:t>)</w:t>
      </w:r>
      <w:r w:rsidR="00343021" w:rsidRPr="00B7367D">
        <w:rPr>
          <w:lang w:eastAsia="x-none"/>
        </w:rPr>
        <w:t xml:space="preserve"> can circumvent modelling the </w:t>
      </w:r>
      <w:r w:rsidR="00CF0796" w:rsidRPr="00D802CB">
        <w:rPr>
          <w:lang w:eastAsia="x-none"/>
        </w:rPr>
        <w:t xml:space="preserve">variance-covariance </w:t>
      </w:r>
      <w:r w:rsidR="00343021" w:rsidRPr="00681573">
        <w:rPr>
          <w:lang w:eastAsia="x-none"/>
        </w:rPr>
        <w:t xml:space="preserve">matrix </w:t>
      </w:r>
      <w:r w:rsidR="00343021" w:rsidRPr="00527752">
        <w:rPr>
          <w:b/>
          <w:bCs/>
          <w:lang w:eastAsia="x-none"/>
        </w:rPr>
        <w:t>M</w:t>
      </w:r>
      <w:r w:rsidR="00343021" w:rsidRPr="000D3618">
        <w:rPr>
          <w:lang w:eastAsia="x-none"/>
        </w:rPr>
        <w:t xml:space="preserve"> even when </w:t>
      </w:r>
      <w:r w:rsidR="006B0C25" w:rsidRPr="00E0223D">
        <w:rPr>
          <w:lang w:eastAsia="x-none"/>
        </w:rPr>
        <w:t>sampling errors are correlated</w:t>
      </w:r>
      <w:r w:rsidR="00322819">
        <w:rPr>
          <w:lang w:eastAsia="x-none"/>
        </w:rPr>
        <w:t>. This is</w:t>
      </w:r>
      <w:r w:rsidR="002D4B65" w:rsidRPr="00E0223D">
        <w:rPr>
          <w:lang w:eastAsia="x-none"/>
        </w:rPr>
        <w:t xml:space="preserve"> because </w:t>
      </w:r>
      <w:r w:rsidR="00CF0796" w:rsidRPr="00E0223D">
        <w:rPr>
          <w:lang w:eastAsia="x-none"/>
        </w:rPr>
        <w:t>covariances are estimated from the data and t</w:t>
      </w:r>
      <w:r w:rsidR="00CF0796" w:rsidRPr="00C302C7">
        <w:rPr>
          <w:lang w:eastAsia="x-none"/>
        </w:rPr>
        <w:t>he associate</w:t>
      </w:r>
      <w:r w:rsidR="00507CD6" w:rsidRPr="0022361B">
        <w:rPr>
          <w:lang w:eastAsia="x-none"/>
        </w:rPr>
        <w:t>d</w:t>
      </w:r>
      <w:r w:rsidR="00CF0796" w:rsidRPr="00FC0B5D">
        <w:rPr>
          <w:lang w:eastAsia="x-none"/>
        </w:rPr>
        <w:t xml:space="preserve"> errors are incorporated</w:t>
      </w:r>
      <w:r w:rsidR="00507CD6" w:rsidRPr="00DE538A">
        <w:rPr>
          <w:lang w:eastAsia="x-none"/>
        </w:rPr>
        <w:t xml:space="preserve"> </w:t>
      </w:r>
      <w:r w:rsidR="00322819">
        <w:rPr>
          <w:lang w:eastAsia="x-none"/>
        </w:rPr>
        <w:t>into models with robust variance estimation</w:t>
      </w:r>
      <w:r w:rsidR="00300E11" w:rsidRPr="00B7367D">
        <w:rPr>
          <w:lang w:eastAsia="x-none"/>
        </w:rPr>
        <w:t xml:space="preserve">(cf. 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&gt;&lt;Author&gt;Rodgers&lt;/Author&gt;&lt;Year&gt;2020&lt;/Year&gt;&lt;RecNum&gt;40&lt;/RecNum&gt;&lt;DisplayText&gt;Rodgers &amp;amp; Pustejovsky, 2020&lt;/DisplayText&gt;&lt;record&gt;&lt;rec-number&gt;40&lt;/rec-number&gt;&lt;foreign-keys&gt;&lt;key app="EN" db-id="rs2spdfstwrp9eetrx0vf0sk0xvdsar2eztt" timestamp="1609379598"&gt;40&lt;/key&gt;&lt;/foreign-keys&gt;&lt;ref-type name="Journal Article"&gt;17&lt;/ref-type&gt;&lt;contributors&gt;&lt;authors&gt;&lt;author&gt;Rodgers, M. A.&lt;/author&gt;&lt;author&gt;Pustejovsky, J. E.&lt;/author&gt;&lt;/authors&gt;&lt;/contributors&gt;&lt;auth-address&gt;Department of Educational Psychology, The University of Texas at Austin.&lt;/auth-address&gt;&lt;titles&gt;&lt;title&gt;Evaluating meta-analytic methods to detect selective reporting in the presence of dependent effect sizes&lt;/title&gt;&lt;secondary-title&gt;Psychological Methods&lt;/secondary-title&gt;&lt;/titles&gt;&lt;periodical&gt;&lt;full-title&gt;Psychological Methods&lt;/full-title&gt;&lt;/periodical&gt;&lt;edition&gt;2020/07/17&lt;/edition&gt;&lt;dates&gt;&lt;year&gt;2020&lt;/year&gt;&lt;pub-dates&gt;&lt;date&gt;Jul 16&lt;/date&gt;&lt;/pub-dates&gt;&lt;/dates&gt;&lt;isbn&gt;1939-1463 (Electronic)&amp;#xD;1082-989X (Linking)&lt;/isbn&gt;&lt;accession-num&gt;32673040&lt;/accession-num&gt;&lt;urls&gt;&lt;related-urls&gt;&lt;url&gt;https://www.ncbi.nlm.nih.gov/pubmed/32673040&lt;/url&gt;&lt;/related-urls&gt;&lt;/urls&gt;&lt;electronic-resource-num&gt;10.1037/met0000300&lt;/electronic-resource-num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Rodgers &amp; Pustejovsky, 2020</w:t>
      </w:r>
      <w:r w:rsidR="00192939" w:rsidRPr="00B7367D">
        <w:rPr>
          <w:lang w:eastAsia="x-none"/>
        </w:rPr>
        <w:fldChar w:fldCharType="end"/>
      </w:r>
      <w:r w:rsidR="006B0C25" w:rsidRPr="00DE538A">
        <w:rPr>
          <w:lang w:eastAsia="x-none"/>
        </w:rPr>
        <w:t xml:space="preserve">). </w:t>
      </w:r>
    </w:p>
    <w:p w14:paraId="17A34772" w14:textId="06D6868F" w:rsidR="0058723B" w:rsidRPr="00322819" w:rsidRDefault="0058723B" w:rsidP="00D81409">
      <w:pPr>
        <w:pStyle w:val="Heading2"/>
        <w:rPr>
          <w:lang w:val="en-AU"/>
        </w:rPr>
      </w:pPr>
      <w:r w:rsidRPr="00322819">
        <w:rPr>
          <w:lang w:val="en-AU"/>
        </w:rPr>
        <w:t>4.</w:t>
      </w:r>
      <w:r w:rsidR="00B178D3" w:rsidRPr="00322819">
        <w:rPr>
          <w:lang w:val="en-AU"/>
        </w:rPr>
        <w:t>2</w:t>
      </w:r>
      <w:r w:rsidRPr="00322819">
        <w:rPr>
          <w:lang w:val="en-AU"/>
        </w:rPr>
        <w:t xml:space="preserve"> |</w:t>
      </w:r>
      <w:r w:rsidR="002F3B58" w:rsidRPr="00322819">
        <w:rPr>
          <w:lang w:val="en-AU"/>
        </w:rPr>
        <w:t xml:space="preserve"> Multilevel </w:t>
      </w:r>
      <w:r w:rsidR="00F97F73" w:rsidRPr="00322819">
        <w:rPr>
          <w:lang w:val="en-AU"/>
        </w:rPr>
        <w:t>meta-regression</w:t>
      </w:r>
      <w:r w:rsidR="002F3B58" w:rsidRPr="00322819">
        <w:rPr>
          <w:lang w:val="en-AU"/>
        </w:rPr>
        <w:t xml:space="preserve"> </w:t>
      </w:r>
      <w:r w:rsidR="00920F0E" w:rsidRPr="00322819">
        <w:rPr>
          <w:lang w:val="en-AU"/>
        </w:rPr>
        <w:t>and Egger’s regression</w:t>
      </w:r>
    </w:p>
    <w:p w14:paraId="28169E4D" w14:textId="40B3A7EF" w:rsidR="00B039DE" w:rsidRPr="00B7367D" w:rsidRDefault="00E878BF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>As an alternative to using residual analysis</w:t>
      </w:r>
      <w:r w:rsidR="00B039DE" w:rsidRPr="00B7367D">
        <w:rPr>
          <w:lang w:eastAsia="x-none"/>
        </w:rPr>
        <w:t xml:space="preserve">, we can directly model </w:t>
      </w:r>
      <w:r w:rsidR="00AF6FFD" w:rsidRPr="00B7367D">
        <w:rPr>
          <w:lang w:eastAsia="x-none"/>
        </w:rPr>
        <w:t xml:space="preserve">sampling </w:t>
      </w:r>
      <w:r w:rsidR="00B039DE" w:rsidRPr="00B7367D">
        <w:rPr>
          <w:lang w:eastAsia="x-none"/>
        </w:rPr>
        <w:t>SE in Equation 1</w:t>
      </w:r>
      <w:r w:rsidR="00AE4C52" w:rsidRPr="00E71EB4">
        <w:rPr>
          <w:lang w:eastAsia="x-none"/>
        </w:rPr>
        <w:t>5</w:t>
      </w:r>
      <w:r w:rsidR="00F4369E" w:rsidRPr="00BE33C2">
        <w:rPr>
          <w:lang w:eastAsia="x-none"/>
        </w:rPr>
        <w:t xml:space="preserve"> (cf. Equation </w:t>
      </w:r>
      <w:r w:rsidR="00402AA5" w:rsidRPr="00D802CB">
        <w:rPr>
          <w:lang w:eastAsia="x-none"/>
        </w:rPr>
        <w:t>10</w:t>
      </w:r>
      <w:r w:rsidR="001A42F3" w:rsidRPr="00D802CB">
        <w:rPr>
          <w:lang w:eastAsia="x-none"/>
        </w:rPr>
        <w:t xml:space="preserve">; </w:t>
      </w:r>
      <w:r w:rsidR="00192939" w:rsidRPr="00B7367D"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OyBSb2RnZXJzICZh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</w:fldData>
        </w:fldChar>
      </w:r>
      <w:r w:rsidR="00192939" w:rsidRPr="00322819">
        <w:instrText xml:space="preserve"> ADDIN EN.CITE </w:instrText>
      </w:r>
      <w:r w:rsidR="00192939" w:rsidRPr="00322819"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OyBSb2RnZXJzICZh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</w:fldData>
        </w:fldChar>
      </w:r>
      <w:r w:rsidR="00192939" w:rsidRPr="00322819">
        <w:instrText xml:space="preserve"> ADDIN EN.CITE.DATA </w:instrText>
      </w:r>
      <w:r w:rsidR="00192939" w:rsidRPr="00322819">
        <w:fldChar w:fldCharType="end"/>
      </w:r>
      <w:r w:rsidR="00192939" w:rsidRPr="00B7367D">
        <w:fldChar w:fldCharType="separate"/>
      </w:r>
      <w:r w:rsidR="00192939" w:rsidRPr="00B7367D">
        <w:rPr>
          <w:noProof/>
        </w:rPr>
        <w:t>Fernandez-Castilla</w:t>
      </w:r>
      <w:r w:rsidR="00192939" w:rsidRPr="00B7367D">
        <w:rPr>
          <w:i/>
          <w:noProof/>
        </w:rPr>
        <w:t xml:space="preserve"> et al.</w:t>
      </w:r>
      <w:r w:rsidR="00192939" w:rsidRPr="00B7367D">
        <w:rPr>
          <w:noProof/>
        </w:rPr>
        <w:t>, 2019; Rodgers &amp; Pustejovsky, 2020</w:t>
      </w:r>
      <w:r w:rsidR="00192939" w:rsidRPr="00B7367D">
        <w:fldChar w:fldCharType="end"/>
      </w:r>
      <w:r w:rsidR="00F4369E" w:rsidRPr="00DE538A">
        <w:rPr>
          <w:lang w:eastAsia="x-none"/>
        </w:rPr>
        <w:t>)</w:t>
      </w:r>
      <w:r w:rsidR="00B039DE" w:rsidRPr="00B7367D">
        <w:rPr>
          <w:lang w:eastAsia="x-none"/>
        </w:rPr>
        <w:t xml:space="preserve">: </w:t>
      </w:r>
    </w:p>
    <w:p w14:paraId="0B9B6179" w14:textId="6B6CD4C1" w:rsidR="0058723B" w:rsidRPr="00B7367D" w:rsidRDefault="00A357CF" w:rsidP="007D1219">
      <w:pPr>
        <w:spacing w:line="480" w:lineRule="auto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s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       (21)</m:t>
          </m:r>
        </m:oMath>
      </m:oMathPara>
    </w:p>
    <w:p w14:paraId="1034E252" w14:textId="5915915F" w:rsidR="00B32407" w:rsidRPr="00681573" w:rsidRDefault="00724A7F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t xml:space="preserve">By examining Equation </w:t>
      </w:r>
      <w:r w:rsidR="00AE4C52" w:rsidRPr="00B7367D">
        <w:rPr>
          <w:lang w:eastAsia="x-none"/>
        </w:rPr>
        <w:t>21</w:t>
      </w:r>
      <w:r w:rsidRPr="00E71EB4">
        <w:rPr>
          <w:lang w:eastAsia="x-none"/>
        </w:rPr>
        <w:t xml:space="preserve">, we may realise that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275040" w:rsidRPr="00DE538A">
        <w:rPr>
          <w:lang w:eastAsia="x-none"/>
        </w:rPr>
        <w:t xml:space="preserve"> </w:t>
      </w:r>
      <w:r w:rsidRPr="00B7367D">
        <w:rPr>
          <w:lang w:eastAsia="x-none"/>
        </w:rPr>
        <w:t xml:space="preserve">represents </w:t>
      </w:r>
      <w:r w:rsidR="001E4EE2" w:rsidRPr="00B7367D">
        <w:rPr>
          <w:lang w:eastAsia="x-none"/>
        </w:rPr>
        <w:t xml:space="preserve">a conditional </w:t>
      </w:r>
      <w:r w:rsidR="00166988" w:rsidRPr="00B7367D">
        <w:rPr>
          <w:lang w:eastAsia="x-none"/>
        </w:rPr>
        <w:t>estimate</w:t>
      </w:r>
      <w:r w:rsidR="001E4EE2" w:rsidRPr="00E71EB4">
        <w:rPr>
          <w:lang w:eastAsia="x-none"/>
        </w:rPr>
        <w:t xml:space="preserve"> of an overall effect when SE is 0, which </w:t>
      </w:r>
      <w:r w:rsidR="001E4EE2" w:rsidRPr="00BE33C2">
        <w:rPr>
          <w:lang w:eastAsia="x-none"/>
        </w:rPr>
        <w:t>means</w:t>
      </w:r>
      <w:r w:rsidR="00B522E3" w:rsidRPr="00D802CB">
        <w:rPr>
          <w:lang w:eastAsia="x-none"/>
        </w:rPr>
        <w:t>, theoretically,</w:t>
      </w:r>
      <w:r w:rsidR="001E4EE2" w:rsidRPr="00D802CB">
        <w:rPr>
          <w:lang w:eastAsia="x-none"/>
        </w:rPr>
        <w:t xml:space="preserve"> </w:t>
      </w:r>
      <w:r w:rsidR="00B522E3" w:rsidRPr="00681573">
        <w:rPr>
          <w:lang w:eastAsia="x-none"/>
        </w:rPr>
        <w:t>there is no uncertainty</w:t>
      </w:r>
      <w:r w:rsidR="000157BB" w:rsidRPr="00527752">
        <w:rPr>
          <w:lang w:eastAsia="x-none"/>
        </w:rPr>
        <w:t xml:space="preserve"> </w:t>
      </w:r>
      <w:r w:rsidR="005D13BE" w:rsidRPr="000D3618">
        <w:rPr>
          <w:lang w:eastAsia="x-none"/>
        </w:rPr>
        <w:t>(Fig</w:t>
      </w:r>
      <w:r w:rsidR="000A57EE" w:rsidRPr="00E0223D">
        <w:rPr>
          <w:lang w:eastAsia="x-none"/>
        </w:rPr>
        <w:t>ure</w:t>
      </w:r>
      <w:r w:rsidR="005D13BE" w:rsidRPr="00E0223D">
        <w:rPr>
          <w:lang w:eastAsia="x-none"/>
        </w:rPr>
        <w:t xml:space="preserve"> 5</w:t>
      </w:r>
      <w:r w:rsidR="00382040" w:rsidRPr="00E0223D">
        <w:rPr>
          <w:lang w:eastAsia="x-none"/>
        </w:rPr>
        <w:t>e</w:t>
      </w:r>
      <w:r w:rsidR="005D13BE" w:rsidRPr="00C302C7">
        <w:rPr>
          <w:lang w:eastAsia="x-none"/>
        </w:rPr>
        <w:t xml:space="preserve">). </w:t>
      </w:r>
      <w:r w:rsidR="006443DA" w:rsidRPr="0022361B">
        <w:rPr>
          <w:lang w:eastAsia="x-none"/>
        </w:rPr>
        <w:t>T</w:t>
      </w:r>
      <w:r w:rsidR="00F35AB2" w:rsidRPr="00FC0B5D">
        <w:rPr>
          <w:lang w:eastAsia="x-none"/>
        </w:rPr>
        <w:t>hen,</w:t>
      </w:r>
      <w:r w:rsidR="00E4278F" w:rsidRPr="00FC0B5D">
        <w:rPr>
          <w:lang w:eastAsia="x-none"/>
        </w:rPr>
        <w:t xml:space="preserve"> </w:t>
      </w:r>
      <w:r w:rsidR="006443DA" w:rsidRPr="00FC0B5D">
        <w:rPr>
          <w:lang w:eastAsia="x-none"/>
        </w:rPr>
        <w:t xml:space="preserve">does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4278F" w:rsidRPr="00DE538A">
        <w:rPr>
          <w:lang w:eastAsia="x-none"/>
        </w:rPr>
        <w:t xml:space="preserve"> provide an adjusted estimate of an overall effect</w:t>
      </w:r>
      <w:r w:rsidR="00E125E8" w:rsidRPr="00DE538A">
        <w:rPr>
          <w:lang w:eastAsia="x-none"/>
        </w:rPr>
        <w:t xml:space="preserve">, when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E125E8" w:rsidRPr="00DE538A">
        <w:t xml:space="preserve"> is </w:t>
      </w:r>
      <w:r w:rsidR="00B94775" w:rsidRPr="00B7367D">
        <w:t>statistically</w:t>
      </w:r>
      <w:r w:rsidR="00D62B1D" w:rsidRPr="00B7367D">
        <w:t xml:space="preserve"> </w:t>
      </w:r>
      <w:r w:rsidR="00E125E8" w:rsidRPr="00B7367D">
        <w:t>significant</w:t>
      </w:r>
      <w:r w:rsidR="00811935" w:rsidRPr="00E71EB4">
        <w:t xml:space="preserve"> (i.e., </w:t>
      </w:r>
      <w:r w:rsidR="002C1BE0" w:rsidRPr="00BE33C2">
        <w:t>detaching</w:t>
      </w:r>
      <w:r w:rsidR="00811935" w:rsidRPr="00D802CB">
        <w:t xml:space="preserve"> a small-study effect)</w:t>
      </w:r>
      <w:r w:rsidR="00E4278F" w:rsidRPr="00D802CB">
        <w:rPr>
          <w:lang w:eastAsia="x-none"/>
        </w:rPr>
        <w:t xml:space="preserve">? This </w:t>
      </w:r>
      <w:r w:rsidR="006443DA" w:rsidRPr="00681573">
        <w:rPr>
          <w:lang w:eastAsia="x-none"/>
        </w:rPr>
        <w:t xml:space="preserve">question </w:t>
      </w:r>
      <w:r w:rsidR="00E4278F" w:rsidRPr="00527752">
        <w:rPr>
          <w:lang w:eastAsia="x-none"/>
        </w:rPr>
        <w:t xml:space="preserve">has been </w:t>
      </w:r>
      <w:r w:rsidR="00991177" w:rsidRPr="000D3618">
        <w:rPr>
          <w:lang w:eastAsia="x-none"/>
        </w:rPr>
        <w:t>examined</w:t>
      </w:r>
      <w:r w:rsidR="00E4278F" w:rsidRPr="00E0223D">
        <w:rPr>
          <w:lang w:eastAsia="x-none"/>
        </w:rPr>
        <w:t xml:space="preserve"> by </w:t>
      </w:r>
      <w:r w:rsidR="00991177" w:rsidRPr="00E0223D">
        <w:rPr>
          <w:lang w:eastAsia="x-none"/>
        </w:rPr>
        <w:t xml:space="preserve">Stanley and </w:t>
      </w:r>
      <w:proofErr w:type="spellStart"/>
      <w:r w:rsidR="00991177" w:rsidRPr="00E0223D">
        <w:rPr>
          <w:lang w:eastAsia="x-none"/>
        </w:rPr>
        <w:t>Doucouliagos</w:t>
      </w:r>
      <w:proofErr w:type="spellEnd"/>
      <w:r w:rsidR="00991177" w:rsidRPr="00E0223D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gRXhjbHVkZUF1dGg9IjEiPjxBdXRob3I+U3RhbmxleTwvQXV0aG9yPjxZ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</w:fldData>
        </w:fldChar>
      </w:r>
      <w:r w:rsidR="00192939" w:rsidRPr="00322819">
        <w:rPr>
          <w:lang w:eastAsia="x-none"/>
        </w:rPr>
        <w:instrText xml:space="preserve"> ADDIN EN.CITE </w:instrText>
      </w:r>
      <w:r w:rsidR="00192939" w:rsidRPr="00322819">
        <w:rPr>
          <w:lang w:eastAsia="x-none"/>
        </w:rPr>
        <w:fldChar w:fldCharType="begin">
          <w:fldData xml:space="preserve">PEVuZE5vdGU+PENpdGUgRXhjbHVkZUF1dGg9IjEiPjxBdXRob3I+U3RhbmxleTwvQXV0aG9yPjxZ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</w:fldData>
        </w:fldChar>
      </w:r>
      <w:r w:rsidR="00192939" w:rsidRPr="00322819">
        <w:rPr>
          <w:lang w:eastAsia="x-none"/>
        </w:rPr>
        <w:instrText xml:space="preserve"> ADDIN EN.CITE.DATA </w:instrText>
      </w:r>
      <w:r w:rsidR="00192939" w:rsidRPr="00322819">
        <w:rPr>
          <w:lang w:eastAsia="x-none"/>
        </w:rPr>
      </w:r>
      <w:r w:rsidR="00192939" w:rsidRPr="00322819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12; 2014</w:t>
      </w:r>
      <w:r w:rsidR="00192939" w:rsidRPr="00B7367D">
        <w:rPr>
          <w:lang w:eastAsia="x-none"/>
        </w:rPr>
        <w:fldChar w:fldCharType="end"/>
      </w:r>
      <w:r w:rsidR="00991177" w:rsidRPr="00DE538A">
        <w:rPr>
          <w:lang w:eastAsia="x-none"/>
        </w:rPr>
        <w:t xml:space="preserve">). They </w:t>
      </w:r>
      <w:r w:rsidR="006443DA" w:rsidRPr="00B7367D">
        <w:rPr>
          <w:lang w:eastAsia="x-none"/>
        </w:rPr>
        <w:t xml:space="preserve">have </w:t>
      </w:r>
      <w:r w:rsidR="001F42F5" w:rsidRPr="00B7367D">
        <w:rPr>
          <w:lang w:eastAsia="x-none"/>
        </w:rPr>
        <w:t>shown</w:t>
      </w:r>
      <w:r w:rsidR="000F372C" w:rsidRPr="00B7367D">
        <w:rPr>
          <w:lang w:eastAsia="x-none"/>
        </w:rPr>
        <w:t xml:space="preserve"> that</w:t>
      </w:r>
      <w:r w:rsidR="00811935" w:rsidRPr="00E71EB4">
        <w:rPr>
          <w:lang w:eastAsia="x-none"/>
        </w:rPr>
        <w:t>,</w:t>
      </w:r>
      <w:r w:rsidR="000F372C" w:rsidRPr="00BE33C2">
        <w:rPr>
          <w:lang w:eastAsia="x-none"/>
        </w:rPr>
        <w:t xml:space="preserve"> </w:t>
      </w:r>
      <w:r w:rsidR="009A1673" w:rsidRPr="00D802CB">
        <w:rPr>
          <w:lang w:eastAsia="x-none"/>
        </w:rPr>
        <w:t xml:space="preserve">with </w:t>
      </w:r>
      <w:r w:rsidR="009A1673" w:rsidRPr="00D802CB">
        <w:t>significant</w:t>
      </w:r>
      <w:r w:rsidR="000914BE" w:rsidRPr="00681573">
        <w:rPr>
          <w:lang w:eastAsia="x-none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914BE" w:rsidRPr="00DE538A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F372C" w:rsidRPr="00DE538A">
        <w:rPr>
          <w:lang w:eastAsia="x-none"/>
        </w:rPr>
        <w:t xml:space="preserve"> </w:t>
      </w:r>
      <w:r w:rsidR="009A1673" w:rsidRPr="00B7367D">
        <w:rPr>
          <w:lang w:eastAsia="x-none"/>
        </w:rPr>
        <w:t xml:space="preserve">provides </w:t>
      </w:r>
      <w:r w:rsidR="00317AF7" w:rsidRPr="00B7367D">
        <w:rPr>
          <w:lang w:eastAsia="x-none"/>
        </w:rPr>
        <w:t xml:space="preserve">an adjusted estimate that is downwardly biased, </w:t>
      </w:r>
      <w:r w:rsidR="009A1673" w:rsidRPr="00D802CB">
        <w:rPr>
          <w:lang w:eastAsia="x-none"/>
        </w:rPr>
        <w:t xml:space="preserve">when </w:t>
      </w:r>
      <w:r w:rsidR="00C25804" w:rsidRPr="00681573">
        <w:rPr>
          <w:lang w:eastAsia="x-none"/>
        </w:rPr>
        <w:t xml:space="preserve">a true positive </w:t>
      </w:r>
      <w:r w:rsidR="009A1673" w:rsidRPr="00527752">
        <w:rPr>
          <w:lang w:eastAsia="x-none"/>
        </w:rPr>
        <w:t xml:space="preserve">or a null effect </w:t>
      </w:r>
      <w:r w:rsidR="00C25804" w:rsidRPr="000D3618">
        <w:rPr>
          <w:lang w:eastAsia="x-none"/>
        </w:rPr>
        <w:t xml:space="preserve">exists </w:t>
      </w:r>
      <w:r w:rsidR="00991177" w:rsidRPr="00E0223D">
        <w:rPr>
          <w:lang w:eastAsia="x-none"/>
        </w:rPr>
        <w:t>(</w:t>
      </w:r>
      <w:r w:rsidR="00665DFE" w:rsidRPr="00E0223D">
        <w:rPr>
          <w:lang w:eastAsia="x-none"/>
        </w:rPr>
        <w:t xml:space="preserve">which is illustrate in </w:t>
      </w:r>
      <w:r w:rsidR="00382040" w:rsidRPr="00E0223D">
        <w:rPr>
          <w:lang w:eastAsia="x-none"/>
        </w:rPr>
        <w:t>Figure 5e</w:t>
      </w:r>
      <w:r w:rsidR="00317AF7" w:rsidRPr="00C302C7">
        <w:rPr>
          <w:lang w:eastAsia="x-none"/>
        </w:rPr>
        <w:t xml:space="preserve">; note that </w:t>
      </w:r>
      <w:r w:rsidR="00C66D2D" w:rsidRPr="0022361B">
        <w:rPr>
          <w:lang w:eastAsia="x-none"/>
        </w:rPr>
        <w:t xml:space="preserve">they state that </w:t>
      </w:r>
      <w:r w:rsidR="00811935" w:rsidRPr="00FC0B5D">
        <w:rPr>
          <w:lang w:eastAsia="x-none"/>
        </w:rPr>
        <w:t>with non-</w:t>
      </w:r>
      <w:r w:rsidR="00811935" w:rsidRPr="00FC0B5D">
        <w:t>significant</w:t>
      </w:r>
      <w:r w:rsidR="00811935" w:rsidRPr="00FC0B5D">
        <w:rPr>
          <w:lang w:eastAsia="x-none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811935" w:rsidRPr="00DE538A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811935" w:rsidRPr="00DE538A">
        <w:rPr>
          <w:lang w:eastAsia="x-none"/>
        </w:rPr>
        <w:t xml:space="preserve"> </w:t>
      </w:r>
      <w:r w:rsidR="00811935" w:rsidRPr="00B7367D">
        <w:rPr>
          <w:lang w:eastAsia="x-none"/>
        </w:rPr>
        <w:t xml:space="preserve">provides </w:t>
      </w:r>
      <w:r w:rsidR="002C1BE0" w:rsidRPr="00B7367D">
        <w:rPr>
          <w:lang w:eastAsia="x-none"/>
        </w:rPr>
        <w:t>the best estimate of an adjusted mean</w:t>
      </w:r>
      <w:r w:rsidR="00382040" w:rsidRPr="00B7367D">
        <w:rPr>
          <w:lang w:eastAsia="x-none"/>
        </w:rPr>
        <w:t>)</w:t>
      </w:r>
      <w:r w:rsidR="00C25804" w:rsidRPr="00E71EB4">
        <w:rPr>
          <w:lang w:eastAsia="x-none"/>
        </w:rPr>
        <w:t xml:space="preserve">. </w:t>
      </w:r>
      <w:r w:rsidR="00805AB5" w:rsidRPr="00BE33C2">
        <w:rPr>
          <w:lang w:eastAsia="x-none"/>
        </w:rPr>
        <w:t>If the slope of SE 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805AB5" w:rsidRPr="00DE538A">
        <w:rPr>
          <w:lang w:eastAsia="x-none"/>
        </w:rPr>
        <w:t xml:space="preserve">) is </w:t>
      </w:r>
      <w:r w:rsidR="00EF759A" w:rsidRPr="00B7367D">
        <w:rPr>
          <w:lang w:eastAsia="x-none"/>
        </w:rPr>
        <w:t xml:space="preserve">statistically </w:t>
      </w:r>
      <w:r w:rsidR="00805AB5" w:rsidRPr="00B7367D">
        <w:rPr>
          <w:lang w:eastAsia="x-none"/>
        </w:rPr>
        <w:t>significant</w:t>
      </w:r>
      <w:r w:rsidR="00F74C18" w:rsidRPr="00B7367D">
        <w:rPr>
          <w:lang w:eastAsia="x-none"/>
        </w:rPr>
        <w:t>,</w:t>
      </w:r>
      <w:r w:rsidR="00C25804" w:rsidRPr="00E71EB4">
        <w:rPr>
          <w:lang w:eastAsia="x-none"/>
        </w:rPr>
        <w:t xml:space="preserve"> fitting sampling </w:t>
      </w:r>
      <w:r w:rsidR="009C06E1" w:rsidRPr="00BE33C2">
        <w:rPr>
          <w:lang w:eastAsia="x-none"/>
        </w:rPr>
        <w:t>variance</w:t>
      </w:r>
      <w:r w:rsidR="00F74C18" w:rsidRPr="00D802CB">
        <w:rPr>
          <w:lang w:eastAsia="x-none"/>
        </w:rPr>
        <w:t xml:space="preserve"> instead of SE,</w:t>
      </w:r>
      <w:r w:rsidR="00C25804" w:rsidRPr="00D802CB">
        <w:rPr>
          <w:lang w:eastAsia="x-none"/>
        </w:rPr>
        <w:t xml:space="preserve"> as follows: </w:t>
      </w:r>
    </w:p>
    <w:p w14:paraId="2273D2D4" w14:textId="151C1C5D" w:rsidR="00896256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0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v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.       (22)</m:t>
          </m:r>
        </m:oMath>
      </m:oMathPara>
    </w:p>
    <w:p w14:paraId="5E7CA52B" w14:textId="29E4DC5B" w:rsidR="00BA5832" w:rsidRPr="00E0223D" w:rsidRDefault="00BD76B8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lastRenderedPageBreak/>
        <w:t xml:space="preserve">This is </w:t>
      </w:r>
      <w:r w:rsidR="00D4710F" w:rsidRPr="00B7367D">
        <w:rPr>
          <w:lang w:eastAsia="x-none"/>
        </w:rPr>
        <w:t>equivalent</w:t>
      </w:r>
      <w:r w:rsidRPr="00E71EB4">
        <w:rPr>
          <w:lang w:eastAsia="x-none"/>
        </w:rPr>
        <w:t xml:space="preserve"> to fitting </w:t>
      </w:r>
      <m:oMath>
        <m:r>
          <w:rPr>
            <w:rFonts w:ascii="Cambria Math" w:hAnsi="Cambria Math"/>
          </w:rPr>
          <m:t>s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DE538A">
        <w:rPr>
          <w:lang w:eastAsia="x-none"/>
        </w:rPr>
        <w:t xml:space="preserve">, which is </w:t>
      </w:r>
      <w:r w:rsidR="00BC5728" w:rsidRPr="00B7367D">
        <w:rPr>
          <w:lang w:eastAsia="x-none"/>
        </w:rPr>
        <w:t xml:space="preserve">a quadratic </w:t>
      </w:r>
      <w:r w:rsidR="00044EBA" w:rsidRPr="00B7367D">
        <w:rPr>
          <w:lang w:eastAsia="x-none"/>
        </w:rPr>
        <w:t>term</w:t>
      </w:r>
      <w:r w:rsidR="00174DFA" w:rsidRPr="00B7367D">
        <w:rPr>
          <w:lang w:eastAsia="x-none"/>
        </w:rPr>
        <w:t xml:space="preserve">. Stanley and </w:t>
      </w:r>
      <w:proofErr w:type="spellStart"/>
      <w:r w:rsidR="00174DFA" w:rsidRPr="00B7367D">
        <w:rPr>
          <w:lang w:eastAsia="x-none"/>
        </w:rPr>
        <w:t>Doucouliagos</w:t>
      </w:r>
      <w:proofErr w:type="spellEnd"/>
      <w:r w:rsidR="00174DFA" w:rsidRPr="00B7367D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gRXhjbHVkZUF1dGg9IjEiPjxBdXRob3I+U3RhbmxleTwvQXV0aG9yPjxZ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</w:fldData>
        </w:fldChar>
      </w:r>
      <w:r w:rsidR="00192939" w:rsidRPr="00322819">
        <w:rPr>
          <w:lang w:eastAsia="x-none"/>
        </w:rPr>
        <w:instrText xml:space="preserve"> ADDIN EN.CITE </w:instrText>
      </w:r>
      <w:r w:rsidR="00192939" w:rsidRPr="00322819">
        <w:rPr>
          <w:lang w:eastAsia="x-none"/>
        </w:rPr>
        <w:fldChar w:fldCharType="begin">
          <w:fldData xml:space="preserve">PEVuZE5vdGU+PENpdGUgRXhjbHVkZUF1dGg9IjEiPjxBdXRob3I+U3RhbmxleTwvQXV0aG9yPjxZ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</w:fldData>
        </w:fldChar>
      </w:r>
      <w:r w:rsidR="00192939" w:rsidRPr="00322819">
        <w:rPr>
          <w:lang w:eastAsia="x-none"/>
        </w:rPr>
        <w:instrText xml:space="preserve"> ADDIN EN.CITE.DATA </w:instrText>
      </w:r>
      <w:r w:rsidR="00192939" w:rsidRPr="00322819">
        <w:rPr>
          <w:lang w:eastAsia="x-none"/>
        </w:rPr>
      </w:r>
      <w:r w:rsidR="00192939" w:rsidRPr="00322819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12; 2014</w:t>
      </w:r>
      <w:r w:rsidR="00192939" w:rsidRPr="00B7367D">
        <w:rPr>
          <w:lang w:eastAsia="x-none"/>
        </w:rPr>
        <w:fldChar w:fldCharType="end"/>
      </w:r>
      <w:r w:rsidR="00174DFA" w:rsidRPr="00DE538A">
        <w:rPr>
          <w:lang w:eastAsia="x-none"/>
        </w:rPr>
        <w:t>) ha</w:t>
      </w:r>
      <w:r w:rsidR="00363ABC" w:rsidRPr="00B7367D">
        <w:rPr>
          <w:lang w:eastAsia="x-none"/>
        </w:rPr>
        <w:t>ve</w:t>
      </w:r>
      <w:r w:rsidR="00174DFA" w:rsidRPr="00322819">
        <w:rPr>
          <w:lang w:eastAsia="x-none"/>
        </w:rPr>
        <w:t xml:space="preserve"> shown that</w:t>
      </w:r>
      <w:r w:rsidR="00BC5728" w:rsidRPr="00322819">
        <w:rPr>
          <w:lang w:eastAsia="x-none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C5728" w:rsidRPr="00DE538A">
        <w:rPr>
          <w:lang w:eastAsia="x-none"/>
        </w:rPr>
        <w:t xml:space="preserve"> in Equation 2</w:t>
      </w:r>
      <w:r w:rsidR="00B94775" w:rsidRPr="00B7367D">
        <w:rPr>
          <w:lang w:eastAsia="x-none"/>
        </w:rPr>
        <w:t>2</w:t>
      </w:r>
      <w:r w:rsidR="00BC5728" w:rsidRPr="00B7367D">
        <w:rPr>
          <w:lang w:eastAsia="x-none"/>
        </w:rPr>
        <w:t xml:space="preserve"> is </w:t>
      </w:r>
      <w:r w:rsidR="00D4710F" w:rsidRPr="00B7367D">
        <w:rPr>
          <w:lang w:eastAsia="x-none"/>
        </w:rPr>
        <w:t>still downwardly biased</w:t>
      </w:r>
      <w:r w:rsidR="00141729" w:rsidRPr="00E71EB4">
        <w:rPr>
          <w:lang w:eastAsia="x-none"/>
        </w:rPr>
        <w:t xml:space="preserve">, but </w:t>
      </w:r>
      <w:r w:rsidR="00040F56" w:rsidRPr="00BE33C2">
        <w:rPr>
          <w:lang w:eastAsia="x-none"/>
        </w:rPr>
        <w:t xml:space="preserve">much </w:t>
      </w:r>
      <w:r w:rsidR="00141729" w:rsidRPr="00D802CB">
        <w:rPr>
          <w:lang w:eastAsia="x-none"/>
        </w:rPr>
        <w:t>less so</w:t>
      </w:r>
      <w:r w:rsidR="00BA1133" w:rsidRPr="00D802CB">
        <w:rPr>
          <w:lang w:eastAsia="x-none"/>
        </w:rPr>
        <w:t>,</w:t>
      </w:r>
      <w:r w:rsidR="00141729" w:rsidRPr="00681573">
        <w:rPr>
          <w:lang w:eastAsia="x-none"/>
        </w:rPr>
        <w:t xml:space="preserve"> </w:t>
      </w:r>
      <w:r w:rsidR="00226CFB" w:rsidRPr="00527752">
        <w:rPr>
          <w:lang w:eastAsia="x-none"/>
        </w:rPr>
        <w:t xml:space="preserve">although Equation </w:t>
      </w:r>
      <w:r w:rsidR="007B04D5" w:rsidRPr="0022361B">
        <w:rPr>
          <w:lang w:eastAsia="x-none"/>
        </w:rPr>
        <w:t>21</w:t>
      </w:r>
      <w:r w:rsidR="00226CFB" w:rsidRPr="00FC0B5D">
        <w:rPr>
          <w:lang w:eastAsia="x-none"/>
        </w:rPr>
        <w:t xml:space="preserve"> is more powerful </w:t>
      </w:r>
      <w:r w:rsidR="00141729" w:rsidRPr="00FC0B5D">
        <w:rPr>
          <w:lang w:eastAsia="x-none"/>
        </w:rPr>
        <w:t>(</w:t>
      </w:r>
      <w:proofErr w:type="gramStart"/>
      <w:r w:rsidR="00141729" w:rsidRPr="00FC0B5D">
        <w:rPr>
          <w:lang w:eastAsia="x-none"/>
        </w:rPr>
        <w:t>i.e.</w:t>
      </w:r>
      <w:proofErr w:type="gramEnd"/>
      <w:r w:rsidR="00141729" w:rsidRPr="00FC0B5D">
        <w:rPr>
          <w:lang w:eastAsia="x-none"/>
        </w:rPr>
        <w:t xml:space="preserve"> </w:t>
      </w:r>
      <w:r w:rsidR="00506F29" w:rsidRPr="00FC0B5D">
        <w:rPr>
          <w:lang w:eastAsia="x-none"/>
        </w:rPr>
        <w:t xml:space="preserve">an adjustment </w:t>
      </w:r>
      <w:r w:rsidR="0098240F" w:rsidRPr="00F303F7">
        <w:rPr>
          <w:lang w:eastAsia="x-none"/>
        </w:rPr>
        <w:t>tend</w:t>
      </w:r>
      <w:r w:rsidR="00363ABC" w:rsidRPr="00152C8C">
        <w:rPr>
          <w:lang w:eastAsia="x-none"/>
        </w:rPr>
        <w:t>s</w:t>
      </w:r>
      <w:r w:rsidR="0098240F" w:rsidRPr="00152C8C">
        <w:rPr>
          <w:lang w:eastAsia="x-none"/>
        </w:rPr>
        <w:t xml:space="preserve"> to </w:t>
      </w:r>
      <w:r w:rsidR="00E055B9" w:rsidRPr="000B1462">
        <w:rPr>
          <w:lang w:eastAsia="x-none"/>
        </w:rPr>
        <w:t>underestimate</w:t>
      </w:r>
      <w:r w:rsidR="00141729" w:rsidRPr="000B1462">
        <w:rPr>
          <w:lang w:eastAsia="x-none"/>
        </w:rPr>
        <w:t>)</w:t>
      </w:r>
      <w:r w:rsidR="00D4710F" w:rsidRPr="007A344E">
        <w:rPr>
          <w:lang w:eastAsia="x-none"/>
        </w:rPr>
        <w:t xml:space="preserve"> when there is a positive</w:t>
      </w:r>
      <w:r w:rsidR="00D569FA" w:rsidRPr="00904CA0">
        <w:rPr>
          <w:lang w:eastAsia="x-none"/>
        </w:rPr>
        <w:t xml:space="preserve"> (or no)</w:t>
      </w:r>
      <w:r w:rsidR="00D4710F" w:rsidRPr="008C23E8">
        <w:rPr>
          <w:lang w:eastAsia="x-none"/>
        </w:rPr>
        <w:t xml:space="preserve"> effect</w:t>
      </w:r>
      <w:r w:rsidR="00761B98" w:rsidRPr="008C23E8">
        <w:rPr>
          <w:lang w:eastAsia="x-none"/>
        </w:rPr>
        <w:t xml:space="preserve"> (</w:t>
      </w:r>
      <w:r w:rsidR="00E055B9" w:rsidRPr="006B18CA">
        <w:rPr>
          <w:lang w:eastAsia="x-none"/>
        </w:rPr>
        <w:t xml:space="preserve">cf. </w:t>
      </w:r>
      <w:r w:rsidR="00761B98" w:rsidRPr="00953065">
        <w:rPr>
          <w:lang w:eastAsia="x-none"/>
        </w:rPr>
        <w:t>Fig</w:t>
      </w:r>
      <w:r w:rsidR="00382040" w:rsidRPr="00137B6E">
        <w:rPr>
          <w:lang w:eastAsia="x-none"/>
        </w:rPr>
        <w:t>ure</w:t>
      </w:r>
      <w:r w:rsidR="00761B98" w:rsidRPr="004A1F60">
        <w:rPr>
          <w:lang w:eastAsia="x-none"/>
        </w:rPr>
        <w:t xml:space="preserve"> 5</w:t>
      </w:r>
      <w:r w:rsidR="00382040" w:rsidRPr="00165DA6">
        <w:rPr>
          <w:lang w:eastAsia="x-none"/>
        </w:rPr>
        <w:t>f</w:t>
      </w:r>
      <w:r w:rsidR="006562F4" w:rsidRPr="00CA1172">
        <w:rPr>
          <w:lang w:eastAsia="x-none"/>
        </w:rPr>
        <w:t>)</w:t>
      </w:r>
      <w:r w:rsidR="00D4710F" w:rsidRPr="00CA1172">
        <w:rPr>
          <w:lang w:eastAsia="x-none"/>
        </w:rPr>
        <w:t xml:space="preserve">. </w:t>
      </w:r>
      <w:r w:rsidR="00FB6673" w:rsidRPr="00B50E32">
        <w:rPr>
          <w:lang w:eastAsia="x-none"/>
        </w:rPr>
        <w:t>While</w:t>
      </w:r>
      <w:r w:rsidR="00440274" w:rsidRPr="00B50E32">
        <w:rPr>
          <w:lang w:eastAsia="x-none"/>
        </w:rPr>
        <w:t xml:space="preserve"> this two-step approach </w:t>
      </w:r>
      <w:r w:rsidR="007A6EB1" w:rsidRPr="00463525">
        <w:rPr>
          <w:lang w:eastAsia="x-none"/>
        </w:rPr>
        <w:t>may seem simplistic</w:t>
      </w:r>
      <w:r w:rsidR="00D64AA9" w:rsidRPr="00463525">
        <w:rPr>
          <w:lang w:eastAsia="x-none"/>
        </w:rPr>
        <w:t xml:space="preserve"> (see also </w:t>
      </w:r>
      <w:r w:rsidR="00192939" w:rsidRPr="00B7367D">
        <w:rPr>
          <w:lang w:eastAsia="x-none"/>
        </w:rPr>
        <w:fldChar w:fldCharType="begin">
          <w:fldData xml:space="preserve">PEVuZE5vdGU+PENpdGU+PEF1dGhvcj5TdGFubGV5PC9BdXRob3I+PFllYXI+MjAxNzwvWWVhcj48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==
</w:fldData>
        </w:fldChar>
      </w:r>
      <w:r w:rsidR="00192939" w:rsidRPr="00322819">
        <w:rPr>
          <w:lang w:eastAsia="x-none"/>
        </w:rPr>
        <w:instrText xml:space="preserve"> ADDIN EN.CITE </w:instrText>
      </w:r>
      <w:r w:rsidR="00192939" w:rsidRPr="00322819">
        <w:rPr>
          <w:lang w:eastAsia="x-none"/>
        </w:rPr>
        <w:fldChar w:fldCharType="begin">
          <w:fldData xml:space="preserve">PEVuZE5vdGU+PENpdGU+PEF1dGhvcj5TdGFubGV5PC9BdXRob3I+PFllYXI+MjAxNzwvWWVhcj48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==
</w:fldData>
        </w:fldChar>
      </w:r>
      <w:r w:rsidR="00192939" w:rsidRPr="00322819">
        <w:rPr>
          <w:lang w:eastAsia="x-none"/>
        </w:rPr>
        <w:instrText xml:space="preserve"> ADDIN EN.CITE.DATA </w:instrText>
      </w:r>
      <w:r w:rsidR="00192939" w:rsidRPr="00322819">
        <w:rPr>
          <w:lang w:eastAsia="x-none"/>
        </w:rPr>
      </w:r>
      <w:r w:rsidR="00192939" w:rsidRPr="00322819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tanley, 2017; Stanley, Doucouliagos &amp; Ioannidis, 2017</w:t>
      </w:r>
      <w:r w:rsidR="00192939" w:rsidRPr="00B7367D">
        <w:rPr>
          <w:lang w:eastAsia="x-none"/>
        </w:rPr>
        <w:fldChar w:fldCharType="end"/>
      </w:r>
      <w:r w:rsidR="00D64AA9" w:rsidRPr="00DE538A">
        <w:rPr>
          <w:lang w:eastAsia="x-none"/>
        </w:rPr>
        <w:t>)</w:t>
      </w:r>
      <w:r w:rsidR="007A6EB1" w:rsidRPr="00B7367D">
        <w:rPr>
          <w:lang w:eastAsia="x-none"/>
        </w:rPr>
        <w:t xml:space="preserve">, </w:t>
      </w:r>
      <w:r w:rsidR="00267EB0" w:rsidRPr="00B7367D">
        <w:rPr>
          <w:lang w:eastAsia="x-none"/>
        </w:rPr>
        <w:t>it provides an easy-to-implement</w:t>
      </w:r>
      <w:r w:rsidR="00682558" w:rsidRPr="00B7367D">
        <w:rPr>
          <w:lang w:eastAsia="x-none"/>
        </w:rPr>
        <w:t xml:space="preserve"> publicatio</w:t>
      </w:r>
      <w:r w:rsidR="00682558" w:rsidRPr="00E71EB4">
        <w:rPr>
          <w:lang w:eastAsia="x-none"/>
        </w:rPr>
        <w:t xml:space="preserve">n bias test which </w:t>
      </w:r>
      <w:r w:rsidR="00CA4A83" w:rsidRPr="00D802CB">
        <w:rPr>
          <w:lang w:eastAsia="x-none"/>
        </w:rPr>
        <w:t>explicitly model</w:t>
      </w:r>
      <w:r w:rsidR="00574304" w:rsidRPr="00681573">
        <w:rPr>
          <w:lang w:eastAsia="x-none"/>
        </w:rPr>
        <w:t>s</w:t>
      </w:r>
      <w:r w:rsidR="00682558" w:rsidRPr="00527752">
        <w:rPr>
          <w:lang w:eastAsia="x-none"/>
        </w:rPr>
        <w:t xml:space="preserve"> non-independen</w:t>
      </w:r>
      <w:r w:rsidR="00CA4A83" w:rsidRPr="000D3618">
        <w:rPr>
          <w:lang w:eastAsia="x-none"/>
        </w:rPr>
        <w:t xml:space="preserve">t </w:t>
      </w:r>
      <w:r w:rsidR="00D94AC0" w:rsidRPr="00E0223D">
        <w:rPr>
          <w:lang w:eastAsia="x-none"/>
        </w:rPr>
        <w:t>data</w:t>
      </w:r>
      <w:r w:rsidR="00682558" w:rsidRPr="00E0223D">
        <w:rPr>
          <w:lang w:eastAsia="x-none"/>
        </w:rPr>
        <w:t xml:space="preserve">. </w:t>
      </w:r>
    </w:p>
    <w:p w14:paraId="727A5465" w14:textId="7329BE30" w:rsidR="000759C4" w:rsidRPr="00904CA0" w:rsidRDefault="009B3E1D" w:rsidP="007D1219">
      <w:pPr>
        <w:spacing w:line="480" w:lineRule="auto"/>
        <w:ind w:firstLine="720"/>
      </w:pPr>
      <w:r w:rsidRPr="0022361B">
        <w:t>Further</w:t>
      </w:r>
      <w:r w:rsidR="000759C4" w:rsidRPr="00FC0B5D">
        <w:t xml:space="preserve">, </w:t>
      </w:r>
      <w:r w:rsidR="00335432" w:rsidRPr="00FC0B5D">
        <w:t>this regression approach can be used to</w:t>
      </w:r>
      <w:r w:rsidR="000759C4" w:rsidRPr="00FC0B5D">
        <w:t xml:space="preserve"> test time-lag bias (a decline effect) by modelling the publication year (</w:t>
      </w:r>
      <w:proofErr w:type="spellStart"/>
      <w:r w:rsidR="000759C4" w:rsidRPr="000B1462">
        <w:rPr>
          <w:i/>
          <w:iCs/>
        </w:rPr>
        <w:t>year</w:t>
      </w:r>
      <w:r w:rsidR="000759C4" w:rsidRPr="000B1462">
        <w:rPr>
          <w:i/>
          <w:iCs/>
          <w:vertAlign w:val="subscript"/>
        </w:rPr>
        <w:t>j</w:t>
      </w:r>
      <w:proofErr w:type="spellEnd"/>
      <w:r w:rsidR="000759C4" w:rsidRPr="007A344E">
        <w:t>):</w:t>
      </w:r>
    </w:p>
    <w:p w14:paraId="5A049270" w14:textId="78053D27" w:rsidR="000759C4" w:rsidRPr="00B7367D" w:rsidRDefault="00A357CF" w:rsidP="007D1219">
      <w:pPr>
        <w:spacing w:line="480" w:lineRule="auto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yea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.       (23)</m:t>
          </m:r>
        </m:oMath>
      </m:oMathPara>
    </w:p>
    <w:p w14:paraId="7C72B451" w14:textId="284F96E7" w:rsidR="000759C4" w:rsidRPr="00FC0B5D" w:rsidRDefault="000759C4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 xml:space="preserve">When </w:t>
      </w:r>
      <w:r w:rsidRPr="00681573">
        <w:rPr>
          <w:lang w:eastAsia="x-none"/>
        </w:rPr>
        <w:t>heterogeneity exist</w:t>
      </w:r>
      <w:r w:rsidR="009C06E1" w:rsidRPr="00527752">
        <w:rPr>
          <w:lang w:eastAsia="x-none"/>
        </w:rPr>
        <w:t>s</w:t>
      </w:r>
      <w:r w:rsidRPr="000D3618">
        <w:rPr>
          <w:lang w:eastAsia="x-none"/>
        </w:rPr>
        <w:t xml:space="preserve">, it is best to combine </w:t>
      </w:r>
      <w:r w:rsidR="00E60594" w:rsidRPr="00E0223D">
        <w:rPr>
          <w:lang w:eastAsia="x-none"/>
        </w:rPr>
        <w:t xml:space="preserve">Equation </w:t>
      </w:r>
      <w:r w:rsidR="005D7F16" w:rsidRPr="00E0223D">
        <w:rPr>
          <w:lang w:eastAsia="x-none"/>
        </w:rPr>
        <w:t>21</w:t>
      </w:r>
      <w:r w:rsidR="00E60594" w:rsidRPr="00E0223D">
        <w:rPr>
          <w:lang w:eastAsia="x-none"/>
        </w:rPr>
        <w:t xml:space="preserve"> and 2</w:t>
      </w:r>
      <w:r w:rsidR="005D7F16" w:rsidRPr="00C302C7">
        <w:rPr>
          <w:lang w:eastAsia="x-none"/>
        </w:rPr>
        <w:t>3</w:t>
      </w:r>
      <w:r w:rsidRPr="0022361B">
        <w:rPr>
          <w:lang w:eastAsia="x-none"/>
        </w:rPr>
        <w:t xml:space="preserve"> with moderators, for example:</w:t>
      </w:r>
    </w:p>
    <w:p w14:paraId="5773ED29" w14:textId="374881F3" w:rsidR="00707FA4" w:rsidRPr="00B7367D" w:rsidRDefault="00A357CF" w:rsidP="007D1219">
      <w:pPr>
        <w:spacing w:line="480" w:lineRule="auto"/>
        <w:rPr>
          <w:lang w:eastAsia="x-none"/>
        </w:rPr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s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yea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k=3</m:t>
              </m:r>
            </m:sub>
            <m:sup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mod</m:t>
                  </m:r>
                </m:sub>
              </m:sSub>
            </m:sup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e>
          </m:nary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m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,  (24)</m:t>
          </m:r>
        </m:oMath>
      </m:oMathPara>
    </w:p>
    <w:p w14:paraId="432FC499" w14:textId="2F9DC2F6" w:rsidR="000759C4" w:rsidRPr="00152C8C" w:rsidRDefault="00C54E28" w:rsidP="007D1219">
      <w:pPr>
        <w:spacing w:line="480" w:lineRule="auto"/>
        <w:rPr>
          <w:lang w:eastAsia="x-none"/>
        </w:rPr>
      </w:pPr>
      <w:r w:rsidRPr="00B7367D">
        <w:rPr>
          <w:lang w:eastAsia="x-none"/>
        </w:rPr>
        <w:t xml:space="preserve">where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A645F8" w:rsidRPr="00DE538A">
        <w:rPr>
          <w:lang w:eastAsia="x-none"/>
        </w:rPr>
        <w:t xml:space="preserve"> is the slope for the </w:t>
      </w:r>
      <w:r w:rsidR="00A645F8" w:rsidRPr="00B7367D">
        <w:rPr>
          <w:i/>
          <w:iCs/>
          <w:lang w:eastAsia="x-none"/>
        </w:rPr>
        <w:t>k</w:t>
      </w:r>
      <w:r w:rsidR="00A645F8" w:rsidRPr="00B7367D">
        <w:rPr>
          <w:lang w:eastAsia="x-none"/>
        </w:rPr>
        <w:t>th moderator (</w:t>
      </w:r>
      <w:r w:rsidR="00A645F8" w:rsidRPr="00B7367D">
        <w:rPr>
          <w:i/>
          <w:iCs/>
          <w:lang w:eastAsia="x-none"/>
        </w:rPr>
        <w:t xml:space="preserve">k </w:t>
      </w:r>
      <w:r w:rsidR="00A645F8" w:rsidRPr="00E71EB4">
        <w:rPr>
          <w:lang w:eastAsia="x-none"/>
        </w:rPr>
        <w:t xml:space="preserve">= 3, </w:t>
      </w:r>
      <w:proofErr w:type="gramStart"/>
      <w:r w:rsidR="00A645F8" w:rsidRPr="00E71EB4">
        <w:rPr>
          <w:lang w:eastAsia="x-none"/>
        </w:rPr>
        <w:t>4,…</w:t>
      </w:r>
      <w:proofErr w:type="gramEnd"/>
      <w:r w:rsidR="00A645F8" w:rsidRPr="00E71EB4">
        <w:rPr>
          <w:lang w:eastAsia="x-none"/>
        </w:rPr>
        <w:t xml:space="preserve">, </w:t>
      </w:r>
      <w:proofErr w:type="spellStart"/>
      <w:r w:rsidR="00A645F8" w:rsidRPr="00BE33C2">
        <w:rPr>
          <w:i/>
          <w:iCs/>
          <w:lang w:eastAsia="x-none"/>
        </w:rPr>
        <w:t>N</w:t>
      </w:r>
      <w:r w:rsidR="00A645F8" w:rsidRPr="00D802CB">
        <w:rPr>
          <w:i/>
          <w:iCs/>
          <w:vertAlign w:val="subscript"/>
          <w:lang w:eastAsia="x-none"/>
        </w:rPr>
        <w:t>mod</w:t>
      </w:r>
      <w:proofErr w:type="spellEnd"/>
      <w:r w:rsidR="00A645F8" w:rsidRPr="00D802CB">
        <w:rPr>
          <w:lang w:eastAsia="x-none"/>
        </w:rPr>
        <w:t xml:space="preserve">; the number of </w:t>
      </w:r>
      <w:r w:rsidR="00A645F8" w:rsidRPr="00681573">
        <w:rPr>
          <w:lang w:eastAsia="x-none"/>
        </w:rPr>
        <w:t>moderator</w:t>
      </w:r>
      <w:r w:rsidR="006B4D72" w:rsidRPr="00527752">
        <w:rPr>
          <w:lang w:eastAsia="x-none"/>
        </w:rPr>
        <w:t>s</w:t>
      </w:r>
      <w:r w:rsidR="00A645F8" w:rsidRPr="000D3618">
        <w:rPr>
          <w:lang w:eastAsia="x-none"/>
        </w:rPr>
        <w:t>)</w:t>
      </w:r>
      <w:r w:rsidR="00D9264E" w:rsidRPr="00E0223D">
        <w:rPr>
          <w:lang w:eastAsia="x-none"/>
        </w:rPr>
        <w:t>,</w:t>
      </w:r>
      <w:r w:rsidR="00A645F8" w:rsidRPr="00E0223D">
        <w:rPr>
          <w:lang w:eastAsia="x-none"/>
        </w:rPr>
        <w:t xml:space="preserve"> the other parameters are as above. </w:t>
      </w:r>
      <w:r w:rsidR="00C30822" w:rsidRPr="0022361B">
        <w:rPr>
          <w:lang w:eastAsia="x-none"/>
        </w:rPr>
        <w:t xml:space="preserve">However, </w:t>
      </w:r>
      <w:r w:rsidR="00BB5467" w:rsidRPr="00FC0B5D">
        <w:rPr>
          <w:lang w:eastAsia="x-none"/>
        </w:rPr>
        <w:t xml:space="preserve">simulation studies </w:t>
      </w:r>
      <w:r w:rsidR="00082079" w:rsidRPr="00FC0B5D">
        <w:rPr>
          <w:lang w:eastAsia="x-none"/>
        </w:rPr>
        <w:t>have</w:t>
      </w:r>
      <w:r w:rsidR="00BB5467" w:rsidRPr="00FC0B5D">
        <w:rPr>
          <w:lang w:eastAsia="x-none"/>
        </w:rPr>
        <w:t xml:space="preserve"> shown </w:t>
      </w:r>
      <w:r w:rsidRPr="00F303F7">
        <w:rPr>
          <w:lang w:eastAsia="x-none"/>
        </w:rPr>
        <w:t xml:space="preserve">Egger’s regression variants with sampling standard error </w:t>
      </w:r>
      <w:r w:rsidR="00250C73" w:rsidRPr="000B1462">
        <w:rPr>
          <w:lang w:eastAsia="x-none"/>
        </w:rPr>
        <w:t xml:space="preserve">as a moderator </w:t>
      </w:r>
      <w:r w:rsidRPr="000B1462">
        <w:rPr>
          <w:lang w:eastAsia="x-none"/>
        </w:rPr>
        <w:t>(e.g.</w:t>
      </w:r>
      <w:r w:rsidR="00250C73" w:rsidRPr="007A344E">
        <w:rPr>
          <w:lang w:eastAsia="x-none"/>
        </w:rPr>
        <w:t>,</w:t>
      </w:r>
      <w:r w:rsidRPr="00904CA0">
        <w:rPr>
          <w:lang w:eastAsia="x-none"/>
        </w:rPr>
        <w:t xml:space="preserve"> </w:t>
      </w:r>
      <w:r w:rsidR="00082079" w:rsidRPr="008C23E8">
        <w:rPr>
          <w:lang w:eastAsia="x-none"/>
        </w:rPr>
        <w:t>Equation</w:t>
      </w:r>
      <w:r w:rsidR="00250C73" w:rsidRPr="008C23E8">
        <w:rPr>
          <w:lang w:eastAsia="x-none"/>
        </w:rPr>
        <w:t xml:space="preserve">s </w:t>
      </w:r>
      <w:r w:rsidR="001760DA" w:rsidRPr="006B18CA">
        <w:rPr>
          <w:lang w:eastAsia="x-none"/>
        </w:rPr>
        <w:t>10</w:t>
      </w:r>
      <w:r w:rsidR="00250C73" w:rsidRPr="00953065">
        <w:rPr>
          <w:lang w:eastAsia="x-none"/>
        </w:rPr>
        <w:t xml:space="preserve"> &amp; </w:t>
      </w:r>
      <w:r w:rsidR="001760DA" w:rsidRPr="00137B6E">
        <w:rPr>
          <w:lang w:eastAsia="x-none"/>
        </w:rPr>
        <w:t>21</w:t>
      </w:r>
      <w:r w:rsidR="00250C73" w:rsidRPr="004A1F60">
        <w:rPr>
          <w:lang w:eastAsia="x-none"/>
        </w:rPr>
        <w:t xml:space="preserve">) perform poorly, </w:t>
      </w:r>
      <w:r w:rsidR="00EA15CB" w:rsidRPr="00165DA6">
        <w:rPr>
          <w:lang w:eastAsia="x-none"/>
        </w:rPr>
        <w:t>even when adequately powered</w:t>
      </w:r>
      <w:r w:rsidR="00E601A7" w:rsidRPr="00CA1172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+PEF1dGhvcj5NYWNhc2tpbGw8L0F1dGhvcj48WWVhcj4yMDAxPC9ZZWFy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==
</w:fldData>
        </w:fldChar>
      </w:r>
      <w:r w:rsidR="00192939" w:rsidRPr="00322819">
        <w:rPr>
          <w:lang w:eastAsia="x-none"/>
        </w:rPr>
        <w:instrText xml:space="preserve"> ADDIN EN.CITE </w:instrText>
      </w:r>
      <w:r w:rsidR="00192939" w:rsidRPr="00322819">
        <w:rPr>
          <w:lang w:eastAsia="x-none"/>
        </w:rPr>
        <w:fldChar w:fldCharType="begin">
          <w:fldData xml:space="preserve">PEVuZE5vdGU+PENpdGU+PEF1dGhvcj5NYWNhc2tpbGw8L0F1dGhvcj48WWVhcj4yMDAxPC9ZZWFy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==
</w:fldData>
        </w:fldChar>
      </w:r>
      <w:r w:rsidR="00192939" w:rsidRPr="00322819">
        <w:rPr>
          <w:lang w:eastAsia="x-none"/>
        </w:rPr>
        <w:instrText xml:space="preserve"> ADDIN EN.CITE.DATA </w:instrText>
      </w:r>
      <w:r w:rsidR="00192939" w:rsidRPr="00322819">
        <w:rPr>
          <w:lang w:eastAsia="x-none"/>
        </w:rPr>
      </w:r>
      <w:r w:rsidR="00192939" w:rsidRPr="00322819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acaskill, Walter &amp; Irwig, 2001; Deeks, Macaskill &amp; Irwig, 2005</w:t>
      </w:r>
      <w:r w:rsidR="00192939" w:rsidRPr="00B7367D">
        <w:rPr>
          <w:lang w:eastAsia="x-none"/>
        </w:rPr>
        <w:fldChar w:fldCharType="end"/>
      </w:r>
      <w:r w:rsidR="00E601A7" w:rsidRPr="00DE538A">
        <w:rPr>
          <w:lang w:eastAsia="x-none"/>
        </w:rPr>
        <w:t>)</w:t>
      </w:r>
      <w:r w:rsidR="00EA15CB" w:rsidRPr="00B7367D">
        <w:rPr>
          <w:lang w:eastAsia="x-none"/>
        </w:rPr>
        <w:t xml:space="preserve">. This is </w:t>
      </w:r>
      <w:r w:rsidR="00250C73" w:rsidRPr="00D802CB">
        <w:rPr>
          <w:lang w:eastAsia="x-none"/>
        </w:rPr>
        <w:t xml:space="preserve">especially </w:t>
      </w:r>
      <w:r w:rsidR="00EA15CB" w:rsidRPr="00681573">
        <w:rPr>
          <w:lang w:eastAsia="x-none"/>
        </w:rPr>
        <w:t xml:space="preserve">true </w:t>
      </w:r>
      <w:r w:rsidR="00250C73" w:rsidRPr="00527752">
        <w:rPr>
          <w:lang w:eastAsia="x-none"/>
        </w:rPr>
        <w:t>under two scenarios</w:t>
      </w:r>
      <w:r w:rsidR="00EA15CB" w:rsidRPr="000D3618">
        <w:rPr>
          <w:lang w:eastAsia="x-none"/>
        </w:rPr>
        <w:t>: 1) w</w:t>
      </w:r>
      <w:r w:rsidR="00250C73" w:rsidRPr="00E0223D">
        <w:rPr>
          <w:lang w:eastAsia="x-none"/>
        </w:rPr>
        <w:t xml:space="preserve">hen there is a relationship </w:t>
      </w:r>
      <w:r w:rsidR="00EA15CB" w:rsidRPr="00E0223D">
        <w:rPr>
          <w:lang w:eastAsia="x-none"/>
        </w:rPr>
        <w:t>between</w:t>
      </w:r>
      <w:r w:rsidR="00250C73" w:rsidRPr="00E0223D">
        <w:rPr>
          <w:lang w:eastAsia="x-none"/>
        </w:rPr>
        <w:t xml:space="preserve"> effect size and sampling </w:t>
      </w:r>
      <w:r w:rsidR="00DD7625" w:rsidRPr="0022361B">
        <w:rPr>
          <w:lang w:eastAsia="x-none"/>
        </w:rPr>
        <w:t xml:space="preserve">SE, and 2) when SE is </w:t>
      </w:r>
      <w:r w:rsidR="00786D3F" w:rsidRPr="00FC0B5D">
        <w:rPr>
          <w:lang w:eastAsia="x-none"/>
        </w:rPr>
        <w:t xml:space="preserve">not </w:t>
      </w:r>
      <w:r w:rsidR="00DD7625" w:rsidRPr="00FC0B5D">
        <w:rPr>
          <w:lang w:eastAsia="x-none"/>
        </w:rPr>
        <w:t xml:space="preserve">estimated </w:t>
      </w:r>
      <w:r w:rsidR="00786D3F" w:rsidRPr="00FC0B5D">
        <w:rPr>
          <w:lang w:eastAsia="x-none"/>
        </w:rPr>
        <w:t>accurately</w:t>
      </w:r>
      <w:r w:rsidR="00DD7625" w:rsidRPr="00F303F7">
        <w:rPr>
          <w:lang w:eastAsia="x-none"/>
        </w:rPr>
        <w:t>.</w:t>
      </w:r>
      <w:r w:rsidR="00E601A7" w:rsidRPr="00152C8C">
        <w:rPr>
          <w:lang w:eastAsia="x-none"/>
        </w:rPr>
        <w:t xml:space="preserve"> </w:t>
      </w:r>
    </w:p>
    <w:p w14:paraId="779F68DC" w14:textId="0878EEEA" w:rsidR="00920F0E" w:rsidRPr="00322819" w:rsidRDefault="00920F0E" w:rsidP="00D81409">
      <w:pPr>
        <w:pStyle w:val="Heading2"/>
        <w:rPr>
          <w:lang w:val="en-AU"/>
        </w:rPr>
      </w:pPr>
      <w:r w:rsidRPr="00322819">
        <w:rPr>
          <w:lang w:val="en-AU"/>
        </w:rPr>
        <w:t xml:space="preserve">4.3 | </w:t>
      </w:r>
      <w:r w:rsidR="007F600A" w:rsidRPr="00322819">
        <w:rPr>
          <w:lang w:val="en-AU"/>
        </w:rPr>
        <w:t>Multilevel meta-regression using sample size</w:t>
      </w:r>
    </w:p>
    <w:p w14:paraId="53758F5E" w14:textId="60AC58BA" w:rsidR="00B348F7" w:rsidRPr="00B7367D" w:rsidRDefault="003F7378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 xml:space="preserve">To understand how a correlation between </w:t>
      </w:r>
      <w:r w:rsidRPr="00B7367D">
        <w:rPr>
          <w:lang w:eastAsia="x-none"/>
        </w:rPr>
        <w:t xml:space="preserve">effect size and SE can come about, and when SE can be estimated </w:t>
      </w:r>
      <w:r w:rsidR="00DF0FD5" w:rsidRPr="00D802CB">
        <w:rPr>
          <w:lang w:eastAsia="x-none"/>
        </w:rPr>
        <w:t>inaccurately</w:t>
      </w:r>
      <w:r w:rsidRPr="00681573">
        <w:rPr>
          <w:lang w:eastAsia="x-none"/>
        </w:rPr>
        <w:t xml:space="preserve">, </w:t>
      </w:r>
      <w:r w:rsidR="00E601A7" w:rsidRPr="00527752">
        <w:rPr>
          <w:lang w:eastAsia="x-none"/>
        </w:rPr>
        <w:t>we</w:t>
      </w:r>
      <w:r w:rsidRPr="000D3618">
        <w:rPr>
          <w:lang w:eastAsia="x-none"/>
        </w:rPr>
        <w:t xml:space="preserve"> now</w:t>
      </w:r>
      <w:r w:rsidR="00E601A7" w:rsidRPr="00E0223D">
        <w:rPr>
          <w:lang w:eastAsia="x-none"/>
        </w:rPr>
        <w:t xml:space="preserve"> go back to compar</w:t>
      </w:r>
      <w:r w:rsidR="00EF759A" w:rsidRPr="00E0223D">
        <w:rPr>
          <w:lang w:eastAsia="x-none"/>
        </w:rPr>
        <w:t>ing</w:t>
      </w:r>
      <w:r w:rsidR="00E601A7" w:rsidRPr="00E0223D">
        <w:rPr>
          <w:lang w:eastAsia="x-none"/>
        </w:rPr>
        <w:t xml:space="preserve"> </w:t>
      </w:r>
      <w:r w:rsidR="00734F32" w:rsidRPr="00C302C7">
        <w:rPr>
          <w:lang w:eastAsia="x-none"/>
        </w:rPr>
        <w:t>sampling variance among</w:t>
      </w:r>
      <w:r w:rsidR="00A45D78" w:rsidRPr="0022361B">
        <w:rPr>
          <w:lang w:eastAsia="x-none"/>
        </w:rPr>
        <w:t xml:space="preserve"> the three common</w:t>
      </w:r>
      <w:r w:rsidR="00EF759A" w:rsidRPr="00FC0B5D">
        <w:rPr>
          <w:lang w:eastAsia="x-none"/>
        </w:rPr>
        <w:t>ly used</w:t>
      </w:r>
      <w:r w:rsidR="00A45D78" w:rsidRPr="00FC0B5D">
        <w:rPr>
          <w:lang w:eastAsia="x-none"/>
        </w:rPr>
        <w:t xml:space="preserve"> effect sizes</w:t>
      </w:r>
      <w:r w:rsidR="00734F32" w:rsidRPr="00FC0B5D">
        <w:rPr>
          <w:lang w:eastAsia="x-none"/>
        </w:rPr>
        <w:t xml:space="preserve"> (</w:t>
      </w:r>
      <w:r w:rsidR="00E601A7" w:rsidRPr="00F303F7">
        <w:rPr>
          <w:lang w:eastAsia="x-none"/>
        </w:rPr>
        <w:t xml:space="preserve">Equations 2, </w:t>
      </w:r>
      <w:r w:rsidR="00C83554" w:rsidRPr="00152C8C">
        <w:rPr>
          <w:lang w:eastAsia="x-none"/>
        </w:rPr>
        <w:t>4</w:t>
      </w:r>
      <w:r w:rsidR="00E601A7" w:rsidRPr="00152C8C">
        <w:rPr>
          <w:lang w:eastAsia="x-none"/>
        </w:rPr>
        <w:t xml:space="preserve"> </w:t>
      </w:r>
      <w:r w:rsidR="00363ABC" w:rsidRPr="000B1462">
        <w:rPr>
          <w:lang w:eastAsia="x-none"/>
        </w:rPr>
        <w:t>and</w:t>
      </w:r>
      <w:r w:rsidR="00E601A7" w:rsidRPr="00322819">
        <w:rPr>
          <w:lang w:eastAsia="x-none"/>
        </w:rPr>
        <w:t xml:space="preserve"> 6</w:t>
      </w:r>
      <w:r w:rsidR="00A45D78" w:rsidRPr="00322819">
        <w:rPr>
          <w:lang w:eastAsia="x-none"/>
        </w:rPr>
        <w:t xml:space="preserve">). </w:t>
      </w:r>
      <w:r w:rsidR="00632E49" w:rsidRPr="00322819">
        <w:rPr>
          <w:lang w:eastAsia="x-none"/>
        </w:rPr>
        <w:t>The</w:t>
      </w:r>
      <w:r w:rsidR="00A45D78" w:rsidRPr="00322819">
        <w:rPr>
          <w:lang w:eastAsia="x-none"/>
        </w:rPr>
        <w:t xml:space="preserve"> SMD</w:t>
      </w:r>
      <w:r w:rsidR="00BF1F9B" w:rsidRPr="00322819">
        <w:rPr>
          <w:lang w:eastAsia="x-none"/>
        </w:rPr>
        <w:t>’s variance has the square of the point estimate (</w:t>
      </w:r>
      <w:proofErr w:type="gramStart"/>
      <w:r w:rsidR="00BF1F9B" w:rsidRPr="00322819">
        <w:rPr>
          <w:lang w:eastAsia="x-none"/>
        </w:rPr>
        <w:t>i.e.</w:t>
      </w:r>
      <w:proofErr w:type="gramEnd"/>
      <w:r w:rsidR="00BF1F9B" w:rsidRPr="00322819">
        <w:rPr>
          <w:lang w:eastAsia="x-none"/>
        </w:rPr>
        <w:t xml:space="preserve"> SMD</w:t>
      </w:r>
      <w:r w:rsidR="00DC21E9" w:rsidRPr="00322819">
        <w:rPr>
          <w:lang w:eastAsia="x-none"/>
        </w:rPr>
        <w:t xml:space="preserve">; </w:t>
      </w:r>
      <w:r w:rsidR="00A645F8" w:rsidRPr="00322819">
        <w:rPr>
          <w:lang w:eastAsia="x-none"/>
        </w:rPr>
        <w:t>Equations 2</w:t>
      </w:r>
      <w:r w:rsidR="00DC21E9" w:rsidRPr="00322819">
        <w:rPr>
          <w:lang w:eastAsia="x-none"/>
        </w:rPr>
        <w:t>)</w:t>
      </w:r>
      <w:r w:rsidR="00D17592" w:rsidRPr="00322819">
        <w:rPr>
          <w:lang w:eastAsia="x-none"/>
        </w:rPr>
        <w:t xml:space="preserve">. This </w:t>
      </w:r>
      <w:r w:rsidR="00A645F8" w:rsidRPr="00322819">
        <w:rPr>
          <w:lang w:eastAsia="x-none"/>
        </w:rPr>
        <w:t xml:space="preserve">can </w:t>
      </w:r>
      <w:r w:rsidR="00EC0711" w:rsidRPr="00322819">
        <w:rPr>
          <w:lang w:eastAsia="x-none"/>
        </w:rPr>
        <w:t xml:space="preserve">lead to </w:t>
      </w:r>
      <w:r w:rsidR="001016C4" w:rsidRPr="00322819">
        <w:rPr>
          <w:lang w:eastAsia="x-none"/>
        </w:rPr>
        <w:t xml:space="preserve">a </w:t>
      </w:r>
      <w:r w:rsidR="00EC0711" w:rsidRPr="00322819">
        <w:rPr>
          <w:lang w:eastAsia="x-none"/>
        </w:rPr>
        <w:t xml:space="preserve">correlation between SMDs and sampling </w:t>
      </w:r>
      <w:r w:rsidR="00713B1D" w:rsidRPr="00322819">
        <w:rPr>
          <w:lang w:eastAsia="x-none"/>
        </w:rPr>
        <w:t>SE</w:t>
      </w:r>
      <w:r w:rsidR="00FA4087" w:rsidRPr="00322819">
        <w:rPr>
          <w:lang w:eastAsia="x-none"/>
        </w:rPr>
        <w:t xml:space="preserve">, resulting in </w:t>
      </w:r>
      <w:r w:rsidR="009E0BA8" w:rsidRPr="00322819">
        <w:rPr>
          <w:lang w:eastAsia="x-none"/>
        </w:rPr>
        <w:t xml:space="preserve">‘artefactual’ </w:t>
      </w:r>
      <w:r w:rsidR="0065732B" w:rsidRPr="00322819">
        <w:rPr>
          <w:lang w:eastAsia="x-none"/>
        </w:rPr>
        <w:t>funnel asymmetry</w:t>
      </w:r>
      <w:r w:rsidR="009E0BA8" w:rsidRPr="00322819">
        <w:rPr>
          <w:lang w:eastAsia="x-none"/>
        </w:rPr>
        <w:t xml:space="preserve"> (Section 3.2)</w:t>
      </w:r>
      <w:r w:rsidR="00BF1F9B" w:rsidRPr="00322819">
        <w:rPr>
          <w:lang w:eastAsia="x-none"/>
        </w:rPr>
        <w:t xml:space="preserve">. </w:t>
      </w:r>
      <w:r w:rsidR="00EC0711" w:rsidRPr="00322819">
        <w:rPr>
          <w:lang w:eastAsia="x-none"/>
        </w:rPr>
        <w:t>Further,</w:t>
      </w:r>
      <w:r w:rsidR="0011320D" w:rsidRPr="00322819">
        <w:rPr>
          <w:lang w:eastAsia="x-none"/>
        </w:rPr>
        <w:t xml:space="preserve"> we also notice that in Equation </w:t>
      </w:r>
      <w:r w:rsidR="00E818FB" w:rsidRPr="00322819">
        <w:rPr>
          <w:lang w:eastAsia="x-none"/>
        </w:rPr>
        <w:t>4</w:t>
      </w:r>
      <w:r w:rsidR="00DD360C" w:rsidRPr="00322819">
        <w:rPr>
          <w:lang w:eastAsia="x-none"/>
        </w:rPr>
        <w:t xml:space="preserve"> (</w:t>
      </w:r>
      <w:proofErr w:type="gramStart"/>
      <w:r w:rsidR="00DD360C" w:rsidRPr="00322819">
        <w:rPr>
          <w:lang w:eastAsia="x-none"/>
        </w:rPr>
        <w:t>i.e.</w:t>
      </w:r>
      <w:proofErr w:type="gramEnd"/>
      <w:r w:rsidR="00DD360C" w:rsidRPr="00322819">
        <w:rPr>
          <w:lang w:eastAsia="x-none"/>
        </w:rPr>
        <w:t xml:space="preserve"> </w:t>
      </w:r>
      <w:proofErr w:type="spellStart"/>
      <w:r w:rsidR="00DD360C" w:rsidRPr="00322819">
        <w:rPr>
          <w:lang w:eastAsia="x-none"/>
        </w:rPr>
        <w:t>lnRR’s</w:t>
      </w:r>
      <w:proofErr w:type="spellEnd"/>
      <w:r w:rsidR="00DD360C" w:rsidRPr="00322819">
        <w:rPr>
          <w:lang w:eastAsia="x-none"/>
        </w:rPr>
        <w:t xml:space="preserve"> variance)</w:t>
      </w:r>
      <w:r w:rsidR="00E818FB" w:rsidRPr="00322819">
        <w:rPr>
          <w:lang w:eastAsia="x-none"/>
        </w:rPr>
        <w:t xml:space="preserve">, </w:t>
      </w:r>
      <w:r w:rsidR="007B36C3" w:rsidRPr="00322819">
        <w:rPr>
          <w:lang w:eastAsia="x-none"/>
        </w:rPr>
        <w:t>when sample size</w:t>
      </w:r>
      <w:r w:rsidR="00A126B5" w:rsidRPr="00322819">
        <w:rPr>
          <w:lang w:eastAsia="x-none"/>
        </w:rPr>
        <w:t>s</w:t>
      </w:r>
      <w:r w:rsidR="007B36C3" w:rsidRPr="00322819">
        <w:rPr>
          <w:lang w:eastAsia="x-none"/>
        </w:rPr>
        <w:t xml:space="preserve"> (</w:t>
      </w:r>
      <w:r w:rsidR="007B36C3" w:rsidRPr="00322819">
        <w:rPr>
          <w:i/>
          <w:iCs/>
          <w:lang w:eastAsia="x-none"/>
        </w:rPr>
        <w:t>n</w:t>
      </w:r>
      <w:r w:rsidR="007B0900" w:rsidRPr="00322819">
        <w:rPr>
          <w:vertAlign w:val="subscript"/>
          <w:lang w:eastAsia="x-none"/>
        </w:rPr>
        <w:t>1</w:t>
      </w:r>
      <w:r w:rsidR="007B36C3" w:rsidRPr="00322819">
        <w:rPr>
          <w:lang w:eastAsia="x-none"/>
        </w:rPr>
        <w:t xml:space="preserve"> and </w:t>
      </w:r>
      <w:r w:rsidR="007B0900" w:rsidRPr="00322819">
        <w:rPr>
          <w:i/>
          <w:iCs/>
          <w:lang w:eastAsia="x-none"/>
        </w:rPr>
        <w:t>n</w:t>
      </w:r>
      <w:r w:rsidR="007B0900" w:rsidRPr="00322819">
        <w:rPr>
          <w:vertAlign w:val="subscript"/>
          <w:lang w:eastAsia="x-none"/>
        </w:rPr>
        <w:t>2</w:t>
      </w:r>
      <w:r w:rsidR="007B36C3" w:rsidRPr="00322819">
        <w:rPr>
          <w:lang w:eastAsia="x-none"/>
        </w:rPr>
        <w:t>)</w:t>
      </w:r>
      <w:r w:rsidR="007B0900" w:rsidRPr="00322819">
        <w:rPr>
          <w:lang w:eastAsia="x-none"/>
        </w:rPr>
        <w:t xml:space="preserve"> are small,</w:t>
      </w:r>
      <w:r w:rsidR="00292985" w:rsidRPr="00322819">
        <w:rPr>
          <w:lang w:eastAsia="x-none"/>
        </w:rPr>
        <w:t xml:space="preserve">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m:rPr>
                <m:nor/>
              </m:rPr>
              <m:t>X</m:t>
            </m:r>
          </m:e>
        </m:bar>
      </m:oMath>
      <w:r w:rsidR="00292985" w:rsidRPr="00DE538A">
        <w:rPr>
          <w:lang w:eastAsia="x-none"/>
        </w:rPr>
        <w:t xml:space="preserve"> (sample mean) and especially</w:t>
      </w:r>
      <w:r w:rsidR="007B0900" w:rsidRPr="00B7367D">
        <w:rPr>
          <w:lang w:eastAsia="x-none"/>
        </w:rPr>
        <w:t xml:space="preserve"> SD (sample standard deviation) will be poorly estimated</w:t>
      </w:r>
      <w:r w:rsidR="00292985" w:rsidRPr="00D802CB">
        <w:rPr>
          <w:lang w:eastAsia="x-none"/>
        </w:rPr>
        <w:t xml:space="preserve">, </w:t>
      </w:r>
      <w:r w:rsidR="00196310" w:rsidRPr="00681573">
        <w:rPr>
          <w:lang w:eastAsia="x-none"/>
        </w:rPr>
        <w:t xml:space="preserve">resulting in </w:t>
      </w:r>
      <w:r w:rsidR="00DC088A" w:rsidRPr="00527752">
        <w:rPr>
          <w:lang w:eastAsia="x-none"/>
        </w:rPr>
        <w:t xml:space="preserve">an unreliable estimate of sampling </w:t>
      </w:r>
      <w:r w:rsidR="00DC088A" w:rsidRPr="00527752">
        <w:rPr>
          <w:lang w:eastAsia="x-none"/>
        </w:rPr>
        <w:lastRenderedPageBreak/>
        <w:t>variance</w:t>
      </w:r>
      <w:r w:rsidR="00F319E6" w:rsidRPr="000D3618">
        <w:rPr>
          <w:lang w:eastAsia="x-none"/>
        </w:rPr>
        <w:t xml:space="preserve"> </w:t>
      </w:r>
      <w:r w:rsidR="00E818FB" w:rsidRPr="00E0223D">
        <w:rPr>
          <w:lang w:eastAsia="x-none"/>
        </w:rPr>
        <w:t>(th</w:t>
      </w:r>
      <w:r w:rsidR="007232EF" w:rsidRPr="00E0223D">
        <w:rPr>
          <w:lang w:eastAsia="x-none"/>
        </w:rPr>
        <w:t>is</w:t>
      </w:r>
      <w:r w:rsidR="00E818FB" w:rsidRPr="00C302C7">
        <w:rPr>
          <w:lang w:eastAsia="x-none"/>
        </w:rPr>
        <w:t xml:space="preserve"> </w:t>
      </w:r>
      <w:r w:rsidR="007232EF" w:rsidRPr="0022361B">
        <w:rPr>
          <w:lang w:eastAsia="x-none"/>
        </w:rPr>
        <w:t>is</w:t>
      </w:r>
      <w:r w:rsidR="00E818FB" w:rsidRPr="00FC0B5D">
        <w:rPr>
          <w:lang w:eastAsia="x-none"/>
        </w:rPr>
        <w:t xml:space="preserve"> </w:t>
      </w:r>
      <w:r w:rsidR="00363ABC" w:rsidRPr="00FC0B5D">
        <w:rPr>
          <w:lang w:eastAsia="x-none"/>
        </w:rPr>
        <w:t xml:space="preserve">also </w:t>
      </w:r>
      <w:r w:rsidR="00E818FB" w:rsidRPr="00F303F7">
        <w:rPr>
          <w:lang w:eastAsia="x-none"/>
        </w:rPr>
        <w:t>the case for Equation 2</w:t>
      </w:r>
      <w:r w:rsidR="00E818FB" w:rsidRPr="00322819">
        <w:rPr>
          <w:lang w:eastAsia="x-none"/>
        </w:rPr>
        <w:t xml:space="preserve">). </w:t>
      </w:r>
      <w:r w:rsidR="00660980" w:rsidRPr="00322819">
        <w:rPr>
          <w:lang w:eastAsia="x-none"/>
        </w:rPr>
        <w:t>T</w:t>
      </w:r>
      <w:r w:rsidR="00DC088A" w:rsidRPr="00322819">
        <w:rPr>
          <w:lang w:eastAsia="x-none"/>
        </w:rPr>
        <w:t xml:space="preserve">hese issues </w:t>
      </w:r>
      <w:r w:rsidR="00E125E8" w:rsidRPr="00322819">
        <w:rPr>
          <w:lang w:eastAsia="x-none"/>
        </w:rPr>
        <w:t>do not affect the sampling</w:t>
      </w:r>
      <w:r w:rsidR="00A126B5" w:rsidRPr="00322819">
        <w:rPr>
          <w:lang w:eastAsia="x-none"/>
        </w:rPr>
        <w:t xml:space="preserve"> variance </w:t>
      </w:r>
      <w:r w:rsidR="00E125E8" w:rsidRPr="00322819">
        <w:rPr>
          <w:lang w:eastAsia="x-none"/>
        </w:rPr>
        <w:t xml:space="preserve">of </w:t>
      </w:r>
      <w:r w:rsidR="00A126B5" w:rsidRPr="00322819">
        <w:rPr>
          <w:i/>
          <w:iCs/>
          <w:lang w:eastAsia="x-none"/>
        </w:rPr>
        <w:t>Zr</w:t>
      </w:r>
      <w:r w:rsidR="00A126B5" w:rsidRPr="00322819">
        <w:rPr>
          <w:lang w:eastAsia="x-none"/>
        </w:rPr>
        <w:t>, which is a function</w:t>
      </w:r>
      <w:r w:rsidR="00E125E8" w:rsidRPr="00322819">
        <w:rPr>
          <w:lang w:eastAsia="x-none"/>
        </w:rPr>
        <w:t xml:space="preserve"> only</w:t>
      </w:r>
      <w:r w:rsidR="00A126B5" w:rsidRPr="00322819">
        <w:rPr>
          <w:lang w:eastAsia="x-none"/>
        </w:rPr>
        <w:t xml:space="preserve"> of sample size (</w:t>
      </w:r>
      <w:r w:rsidR="00A126B5" w:rsidRPr="00322819">
        <w:rPr>
          <w:i/>
          <w:iCs/>
          <w:lang w:eastAsia="x-none"/>
        </w:rPr>
        <w:t>n</w:t>
      </w:r>
      <w:r w:rsidR="00C83554" w:rsidRPr="00322819">
        <w:rPr>
          <w:lang w:eastAsia="x-none"/>
        </w:rPr>
        <w:t>;</w:t>
      </w:r>
      <w:r w:rsidR="00E125E8" w:rsidRPr="00322819">
        <w:rPr>
          <w:lang w:eastAsia="x-none"/>
        </w:rPr>
        <w:t xml:space="preserve"> </w:t>
      </w:r>
      <w:r w:rsidR="00C83554" w:rsidRPr="00322819">
        <w:rPr>
          <w:lang w:eastAsia="x-none"/>
        </w:rPr>
        <w:t>Equation 6</w:t>
      </w:r>
      <w:r w:rsidR="00A126B5" w:rsidRPr="00322819">
        <w:rPr>
          <w:lang w:eastAsia="x-none"/>
        </w:rPr>
        <w:t xml:space="preserve">). </w:t>
      </w:r>
      <w:r w:rsidR="007232EF" w:rsidRPr="00322819">
        <w:rPr>
          <w:lang w:eastAsia="x-none"/>
        </w:rPr>
        <w:t xml:space="preserve">Therefore, </w:t>
      </w:r>
      <w:r w:rsidR="001016C4" w:rsidRPr="00322819">
        <w:rPr>
          <w:lang w:eastAsia="x-none"/>
        </w:rPr>
        <w:t>the</w:t>
      </w:r>
      <w:r w:rsidR="004955F1" w:rsidRPr="00322819">
        <w:rPr>
          <w:lang w:eastAsia="x-none"/>
        </w:rPr>
        <w:t xml:space="preserve"> s</w:t>
      </w:r>
      <w:r w:rsidR="002D5CA0" w:rsidRPr="00322819">
        <w:rPr>
          <w:lang w:eastAsia="x-none"/>
        </w:rPr>
        <w:t>ample size (</w:t>
      </w:r>
      <w:r w:rsidR="002D5CA0" w:rsidRPr="00322819">
        <w:rPr>
          <w:i/>
          <w:iCs/>
          <w:lang w:eastAsia="x-none"/>
        </w:rPr>
        <w:t>n</w:t>
      </w:r>
      <w:r w:rsidR="002D5CA0" w:rsidRPr="00322819">
        <w:rPr>
          <w:vertAlign w:val="subscript"/>
          <w:lang w:eastAsia="x-none"/>
        </w:rPr>
        <w:t>1</w:t>
      </w:r>
      <w:r w:rsidR="002D5CA0" w:rsidRPr="00322819">
        <w:rPr>
          <w:lang w:eastAsia="x-none"/>
        </w:rPr>
        <w:t xml:space="preserve"> + </w:t>
      </w:r>
      <w:r w:rsidR="002D5CA0" w:rsidRPr="00322819">
        <w:rPr>
          <w:i/>
          <w:iCs/>
          <w:lang w:eastAsia="x-none"/>
        </w:rPr>
        <w:t>n</w:t>
      </w:r>
      <w:r w:rsidR="002D5CA0" w:rsidRPr="00322819">
        <w:rPr>
          <w:vertAlign w:val="subscript"/>
          <w:lang w:eastAsia="x-none"/>
        </w:rPr>
        <w:t>2</w:t>
      </w:r>
      <w:r w:rsidR="002D5CA0" w:rsidRPr="00322819">
        <w:rPr>
          <w:lang w:eastAsia="x-none"/>
        </w:rPr>
        <w:t>)</w:t>
      </w:r>
      <w:r w:rsidR="00512EEB" w:rsidRPr="00322819">
        <w:rPr>
          <w:lang w:eastAsia="x-none"/>
        </w:rPr>
        <w:t xml:space="preserve"> </w:t>
      </w:r>
      <w:r w:rsidR="004955F1" w:rsidRPr="00322819">
        <w:rPr>
          <w:lang w:eastAsia="x-none"/>
        </w:rPr>
        <w:t xml:space="preserve">has been suggested </w:t>
      </w:r>
      <w:r w:rsidR="00512EEB" w:rsidRPr="00322819">
        <w:rPr>
          <w:lang w:eastAsia="x-none"/>
        </w:rPr>
        <w:t>as a moderator instead of SE (e.g., Equation 19)</w:t>
      </w:r>
      <w:r w:rsidR="002D5CA0" w:rsidRPr="00322819">
        <w:rPr>
          <w:lang w:eastAsia="x-none"/>
        </w:rPr>
        <w:t xml:space="preserve"> when we use effect size statistics such as SMD</w:t>
      </w:r>
      <w:r w:rsidR="00401575" w:rsidRPr="00322819">
        <w:rPr>
          <w:lang w:eastAsia="x-none"/>
        </w:rPr>
        <w:t xml:space="preserve"> and</w:t>
      </w:r>
      <w:r w:rsidR="002D5CA0" w:rsidRPr="00322819">
        <w:rPr>
          <w:lang w:eastAsia="x-none"/>
        </w:rPr>
        <w:t xml:space="preserve"> </w:t>
      </w:r>
      <w:proofErr w:type="spellStart"/>
      <w:r w:rsidR="002D5CA0" w:rsidRPr="00322819">
        <w:rPr>
          <w:lang w:eastAsia="x-none"/>
        </w:rPr>
        <w:t>lnRR</w:t>
      </w:r>
      <w:proofErr w:type="spellEnd"/>
      <w:r w:rsidR="00401575" w:rsidRPr="00322819">
        <w:rPr>
          <w:lang w:eastAsia="x-none"/>
        </w:rPr>
        <w:t xml:space="preserve"> (also correlation, </w:t>
      </w:r>
      <w:r w:rsidR="00401575" w:rsidRPr="00322819">
        <w:rPr>
          <w:i/>
          <w:iCs/>
          <w:lang w:eastAsia="x-none"/>
        </w:rPr>
        <w:t>r</w:t>
      </w:r>
      <w:r w:rsidR="00EF759A" w:rsidRPr="00322819">
        <w:rPr>
          <w:lang w:eastAsia="x-none"/>
        </w:rPr>
        <w:t xml:space="preserve">; see Section </w:t>
      </w:r>
      <w:r w:rsidR="008A240E" w:rsidRPr="00322819">
        <w:rPr>
          <w:lang w:eastAsia="x-none"/>
        </w:rPr>
        <w:t>2.1</w:t>
      </w:r>
      <w:r w:rsidR="00401575" w:rsidRPr="00322819">
        <w:rPr>
          <w:lang w:eastAsia="x-none"/>
        </w:rPr>
        <w:t>)</w:t>
      </w:r>
      <w:r w:rsidR="002D5CA0" w:rsidRPr="00322819">
        <w:rPr>
          <w:lang w:eastAsia="x-none"/>
        </w:rPr>
        <w:t xml:space="preserve">; </w:t>
      </w:r>
      <w:r w:rsidR="003D49E9" w:rsidRPr="00322819">
        <w:rPr>
          <w:lang w:eastAsia="x-none"/>
        </w:rPr>
        <w:t>this</w:t>
      </w:r>
      <w:r w:rsidR="001F2CDD" w:rsidRPr="00322819">
        <w:rPr>
          <w:lang w:eastAsia="x-none"/>
        </w:rPr>
        <w:t xml:space="preserve"> approach</w:t>
      </w:r>
      <w:r w:rsidR="003D49E9" w:rsidRPr="00322819">
        <w:rPr>
          <w:lang w:eastAsia="x-none"/>
        </w:rPr>
        <w:t xml:space="preserve"> is known as the funnel plot test</w:t>
      </w:r>
      <w:r w:rsidR="00AE403A" w:rsidRPr="00322819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&gt;&lt;Author&gt;Macaskill&lt;/Author&gt;&lt;Year&gt;2001&lt;/Year&gt;&lt;RecNum&gt;84&lt;/RecNum&gt;&lt;DisplayText&gt;Macaskill, Walter &amp;amp; Irwig, 2001&lt;/DisplayText&gt;&lt;record&gt;&lt;rec-number&gt;84&lt;/rec-number&gt;&lt;foreign-keys&gt;&lt;key app="EN" db-id="rs2spdfstwrp9eetrx0vf0sk0xvdsar2eztt" timestamp="1609394320"&gt;84&lt;/key&gt;&lt;/foreign-keys&gt;&lt;ref-type name="Journal Article"&gt;17&lt;/ref-type&gt;&lt;contributors&gt;&lt;authors&gt;&lt;author&gt;Macaskill, P.&lt;/author&gt;&lt;author&gt;Walter, S. D.&lt;/author&gt;&lt;author&gt;Irwig, L.&lt;/author&gt;&lt;/authors&gt;&lt;/contributors&gt;&lt;auth-address&gt;Univ Sydney, Dept Publ Hlth &amp;amp; Community Med, Sydney, NSW 2006, Australia&amp;#xD;McMaster Univ, Dept Clin Epidemiol &amp;amp; Biostat, Hamilton, ON L8N 3Z5, Canada&lt;/auth-address&gt;&lt;titles&gt;&lt;title&gt;A comparison of methods to detect publication bias in meta-analysis&lt;/title&gt;&lt;secondary-title&gt;Statistics in Medicine&lt;/secondary-title&gt;&lt;alt-title&gt;Stat Med&lt;/alt-title&gt;&lt;/titles&gt;&lt;periodical&gt;&lt;full-title&gt;Statistics in Medicine&lt;/full-title&gt;&lt;abbr-1&gt;Stat Med&lt;/abbr-1&gt;&lt;/periodical&gt;&lt;alt-periodical&gt;&lt;full-title&gt;Statistics in Medicine&lt;/full-title&gt;&lt;abbr-1&gt;Stat Med&lt;/abbr-1&gt;&lt;/alt-periodical&gt;&lt;pages&gt;641-654&lt;/pages&gt;&lt;volume&gt;20&lt;/volume&gt;&lt;number&gt;4&lt;/number&gt;&lt;keywords&gt;&lt;keyword&gt;metaanalysis&lt;/keyword&gt;&lt;keyword&gt;issues&lt;/keyword&gt;&lt;keyword&gt;trials&lt;/keyword&gt;&lt;/keywords&gt;&lt;dates&gt;&lt;year&gt;2001&lt;/year&gt;&lt;pub-dates&gt;&lt;date&gt;Feb 28&lt;/date&gt;&lt;/pub-dates&gt;&lt;/dates&gt;&lt;isbn&gt;0277-6715&lt;/isbn&gt;&lt;accession-num&gt;WOS:000166968300010&lt;/accession-num&gt;&lt;urls&gt;&lt;related-urls&gt;&lt;url&gt;&amp;lt;Go to ISI&amp;gt;://WOS:000166968300010&lt;/url&gt;&lt;/related-urls&gt;&lt;/urls&gt;&lt;electronic-resource-num&gt;DOI 10.1002/sim.698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acaskill, Walter &amp; Irwig, 2001</w:t>
      </w:r>
      <w:r w:rsidR="00192939" w:rsidRPr="00B7367D">
        <w:rPr>
          <w:lang w:eastAsia="x-none"/>
        </w:rPr>
        <w:fldChar w:fldCharType="end"/>
      </w:r>
      <w:r w:rsidR="00AE403A" w:rsidRPr="00DE538A">
        <w:rPr>
          <w:lang w:eastAsia="x-none"/>
        </w:rPr>
        <w:t xml:space="preserve">). </w:t>
      </w:r>
      <w:r w:rsidR="008A054A" w:rsidRPr="00B7367D">
        <w:rPr>
          <w:lang w:eastAsia="x-none"/>
        </w:rPr>
        <w:t>Simulations suggest using the sample size as a moderator outperforms</w:t>
      </w:r>
      <w:r w:rsidR="00D334A0" w:rsidRPr="00D802CB">
        <w:rPr>
          <w:lang w:eastAsia="x-none"/>
        </w:rPr>
        <w:t xml:space="preserve"> SE</w:t>
      </w:r>
      <w:r w:rsidR="008A054A" w:rsidRPr="00681573">
        <w:rPr>
          <w:lang w:eastAsia="x-none"/>
        </w:rPr>
        <w:t xml:space="preserve"> </w:t>
      </w:r>
      <w:r w:rsidR="005D0C36" w:rsidRPr="00527752">
        <w:rPr>
          <w:lang w:eastAsia="x-none"/>
        </w:rPr>
        <w:t>with c</w:t>
      </w:r>
      <w:r w:rsidR="005D0C36" w:rsidRPr="000D3618">
        <w:rPr>
          <w:lang w:eastAsia="x-none"/>
        </w:rPr>
        <w:t>lose to nominal Type 1 error rates</w:t>
      </w:r>
      <w:r w:rsidR="00620424" w:rsidRPr="00E0223D">
        <w:rPr>
          <w:lang w:eastAsia="x-none"/>
        </w:rPr>
        <w:t xml:space="preserve"> </w:t>
      </w:r>
      <w:r w:rsidR="008A054A" w:rsidRPr="00E0223D">
        <w:rPr>
          <w:lang w:eastAsia="x-none"/>
        </w:rPr>
        <w:t xml:space="preserve">in </w:t>
      </w:r>
      <w:r w:rsidR="00376A73" w:rsidRPr="00C302C7">
        <w:rPr>
          <w:lang w:eastAsia="x-none"/>
        </w:rPr>
        <w:t>the</w:t>
      </w:r>
      <w:r w:rsidR="003B6BE1" w:rsidRPr="0022361B">
        <w:rPr>
          <w:lang w:eastAsia="x-none"/>
        </w:rPr>
        <w:t xml:space="preserve"> </w:t>
      </w:r>
      <w:r w:rsidR="00376A73" w:rsidRPr="00FC0B5D">
        <w:rPr>
          <w:lang w:eastAsia="x-none"/>
        </w:rPr>
        <w:t xml:space="preserve">cases of </w:t>
      </w:r>
      <w:r w:rsidR="00632E49" w:rsidRPr="00FC0B5D">
        <w:rPr>
          <w:lang w:eastAsia="x-none"/>
        </w:rPr>
        <w:t xml:space="preserve">both </w:t>
      </w:r>
      <w:r w:rsidR="00240C9F" w:rsidRPr="00F303F7">
        <w:rPr>
          <w:lang w:eastAsia="x-none"/>
        </w:rPr>
        <w:t>independent</w:t>
      </w:r>
      <w:r w:rsidR="00D334A0" w:rsidRPr="00152C8C">
        <w:rPr>
          <w:lang w:eastAsia="x-none"/>
        </w:rPr>
        <w:t xml:space="preserve"> </w:t>
      </w:r>
      <w:r w:rsidR="00240C9F" w:rsidRPr="00152C8C">
        <w:rPr>
          <w:lang w:eastAsia="x-none"/>
        </w:rPr>
        <w:t>(</w:t>
      </w:r>
      <w:r w:rsidR="00192939" w:rsidRPr="00B7367D">
        <w:rPr>
          <w:lang w:eastAsia="x-none"/>
        </w:rPr>
        <w:fldChar w:fldCharType="begin">
          <w:fldData xml:space="preserve">PEVuZE5vdGU+PENpdGU+PEF1dGhvcj5NYWNhc2tpbGw8L0F1dGhvcj48WWVhcj4yMDAxPC9ZZWFy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==
</w:fldData>
        </w:fldChar>
      </w:r>
      <w:r w:rsidR="00192939" w:rsidRPr="00322819">
        <w:rPr>
          <w:lang w:eastAsia="x-none"/>
        </w:rPr>
        <w:instrText xml:space="preserve"> ADDIN EN.CITE </w:instrText>
      </w:r>
      <w:r w:rsidR="00192939" w:rsidRPr="00322819">
        <w:rPr>
          <w:lang w:eastAsia="x-none"/>
        </w:rPr>
        <w:fldChar w:fldCharType="begin">
          <w:fldData xml:space="preserve">PEVuZE5vdGU+PENpdGU+PEF1dGhvcj5NYWNhc2tpbGw8L0F1dGhvcj48WWVhcj4yMDAxPC9ZZWFy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==
</w:fldData>
        </w:fldChar>
      </w:r>
      <w:r w:rsidR="00192939" w:rsidRPr="00322819">
        <w:rPr>
          <w:lang w:eastAsia="x-none"/>
        </w:rPr>
        <w:instrText xml:space="preserve"> ADDIN EN.CITE.DATA </w:instrText>
      </w:r>
      <w:r w:rsidR="00192939" w:rsidRPr="00322819">
        <w:rPr>
          <w:lang w:eastAsia="x-none"/>
        </w:rPr>
      </w:r>
      <w:r w:rsidR="00192939" w:rsidRPr="00322819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Macaskill, Walter &amp; Irwig, 2001; Deeks, Macaskill &amp; Irwig, 2005</w:t>
      </w:r>
      <w:r w:rsidR="00192939" w:rsidRPr="00B7367D">
        <w:rPr>
          <w:lang w:eastAsia="x-none"/>
        </w:rPr>
        <w:fldChar w:fldCharType="end"/>
      </w:r>
      <w:r w:rsidR="00240C9F" w:rsidRPr="00DE538A">
        <w:rPr>
          <w:lang w:eastAsia="x-none"/>
        </w:rPr>
        <w:t>)</w:t>
      </w:r>
      <w:r w:rsidR="008237C1" w:rsidRPr="00B7367D">
        <w:rPr>
          <w:lang w:eastAsia="x-none"/>
        </w:rPr>
        <w:t>,</w:t>
      </w:r>
      <w:r w:rsidR="00240C9F" w:rsidRPr="00B7367D">
        <w:rPr>
          <w:lang w:eastAsia="x-none"/>
        </w:rPr>
        <w:t xml:space="preserve"> and </w:t>
      </w:r>
      <w:r w:rsidR="00632E49" w:rsidRPr="00B7367D">
        <w:rPr>
          <w:lang w:eastAsia="x-none"/>
        </w:rPr>
        <w:t>non-in</w:t>
      </w:r>
      <w:r w:rsidR="00240C9F" w:rsidRPr="00E71EB4">
        <w:rPr>
          <w:lang w:eastAsia="x-none"/>
        </w:rPr>
        <w:t>dependent effect sizes</w:t>
      </w:r>
      <w:r w:rsidR="001D7F3C" w:rsidRPr="00BE33C2">
        <w:rPr>
          <w:lang w:eastAsia="x-none"/>
        </w:rPr>
        <w:t xml:space="preserve"> </w:t>
      </w:r>
      <w:r w:rsidR="00240C9F" w:rsidRPr="00D802CB">
        <w:rPr>
          <w:lang w:eastAsia="x-none"/>
        </w:rPr>
        <w:t>(</w:t>
      </w:r>
      <w:r w:rsidR="00192939" w:rsidRPr="00B7367D">
        <w:rPr>
          <w:lang w:eastAsia="x-none"/>
        </w:rPr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PC9EaXNwbGF5VGV4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</w:fldData>
        </w:fldChar>
      </w:r>
      <w:r w:rsidR="00192939" w:rsidRPr="00322819">
        <w:rPr>
          <w:lang w:eastAsia="x-none"/>
        </w:rPr>
        <w:instrText xml:space="preserve"> ADDIN EN.CITE </w:instrText>
      </w:r>
      <w:r w:rsidR="00192939" w:rsidRPr="00322819">
        <w:rPr>
          <w:lang w:eastAsia="x-none"/>
        </w:rPr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PC9EaXNwbGF5VGV4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</w:fldData>
        </w:fldChar>
      </w:r>
      <w:r w:rsidR="00192939" w:rsidRPr="00322819">
        <w:rPr>
          <w:lang w:eastAsia="x-none"/>
        </w:rPr>
        <w:instrText xml:space="preserve"> ADDIN EN.CITE.DATA </w:instrText>
      </w:r>
      <w:r w:rsidR="00192939" w:rsidRPr="00322819">
        <w:rPr>
          <w:lang w:eastAsia="x-none"/>
        </w:rPr>
      </w:r>
      <w:r w:rsidR="00192939" w:rsidRPr="00322819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Fernandez-Castilla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19</w:t>
      </w:r>
      <w:r w:rsidR="00192939" w:rsidRPr="00B7367D">
        <w:rPr>
          <w:lang w:eastAsia="x-none"/>
        </w:rPr>
        <w:fldChar w:fldCharType="end"/>
      </w:r>
      <w:r w:rsidR="00240C9F" w:rsidRPr="00DE538A">
        <w:rPr>
          <w:lang w:eastAsia="x-none"/>
        </w:rPr>
        <w:t>)</w:t>
      </w:r>
      <w:r w:rsidR="008A054A" w:rsidRPr="00B7367D">
        <w:rPr>
          <w:lang w:eastAsia="x-none"/>
        </w:rPr>
        <w:t>.</w:t>
      </w:r>
      <w:r w:rsidR="00BF1F9C" w:rsidRPr="00B7367D">
        <w:rPr>
          <w:lang w:eastAsia="x-none"/>
        </w:rPr>
        <w:t xml:space="preserve"> </w:t>
      </w:r>
    </w:p>
    <w:p w14:paraId="046E1E4B" w14:textId="21DCD15D" w:rsidR="00E601A7" w:rsidRPr="00B7367D" w:rsidRDefault="00AE403A" w:rsidP="007D1219">
      <w:pPr>
        <w:spacing w:line="480" w:lineRule="auto"/>
        <w:ind w:firstLine="720"/>
        <w:rPr>
          <w:lang w:eastAsia="x-none"/>
        </w:rPr>
      </w:pPr>
      <w:r w:rsidRPr="00D802CB">
        <w:rPr>
          <w:lang w:eastAsia="x-none"/>
        </w:rPr>
        <w:t>Instead of the sample size</w:t>
      </w:r>
      <w:r w:rsidR="00DC21E9" w:rsidRPr="00681573">
        <w:rPr>
          <w:lang w:eastAsia="x-none"/>
        </w:rPr>
        <w:t xml:space="preserve"> (</w:t>
      </w:r>
      <w:r w:rsidR="00DC21E9" w:rsidRPr="00527752">
        <w:rPr>
          <w:i/>
          <w:iCs/>
          <w:lang w:eastAsia="x-none"/>
        </w:rPr>
        <w:t>n</w:t>
      </w:r>
      <w:r w:rsidR="00DC21E9" w:rsidRPr="000D3618">
        <w:rPr>
          <w:vertAlign w:val="subscript"/>
          <w:lang w:eastAsia="x-none"/>
        </w:rPr>
        <w:t>1</w:t>
      </w:r>
      <w:r w:rsidR="00DC21E9" w:rsidRPr="00E0223D">
        <w:rPr>
          <w:lang w:eastAsia="x-none"/>
        </w:rPr>
        <w:t xml:space="preserve"> + </w:t>
      </w:r>
      <w:r w:rsidR="00DC21E9" w:rsidRPr="00E0223D">
        <w:rPr>
          <w:i/>
          <w:iCs/>
          <w:lang w:eastAsia="x-none"/>
        </w:rPr>
        <w:t>n</w:t>
      </w:r>
      <w:r w:rsidR="00DC21E9" w:rsidRPr="00C302C7">
        <w:rPr>
          <w:vertAlign w:val="subscript"/>
          <w:lang w:eastAsia="x-none"/>
        </w:rPr>
        <w:t>2</w:t>
      </w:r>
      <w:r w:rsidR="00DC21E9" w:rsidRPr="0022361B">
        <w:rPr>
          <w:lang w:eastAsia="x-none"/>
        </w:rPr>
        <w:t>)</w:t>
      </w:r>
      <w:r w:rsidRPr="00FC0B5D">
        <w:rPr>
          <w:lang w:eastAsia="x-none"/>
        </w:rPr>
        <w:t xml:space="preserve">, </w:t>
      </w:r>
      <w:r w:rsidR="00713457" w:rsidRPr="00FC0B5D">
        <w:rPr>
          <w:lang w:eastAsia="x-none"/>
        </w:rPr>
        <w:t xml:space="preserve">however, </w:t>
      </w:r>
      <w:r w:rsidR="00363ABC" w:rsidRPr="00F303F7">
        <w:rPr>
          <w:lang w:eastAsia="x-none"/>
        </w:rPr>
        <w:t xml:space="preserve">for </w:t>
      </w:r>
      <w:r w:rsidR="00363ABC" w:rsidRPr="00152C8C">
        <w:rPr>
          <w:lang w:eastAsia="x-none"/>
        </w:rPr>
        <w:t xml:space="preserve">a meta-analysis of SMD </w:t>
      </w:r>
      <w:r w:rsidR="00363ABC" w:rsidRPr="000B1462">
        <w:rPr>
          <w:lang w:eastAsia="x-none"/>
        </w:rPr>
        <w:t xml:space="preserve">or </w:t>
      </w:r>
      <w:proofErr w:type="spellStart"/>
      <w:r w:rsidR="00363ABC" w:rsidRPr="000B1462">
        <w:rPr>
          <w:lang w:eastAsia="x-none"/>
        </w:rPr>
        <w:t>lnRR</w:t>
      </w:r>
      <w:proofErr w:type="spellEnd"/>
      <w:r w:rsidR="00363ABC" w:rsidRPr="000B1462">
        <w:rPr>
          <w:lang w:eastAsia="x-none"/>
        </w:rPr>
        <w:t xml:space="preserve"> </w:t>
      </w:r>
      <w:r w:rsidRPr="007A344E">
        <w:rPr>
          <w:lang w:eastAsia="x-none"/>
        </w:rPr>
        <w:t xml:space="preserve">we propose </w:t>
      </w:r>
      <w:r w:rsidR="001533BF" w:rsidRPr="00904CA0">
        <w:rPr>
          <w:lang w:eastAsia="x-none"/>
        </w:rPr>
        <w:t>using the ‘effect</w:t>
      </w:r>
      <w:r w:rsidR="001F2CDD" w:rsidRPr="008C23E8">
        <w:rPr>
          <w:lang w:eastAsia="x-none"/>
        </w:rPr>
        <w:t>ive</w:t>
      </w:r>
      <w:r w:rsidR="001533BF" w:rsidRPr="008C23E8">
        <w:rPr>
          <w:lang w:eastAsia="x-none"/>
        </w:rPr>
        <w:t xml:space="preserve"> sample size’</w:t>
      </w:r>
      <w:r w:rsidR="004955F1" w:rsidRPr="006B18CA">
        <w:rPr>
          <w:lang w:eastAsia="x-none"/>
        </w:rPr>
        <w:t xml:space="preserve"> </w:t>
      </w:r>
      <w:r w:rsidR="009C61C3" w:rsidRPr="006B18CA">
        <w:rPr>
          <w:lang w:eastAsia="x-none"/>
        </w:rPr>
        <w:t>(</w:t>
      </w:r>
      <m:oMath>
        <m:r>
          <w:rPr>
            <w:rFonts w:ascii="Cambria Math" w:hAnsi="Cambria Math"/>
          </w:rPr>
          <m:t>4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n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C61C3" w:rsidRPr="00DE538A">
        <w:rPr>
          <w:lang w:eastAsia="x-none"/>
        </w:rPr>
        <w:t>)</w:t>
      </w:r>
      <w:r w:rsidR="003D1DE5" w:rsidRPr="00B7367D">
        <w:rPr>
          <w:lang w:eastAsia="x-none"/>
        </w:rPr>
        <w:t xml:space="preserve"> </w:t>
      </w:r>
      <w:r w:rsidR="00363ABC" w:rsidRPr="00B7367D">
        <w:rPr>
          <w:lang w:eastAsia="x-none"/>
        </w:rPr>
        <w:t>because it</w:t>
      </w:r>
      <w:r w:rsidR="003D1DE5" w:rsidRPr="00322819">
        <w:rPr>
          <w:lang w:eastAsia="x-none"/>
        </w:rPr>
        <w:t xml:space="preserve"> accounts</w:t>
      </w:r>
      <w:r w:rsidR="007A0EAF" w:rsidRPr="00322819">
        <w:rPr>
          <w:lang w:eastAsia="x-none"/>
        </w:rPr>
        <w:t xml:space="preserve"> for</w:t>
      </w:r>
      <w:r w:rsidR="003D1DE5" w:rsidRPr="00322819">
        <w:rPr>
          <w:lang w:eastAsia="x-none"/>
        </w:rPr>
        <w:t xml:space="preserve"> unbalanced </w:t>
      </w:r>
      <w:r w:rsidR="007A0EAF" w:rsidRPr="00322819">
        <w:rPr>
          <w:lang w:eastAsia="x-none"/>
        </w:rPr>
        <w:t>sampling</w:t>
      </w:r>
      <w:r w:rsidR="00632E49" w:rsidRPr="00322819">
        <w:rPr>
          <w:lang w:eastAsia="x-none"/>
        </w:rPr>
        <w:t>. The</w:t>
      </w:r>
      <w:r w:rsidR="00B719D6" w:rsidRPr="00322819">
        <w:rPr>
          <w:lang w:eastAsia="x-none"/>
        </w:rPr>
        <w:t xml:space="preserve"> effective sample size </w:t>
      </w:r>
      <w:r w:rsidR="00632E49" w:rsidRPr="00322819">
        <w:rPr>
          <w:lang w:eastAsia="x-none"/>
        </w:rPr>
        <w:t>is</w:t>
      </w:r>
      <w:r w:rsidR="005104F5" w:rsidRPr="00322819">
        <w:rPr>
          <w:lang w:eastAsia="x-none"/>
        </w:rPr>
        <w:t xml:space="preserve"> </w:t>
      </w:r>
      <w:r w:rsidR="00B719D6" w:rsidRPr="00322819">
        <w:rPr>
          <w:lang w:eastAsia="x-none"/>
        </w:rPr>
        <w:t>given</w:t>
      </w:r>
      <w:r w:rsidR="005104F5" w:rsidRPr="00322819">
        <w:rPr>
          <w:lang w:eastAsia="x-none"/>
        </w:rPr>
        <w:t xml:space="preserve"> </w:t>
      </w:r>
      <w:r w:rsidR="00B719D6" w:rsidRPr="00322819">
        <w:rPr>
          <w:lang w:eastAsia="x-none"/>
        </w:rPr>
        <w:t>by</w:t>
      </w:r>
      <w:r w:rsidR="005104F5" w:rsidRPr="00322819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>
          <w:fldData xml:space="preserve">PEVuZE5vdGU+PENpdGU+PEF1dGhvcj5CYWtiZXJnZW51bHk8L0F1dGhvcj48WWVhcj4yMDIwPC9Z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</w:fldData>
        </w:fldChar>
      </w:r>
      <w:r w:rsidR="00192939" w:rsidRPr="00322819">
        <w:rPr>
          <w:lang w:eastAsia="x-none"/>
        </w:rPr>
        <w:instrText xml:space="preserve"> ADDIN EN.CITE </w:instrText>
      </w:r>
      <w:r w:rsidR="00192939" w:rsidRPr="00322819">
        <w:rPr>
          <w:lang w:eastAsia="x-none"/>
        </w:rPr>
        <w:fldChar w:fldCharType="begin">
          <w:fldData xml:space="preserve">PEVuZE5vdGU+PENpdGU+PEF1dGhvcj5CYWtiZXJnZW51bHk8L0F1dGhvcj48WWVhcj4yMDIwPC9Z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</w:fldData>
        </w:fldChar>
      </w:r>
      <w:r w:rsidR="00192939" w:rsidRPr="00322819">
        <w:rPr>
          <w:lang w:eastAsia="x-none"/>
        </w:rPr>
        <w:instrText xml:space="preserve"> ADDIN EN.CITE.DATA </w:instrText>
      </w:r>
      <w:r w:rsidR="00192939" w:rsidRPr="00322819">
        <w:rPr>
          <w:lang w:eastAsia="x-none"/>
        </w:rPr>
      </w:r>
      <w:r w:rsidR="00192939" w:rsidRPr="00322819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Bakbergenuly, Hoaglin &amp; Kulinskaya, 2020b; 2020a</w:t>
      </w:r>
      <w:r w:rsidR="00192939" w:rsidRPr="00B7367D">
        <w:rPr>
          <w:lang w:eastAsia="x-none"/>
        </w:rPr>
        <w:fldChar w:fldCharType="end"/>
      </w:r>
      <w:r w:rsidR="00412A50" w:rsidRPr="00DE538A">
        <w:rPr>
          <w:lang w:eastAsia="x-none"/>
        </w:rPr>
        <w:t xml:space="preserve">; </w:t>
      </w:r>
      <w:r w:rsidR="004955F1" w:rsidRPr="00B7367D">
        <w:rPr>
          <w:lang w:eastAsia="x-none"/>
        </w:rPr>
        <w:t>also see</w:t>
      </w:r>
      <w:r w:rsidR="00412A50" w:rsidRPr="00B7367D">
        <w:rPr>
          <w:lang w:eastAsia="x-none"/>
        </w:rPr>
        <w:t xml:space="preserve">; </w:t>
      </w:r>
      <w:r w:rsidR="00192939" w:rsidRPr="00B7367D">
        <w:rPr>
          <w:lang w:eastAsia="x-none"/>
        </w:rPr>
        <w:fldChar w:fldCharType="begin">
          <w:fldData xml:space="preserve">PEVuZE5vdGU+PENpdGU+PEF1dGhvcj5EZWVrczwvQXV0aG9yPjxZZWFyPjIwMDU8L1llYXI+PFJl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</w:fldData>
        </w:fldChar>
      </w:r>
      <w:r w:rsidR="00192939" w:rsidRPr="00322819">
        <w:rPr>
          <w:lang w:eastAsia="x-none"/>
        </w:rPr>
        <w:instrText xml:space="preserve"> ADDIN EN.CITE </w:instrText>
      </w:r>
      <w:r w:rsidR="00192939" w:rsidRPr="00322819">
        <w:rPr>
          <w:lang w:eastAsia="x-none"/>
        </w:rPr>
        <w:fldChar w:fldCharType="begin">
          <w:fldData xml:space="preserve">PEVuZE5vdGU+PENpdGU+PEF1dGhvcj5EZWVrczwvQXV0aG9yPjxZZWFyPjIwMDU8L1llYXI+PFJl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</w:fldData>
        </w:fldChar>
      </w:r>
      <w:r w:rsidR="00192939" w:rsidRPr="00322819">
        <w:rPr>
          <w:lang w:eastAsia="x-none"/>
        </w:rPr>
        <w:instrText xml:space="preserve"> ADDIN EN.CITE.DATA </w:instrText>
      </w:r>
      <w:r w:rsidR="00192939" w:rsidRPr="00322819">
        <w:rPr>
          <w:lang w:eastAsia="x-none"/>
        </w:rPr>
      </w:r>
      <w:r w:rsidR="00192939" w:rsidRPr="00322819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Deeks, Macaskill &amp; Irwig, 2005; Bakbergenuly, Hoaglin &amp; Kulinskaya, 2020c</w:t>
      </w:r>
      <w:r w:rsidR="00192939" w:rsidRPr="00B7367D">
        <w:rPr>
          <w:lang w:eastAsia="x-none"/>
        </w:rPr>
        <w:fldChar w:fldCharType="end"/>
      </w:r>
      <w:r w:rsidR="005104F5" w:rsidRPr="00DE538A">
        <w:rPr>
          <w:lang w:eastAsia="x-none"/>
        </w:rPr>
        <w:t>):</w:t>
      </w:r>
    </w:p>
    <w:p w14:paraId="4CCF0A47" w14:textId="04AA9C1E" w:rsidR="00D77F86" w:rsidRPr="00B7367D" w:rsidRDefault="00003143" w:rsidP="007D1219">
      <w:pPr>
        <w:pStyle w:val="FirstParagraph"/>
        <w:spacing w:line="480" w:lineRule="auto"/>
        <w:rPr>
          <w:rFonts w:ascii="Times New Roman" w:eastAsiaTheme="minorEastAsia" w:hAnsi="Times New Roman" w:cs="Times New Roman"/>
          <w:lang w:val="en-AU"/>
        </w:rPr>
      </w:pPr>
      <m:oMathPara>
        <m:oMathParaPr>
          <m:jc m:val="center"/>
        </m:oMathParaPr>
        <m:oMath>
          <m:r>
            <w:rPr>
              <w:rFonts w:ascii="Cambria Math" w:hAnsi="Cambria Math" w:cs="Times New Roman"/>
              <w:lang w:val="en-AU"/>
            </w:rPr>
            <m:t>4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acc>
                <m:accPr>
                  <m:chr m:val="̃"/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acc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</m:acc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4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</m:den>
          </m:f>
          <m:r>
            <w:rPr>
              <w:rFonts w:ascii="Cambria Math" w:hAnsi="Cambria Math" w:cs="Times New Roman"/>
              <w:lang w:val="en-AU"/>
            </w:rPr>
            <m:t>.        (25)</m:t>
          </m:r>
        </m:oMath>
      </m:oMathPara>
    </w:p>
    <w:p w14:paraId="01B50930" w14:textId="058A0695" w:rsidR="00412A50" w:rsidRPr="00FC0B5D" w:rsidRDefault="005842BD" w:rsidP="007D1219">
      <w:pPr>
        <w:pStyle w:val="BodyText"/>
        <w:spacing w:line="480" w:lineRule="auto"/>
        <w:rPr>
          <w:rFonts w:ascii="Times New Roman" w:hAnsi="Times New Roman"/>
          <w:lang w:eastAsia="en-US"/>
        </w:rPr>
      </w:pPr>
      <w:r w:rsidRPr="00B7367D">
        <w:rPr>
          <w:rFonts w:ascii="Times New Roman" w:hAnsi="Times New Roman"/>
          <w:lang w:eastAsia="en-US"/>
        </w:rPr>
        <w:t>When</w:t>
      </w:r>
      <w:r w:rsidR="00ED402F" w:rsidRPr="00B7367D">
        <w:rPr>
          <w:rFonts w:ascii="Times New Roman" w:hAnsi="Times New Roman"/>
          <w:lang w:eastAsia="en-US"/>
        </w:rPr>
        <w:t xml:space="preserve"> </w:t>
      </w:r>
      <w:r w:rsidR="00ED402F" w:rsidRPr="00E71EB4">
        <w:rPr>
          <w:rFonts w:ascii="Times New Roman" w:hAnsi="Times New Roman"/>
          <w:i/>
          <w:iCs/>
          <w:lang w:eastAsia="en-US"/>
        </w:rPr>
        <w:t>n</w:t>
      </w:r>
      <w:r w:rsidR="00ED402F" w:rsidRPr="00BE33C2">
        <w:rPr>
          <w:rFonts w:ascii="Times New Roman" w:hAnsi="Times New Roman"/>
          <w:lang w:eastAsia="en-US"/>
        </w:rPr>
        <w:t xml:space="preserve"> =</w:t>
      </w:r>
      <w:r w:rsidRPr="00D802CB">
        <w:rPr>
          <w:rFonts w:ascii="Times New Roman" w:hAnsi="Times New Roman"/>
          <w:lang w:eastAsia="en-US"/>
        </w:rPr>
        <w:t xml:space="preserve"> </w:t>
      </w:r>
      <w:r w:rsidR="00ED402F" w:rsidRPr="00D802CB">
        <w:rPr>
          <w:rFonts w:ascii="Times New Roman" w:hAnsi="Times New Roman"/>
          <w:i/>
          <w:iCs/>
          <w:lang w:eastAsia="x-none"/>
        </w:rPr>
        <w:t>n</w:t>
      </w:r>
      <w:r w:rsidR="00ED402F" w:rsidRPr="00681573">
        <w:rPr>
          <w:rFonts w:ascii="Times New Roman" w:hAnsi="Times New Roman"/>
          <w:vertAlign w:val="subscript"/>
          <w:lang w:eastAsia="x-none"/>
        </w:rPr>
        <w:t>1</w:t>
      </w:r>
      <w:r w:rsidR="00ED402F" w:rsidRPr="00527752">
        <w:rPr>
          <w:rFonts w:ascii="Times New Roman" w:hAnsi="Times New Roman"/>
          <w:lang w:eastAsia="x-none"/>
        </w:rPr>
        <w:t xml:space="preserve"> = </w:t>
      </w:r>
      <w:r w:rsidR="00ED402F" w:rsidRPr="000D3618">
        <w:rPr>
          <w:rFonts w:ascii="Times New Roman" w:hAnsi="Times New Roman"/>
          <w:i/>
          <w:iCs/>
          <w:lang w:eastAsia="x-none"/>
        </w:rPr>
        <w:t>n</w:t>
      </w:r>
      <w:r w:rsidR="00ED402F" w:rsidRPr="00E0223D">
        <w:rPr>
          <w:rFonts w:ascii="Times New Roman" w:hAnsi="Times New Roman"/>
          <w:vertAlign w:val="subscript"/>
          <w:lang w:eastAsia="x-none"/>
        </w:rPr>
        <w:t>2</w:t>
      </w:r>
      <w:r w:rsidR="00ED402F" w:rsidRPr="00E0223D">
        <w:rPr>
          <w:rFonts w:ascii="Times New Roman" w:hAnsi="Times New Roman"/>
          <w:lang w:eastAsia="en-US"/>
        </w:rPr>
        <w:t>, the formula reduces to 2</w:t>
      </w:r>
      <w:r w:rsidR="00ED402F" w:rsidRPr="00C302C7">
        <w:rPr>
          <w:rFonts w:ascii="Times New Roman" w:hAnsi="Times New Roman"/>
          <w:i/>
          <w:iCs/>
          <w:lang w:eastAsia="en-US"/>
        </w:rPr>
        <w:t>n</w:t>
      </w:r>
      <w:r w:rsidR="00ED402F" w:rsidRPr="0022361B">
        <w:rPr>
          <w:rFonts w:ascii="Times New Roman" w:hAnsi="Times New Roman"/>
          <w:lang w:eastAsia="en-US"/>
        </w:rPr>
        <w:t xml:space="preserve">. </w:t>
      </w:r>
      <w:r w:rsidR="00EB34BA" w:rsidRPr="00FC0B5D">
        <w:rPr>
          <w:rFonts w:ascii="Times New Roman" w:hAnsi="Times New Roman"/>
          <w:lang w:eastAsia="en-US"/>
        </w:rPr>
        <w:t>Indeed, the</w:t>
      </w:r>
      <w:r w:rsidR="00AE531D" w:rsidRPr="00FC0B5D">
        <w:rPr>
          <w:rFonts w:ascii="Times New Roman" w:hAnsi="Times New Roman"/>
          <w:lang w:eastAsia="en-US"/>
        </w:rPr>
        <w:t xml:space="preserve"> inverse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n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AE531D" w:rsidRPr="00DE538A">
        <w:rPr>
          <w:rFonts w:ascii="Times New Roman" w:hAnsi="Times New Roman"/>
          <w:lang w:eastAsia="en-US"/>
        </w:rPr>
        <w:t xml:space="preserve"> </w:t>
      </w:r>
      <w:r w:rsidR="00EB34BA" w:rsidRPr="00B7367D">
        <w:rPr>
          <w:rFonts w:ascii="Times New Roman" w:hAnsi="Times New Roman"/>
          <w:lang w:eastAsia="en-US"/>
        </w:rPr>
        <w:t xml:space="preserve">is a part of sampling variance in both SMD and </w:t>
      </w:r>
      <w:proofErr w:type="spellStart"/>
      <w:r w:rsidR="00EB34BA" w:rsidRPr="00B7367D">
        <w:rPr>
          <w:rFonts w:ascii="Times New Roman" w:hAnsi="Times New Roman"/>
          <w:lang w:eastAsia="en-US"/>
        </w:rPr>
        <w:t>lnRR</w:t>
      </w:r>
      <w:proofErr w:type="spellEnd"/>
      <w:r w:rsidR="00C81FD9" w:rsidRPr="00D802CB">
        <w:rPr>
          <w:rFonts w:ascii="Times New Roman" w:hAnsi="Times New Roman"/>
          <w:lang w:eastAsia="en-US"/>
        </w:rPr>
        <w:t xml:space="preserve"> </w:t>
      </w:r>
      <w:r w:rsidR="00EB34BA" w:rsidRPr="00681573">
        <w:rPr>
          <w:rFonts w:ascii="Times New Roman" w:hAnsi="Times New Roman"/>
          <w:lang w:eastAsia="en-US"/>
        </w:rPr>
        <w:t>(</w:t>
      </w:r>
      <w:r w:rsidR="00C81FD9" w:rsidRPr="00527752">
        <w:rPr>
          <w:rFonts w:ascii="Times New Roman" w:hAnsi="Times New Roman"/>
          <w:lang w:eastAsia="en-US"/>
        </w:rPr>
        <w:t>Equation</w:t>
      </w:r>
      <w:r w:rsidR="00EB34BA" w:rsidRPr="000D3618">
        <w:rPr>
          <w:rFonts w:ascii="Times New Roman" w:hAnsi="Times New Roman"/>
          <w:lang w:eastAsia="en-US"/>
        </w:rPr>
        <w:t>s</w:t>
      </w:r>
      <w:r w:rsidR="00C81FD9" w:rsidRPr="00E0223D">
        <w:rPr>
          <w:rFonts w:ascii="Times New Roman" w:hAnsi="Times New Roman"/>
          <w:lang w:eastAsia="en-US"/>
        </w:rPr>
        <w:t xml:space="preserve"> 4 </w:t>
      </w:r>
      <w:r w:rsidR="00EB34BA" w:rsidRPr="00E0223D">
        <w:rPr>
          <w:rFonts w:ascii="Times New Roman" w:hAnsi="Times New Roman"/>
          <w:lang w:eastAsia="en-US"/>
        </w:rPr>
        <w:t>&amp;</w:t>
      </w:r>
      <w:r w:rsidR="00C81FD9" w:rsidRPr="00C302C7">
        <w:rPr>
          <w:rFonts w:ascii="Times New Roman" w:hAnsi="Times New Roman"/>
          <w:lang w:eastAsia="en-US"/>
        </w:rPr>
        <w:t xml:space="preserve"> 6</w:t>
      </w:r>
      <w:r w:rsidR="00EB34BA" w:rsidRPr="0022361B">
        <w:rPr>
          <w:rFonts w:ascii="Times New Roman" w:hAnsi="Times New Roman"/>
          <w:lang w:eastAsia="en-US"/>
        </w:rPr>
        <w:t>)</w:t>
      </w:r>
      <w:r w:rsidR="00C81FD9" w:rsidRPr="00FC0B5D">
        <w:rPr>
          <w:rFonts w:ascii="Times New Roman" w:hAnsi="Times New Roman"/>
          <w:lang w:eastAsia="en-US"/>
        </w:rPr>
        <w:t>:</w:t>
      </w:r>
    </w:p>
    <w:p w14:paraId="3DCA26C0" w14:textId="5FEFDBDD" w:rsidR="00D77F86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r>
                <w:rPr>
                  <w:rFonts w:ascii="Cambria Math" w:hAnsi="Cambria Math" w:cs="Times New Roman"/>
                  <w:lang w:val="en-AU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acc>
                    <m:accPr>
                      <m:chr m:val="̃"/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accPr>
                    <m:e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n</m:t>
                      </m:r>
                    </m:e>
                  </m:acc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i</m:t>
                  </m:r>
                </m:sub>
              </m:sSub>
            </m:den>
          </m:f>
          <m:r>
            <w:rPr>
              <w:rFonts w:ascii="Cambria Math" w:hAnsi="Cambria Math" w:cs="Times New Roman"/>
              <w:lang w:val="en-AU"/>
            </w:rPr>
            <m:t>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  <m:r>
                <w:rPr>
                  <w:rFonts w:ascii="Cambria Math" w:hAnsi="Cambria Math" w:cs="Times New Roman"/>
                  <w:lang w:val="en-AU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</m:den>
          </m:f>
          <m:r>
            <w:rPr>
              <w:rFonts w:ascii="Cambria Math" w:hAnsi="Cambria Math" w:cs="Times New Roman"/>
              <w:lang w:val="en-AU"/>
            </w:rPr>
            <m:t>=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r>
                <w:rPr>
                  <w:rFonts w:ascii="Cambria Math" w:hAnsi="Cambria Math" w:cs="Times New Roman"/>
                  <w:lang w:val="en-AU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1i</m:t>
                  </m:r>
                </m:sub>
              </m:sSub>
            </m:den>
          </m:f>
          <m:r>
            <w:rPr>
              <w:rFonts w:ascii="Cambria Math" w:hAnsi="Cambria Math" w:cs="Times New Roman"/>
              <w:lang w:val="en-AU"/>
            </w:rPr>
            <m:t>+</m:t>
          </m:r>
          <m:f>
            <m:fPr>
              <m:ctrlPr>
                <w:rPr>
                  <w:rFonts w:ascii="Cambria Math" w:hAnsi="Cambria Math" w:cs="Times New Roman"/>
                  <w:lang w:val="en-AU"/>
                </w:rPr>
              </m:ctrlPr>
            </m:fPr>
            <m:num>
              <m:r>
                <w:rPr>
                  <w:rFonts w:ascii="Cambria Math" w:hAnsi="Cambria Math" w:cs="Times New Roman"/>
                  <w:lang w:val="en-AU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2i</m:t>
                  </m:r>
                </m:sub>
              </m:sSub>
            </m:den>
          </m:f>
          <m:r>
            <w:rPr>
              <w:rFonts w:ascii="Cambria Math" w:hAnsi="Cambria Math" w:cs="Times New Roman"/>
              <w:lang w:val="en-AU"/>
            </w:rPr>
            <m:t>,  (26)</m:t>
          </m:r>
        </m:oMath>
      </m:oMathPara>
    </w:p>
    <w:p w14:paraId="5732770B" w14:textId="7A67A95C" w:rsidR="00D77F86" w:rsidRPr="00D802CB" w:rsidRDefault="00721A3B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>w</w:t>
      </w:r>
      <w:r w:rsidR="00C81FD9" w:rsidRPr="00681573">
        <w:rPr>
          <w:lang w:eastAsia="x-none"/>
        </w:rPr>
        <w:t xml:space="preserve">here </w:t>
      </w:r>
      <w:r w:rsidR="00053DD5" w:rsidRPr="00527752">
        <w:rPr>
          <w:lang w:eastAsia="x-none"/>
        </w:rPr>
        <w:t xml:space="preserve">the </w:t>
      </w:r>
      <w:r w:rsidR="00165908" w:rsidRPr="000D3618">
        <w:rPr>
          <w:lang w:eastAsia="x-none"/>
        </w:rPr>
        <w:t>middle part</w:t>
      </w:r>
      <w:r w:rsidR="00053DD5" w:rsidRPr="00E0223D">
        <w:rPr>
          <w:lang w:eastAsia="x-none"/>
        </w:rPr>
        <w:t xml:space="preserve"> of the formula corresponds to </w:t>
      </w:r>
      <w:r w:rsidR="007A13AB" w:rsidRPr="00E0223D">
        <w:rPr>
          <w:lang w:eastAsia="x-none"/>
        </w:rPr>
        <w:t>Equation 2 when setting SMD = 0</w:t>
      </w:r>
      <w:r w:rsidR="00BA1133" w:rsidRPr="00C302C7">
        <w:rPr>
          <w:lang w:eastAsia="x-none"/>
        </w:rPr>
        <w:t>,</w:t>
      </w:r>
      <w:r w:rsidR="007A13AB" w:rsidRPr="0022361B">
        <w:rPr>
          <w:lang w:eastAsia="x-none"/>
        </w:rPr>
        <w:t xml:space="preserve"> while the righthand side </w:t>
      </w:r>
      <w:r w:rsidR="00AA7C09" w:rsidRPr="00FC0B5D">
        <w:rPr>
          <w:lang w:eastAsia="x-none"/>
        </w:rPr>
        <w:t xml:space="preserve">corresponds to </w:t>
      </w:r>
      <w:r w:rsidR="00B80761" w:rsidRPr="00FC0B5D">
        <w:rPr>
          <w:lang w:eastAsia="x-none"/>
        </w:rPr>
        <w:t>Equation 4</w:t>
      </w:r>
      <w:r w:rsidR="007A13AB" w:rsidRPr="00F303F7">
        <w:rPr>
          <w:lang w:eastAsia="x-none"/>
        </w:rPr>
        <w:t xml:space="preserve"> when setting CV (</w:t>
      </w:r>
      <w:r w:rsidR="00B80761" w:rsidRPr="00152C8C">
        <w:rPr>
          <w:lang w:eastAsia="x-none"/>
        </w:rPr>
        <w:t>SD</w:t>
      </w:r>
      <w:r w:rsidR="003F3D7E" w:rsidRPr="00152C8C">
        <w:rPr>
          <w:lang w:eastAsia="x-none"/>
        </w:rPr>
        <w:t>/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m:rPr>
                <m:nor/>
              </m:rPr>
              <m:t>X</m:t>
            </m:r>
          </m:e>
        </m:bar>
      </m:oMath>
      <w:r w:rsidR="007A13AB" w:rsidRPr="00DE538A">
        <w:rPr>
          <w:lang w:eastAsia="x-none"/>
        </w:rPr>
        <w:t xml:space="preserve">) = 1. </w:t>
      </w:r>
      <w:r w:rsidR="00591114" w:rsidRPr="00DE538A">
        <w:rPr>
          <w:lang w:eastAsia="x-none"/>
        </w:rPr>
        <w:t xml:space="preserve">This means that </w:t>
      </w:r>
      <w:r w:rsidR="004F48C9" w:rsidRPr="00B7367D">
        <w:rPr>
          <w:lang w:eastAsia="x-none"/>
        </w:rPr>
        <w:t xml:space="preserve">the use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n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4F48C9" w:rsidRPr="00DE538A">
        <w:rPr>
          <w:lang w:eastAsia="x-none"/>
        </w:rPr>
        <w:t xml:space="preserve"> is comparable to </w:t>
      </w:r>
      <w:r w:rsidR="00D979B6" w:rsidRPr="00B7367D">
        <w:rPr>
          <w:lang w:eastAsia="x-none"/>
        </w:rPr>
        <w:t>that of</w:t>
      </w:r>
      <w:r w:rsidR="004F48C9" w:rsidRPr="00B7367D">
        <w:rPr>
          <w:lang w:eastAsia="x-none"/>
        </w:rPr>
        <w:t xml:space="preserve"> </w:t>
      </w:r>
      <w:r w:rsidR="00123667" w:rsidRPr="00E71EB4">
        <w:rPr>
          <w:lang w:eastAsia="x-none"/>
        </w:rPr>
        <w:t xml:space="preserve">sampling </w:t>
      </w:r>
      <w:r w:rsidR="00123667" w:rsidRPr="00BE33C2">
        <w:rPr>
          <w:lang w:eastAsia="x-none"/>
        </w:rPr>
        <w:t>variance after taking out uncertain elements.</w:t>
      </w:r>
    </w:p>
    <w:p w14:paraId="68D9CDFB" w14:textId="5378BAA5" w:rsidR="00D77F86" w:rsidRPr="00B7367D" w:rsidRDefault="00384C0C" w:rsidP="007D1219">
      <w:pPr>
        <w:spacing w:line="480" w:lineRule="auto"/>
        <w:ind w:firstLine="720"/>
        <w:rPr>
          <w:lang w:eastAsia="x-none"/>
        </w:rPr>
      </w:pPr>
      <w:r w:rsidRPr="00D802CB">
        <w:rPr>
          <w:lang w:eastAsia="x-none"/>
        </w:rPr>
        <w:t>Taken together</w:t>
      </w:r>
      <w:r w:rsidR="003F3D7E" w:rsidRPr="00681573">
        <w:rPr>
          <w:lang w:eastAsia="x-none"/>
        </w:rPr>
        <w:t xml:space="preserve">, we can </w:t>
      </w:r>
      <w:r w:rsidR="00265367" w:rsidRPr="00527752">
        <w:rPr>
          <w:lang w:eastAsia="x-none"/>
        </w:rPr>
        <w:t>rewrite</w:t>
      </w:r>
      <w:r w:rsidR="003F3D7E" w:rsidRPr="000D3618">
        <w:rPr>
          <w:lang w:eastAsia="x-none"/>
        </w:rPr>
        <w:t xml:space="preserve"> </w:t>
      </w:r>
      <w:r w:rsidR="00265367" w:rsidRPr="00E0223D">
        <w:rPr>
          <w:lang w:eastAsia="x-none"/>
        </w:rPr>
        <w:t xml:space="preserve">Equations </w:t>
      </w:r>
      <w:r w:rsidRPr="00E0223D">
        <w:rPr>
          <w:lang w:eastAsia="x-none"/>
        </w:rPr>
        <w:t>21</w:t>
      </w:r>
      <w:r w:rsidR="00265367" w:rsidRPr="00C302C7">
        <w:rPr>
          <w:lang w:eastAsia="x-none"/>
        </w:rPr>
        <w:t xml:space="preserve"> and 2</w:t>
      </w:r>
      <w:r w:rsidRPr="0022361B">
        <w:rPr>
          <w:lang w:eastAsia="x-none"/>
        </w:rPr>
        <w:t>2</w:t>
      </w:r>
      <w:r w:rsidR="00265367" w:rsidRPr="00FC0B5D">
        <w:rPr>
          <w:lang w:eastAsia="x-none"/>
        </w:rPr>
        <w:t>, respectively, as</w:t>
      </w:r>
      <w:r w:rsidR="00FF2599" w:rsidRPr="00FC0B5D">
        <w:rPr>
          <w:lang w:eastAsia="x-none"/>
        </w:rPr>
        <w:t xml:space="preserve"> (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&gt;&lt;Author&gt;Deeks&lt;/Author&gt;&lt;Year&gt;2005&lt;/Year&gt;&lt;RecNum&gt;100&lt;/RecNum&gt;&lt;DisplayText&gt;Deeks, Macaskill &amp;amp; Irwig, 2005&lt;/DisplayText&gt;&lt;record&gt;&lt;rec-number&gt;100&lt;/rec-number&gt;&lt;foreign-keys&gt;&lt;key app="EN" db-id="rs2spdfstwrp9eetrx0vf0sk0xvdsar2eztt" timestamp="1609399273"&gt;100&lt;/key&gt;&lt;/foreign-keys&gt;&lt;ref-type name="Journal Article"&gt;17&lt;/ref-type&gt;&lt;contributors&gt;&lt;authors&gt;&lt;author&gt;Deeks, J. J.&lt;/author&gt;&lt;author&gt;Macaskill, P.&lt;/author&gt;&lt;author&gt;Irwig, L.&lt;/author&gt;&lt;/authors&gt;&lt;/contributors&gt;&lt;auth-address&gt;Screening and Test Evaluation Program, School of Public Health, University of Sydney, Sydney, New South Wales 2006, Australia. Jon.Deeks@cancer.org.uk&lt;/auth-address&gt;&lt;titles&gt;&lt;title&gt;The performance of tests of publication bias and other sample size effects in systematic reviews of diagnostic test accuracy was assessed&lt;/title&gt;&lt;secondary-title&gt;J Clin Epidemiol&lt;/secondary-title&gt;&lt;/titles&gt;&lt;periodical&gt;&lt;full-title&gt;Journal of Clinical Epidemiology&lt;/full-title&gt;&lt;abbr-1&gt;J Clin Epidemiol&lt;/abbr-1&gt;&lt;/periodical&gt;&lt;pages&gt;882-93&lt;/pages&gt;&lt;volume&gt;58&lt;/volume&gt;&lt;number&gt;9&lt;/number&gt;&lt;edition&gt;2005/08/09&lt;/edition&gt;&lt;keywords&gt;&lt;keyword&gt;*Diagnostic Errors&lt;/keyword&gt;&lt;keyword&gt;Humans&lt;/keyword&gt;&lt;keyword&gt;*Meta-Analysis as Topic&lt;/keyword&gt;&lt;keyword&gt;Odds Ratio&lt;/keyword&gt;&lt;keyword&gt;Phlebography&lt;/keyword&gt;&lt;keyword&gt;Prevalence&lt;/keyword&gt;&lt;keyword&gt;*Publication Bias&lt;/keyword&gt;&lt;keyword&gt;ROC Curve&lt;/keyword&gt;&lt;keyword&gt;Sample Size&lt;/keyword&gt;&lt;keyword&gt;Statistics as Topic/methods&lt;/keyword&gt;&lt;keyword&gt;Ultrasonography&lt;/keyword&gt;&lt;keyword&gt;Venous Thrombosis/diagnostic imaging&lt;/keyword&gt;&lt;/keywords&gt;&lt;dates&gt;&lt;year&gt;2005&lt;/year&gt;&lt;pub-dates&gt;&lt;date&gt;Sep&lt;/date&gt;&lt;/pub-dates&gt;&lt;/dates&gt;&lt;isbn&gt;0895-4356 (Print)&amp;#xD;0895-4356 (Linking)&lt;/isbn&gt;&lt;accession-num&gt;16085191&lt;/accession-num&gt;&lt;urls&gt;&lt;related-urls&gt;&lt;url&gt;https://www.ncbi.nlm.nih.gov/pubmed/16085191&lt;/url&gt;&lt;/related-urls&gt;&lt;/urls&gt;&lt;electronic-resource-num&gt;10.1016/j.jclinepi.2005.01.016&lt;/electronic-resource-num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Deeks, Macaskill &amp; Irwig, 2005</w:t>
      </w:r>
      <w:r w:rsidR="00192939" w:rsidRPr="00B7367D">
        <w:rPr>
          <w:lang w:eastAsia="x-none"/>
        </w:rPr>
        <w:fldChar w:fldCharType="end"/>
      </w:r>
      <w:r w:rsidR="00FF2599" w:rsidRPr="00DE538A">
        <w:rPr>
          <w:lang w:eastAsia="x-none"/>
        </w:rPr>
        <w:t>)</w:t>
      </w:r>
      <w:r w:rsidR="00265367" w:rsidRPr="00B7367D">
        <w:rPr>
          <w:lang w:eastAsia="x-none"/>
        </w:rPr>
        <w:t>:</w:t>
      </w:r>
    </w:p>
    <w:p w14:paraId="654A3DDD" w14:textId="2B8D4BE6" w:rsidR="00DA4D50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0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</m:t>
              </m:r>
            </m:sub>
          </m:sSub>
          <m:rad>
            <m:radPr>
              <m:degHide m:val="1"/>
              <m:ctrlPr>
                <w:rPr>
                  <w:rFonts w:ascii="Cambria Math" w:hAnsi="Cambria Math" w:cs="Times New Roman"/>
                  <w:lang w:val="en-AU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lang w:val="en-AU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sSubPr>
                    <m:e>
                      <m:acc>
                        <m:accPr>
                          <m:chr m:val="̃"/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n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i</m:t>
                      </m:r>
                    </m:sub>
                  </m:sSub>
                </m:den>
              </m:f>
            </m:e>
          </m:rad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,  (27)</m:t>
          </m:r>
        </m:oMath>
      </m:oMathPara>
    </w:p>
    <w:p w14:paraId="6C343414" w14:textId="7EDAC4F6" w:rsidR="00DA4D50" w:rsidRPr="00B7367D" w:rsidRDefault="00A357CF" w:rsidP="007D1219">
      <w:pPr>
        <w:pStyle w:val="FirstParagraph"/>
        <w:spacing w:line="480" w:lineRule="auto"/>
        <w:rPr>
          <w:rFonts w:ascii="Times New Roman" w:eastAsiaTheme="minorEastAsia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0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</m:t>
              </m:r>
            </m:sub>
          </m:sSub>
          <m:d>
            <m:dPr>
              <m:ctrlPr>
                <w:rPr>
                  <w:rFonts w:ascii="Cambria Math" w:hAnsi="Cambria Math" w:cs="Times New Roman"/>
                  <w:lang w:val="en-AU"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lang w:val="en-AU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sSubPr>
                    <m:e>
                      <m:acc>
                        <m:accPr>
                          <m:chr m:val="̃"/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n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i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,  (28)</m:t>
          </m:r>
        </m:oMath>
      </m:oMathPara>
    </w:p>
    <w:p w14:paraId="2B44F2A9" w14:textId="63C6131E" w:rsidR="003F3D7E" w:rsidRPr="00B7367D" w:rsidRDefault="00FC1D44" w:rsidP="007D1219">
      <w:pPr>
        <w:pStyle w:val="BodyText"/>
        <w:spacing w:line="480" w:lineRule="auto"/>
        <w:rPr>
          <w:rFonts w:ascii="Times New Roman" w:hAnsi="Times New Roman"/>
          <w:lang w:eastAsia="en-US"/>
        </w:rPr>
      </w:pPr>
      <w:r w:rsidRPr="00B7367D">
        <w:rPr>
          <w:rFonts w:ascii="Times New Roman" w:hAnsi="Times New Roman"/>
          <w:lang w:eastAsia="en-US"/>
        </w:rPr>
        <w:t>w</w:t>
      </w:r>
      <w:r w:rsidR="00265367" w:rsidRPr="00E71EB4">
        <w:rPr>
          <w:rFonts w:ascii="Times New Roman" w:hAnsi="Times New Roman"/>
          <w:lang w:eastAsia="en-US"/>
        </w:rPr>
        <w:t>here</w:t>
      </w:r>
      <w:r w:rsidR="005B6850" w:rsidRPr="00BE33C2">
        <w:rPr>
          <w:rFonts w:ascii="Times New Roman" w:hAnsi="Times New Roman"/>
          <w:lang w:eastAsia="en-US"/>
        </w:rPr>
        <w:t xml:space="preserve"> </w:t>
      </w:r>
      <m:oMath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r>
              <w:rPr>
                <w:rFonts w:ascii="Cambria Math" w:hAnsi="Cambria Math"/>
              </w:rPr>
              <m:t>1/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rad>
      </m:oMath>
      <w:r w:rsidR="00265367" w:rsidRPr="00DE538A">
        <w:rPr>
          <w:rFonts w:ascii="Times New Roman" w:hAnsi="Times New Roman"/>
          <w:lang w:eastAsia="en-US"/>
        </w:rPr>
        <w:t xml:space="preserve"> is a replacement of </w:t>
      </w:r>
      <w:r w:rsidR="00265367" w:rsidRPr="00B7367D">
        <w:rPr>
          <w:rFonts w:ascii="Times New Roman" w:hAnsi="Times New Roman"/>
          <w:i/>
          <w:iCs/>
          <w:lang w:eastAsia="en-US"/>
        </w:rPr>
        <w:t>se</w:t>
      </w:r>
      <w:r w:rsidR="00C806B0" w:rsidRPr="00B7367D">
        <w:rPr>
          <w:rFonts w:ascii="Times New Roman" w:hAnsi="Times New Roman"/>
          <w:i/>
          <w:iCs/>
          <w:vertAlign w:val="subscript"/>
          <w:lang w:eastAsia="en-US"/>
        </w:rPr>
        <w:t>i</w:t>
      </w:r>
      <w:r w:rsidR="00265367" w:rsidRPr="00E71EB4">
        <w:rPr>
          <w:rFonts w:ascii="Times New Roman" w:hAnsi="Times New Roman"/>
          <w:lang w:eastAsia="en-US"/>
        </w:rPr>
        <w:t xml:space="preserve"> </w:t>
      </w:r>
      <w:r w:rsidR="001072E0" w:rsidRPr="00BE33C2">
        <w:rPr>
          <w:rFonts w:ascii="Times New Roman" w:hAnsi="Times New Roman"/>
          <w:lang w:eastAsia="en-US"/>
        </w:rPr>
        <w:t>in</w:t>
      </w:r>
      <w:r w:rsidR="0071542A" w:rsidRPr="00D802CB">
        <w:rPr>
          <w:rFonts w:ascii="Times New Roman" w:hAnsi="Times New Roman"/>
          <w:lang w:eastAsia="en-US"/>
        </w:rPr>
        <w:t xml:space="preserve"> Equation </w:t>
      </w:r>
      <w:r w:rsidR="00844967" w:rsidRPr="00D802CB">
        <w:rPr>
          <w:rFonts w:ascii="Times New Roman" w:hAnsi="Times New Roman"/>
          <w:lang w:eastAsia="en-US"/>
        </w:rPr>
        <w:t>2</w:t>
      </w:r>
      <w:r w:rsidR="00D41C8B" w:rsidRPr="00681573">
        <w:rPr>
          <w:rFonts w:ascii="Times New Roman" w:hAnsi="Times New Roman"/>
          <w:lang w:eastAsia="en-US"/>
        </w:rPr>
        <w:t>1</w:t>
      </w:r>
      <w:r w:rsidR="0071542A" w:rsidRPr="00527752">
        <w:rPr>
          <w:rFonts w:ascii="Times New Roman" w:hAnsi="Times New Roman"/>
          <w:lang w:eastAsia="en-US"/>
        </w:rPr>
        <w:t xml:space="preserve">, </w:t>
      </w:r>
      <w:r w:rsidR="00265367" w:rsidRPr="000D3618">
        <w:rPr>
          <w:rFonts w:ascii="Times New Roman" w:hAnsi="Times New Roman"/>
          <w:lang w:eastAsia="en-US"/>
        </w:rPr>
        <w:t xml:space="preserve">and </w:t>
      </w:r>
      <m:oMath>
        <m:r>
          <w:rPr>
            <w:rFonts w:ascii="Cambria Math" w:hAnsi="Cambria Math"/>
          </w:rPr>
          <m:t>1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n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1072E0" w:rsidRPr="00DE538A">
        <w:rPr>
          <w:rFonts w:ascii="Times New Roman" w:hAnsi="Times New Roman"/>
          <w:lang w:eastAsia="en-US"/>
        </w:rPr>
        <w:t xml:space="preserve"> is </w:t>
      </w:r>
      <w:r w:rsidR="00680EEC" w:rsidRPr="00B7367D">
        <w:rPr>
          <w:rFonts w:ascii="Times New Roman" w:hAnsi="Times New Roman"/>
          <w:lang w:eastAsia="en-US"/>
        </w:rPr>
        <w:t xml:space="preserve">a replacement </w:t>
      </w:r>
      <w:r w:rsidR="001072E0" w:rsidRPr="00B7367D">
        <w:rPr>
          <w:rFonts w:ascii="Times New Roman" w:hAnsi="Times New Roman"/>
          <w:lang w:eastAsia="en-US"/>
        </w:rPr>
        <w:t xml:space="preserve">of </w:t>
      </w:r>
      <w:r w:rsidR="001072E0" w:rsidRPr="00E71EB4">
        <w:rPr>
          <w:rFonts w:ascii="Times New Roman" w:hAnsi="Times New Roman"/>
          <w:i/>
          <w:iCs/>
          <w:lang w:eastAsia="en-US"/>
        </w:rPr>
        <w:t>v</w:t>
      </w:r>
      <w:r w:rsidR="001072E0" w:rsidRPr="00BE33C2">
        <w:rPr>
          <w:rFonts w:ascii="Times New Roman" w:hAnsi="Times New Roman"/>
          <w:i/>
          <w:iCs/>
          <w:vertAlign w:val="subscript"/>
          <w:lang w:eastAsia="en-US"/>
        </w:rPr>
        <w:t>i</w:t>
      </w:r>
      <w:r w:rsidR="001072E0" w:rsidRPr="00D802CB">
        <w:rPr>
          <w:rFonts w:ascii="Times New Roman" w:hAnsi="Times New Roman"/>
          <w:i/>
          <w:iCs/>
          <w:lang w:eastAsia="en-US"/>
        </w:rPr>
        <w:t xml:space="preserve"> </w:t>
      </w:r>
      <w:r w:rsidR="001072E0" w:rsidRPr="00D802CB">
        <w:rPr>
          <w:rFonts w:ascii="Times New Roman" w:hAnsi="Times New Roman"/>
          <w:lang w:eastAsia="en-US"/>
        </w:rPr>
        <w:t xml:space="preserve">in </w:t>
      </w:r>
      <w:r w:rsidR="00CD49E4" w:rsidRPr="00681573">
        <w:rPr>
          <w:rFonts w:ascii="Times New Roman" w:hAnsi="Times New Roman"/>
          <w:lang w:eastAsia="en-US"/>
        </w:rPr>
        <w:t>Equation 2</w:t>
      </w:r>
      <w:r w:rsidR="00D41C8B" w:rsidRPr="00527752">
        <w:rPr>
          <w:rFonts w:ascii="Times New Roman" w:hAnsi="Times New Roman"/>
          <w:lang w:eastAsia="en-US"/>
        </w:rPr>
        <w:t>2</w:t>
      </w:r>
      <w:r w:rsidR="006751F4" w:rsidRPr="000D3618">
        <w:rPr>
          <w:rFonts w:ascii="Times New Roman" w:hAnsi="Times New Roman"/>
          <w:lang w:eastAsia="en-US"/>
        </w:rPr>
        <w:t xml:space="preserve"> (</w:t>
      </w:r>
      <w:r w:rsidR="00680EEC" w:rsidRPr="00E0223D">
        <w:rPr>
          <w:rFonts w:ascii="Times New Roman" w:hAnsi="Times New Roman"/>
          <w:lang w:eastAsia="en-US"/>
        </w:rPr>
        <w:t>note that,</w:t>
      </w:r>
      <w:r w:rsidR="00AA7C09" w:rsidRPr="00E0223D">
        <w:rPr>
          <w:rFonts w:ascii="Times New Roman" w:hAnsi="Times New Roman"/>
          <w:lang w:eastAsia="en-US"/>
        </w:rPr>
        <w:t xml:space="preserve"> </w:t>
      </w:r>
      <w:r w:rsidR="006751F4" w:rsidRPr="00C302C7">
        <w:rPr>
          <w:rFonts w:ascii="Times New Roman" w:hAnsi="Times New Roman"/>
          <w:lang w:eastAsia="en-US"/>
        </w:rPr>
        <w:t xml:space="preserve">at the intercept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n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6751F4" w:rsidRPr="00DE538A">
        <w:rPr>
          <w:rFonts w:ascii="Times New Roman" w:hAnsi="Times New Roman"/>
          <w:lang w:eastAsia="en-US"/>
        </w:rPr>
        <w:t xml:space="preserve"> is infinitely </w:t>
      </w:r>
      <w:proofErr w:type="gramStart"/>
      <w:r w:rsidR="006751F4" w:rsidRPr="00DE538A">
        <w:rPr>
          <w:rFonts w:ascii="Times New Roman" w:hAnsi="Times New Roman"/>
          <w:lang w:eastAsia="en-US"/>
        </w:rPr>
        <w:t>large)</w:t>
      </w:r>
      <w:r w:rsidR="001072E0" w:rsidRPr="00B7367D">
        <w:rPr>
          <w:rFonts w:ascii="Times New Roman" w:hAnsi="Times New Roman"/>
          <w:lang w:eastAsia="en-US"/>
        </w:rPr>
        <w:t>.</w:t>
      </w:r>
      <w:proofErr w:type="gramEnd"/>
      <w:r w:rsidR="001072E0" w:rsidRPr="00B7367D">
        <w:rPr>
          <w:rFonts w:ascii="Times New Roman" w:hAnsi="Times New Roman"/>
          <w:lang w:eastAsia="en-US"/>
        </w:rPr>
        <w:t xml:space="preserve"> </w:t>
      </w:r>
      <w:r w:rsidR="004B1BC9" w:rsidRPr="00B7367D">
        <w:rPr>
          <w:rFonts w:ascii="Times New Roman" w:hAnsi="Times New Roman"/>
          <w:lang w:eastAsia="en-US"/>
        </w:rPr>
        <w:t xml:space="preserve">We recommend using Equation </w:t>
      </w:r>
      <w:r w:rsidR="00844967" w:rsidRPr="00E71EB4">
        <w:rPr>
          <w:rFonts w:ascii="Times New Roman" w:hAnsi="Times New Roman"/>
          <w:lang w:eastAsia="en-US"/>
        </w:rPr>
        <w:t>2</w:t>
      </w:r>
      <w:r w:rsidR="0045064D" w:rsidRPr="00BE33C2">
        <w:rPr>
          <w:rFonts w:ascii="Times New Roman" w:hAnsi="Times New Roman"/>
          <w:lang w:eastAsia="en-US"/>
        </w:rPr>
        <w:t>7</w:t>
      </w:r>
      <w:r w:rsidR="00D41C8B" w:rsidRPr="00D802CB">
        <w:rPr>
          <w:rFonts w:ascii="Times New Roman" w:hAnsi="Times New Roman"/>
          <w:lang w:eastAsia="en-US"/>
        </w:rPr>
        <w:t xml:space="preserve"> </w:t>
      </w:r>
      <w:r w:rsidR="004B1BC9" w:rsidRPr="00322819">
        <w:rPr>
          <w:rFonts w:ascii="Times New Roman" w:hAnsi="Times New Roman"/>
          <w:lang w:eastAsia="en-US"/>
        </w:rPr>
        <w:t xml:space="preserve">to check the </w:t>
      </w:r>
      <w:r w:rsidR="008D171B" w:rsidRPr="00322819">
        <w:rPr>
          <w:rFonts w:ascii="Times New Roman" w:hAnsi="Times New Roman"/>
          <w:lang w:eastAsia="en-US"/>
        </w:rPr>
        <w:t xml:space="preserve">statistical </w:t>
      </w:r>
      <w:r w:rsidR="004B1BC9" w:rsidRPr="00322819">
        <w:rPr>
          <w:rFonts w:ascii="Times New Roman" w:hAnsi="Times New Roman"/>
          <w:lang w:eastAsia="en-US"/>
        </w:rPr>
        <w:t>significance of funnel asymmetry (small-study effects</w:t>
      </w:r>
      <w:r w:rsidR="00A55120" w:rsidRPr="00322819">
        <w:rPr>
          <w:rFonts w:ascii="Times New Roman" w:hAnsi="Times New Roman"/>
          <w:lang w:eastAsia="en-US"/>
        </w:rPr>
        <w:t>)</w:t>
      </w:r>
      <w:r w:rsidR="00363ABC" w:rsidRPr="00322819">
        <w:rPr>
          <w:rFonts w:ascii="Times New Roman" w:hAnsi="Times New Roman"/>
          <w:lang w:eastAsia="en-US"/>
        </w:rPr>
        <w:t xml:space="preserve"> because it has greater statistical power than Equation 28. Equation 27 </w:t>
      </w:r>
      <w:r w:rsidR="00A17A94" w:rsidRPr="00322819">
        <w:rPr>
          <w:rFonts w:ascii="Times New Roman" w:hAnsi="Times New Roman"/>
          <w:lang w:eastAsia="en-US"/>
        </w:rPr>
        <w:t>can</w:t>
      </w:r>
      <w:r w:rsidR="00363ABC" w:rsidRPr="00322819">
        <w:rPr>
          <w:rFonts w:ascii="Times New Roman" w:hAnsi="Times New Roman"/>
          <w:lang w:eastAsia="en-US"/>
        </w:rPr>
        <w:t xml:space="preserve"> also</w:t>
      </w:r>
      <w:r w:rsidR="00A17A94" w:rsidRPr="00322819">
        <w:rPr>
          <w:rFonts w:ascii="Times New Roman" w:hAnsi="Times New Roman"/>
          <w:lang w:eastAsia="en-US"/>
        </w:rPr>
        <w:t xml:space="preserve"> be used to obtain an adjusted mean when</w:t>
      </w:r>
      <w:r w:rsidR="00C97DD0" w:rsidRPr="00322819">
        <w:rPr>
          <w:rFonts w:ascii="Times New Roman" w:hAnsi="Times New Roman"/>
          <w:lang w:eastAsia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C97DD0" w:rsidRPr="00DE538A">
        <w:rPr>
          <w:rFonts w:ascii="Times New Roman" w:hAnsi="Times New Roman"/>
          <w:lang w:eastAsia="en-US"/>
        </w:rPr>
        <w:t xml:space="preserve"> </w:t>
      </w:r>
      <w:r w:rsidR="00C97DD0" w:rsidRPr="00322819">
        <w:rPr>
          <w:rFonts w:ascii="Times New Roman" w:hAnsi="Times New Roman"/>
          <w:lang w:eastAsia="en-US"/>
        </w:rPr>
        <w:t>is not significant</w:t>
      </w:r>
      <w:r w:rsidR="00A55120" w:rsidRPr="00322819">
        <w:rPr>
          <w:rFonts w:ascii="Times New Roman" w:hAnsi="Times New Roman"/>
          <w:lang w:eastAsia="en-US"/>
        </w:rPr>
        <w:t xml:space="preserve">. </w:t>
      </w:r>
      <w:r w:rsidR="00C97DD0" w:rsidRPr="00322819">
        <w:rPr>
          <w:rFonts w:ascii="Times New Roman" w:hAnsi="Times New Roman"/>
          <w:lang w:eastAsia="en-US"/>
        </w:rPr>
        <w:t>W</w:t>
      </w:r>
      <w:r w:rsidR="00A36CE6" w:rsidRPr="00322819">
        <w:rPr>
          <w:rFonts w:ascii="Times New Roman" w:hAnsi="Times New Roman"/>
          <w:lang w:eastAsia="en-US"/>
        </w:rPr>
        <w:t>hen</w:t>
      </w:r>
      <w:r w:rsidR="00C97DD0" w:rsidRPr="00322819">
        <w:rPr>
          <w:rFonts w:ascii="Times New Roman" w:hAnsi="Times New Roman"/>
          <w:lang w:eastAsia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C97DD0" w:rsidRPr="00DE538A">
        <w:rPr>
          <w:rFonts w:ascii="Times New Roman" w:hAnsi="Times New Roman"/>
          <w:lang w:eastAsia="en-US"/>
        </w:rPr>
        <w:t xml:space="preserve"> </w:t>
      </w:r>
      <w:r w:rsidR="00A36CE6" w:rsidRPr="00322819">
        <w:rPr>
          <w:rFonts w:ascii="Times New Roman" w:hAnsi="Times New Roman"/>
          <w:lang w:eastAsia="en-US"/>
        </w:rPr>
        <w:t xml:space="preserve">is significant in Equation 27, </w:t>
      </w:r>
      <w:r w:rsidR="00C97DD0" w:rsidRPr="00322819">
        <w:rPr>
          <w:rFonts w:ascii="Times New Roman" w:hAnsi="Times New Roman"/>
          <w:lang w:eastAsia="en-US"/>
        </w:rPr>
        <w:t xml:space="preserve">we </w:t>
      </w:r>
      <w:r w:rsidR="00363ABC" w:rsidRPr="00322819">
        <w:rPr>
          <w:rFonts w:ascii="Times New Roman" w:hAnsi="Times New Roman"/>
          <w:lang w:eastAsia="en-US"/>
        </w:rPr>
        <w:t xml:space="preserve">recommend </w:t>
      </w:r>
      <w:r w:rsidR="00C97DD0" w:rsidRPr="00322819">
        <w:rPr>
          <w:rFonts w:ascii="Times New Roman" w:hAnsi="Times New Roman"/>
          <w:lang w:eastAsia="en-US"/>
        </w:rPr>
        <w:t xml:space="preserve">can use </w:t>
      </w:r>
      <w:r w:rsidR="004B1BC9" w:rsidRPr="00322819">
        <w:rPr>
          <w:rFonts w:ascii="Times New Roman" w:hAnsi="Times New Roman"/>
          <w:lang w:eastAsia="en-US"/>
        </w:rPr>
        <w:t>Equation 2</w:t>
      </w:r>
      <w:r w:rsidR="0045064D" w:rsidRPr="00322819">
        <w:rPr>
          <w:rFonts w:ascii="Times New Roman" w:hAnsi="Times New Roman"/>
          <w:lang w:eastAsia="en-US"/>
        </w:rPr>
        <w:t>8</w:t>
      </w:r>
      <w:r w:rsidR="00D41C8B" w:rsidRPr="00322819">
        <w:rPr>
          <w:rFonts w:ascii="Times New Roman" w:hAnsi="Times New Roman"/>
          <w:lang w:eastAsia="en-US"/>
        </w:rPr>
        <w:t xml:space="preserve"> (less biased)</w:t>
      </w:r>
      <w:r w:rsidR="004B1BC9" w:rsidRPr="00322819">
        <w:rPr>
          <w:rFonts w:ascii="Times New Roman" w:hAnsi="Times New Roman"/>
          <w:lang w:eastAsia="en-US"/>
        </w:rPr>
        <w:t xml:space="preserve"> to obtain an overall estimate</w:t>
      </w:r>
      <w:r w:rsidR="00780B77" w:rsidRPr="00322819">
        <w:rPr>
          <w:rFonts w:ascii="Times New Roman" w:hAnsi="Times New Roman"/>
          <w:lang w:eastAsia="en-US"/>
        </w:rPr>
        <w:t xml:space="preserve"> adjusted for</w:t>
      </w:r>
      <w:r w:rsidR="005F05CB" w:rsidRPr="00322819">
        <w:rPr>
          <w:rFonts w:ascii="Times New Roman" w:hAnsi="Times New Roman"/>
          <w:lang w:eastAsia="en-US"/>
        </w:rPr>
        <w:t xml:space="preserve"> publication bias</w:t>
      </w:r>
      <w:r w:rsidR="00363ABC" w:rsidRPr="00322819">
        <w:rPr>
          <w:rFonts w:ascii="Times New Roman" w:hAnsi="Times New Roman"/>
          <w:lang w:eastAsia="en-US"/>
        </w:rPr>
        <w:t>,</w:t>
      </w:r>
      <w:r w:rsidR="004B1BC9" w:rsidRPr="00322819">
        <w:rPr>
          <w:rFonts w:ascii="Times New Roman" w:hAnsi="Times New Roman"/>
          <w:lang w:eastAsia="en-US"/>
        </w:rPr>
        <w:t xml:space="preserve"> </w:t>
      </w:r>
      <w:r w:rsidR="00363ABC" w:rsidRPr="00322819">
        <w:rPr>
          <w:rFonts w:ascii="Times New Roman" w:hAnsi="Times New Roman"/>
          <w:lang w:eastAsia="en-US"/>
        </w:rPr>
        <w:t>because it is less biased. Note that these recommendations are for</w:t>
      </w:r>
      <w:r w:rsidR="0020475D" w:rsidRPr="00322819">
        <w:rPr>
          <w:rFonts w:ascii="Times New Roman" w:hAnsi="Times New Roman"/>
          <w:lang w:eastAsia="en-US"/>
        </w:rPr>
        <w:t xml:space="preserve"> the </w:t>
      </w:r>
      <w:r w:rsidR="004B1BC9" w:rsidRPr="00322819">
        <w:rPr>
          <w:rFonts w:ascii="Times New Roman" w:hAnsi="Times New Roman"/>
          <w:lang w:eastAsia="en-US"/>
        </w:rPr>
        <w:t>effect sizes</w:t>
      </w:r>
      <w:r w:rsidR="0020475D" w:rsidRPr="00322819">
        <w:rPr>
          <w:rFonts w:ascii="Times New Roman" w:hAnsi="Times New Roman"/>
          <w:lang w:eastAsia="en-US"/>
        </w:rPr>
        <w:t xml:space="preserve"> </w:t>
      </w:r>
      <w:r w:rsidR="004B1BC9" w:rsidRPr="00322819">
        <w:rPr>
          <w:rFonts w:ascii="Times New Roman" w:hAnsi="Times New Roman"/>
          <w:lang w:eastAsia="en-US"/>
        </w:rPr>
        <w:t xml:space="preserve">SMD </w:t>
      </w:r>
      <w:r w:rsidR="0020475D" w:rsidRPr="00322819">
        <w:rPr>
          <w:rFonts w:ascii="Times New Roman" w:hAnsi="Times New Roman"/>
          <w:lang w:eastAsia="en-US"/>
        </w:rPr>
        <w:t>and</w:t>
      </w:r>
      <w:r w:rsidR="004B1BC9" w:rsidRPr="00322819">
        <w:rPr>
          <w:rFonts w:ascii="Times New Roman" w:hAnsi="Times New Roman"/>
          <w:lang w:eastAsia="en-US"/>
        </w:rPr>
        <w:t xml:space="preserve"> </w:t>
      </w:r>
      <w:proofErr w:type="spellStart"/>
      <w:r w:rsidR="004B1BC9" w:rsidRPr="00322819">
        <w:rPr>
          <w:rFonts w:ascii="Times New Roman" w:hAnsi="Times New Roman"/>
          <w:lang w:eastAsia="en-US"/>
        </w:rPr>
        <w:t>lnRR</w:t>
      </w:r>
      <w:proofErr w:type="spellEnd"/>
      <w:r w:rsidR="004B1BC9" w:rsidRPr="00322819">
        <w:rPr>
          <w:rFonts w:ascii="Times New Roman" w:hAnsi="Times New Roman"/>
          <w:lang w:eastAsia="en-US"/>
        </w:rPr>
        <w:t xml:space="preserve"> (</w:t>
      </w:r>
      <w:r w:rsidR="003260CD" w:rsidRPr="00322819">
        <w:rPr>
          <w:rFonts w:ascii="Times New Roman" w:hAnsi="Times New Roman"/>
          <w:lang w:eastAsia="en-US"/>
        </w:rPr>
        <w:t>with</w:t>
      </w:r>
      <w:r w:rsidR="004B1BC9" w:rsidRPr="00322819">
        <w:rPr>
          <w:rFonts w:ascii="Times New Roman" w:hAnsi="Times New Roman"/>
          <w:lang w:eastAsia="en-US"/>
        </w:rPr>
        <w:t xml:space="preserve"> </w:t>
      </w:r>
      <w:r w:rsidR="004B1BC9" w:rsidRPr="00322819">
        <w:rPr>
          <w:rFonts w:ascii="Times New Roman" w:hAnsi="Times New Roman"/>
          <w:i/>
          <w:iCs/>
          <w:lang w:eastAsia="en-US"/>
        </w:rPr>
        <w:t>Zr</w:t>
      </w:r>
      <w:r w:rsidR="004B1BC9" w:rsidRPr="00322819">
        <w:rPr>
          <w:rFonts w:ascii="Times New Roman" w:hAnsi="Times New Roman"/>
          <w:lang w:eastAsia="en-US"/>
        </w:rPr>
        <w:t xml:space="preserve">, we </w:t>
      </w:r>
      <w:r w:rsidR="003C668D" w:rsidRPr="00322819">
        <w:rPr>
          <w:rFonts w:ascii="Times New Roman" w:hAnsi="Times New Roman"/>
          <w:lang w:eastAsia="en-US"/>
        </w:rPr>
        <w:t xml:space="preserve">should </w:t>
      </w:r>
      <w:r w:rsidR="004B1BC9" w:rsidRPr="00322819">
        <w:rPr>
          <w:rFonts w:ascii="Times New Roman" w:hAnsi="Times New Roman"/>
          <w:lang w:eastAsia="en-US"/>
        </w:rPr>
        <w:t xml:space="preserve">use Equations </w:t>
      </w:r>
      <w:r w:rsidR="00844967" w:rsidRPr="00322819">
        <w:rPr>
          <w:rFonts w:ascii="Times New Roman" w:hAnsi="Times New Roman"/>
          <w:lang w:eastAsia="en-US"/>
        </w:rPr>
        <w:t>21</w:t>
      </w:r>
      <w:r w:rsidR="004B1BC9" w:rsidRPr="00322819">
        <w:rPr>
          <w:rFonts w:ascii="Times New Roman" w:hAnsi="Times New Roman"/>
          <w:lang w:eastAsia="en-US"/>
        </w:rPr>
        <w:t xml:space="preserve"> and 2</w:t>
      </w:r>
      <w:r w:rsidR="00844967" w:rsidRPr="00322819">
        <w:rPr>
          <w:rFonts w:ascii="Times New Roman" w:hAnsi="Times New Roman"/>
          <w:lang w:eastAsia="en-US"/>
        </w:rPr>
        <w:t>2</w:t>
      </w:r>
      <w:r w:rsidR="004B1BC9" w:rsidRPr="00322819">
        <w:rPr>
          <w:rFonts w:ascii="Times New Roman" w:hAnsi="Times New Roman"/>
          <w:lang w:eastAsia="en-US"/>
        </w:rPr>
        <w:t xml:space="preserve">). </w:t>
      </w:r>
      <w:r w:rsidR="00A54A30" w:rsidRPr="00322819">
        <w:rPr>
          <w:rFonts w:ascii="Times New Roman" w:hAnsi="Times New Roman"/>
          <w:lang w:eastAsia="en-US"/>
        </w:rPr>
        <w:t>This</w:t>
      </w:r>
      <w:r w:rsidR="00530D6D" w:rsidRPr="00322819">
        <w:rPr>
          <w:rFonts w:ascii="Times New Roman" w:hAnsi="Times New Roman"/>
          <w:lang w:eastAsia="en-US"/>
        </w:rPr>
        <w:t xml:space="preserve"> adjusted estimate should not be taken as a true </w:t>
      </w:r>
      <w:r w:rsidR="004D7548" w:rsidRPr="00322819">
        <w:rPr>
          <w:rFonts w:ascii="Times New Roman" w:hAnsi="Times New Roman"/>
          <w:lang w:eastAsia="en-US"/>
        </w:rPr>
        <w:t>estimate</w:t>
      </w:r>
      <w:r w:rsidR="003C27CC" w:rsidRPr="00322819">
        <w:rPr>
          <w:rFonts w:ascii="Times New Roman" w:hAnsi="Times New Roman"/>
          <w:lang w:eastAsia="en-US"/>
        </w:rPr>
        <w:t>, however</w:t>
      </w:r>
      <w:r w:rsidR="00530D6D" w:rsidRPr="00322819">
        <w:rPr>
          <w:rFonts w:ascii="Times New Roman" w:hAnsi="Times New Roman"/>
          <w:lang w:eastAsia="en-US"/>
        </w:rPr>
        <w:t xml:space="preserve">. </w:t>
      </w:r>
      <w:r w:rsidR="00B05EAB" w:rsidRPr="00322819">
        <w:rPr>
          <w:rFonts w:ascii="Times New Roman" w:hAnsi="Times New Roman"/>
          <w:lang w:eastAsia="en-US"/>
        </w:rPr>
        <w:t>We should treat it</w:t>
      </w:r>
      <w:r w:rsidR="00530D6D" w:rsidRPr="00322819">
        <w:rPr>
          <w:rFonts w:ascii="Times New Roman" w:hAnsi="Times New Roman"/>
          <w:lang w:eastAsia="en-US"/>
        </w:rPr>
        <w:t xml:space="preserve"> as </w:t>
      </w:r>
      <w:r w:rsidR="004D7548" w:rsidRPr="00322819">
        <w:rPr>
          <w:rFonts w:ascii="Times New Roman" w:hAnsi="Times New Roman"/>
          <w:lang w:eastAsia="en-US"/>
        </w:rPr>
        <w:t xml:space="preserve">a possible </w:t>
      </w:r>
      <w:r w:rsidR="00B05EAB" w:rsidRPr="00322819">
        <w:rPr>
          <w:rFonts w:ascii="Times New Roman" w:hAnsi="Times New Roman"/>
          <w:lang w:eastAsia="en-US"/>
        </w:rPr>
        <w:t xml:space="preserve">overall </w:t>
      </w:r>
      <w:r w:rsidR="006206C7" w:rsidRPr="00322819">
        <w:rPr>
          <w:rFonts w:ascii="Times New Roman" w:hAnsi="Times New Roman"/>
          <w:lang w:eastAsia="en-US"/>
        </w:rPr>
        <w:t>estimate</w:t>
      </w:r>
      <w:r w:rsidR="00D91F47" w:rsidRPr="00322819">
        <w:rPr>
          <w:rFonts w:ascii="Times New Roman" w:hAnsi="Times New Roman"/>
          <w:lang w:eastAsia="en-US"/>
        </w:rPr>
        <w:t xml:space="preserve"> </w:t>
      </w:r>
      <w:r w:rsidR="00F24669" w:rsidRPr="00322819">
        <w:rPr>
          <w:rFonts w:ascii="Times New Roman" w:hAnsi="Times New Roman"/>
          <w:lang w:eastAsia="en-US"/>
        </w:rPr>
        <w:t>as a part of</w:t>
      </w:r>
      <w:r w:rsidR="004D7548" w:rsidRPr="00322819">
        <w:rPr>
          <w:rFonts w:ascii="Times New Roman" w:hAnsi="Times New Roman"/>
          <w:lang w:eastAsia="en-US"/>
        </w:rPr>
        <w:t xml:space="preserve"> sensitivity analysis</w:t>
      </w:r>
      <w:r w:rsidR="004343DA" w:rsidRPr="00322819">
        <w:rPr>
          <w:rFonts w:ascii="Times New Roman" w:hAnsi="Times New Roman"/>
          <w:lang w:eastAsia="en-US"/>
        </w:rPr>
        <w:t xml:space="preserve"> </w:t>
      </w:r>
      <w:r w:rsidR="00A53F03" w:rsidRPr="00322819">
        <w:rPr>
          <w:rFonts w:ascii="Times New Roman" w:hAnsi="Times New Roman"/>
          <w:lang w:eastAsia="en-US"/>
        </w:rPr>
        <w:t>in which</w:t>
      </w:r>
      <w:r w:rsidR="004343DA" w:rsidRPr="00322819">
        <w:rPr>
          <w:rFonts w:ascii="Times New Roman" w:hAnsi="Times New Roman"/>
          <w:lang w:eastAsia="en-US"/>
        </w:rPr>
        <w:t xml:space="preserve"> </w:t>
      </w:r>
      <w:r w:rsidR="00A53F03" w:rsidRPr="00322819">
        <w:rPr>
          <w:rFonts w:ascii="Times New Roman" w:hAnsi="Times New Roman"/>
          <w:lang w:eastAsia="en-US"/>
        </w:rPr>
        <w:t xml:space="preserve">we </w:t>
      </w:r>
      <w:r w:rsidR="00232060" w:rsidRPr="00322819">
        <w:rPr>
          <w:rFonts w:ascii="Times New Roman" w:hAnsi="Times New Roman"/>
          <w:lang w:eastAsia="en-US"/>
        </w:rPr>
        <w:t xml:space="preserve">run </w:t>
      </w:r>
      <w:r w:rsidR="00A53F03" w:rsidRPr="00322819">
        <w:rPr>
          <w:rFonts w:ascii="Times New Roman" w:hAnsi="Times New Roman"/>
          <w:lang w:eastAsia="en-US"/>
        </w:rPr>
        <w:t xml:space="preserve">alternative statistical models to test the robustness of </w:t>
      </w:r>
      <w:r w:rsidR="00232060" w:rsidRPr="00322819">
        <w:rPr>
          <w:rFonts w:ascii="Times New Roman" w:hAnsi="Times New Roman"/>
          <w:lang w:eastAsia="en-US"/>
        </w:rPr>
        <w:t xml:space="preserve">results from </w:t>
      </w:r>
      <w:r w:rsidR="00A53F03" w:rsidRPr="00322819">
        <w:rPr>
          <w:rFonts w:ascii="Times New Roman" w:hAnsi="Times New Roman"/>
          <w:lang w:eastAsia="en-US"/>
        </w:rPr>
        <w:t xml:space="preserve">the original analysis </w:t>
      </w:r>
      <w:r w:rsidR="004343DA" w:rsidRPr="00322819">
        <w:rPr>
          <w:rFonts w:ascii="Times New Roman" w:hAnsi="Times New Roman"/>
        </w:rPr>
        <w:t>(</w:t>
      </w:r>
      <w:r w:rsidR="00192939" w:rsidRPr="00B7367D">
        <w:rPr>
          <w:rFonts w:ascii="Times New Roman" w:hAnsi="Times New Roman"/>
        </w:rPr>
        <w:fldChar w:fldCharType="begin"/>
      </w:r>
      <w:r w:rsidR="00192939" w:rsidRPr="00322819">
        <w:rPr>
          <w:rFonts w:ascii="Times New Roman" w:hAnsi="Times New Roman"/>
        </w:rPr>
        <w:instrText xml:space="preserve"> ADDIN EN.CITE &lt;EndNote&gt;&lt;Cite&gt;&lt;Author&gt;Noble&lt;/Author&gt;&lt;Year&gt;2017&lt;/Year&gt;&lt;RecNum&gt;20&lt;/RecNum&gt;&lt;DisplayText&gt;Noble&lt;style face="italic"&gt; et al.&lt;/style&gt;, 2017&lt;/DisplayText&gt;&lt;record&gt;&lt;rec-number&gt;20&lt;/rec-number&gt;&lt;foreign-keys&gt;&lt;key app="EN" db-id="rs2spdfstwrp9eetrx0vf0sk0xvdsar2eztt" timestamp="1609374953"&gt;20&lt;/key&gt;&lt;/foreign-keys&gt;&lt;ref-type name="Journal Article"&gt;17&lt;/ref-type&gt;&lt;contributors&gt;&lt;authors&gt;&lt;author&gt;Noble, D. W. A.&lt;/author&gt;&lt;author&gt;Lagisz, M.&lt;/author&gt;&lt;author&gt;O&amp;apos;Dea R, E.&lt;/author&gt;&lt;author&gt;Nakagawa, S.&lt;/author&gt;&lt;/authors&gt;&lt;/contributors&gt;&lt;auth-address&gt;Evolution &amp;amp; Ecology Research Centre, School of Biological, Earth and Environmental Sciences, University of New South Wales, Kensington, NSW, Australia.&amp;#xD;Diabetes and Metabolism Division, Garvan Institute of Medical Research, Sydney, NSW, Australia.&lt;/auth-address&gt;&lt;titles&gt;&lt;title&gt;Nonindependence and sensitivity analyses in ecological and evolutionary meta-analyses&lt;/title&gt;&lt;secondary-title&gt;Molecular Ecology&lt;/secondary-title&gt;&lt;/titles&gt;&lt;periodical&gt;&lt;full-title&gt;Molecular Ecology&lt;/full-title&gt;&lt;/periodical&gt;&lt;pages&gt;2410-2425&lt;/pages&gt;&lt;volume&gt;26&lt;/volume&gt;&lt;number&gt;9&lt;/number&gt;&lt;edition&gt;2017/01/31&lt;/edition&gt;&lt;keywords&gt;&lt;keyword&gt;hierarchical structure&lt;/keyword&gt;&lt;keyword&gt;meta-analysis&lt;/keyword&gt;&lt;keyword&gt;meta-regression&lt;/keyword&gt;&lt;keyword&gt;mixed models&lt;/keyword&gt;&lt;keyword&gt;multilevel models&lt;/keyword&gt;&lt;keyword&gt;quantitative research synthesis&lt;/keyword&gt;&lt;keyword&gt;random effects&lt;/keyword&gt;&lt;/keywords&gt;&lt;dates&gt;&lt;year&gt;2017&lt;/year&gt;&lt;pub-dates&gt;&lt;date&gt;May&lt;/date&gt;&lt;/pub-dates&gt;&lt;/dates&gt;&lt;isbn&gt;1365-294X (Electronic)&amp;#xD;0962-1083 (Linking)&lt;/isbn&gt;&lt;accession-num&gt;28133832&lt;/accession-num&gt;&lt;urls&gt;&lt;related-urls&gt;&lt;url&gt;https://www.ncbi.nlm.nih.gov/pubmed/28133832&lt;/url&gt;&lt;url&gt;http://onlinelibrary.wiley.com/store/10.1111/mec.14031/asset/mec14031.pdf?v=1&amp;amp;t=jccue1b0&amp;amp;s=04f98a4e41ab0b0b896fbd62aa5d9a9901897a68&lt;/url&gt;&lt;/related-urls&gt;&lt;/urls&gt;&lt;electronic-resource-num&gt;10.1111/mec.14031&lt;/electronic-resource-num&gt;&lt;/record&gt;&lt;/Cite&gt;&lt;/EndNote&gt;</w:instrText>
      </w:r>
      <w:r w:rsidR="00192939" w:rsidRPr="00B7367D">
        <w:rPr>
          <w:rFonts w:ascii="Times New Roman" w:hAnsi="Times New Roman"/>
        </w:rPr>
        <w:fldChar w:fldCharType="separate"/>
      </w:r>
      <w:r w:rsidR="00192939" w:rsidRPr="00B7367D">
        <w:rPr>
          <w:rFonts w:ascii="Times New Roman" w:hAnsi="Times New Roman"/>
          <w:noProof/>
        </w:rPr>
        <w:t>Noble</w:t>
      </w:r>
      <w:r w:rsidR="00192939" w:rsidRPr="00B7367D">
        <w:rPr>
          <w:rFonts w:ascii="Times New Roman" w:hAnsi="Times New Roman"/>
          <w:i/>
          <w:noProof/>
        </w:rPr>
        <w:t xml:space="preserve"> et al.</w:t>
      </w:r>
      <w:r w:rsidR="00192939" w:rsidRPr="00E71EB4">
        <w:rPr>
          <w:rFonts w:ascii="Times New Roman" w:hAnsi="Times New Roman"/>
          <w:noProof/>
        </w:rPr>
        <w:t>, 2017</w:t>
      </w:r>
      <w:r w:rsidR="00192939" w:rsidRPr="00B7367D">
        <w:rPr>
          <w:rFonts w:ascii="Times New Roman" w:hAnsi="Times New Roman"/>
        </w:rPr>
        <w:fldChar w:fldCharType="end"/>
      </w:r>
      <w:r w:rsidR="004343DA" w:rsidRPr="00DE538A">
        <w:rPr>
          <w:rFonts w:ascii="Times New Roman" w:hAnsi="Times New Roman"/>
        </w:rPr>
        <w:t>)</w:t>
      </w:r>
      <w:r w:rsidR="004D7548" w:rsidRPr="00B7367D">
        <w:rPr>
          <w:rFonts w:ascii="Times New Roman" w:hAnsi="Times New Roman"/>
          <w:lang w:eastAsia="en-US"/>
        </w:rPr>
        <w:t xml:space="preserve">. </w:t>
      </w:r>
    </w:p>
    <w:p w14:paraId="6FB19BDC" w14:textId="60535593" w:rsidR="00D70D55" w:rsidRPr="00322819" w:rsidRDefault="0042036F" w:rsidP="007D1219">
      <w:pPr>
        <w:pStyle w:val="BodyText"/>
        <w:spacing w:line="480" w:lineRule="auto"/>
        <w:ind w:firstLine="720"/>
        <w:rPr>
          <w:rFonts w:ascii="Times New Roman" w:hAnsi="Times New Roman"/>
          <w:lang w:eastAsia="en-US"/>
        </w:rPr>
      </w:pPr>
      <w:r w:rsidRPr="00D802CB">
        <w:rPr>
          <w:rFonts w:ascii="Times New Roman" w:hAnsi="Times New Roman"/>
          <w:lang w:eastAsia="en-US"/>
        </w:rPr>
        <w:t xml:space="preserve">In practice, </w:t>
      </w:r>
      <w:r w:rsidR="00AC300C" w:rsidRPr="00681573">
        <w:rPr>
          <w:rFonts w:ascii="Times New Roman" w:hAnsi="Times New Roman"/>
          <w:lang w:eastAsia="en-US"/>
        </w:rPr>
        <w:t xml:space="preserve">multilevel </w:t>
      </w:r>
      <w:r w:rsidR="0045064D" w:rsidRPr="00527752">
        <w:rPr>
          <w:rFonts w:ascii="Times New Roman" w:hAnsi="Times New Roman"/>
          <w:lang w:eastAsia="en-US"/>
        </w:rPr>
        <w:t xml:space="preserve">meta-analytic </w:t>
      </w:r>
      <w:r w:rsidR="00AC300C" w:rsidRPr="000D3618">
        <w:rPr>
          <w:rFonts w:ascii="Times New Roman" w:hAnsi="Times New Roman"/>
          <w:lang w:eastAsia="en-US"/>
        </w:rPr>
        <w:t xml:space="preserve">models </w:t>
      </w:r>
      <w:r w:rsidR="005D2155" w:rsidRPr="00E0223D">
        <w:rPr>
          <w:rFonts w:ascii="Times New Roman" w:hAnsi="Times New Roman"/>
          <w:lang w:eastAsia="en-US"/>
        </w:rPr>
        <w:t>are often</w:t>
      </w:r>
      <w:r w:rsidR="00AC300C" w:rsidRPr="00E0223D">
        <w:rPr>
          <w:rFonts w:ascii="Times New Roman" w:hAnsi="Times New Roman"/>
          <w:lang w:eastAsia="en-US"/>
        </w:rPr>
        <w:t xml:space="preserve"> more complex. </w:t>
      </w:r>
      <w:r w:rsidR="005D2155" w:rsidRPr="00C302C7">
        <w:rPr>
          <w:rFonts w:ascii="Times New Roman" w:hAnsi="Times New Roman"/>
          <w:lang w:eastAsia="en-US"/>
        </w:rPr>
        <w:t xml:space="preserve">For example, </w:t>
      </w:r>
      <w:r w:rsidR="00641452" w:rsidRPr="0022361B">
        <w:rPr>
          <w:rFonts w:ascii="Times New Roman" w:hAnsi="Times New Roman"/>
          <w:lang w:eastAsia="en-US"/>
        </w:rPr>
        <w:t>Nakagawa and Santos</w:t>
      </w:r>
      <w:r w:rsidR="00B60CF4" w:rsidRPr="00FC0B5D">
        <w:rPr>
          <w:rFonts w:ascii="Times New Roman" w:hAnsi="Times New Roman"/>
          <w:lang w:eastAsia="en-US"/>
        </w:rPr>
        <w:t xml:space="preserve"> (</w:t>
      </w:r>
      <w:r w:rsidR="00192939" w:rsidRPr="00B7367D">
        <w:rPr>
          <w:rFonts w:ascii="Times New Roman" w:hAnsi="Times New Roman"/>
          <w:lang w:eastAsia="x-none"/>
        </w:rPr>
        <w:fldChar w:fldCharType="begin"/>
      </w:r>
      <w:r w:rsidR="00192939" w:rsidRPr="00322819">
        <w:rPr>
          <w:rFonts w:ascii="Times New Roman" w:hAnsi="Times New Roman"/>
          <w:lang w:eastAsia="x-none"/>
        </w:rPr>
        <w:instrText xml:space="preserve"> ADDIN EN.CITE &lt;EndNote&gt;&lt;Cite ExcludeAuth="1"&gt;&lt;Author&gt;Nakagawa&lt;/Author&gt;&lt;Year&gt;2012&lt;/Year&gt;&lt;RecNum&gt;19&lt;/RecNum&gt;&lt;DisplayText&gt;2012&lt;/DisplayText&gt;&lt;record&gt;&lt;rec-number&gt;19&lt;/rec-number&gt;&lt;foreign-keys&gt;&lt;key app="EN" db-id="rs2spdfstwrp9eetrx0vf0sk0xvdsar2eztt" timestamp="1609374933"&gt;19&lt;/key&gt;&lt;/foreign-keys&gt;&lt;ref-type name="Journal Article"&gt;17&lt;/ref-type&gt;&lt;contributors&gt;&lt;authors&gt;&lt;author&gt;Nakagawa, S&lt;/author&gt;&lt;author&gt;Santos, E S A&lt;/author&gt;&lt;/authors&gt;&lt;/contributors&gt;&lt;titles&gt;&lt;title&gt;Methodological issues and advances in biological meta-analysis&lt;/title&gt;&lt;secondary-title&gt;Evolutionary Ecology&lt;/secondary-title&gt;&lt;/titles&gt;&lt;periodical&gt;&lt;full-title&gt;Evolutionary Ecology&lt;/full-title&gt;&lt;/periodical&gt;&lt;pages&gt;1253-1274&lt;/pages&gt;&lt;volume&gt;26&lt;/volume&gt;&lt;dates&gt;&lt;year&gt;2012&lt;/year&gt;&lt;/dates&gt;&lt;urls&gt;&lt;/urls&gt;&lt;/record&gt;&lt;/Cite&gt;&lt;/EndNote&gt;</w:instrText>
      </w:r>
      <w:r w:rsidR="00192939" w:rsidRPr="00B7367D">
        <w:rPr>
          <w:rFonts w:ascii="Times New Roman" w:hAnsi="Times New Roman"/>
          <w:lang w:eastAsia="x-none"/>
        </w:rPr>
        <w:fldChar w:fldCharType="separate"/>
      </w:r>
      <w:r w:rsidR="00192939" w:rsidRPr="00B7367D">
        <w:rPr>
          <w:rFonts w:ascii="Times New Roman" w:hAnsi="Times New Roman"/>
          <w:noProof/>
          <w:lang w:eastAsia="x-none"/>
        </w:rPr>
        <w:t>2012</w:t>
      </w:r>
      <w:r w:rsidR="00192939" w:rsidRPr="00B7367D">
        <w:rPr>
          <w:rFonts w:ascii="Times New Roman" w:hAnsi="Times New Roman"/>
          <w:lang w:eastAsia="x-none"/>
        </w:rPr>
        <w:fldChar w:fldCharType="end"/>
      </w:r>
      <w:r w:rsidR="00B60CF4" w:rsidRPr="00DE538A">
        <w:rPr>
          <w:rFonts w:ascii="Times New Roman" w:hAnsi="Times New Roman"/>
          <w:lang w:eastAsia="en-US"/>
        </w:rPr>
        <w:t xml:space="preserve">) have proposed a phylogenetic multilevel model </w:t>
      </w:r>
      <w:r w:rsidR="00772331" w:rsidRPr="00B7367D">
        <w:rPr>
          <w:rFonts w:ascii="Times New Roman" w:hAnsi="Times New Roman"/>
          <w:lang w:eastAsia="en-US"/>
        </w:rPr>
        <w:t xml:space="preserve">with a phylogenetic random factor and </w:t>
      </w:r>
      <w:r w:rsidR="00DD360C" w:rsidRPr="00D802CB">
        <w:rPr>
          <w:rFonts w:ascii="Times New Roman" w:hAnsi="Times New Roman"/>
          <w:lang w:eastAsia="en-US"/>
        </w:rPr>
        <w:t xml:space="preserve">a </w:t>
      </w:r>
      <w:r w:rsidR="00772331" w:rsidRPr="00681573">
        <w:rPr>
          <w:rFonts w:ascii="Times New Roman" w:hAnsi="Times New Roman"/>
          <w:lang w:eastAsia="en-US"/>
        </w:rPr>
        <w:t xml:space="preserve">non-phylogenetic random factor as </w:t>
      </w:r>
      <w:r w:rsidR="00C26D30" w:rsidRPr="00527752">
        <w:rPr>
          <w:rFonts w:ascii="Times New Roman" w:hAnsi="Times New Roman"/>
          <w:lang w:eastAsia="en-US"/>
        </w:rPr>
        <w:t xml:space="preserve">a </w:t>
      </w:r>
      <w:r w:rsidR="003E7409" w:rsidRPr="000D3618">
        <w:rPr>
          <w:rFonts w:ascii="Times New Roman" w:hAnsi="Times New Roman"/>
          <w:lang w:eastAsia="en-US"/>
        </w:rPr>
        <w:t>theoretically</w:t>
      </w:r>
      <w:r w:rsidR="00C26D30" w:rsidRPr="00E0223D">
        <w:rPr>
          <w:rFonts w:ascii="Times New Roman" w:hAnsi="Times New Roman"/>
          <w:lang w:eastAsia="en-US"/>
        </w:rPr>
        <w:t xml:space="preserve"> sound model when effect sizes are obtained from different species</w:t>
      </w:r>
      <w:r w:rsidR="00AE6859" w:rsidRPr="00E0223D">
        <w:rPr>
          <w:rFonts w:ascii="Times New Roman" w:hAnsi="Times New Roman"/>
          <w:lang w:eastAsia="en-US"/>
        </w:rPr>
        <w:t xml:space="preserve"> (see also</w:t>
      </w:r>
      <w:r w:rsidR="00B20717" w:rsidRPr="00C302C7">
        <w:rPr>
          <w:rFonts w:ascii="Times New Roman" w:hAnsi="Times New Roman"/>
          <w:lang w:eastAsia="en-US"/>
        </w:rPr>
        <w:t xml:space="preserve"> </w:t>
      </w:r>
      <w:r w:rsidR="00192939" w:rsidRPr="00B7367D">
        <w:rPr>
          <w:rFonts w:ascii="Times New Roman" w:hAnsi="Times New Roman"/>
          <w:lang w:eastAsia="en-US"/>
        </w:rPr>
        <w:fldChar w:fldCharType="begin">
          <w:fldData xml:space="preserve">PEVuZE5vdGU+PENpdGU+PEF1dGhvcj5IYWRmaWVsZDwvQXV0aG9yPjxZZWFyPjIwMTA8L1llYXI+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</w:fldData>
        </w:fldChar>
      </w:r>
      <w:r w:rsidR="00192939" w:rsidRPr="00322819">
        <w:rPr>
          <w:rFonts w:ascii="Times New Roman" w:hAnsi="Times New Roman"/>
          <w:lang w:eastAsia="en-US"/>
        </w:rPr>
        <w:instrText xml:space="preserve"> ADDIN EN.CITE </w:instrText>
      </w:r>
      <w:r w:rsidR="00192939" w:rsidRPr="00322819">
        <w:rPr>
          <w:rFonts w:ascii="Times New Roman" w:hAnsi="Times New Roman"/>
          <w:lang w:eastAsia="en-US"/>
        </w:rPr>
        <w:fldChar w:fldCharType="begin">
          <w:fldData xml:space="preserve">PEVuZE5vdGU+PENpdGU+PEF1dGhvcj5IYWRmaWVsZDwvQXV0aG9yPjxZZWFyPjIwMTA8L1llYXI+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</w:fldData>
        </w:fldChar>
      </w:r>
      <w:r w:rsidR="00192939" w:rsidRPr="00322819">
        <w:rPr>
          <w:rFonts w:ascii="Times New Roman" w:hAnsi="Times New Roman"/>
          <w:lang w:eastAsia="en-US"/>
        </w:rPr>
        <w:instrText xml:space="preserve"> ADDIN EN.CITE.DATA </w:instrText>
      </w:r>
      <w:r w:rsidR="00192939" w:rsidRPr="00322819">
        <w:rPr>
          <w:rFonts w:ascii="Times New Roman" w:hAnsi="Times New Roman"/>
          <w:lang w:eastAsia="en-US"/>
        </w:rPr>
      </w:r>
      <w:r w:rsidR="00192939" w:rsidRPr="00322819">
        <w:rPr>
          <w:rFonts w:ascii="Times New Roman" w:hAnsi="Times New Roman"/>
          <w:lang w:eastAsia="en-US"/>
        </w:rPr>
        <w:fldChar w:fldCharType="end"/>
      </w:r>
      <w:r w:rsidR="00192939" w:rsidRPr="00B7367D">
        <w:rPr>
          <w:rFonts w:ascii="Times New Roman" w:hAnsi="Times New Roman"/>
          <w:lang w:eastAsia="en-US"/>
        </w:rPr>
      </w:r>
      <w:r w:rsidR="00192939" w:rsidRPr="00B7367D">
        <w:rPr>
          <w:rFonts w:ascii="Times New Roman" w:hAnsi="Times New Roman"/>
          <w:lang w:eastAsia="en-US"/>
        </w:rPr>
        <w:fldChar w:fldCharType="separate"/>
      </w:r>
      <w:r w:rsidR="00192939" w:rsidRPr="00B7367D">
        <w:rPr>
          <w:rFonts w:ascii="Times New Roman" w:hAnsi="Times New Roman"/>
          <w:noProof/>
          <w:lang w:eastAsia="en-US"/>
        </w:rPr>
        <w:t>Hadfield &amp; Nakagawa, 2010</w:t>
      </w:r>
      <w:r w:rsidR="00192939" w:rsidRPr="00B7367D">
        <w:rPr>
          <w:rFonts w:ascii="Times New Roman" w:hAnsi="Times New Roman"/>
          <w:lang w:eastAsia="en-US"/>
        </w:rPr>
        <w:fldChar w:fldCharType="end"/>
      </w:r>
      <w:r w:rsidR="00AE6859" w:rsidRPr="00DE538A">
        <w:rPr>
          <w:rFonts w:ascii="Times New Roman" w:hAnsi="Times New Roman"/>
          <w:lang w:eastAsia="en-US"/>
        </w:rPr>
        <w:t>)</w:t>
      </w:r>
      <w:r w:rsidR="00641452" w:rsidRPr="00B7367D">
        <w:rPr>
          <w:rFonts w:ascii="Times New Roman" w:hAnsi="Times New Roman"/>
          <w:lang w:eastAsia="en-US"/>
        </w:rPr>
        <w:t xml:space="preserve">. </w:t>
      </w:r>
      <w:r w:rsidR="007335CB" w:rsidRPr="00B7367D">
        <w:rPr>
          <w:rFonts w:ascii="Times New Roman" w:hAnsi="Times New Roman"/>
          <w:lang w:eastAsia="en-US"/>
        </w:rPr>
        <w:t xml:space="preserve">The major benefit of our proposed meta-regression approach </w:t>
      </w:r>
      <w:r w:rsidR="00363ABC" w:rsidRPr="00E71EB4">
        <w:rPr>
          <w:rFonts w:ascii="Times New Roman" w:hAnsi="Times New Roman"/>
          <w:lang w:eastAsia="en-US"/>
        </w:rPr>
        <w:t>for</w:t>
      </w:r>
      <w:r w:rsidR="007335CB" w:rsidRPr="00322819">
        <w:rPr>
          <w:rFonts w:ascii="Times New Roman" w:hAnsi="Times New Roman"/>
          <w:lang w:eastAsia="en-US"/>
        </w:rPr>
        <w:t xml:space="preserve"> publication bias</w:t>
      </w:r>
      <w:r w:rsidR="00363ABC" w:rsidRPr="00322819">
        <w:rPr>
          <w:rFonts w:ascii="Times New Roman" w:hAnsi="Times New Roman"/>
          <w:lang w:eastAsia="en-US"/>
        </w:rPr>
        <w:t xml:space="preserve"> tests</w:t>
      </w:r>
      <w:r w:rsidR="007335CB" w:rsidRPr="00322819">
        <w:rPr>
          <w:rFonts w:ascii="Times New Roman" w:hAnsi="Times New Roman"/>
          <w:lang w:eastAsia="en-US"/>
        </w:rPr>
        <w:t xml:space="preserve"> is that we can easily extend these models to incorporate other sources of heterogeneity. An</w:t>
      </w:r>
      <w:r w:rsidR="00C26D30" w:rsidRPr="00322819">
        <w:rPr>
          <w:rFonts w:ascii="Times New Roman" w:hAnsi="Times New Roman"/>
          <w:lang w:eastAsia="en-US"/>
        </w:rPr>
        <w:t xml:space="preserve"> example of </w:t>
      </w:r>
      <w:r w:rsidR="008B068E" w:rsidRPr="00322819">
        <w:rPr>
          <w:rFonts w:ascii="Times New Roman" w:hAnsi="Times New Roman"/>
          <w:lang w:eastAsia="en-US"/>
        </w:rPr>
        <w:t xml:space="preserve">a meta-regression model testing </w:t>
      </w:r>
      <w:r w:rsidR="0057660A" w:rsidRPr="00322819">
        <w:rPr>
          <w:rFonts w:ascii="Times New Roman" w:hAnsi="Times New Roman"/>
          <w:lang w:eastAsia="en-US"/>
        </w:rPr>
        <w:t>publication bias and time-lag bias</w:t>
      </w:r>
      <w:r w:rsidR="00F90167" w:rsidRPr="00322819">
        <w:rPr>
          <w:rFonts w:ascii="Times New Roman" w:hAnsi="Times New Roman"/>
          <w:lang w:eastAsia="en-US"/>
        </w:rPr>
        <w:t xml:space="preserve"> that also includes phylogenetic and non-phylogenetic random effects</w:t>
      </w:r>
      <w:r w:rsidR="0057660A" w:rsidRPr="00322819">
        <w:rPr>
          <w:rFonts w:ascii="Times New Roman" w:hAnsi="Times New Roman"/>
          <w:lang w:eastAsia="en-US"/>
        </w:rPr>
        <w:t xml:space="preserve"> can be written as:</w:t>
      </w:r>
    </w:p>
    <w:p w14:paraId="29BED994" w14:textId="658B7093" w:rsidR="00DA4D50" w:rsidRPr="00B7367D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y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=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0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1</m:t>
              </m:r>
            </m:sub>
          </m:sSub>
          <m:rad>
            <m:radPr>
              <m:degHide m:val="1"/>
              <m:ctrlPr>
                <w:rPr>
                  <w:rFonts w:ascii="Cambria Math" w:hAnsi="Cambria Math" w:cs="Times New Roman"/>
                  <w:lang w:val="en-AU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lang w:val="en-AU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lang w:val="en-AU"/>
                        </w:rPr>
                      </m:ctrlPr>
                    </m:sSubPr>
                    <m:e>
                      <m:acc>
                        <m:accPr>
                          <m:chr m:val="̃"/>
                          <m:ctrlPr>
                            <w:rPr>
                              <w:rFonts w:ascii="Cambria Math" w:hAnsi="Cambria Math" w:cs="Times New Roman"/>
                              <w:lang w:val="en-AU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 w:cs="Times New Roman"/>
                              <w:lang w:val="en-AU"/>
                            </w:rPr>
                            <m:t>n</m:t>
                          </m:r>
                        </m:e>
                      </m:acc>
                    </m:e>
                    <m:sub>
                      <m:r>
                        <w:rPr>
                          <w:rFonts w:ascii="Cambria Math" w:hAnsi="Cambria Math" w:cs="Times New Roman"/>
                          <w:lang w:val="en-AU"/>
                        </w:rPr>
                        <m:t>i</m:t>
                      </m:r>
                    </m:sub>
                  </m:sSub>
                </m:den>
              </m:f>
            </m:e>
          </m:rad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β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2</m:t>
              </m:r>
            </m:sub>
          </m:sSub>
          <m:r>
            <w:rPr>
              <w:rFonts w:ascii="Cambria Math" w:hAnsi="Cambria Math" w:cs="Times New Roman"/>
              <w:lang w:val="en-AU"/>
            </w:rPr>
            <m:t>yea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lang w:val="en-AU"/>
                </w:rPr>
              </m:ctrlPr>
            </m:naryPr>
            <m:sub>
              <m:r>
                <w:rPr>
                  <w:rFonts w:ascii="Cambria Math" w:hAnsi="Cambria Math" w:cs="Times New Roman"/>
                  <w:lang w:val="en-AU"/>
                </w:rPr>
                <m:t>k=3</m:t>
              </m:r>
            </m:sub>
            <m:sup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N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mod</m:t>
                  </m:r>
                </m:sub>
              </m:sSub>
            </m:sup>
            <m:e>
              <m:sSub>
                <m:sSub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β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k</m:t>
                  </m:r>
                </m:sub>
              </m:sSub>
            </m:e>
          </m:nary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x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k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a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h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q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h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s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j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u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+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,  (29)</m:t>
          </m:r>
        </m:oMath>
      </m:oMathPara>
    </w:p>
    <w:p w14:paraId="19ADD56A" w14:textId="02471A32" w:rsidR="00DA4D50" w:rsidRPr="00322819" w:rsidRDefault="00A357CF" w:rsidP="007D1219">
      <w:pPr>
        <w:pStyle w:val="FirstParagraph"/>
        <w:spacing w:line="480" w:lineRule="auto"/>
        <w:rPr>
          <w:rFonts w:ascii="Times New Roman" w:hAnsi="Times New Roman" w:cs="Times New Roman"/>
          <w:lang w:val="en-AU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a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h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d>
            <m:dPr>
              <m:ctrlPr>
                <w:rPr>
                  <w:rFonts w:ascii="Cambria Math" w:hAnsi="Cambria Math" w:cs="Times New Roman"/>
                  <w:i/>
                  <w:lang w:val="en-AU"/>
                </w:rPr>
              </m:ctrlPr>
            </m:dPr>
            <m:e>
              <m:r>
                <w:rPr>
                  <w:rFonts w:ascii="Cambria Math" w:hAnsi="Cambria Math" w:cs="Times New Roman"/>
                  <w:lang w:val="en-AU"/>
                </w:rPr>
                <m:t>0,</m:t>
              </m:r>
              <m:sSubSup>
                <m:sSubSup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a</m:t>
                  </m:r>
                </m:sub>
                <m:sup>
                  <m:r>
                    <w:rPr>
                      <w:rFonts w:ascii="Cambria Math" w:hAnsi="Cambria Math" w:cs="Times New Roman"/>
                      <w:lang w:val="en-AU"/>
                    </w:rPr>
                    <m:t>2</m:t>
                  </m:r>
                </m:sup>
              </m:sSubSup>
              <m:r>
                <m:rPr>
                  <m:nor/>
                </m:rPr>
                <w:rPr>
                  <w:rFonts w:ascii="Times New Roman" w:hAnsi="Times New Roman" w:cs="Times New Roman"/>
                  <w:b/>
                  <w:bCs/>
                  <w:lang w:val="en-AU"/>
                </w:rPr>
                <m:t>A</m:t>
              </m:r>
            </m:e>
          </m:d>
          <m:r>
            <w:rPr>
              <w:rFonts w:ascii="Cambria Math" w:hAnsi="Cambria Math" w:cs="Times New Roman"/>
              <w:lang w:val="en-AU"/>
            </w:rPr>
            <m:t>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q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h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d>
            <m:dPr>
              <m:ctrlPr>
                <w:rPr>
                  <w:rFonts w:ascii="Cambria Math" w:hAnsi="Cambria Math" w:cs="Times New Roman"/>
                  <w:i/>
                  <w:lang w:val="en-AU"/>
                </w:rPr>
              </m:ctrlPr>
            </m:dPr>
            <m:e>
              <m:r>
                <w:rPr>
                  <w:rFonts w:ascii="Cambria Math" w:hAnsi="Cambria Math" w:cs="Times New Roman"/>
                  <w:lang w:val="en-AU"/>
                </w:rPr>
                <m:t>0,</m:t>
              </m:r>
              <m:sSubSup>
                <m:sSubSupPr>
                  <m:ctrlPr>
                    <w:rPr>
                      <w:rFonts w:ascii="Cambria Math" w:hAnsi="Cambria Math" w:cs="Times New Roman"/>
                      <w:lang w:val="en-AU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lang w:val="en-AU"/>
                    </w:rPr>
                    <m:t>σ</m:t>
                  </m:r>
                </m:e>
                <m:sub>
                  <m:r>
                    <w:rPr>
                      <w:rFonts w:ascii="Cambria Math" w:hAnsi="Cambria Math" w:cs="Times New Roman"/>
                      <w:lang w:val="en-AU"/>
                    </w:rPr>
                    <m:t>q</m:t>
                  </m:r>
                </m:sub>
                <m:sup>
                  <m:r>
                    <w:rPr>
                      <w:rFonts w:ascii="Cambria Math" w:hAnsi="Cambria Math" w:cs="Times New Roman"/>
                      <w:lang w:val="en-AU"/>
                    </w:rPr>
                    <m:t>2</m:t>
                  </m:r>
                </m:sup>
              </m:sSubSup>
            </m:e>
          </m:d>
          <m:r>
            <w:rPr>
              <w:rFonts w:ascii="Cambria Math" w:hAnsi="Cambria Math" w:cs="Times New Roman"/>
              <w:lang w:val="en-AU"/>
            </w:rPr>
            <m:t>,</m:t>
          </m:r>
          <m:sSub>
            <m:sSubPr>
              <m:ctrlPr>
                <w:rPr>
                  <w:rFonts w:ascii="Cambria Math" w:hAnsi="Cambria Math" w:cs="Times New Roman"/>
                  <w:lang w:val="en-AU"/>
                </w:rPr>
              </m:ctrlPr>
            </m:sSubPr>
            <m:e>
              <m:r>
                <w:rPr>
                  <w:rFonts w:ascii="Cambria Math" w:hAnsi="Cambria Math" w:cs="Times New Roman"/>
                  <w:lang w:val="en-AU"/>
                </w:rPr>
                <m:t>m</m:t>
              </m:r>
            </m:e>
            <m:sub>
              <m:r>
                <w:rPr>
                  <w:rFonts w:ascii="Cambria Math" w:hAnsi="Cambria Math" w:cs="Times New Roman"/>
                  <w:lang w:val="en-AU"/>
                </w:rPr>
                <m:t>i</m:t>
              </m:r>
            </m:sub>
          </m:sSub>
          <m:r>
            <w:rPr>
              <w:rFonts w:ascii="Cambria Math" w:hAnsi="Cambria Math" w:cs="Times New Roman"/>
              <w:lang w:val="en-AU"/>
            </w:rPr>
            <m:t>∼</m:t>
          </m:r>
          <m:r>
            <m:rPr>
              <m:scr m:val="script"/>
              <m:sty m:val="p"/>
            </m:rPr>
            <w:rPr>
              <w:rFonts w:ascii="Cambria Math" w:hAnsi="Cambria Math" w:cs="Times New Roman"/>
              <w:lang w:val="en-AU"/>
            </w:rPr>
            <m:t>N</m:t>
          </m:r>
          <m:d>
            <m:dPr>
              <m:ctrlPr>
                <w:rPr>
                  <w:rFonts w:ascii="Cambria Math" w:hAnsi="Cambria Math" w:cs="Times New Roman"/>
                  <w:i/>
                  <w:lang w:val="en-AU"/>
                </w:rPr>
              </m:ctrlPr>
            </m:dPr>
            <m:e>
              <m:r>
                <w:rPr>
                  <w:rFonts w:ascii="Cambria Math" w:hAnsi="Cambria Math" w:cs="Times New Roman"/>
                  <w:lang w:val="en-AU"/>
                </w:rPr>
                <m:t>0,</m:t>
              </m:r>
              <m:r>
                <m:rPr>
                  <m:sty m:val="b"/>
                </m:rPr>
                <w:rPr>
                  <w:rFonts w:ascii="Cambria Math" w:hAnsi="Cambria Math" w:cs="Times New Roman"/>
                  <w:lang w:val="en-AU"/>
                </w:rPr>
                <m:t>M</m:t>
              </m:r>
            </m:e>
          </m:d>
          <m:r>
            <w:rPr>
              <w:rFonts w:ascii="Cambria Math" w:hAnsi="Cambria Math" w:cs="Times New Roman"/>
              <w:lang w:val="en-AU"/>
            </w:rPr>
            <m:t>,</m:t>
          </m:r>
        </m:oMath>
      </m:oMathPara>
    </w:p>
    <w:p w14:paraId="0D850FF3" w14:textId="4095B105" w:rsidR="000323FD" w:rsidRPr="00322819" w:rsidRDefault="00363ABC" w:rsidP="007D1219">
      <w:pPr>
        <w:spacing w:line="480" w:lineRule="auto"/>
        <w:rPr>
          <w:lang w:eastAsia="x-none"/>
        </w:rPr>
      </w:pPr>
      <w:r w:rsidRPr="00DE538A">
        <w:rPr>
          <w:lang w:eastAsia="x-none"/>
        </w:rPr>
        <w:t>W</w:t>
      </w:r>
      <w:r w:rsidR="00B06D64" w:rsidRPr="00B7367D">
        <w:rPr>
          <w:lang w:eastAsia="x-none"/>
        </w:rPr>
        <w:t>here</w:t>
      </w:r>
      <w:r w:rsidRPr="00B7367D">
        <w:rPr>
          <w:lang w:eastAsia="x-none"/>
        </w:rPr>
        <w:t>:</w:t>
      </w:r>
      <w:r w:rsidR="00B06D64" w:rsidRPr="00B7367D">
        <w:rPr>
          <w:lang w:eastAsia="x-none"/>
        </w:rPr>
        <w:t xml:space="preserve"> </w:t>
      </w:r>
      <w:r w:rsidR="00B06D64" w:rsidRPr="00E71EB4">
        <w:rPr>
          <w:i/>
          <w:iCs/>
          <w:lang w:eastAsia="x-none"/>
        </w:rPr>
        <w:t>a</w:t>
      </w:r>
      <w:r w:rsidR="00B06D64" w:rsidRPr="00BE33C2">
        <w:rPr>
          <w:i/>
          <w:iCs/>
          <w:vertAlign w:val="subscript"/>
          <w:lang w:eastAsia="x-none"/>
        </w:rPr>
        <w:t>h</w:t>
      </w:r>
      <w:r w:rsidR="00B06D64" w:rsidRPr="00D802CB">
        <w:rPr>
          <w:lang w:eastAsia="x-none"/>
        </w:rPr>
        <w:t xml:space="preserve"> is the phylogenetic effect for the </w:t>
      </w:r>
      <w:proofErr w:type="spellStart"/>
      <w:r w:rsidR="00B06D64" w:rsidRPr="00527752">
        <w:rPr>
          <w:i/>
          <w:iCs/>
          <w:lang w:eastAsia="x-none"/>
        </w:rPr>
        <w:t>h</w:t>
      </w:r>
      <w:r w:rsidR="00B06D64" w:rsidRPr="00527752">
        <w:rPr>
          <w:lang w:eastAsia="x-none"/>
        </w:rPr>
        <w:t>th</w:t>
      </w:r>
      <w:proofErr w:type="spellEnd"/>
      <w:r w:rsidR="00B06D64" w:rsidRPr="00527752">
        <w:rPr>
          <w:lang w:eastAsia="x-none"/>
        </w:rPr>
        <w:t xml:space="preserve"> species, considered multivariate normally distributed with a covariance of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m:rPr>
            <m:nor/>
          </m:rPr>
          <w:rPr>
            <w:b/>
          </w:rPr>
          <m:t>A</m:t>
        </m:r>
      </m:oMath>
      <w:r w:rsidR="00B06D64" w:rsidRPr="00B7367D">
        <w:rPr>
          <w:b/>
        </w:rPr>
        <w:t xml:space="preserve"> </w:t>
      </w:r>
      <w:r w:rsidR="00B06D64" w:rsidRPr="00B7367D">
        <w:rPr>
          <w:bCs/>
        </w:rPr>
        <w:t>(</w:t>
      </w:r>
      <w:r w:rsidR="00B06D64" w:rsidRPr="00B7367D">
        <w:rPr>
          <w:b/>
        </w:rPr>
        <w:t>A</w:t>
      </w:r>
      <w:r w:rsidR="00B06D64" w:rsidRPr="00E71EB4">
        <w:rPr>
          <w:bCs/>
        </w:rPr>
        <w:t xml:space="preserve"> is a correlation matrix derived from a phylogeny</w:t>
      </w:r>
      <w:r w:rsidR="00DF3A56" w:rsidRPr="00BE33C2">
        <w:rPr>
          <w:bCs/>
        </w:rPr>
        <w:t>)</w:t>
      </w:r>
      <w:r w:rsidRPr="00D802CB">
        <w:rPr>
          <w:lang w:eastAsia="x-none"/>
        </w:rPr>
        <w:t>;</w:t>
      </w:r>
      <w:r w:rsidR="00035887" w:rsidRPr="00322819">
        <w:rPr>
          <w:lang w:eastAsia="x-none"/>
        </w:rPr>
        <w:t xml:space="preserve"> </w:t>
      </w:r>
      <w:proofErr w:type="spellStart"/>
      <w:r w:rsidR="00ED33B1" w:rsidRPr="00322819">
        <w:rPr>
          <w:i/>
          <w:iCs/>
          <w:lang w:eastAsia="x-none"/>
        </w:rPr>
        <w:t>q</w:t>
      </w:r>
      <w:r w:rsidR="00ED33B1" w:rsidRPr="00322819">
        <w:rPr>
          <w:i/>
          <w:iCs/>
          <w:vertAlign w:val="subscript"/>
          <w:lang w:eastAsia="x-none"/>
        </w:rPr>
        <w:t>h</w:t>
      </w:r>
      <w:proofErr w:type="spellEnd"/>
      <w:r w:rsidR="00035887" w:rsidRPr="00322819">
        <w:rPr>
          <w:lang w:eastAsia="x-none"/>
        </w:rPr>
        <w:t xml:space="preserve"> is the </w:t>
      </w:r>
      <w:r w:rsidR="00035887" w:rsidRPr="00322819">
        <w:rPr>
          <w:lang w:eastAsia="x-none"/>
        </w:rPr>
        <w:lastRenderedPageBreak/>
        <w:t xml:space="preserve">between-effect-size effect, or within-study effect, for </w:t>
      </w:r>
      <w:r w:rsidR="00C14F81" w:rsidRPr="00322819">
        <w:rPr>
          <w:lang w:eastAsia="x-none"/>
        </w:rPr>
        <w:t xml:space="preserve">the </w:t>
      </w:r>
      <w:proofErr w:type="spellStart"/>
      <w:r w:rsidR="00DF3A56" w:rsidRPr="00322819">
        <w:rPr>
          <w:i/>
          <w:iCs/>
          <w:lang w:eastAsia="x-none"/>
        </w:rPr>
        <w:t>h</w:t>
      </w:r>
      <w:r w:rsidR="00035887" w:rsidRPr="00322819">
        <w:rPr>
          <w:lang w:eastAsia="x-none"/>
        </w:rPr>
        <w:t>th</w:t>
      </w:r>
      <w:proofErr w:type="spellEnd"/>
      <w:r w:rsidR="00035887" w:rsidRPr="00322819">
        <w:rPr>
          <w:lang w:eastAsia="x-none"/>
        </w:rPr>
        <w:t xml:space="preserve"> </w:t>
      </w:r>
      <w:r w:rsidR="00DF3A56" w:rsidRPr="00322819">
        <w:rPr>
          <w:lang w:eastAsia="x-none"/>
        </w:rPr>
        <w:t>species</w:t>
      </w:r>
      <w:r w:rsidR="00035887" w:rsidRPr="00322819">
        <w:rPr>
          <w:lang w:eastAsia="x-none"/>
        </w:rPr>
        <w:t xml:space="preserve">, </w:t>
      </w:r>
      <w:r w:rsidR="0001780D" w:rsidRPr="00322819">
        <w:rPr>
          <w:lang w:eastAsia="x-none"/>
        </w:rPr>
        <w:t>distributed</w:t>
      </w:r>
      <w:r w:rsidR="00035887" w:rsidRPr="00322819">
        <w:rPr>
          <w:lang w:eastAsia="x-none"/>
        </w:rPr>
        <w:t xml:space="preserve"> with the variance of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q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C14F81" w:rsidRPr="00DE538A">
        <w:t xml:space="preserve"> (</w:t>
      </w:r>
      <w:r w:rsidR="00C14F81" w:rsidRPr="00B7367D">
        <w:rPr>
          <w:i/>
          <w:iCs/>
        </w:rPr>
        <w:t>h</w:t>
      </w:r>
      <w:r w:rsidR="00C14F81" w:rsidRPr="00B7367D">
        <w:t xml:space="preserve"> = 1, 2, …, </w:t>
      </w:r>
      <w:proofErr w:type="spellStart"/>
      <w:r w:rsidR="00C14F81" w:rsidRPr="00B7367D">
        <w:rPr>
          <w:i/>
          <w:iCs/>
        </w:rPr>
        <w:t>N</w:t>
      </w:r>
      <w:r w:rsidR="00C14F81" w:rsidRPr="00E71EB4">
        <w:rPr>
          <w:i/>
          <w:iCs/>
          <w:vertAlign w:val="subscript"/>
        </w:rPr>
        <w:t>species</w:t>
      </w:r>
      <w:proofErr w:type="spellEnd"/>
      <w:r w:rsidR="00C14F81" w:rsidRPr="00BE33C2">
        <w:t>, the number of species</w:t>
      </w:r>
      <w:r w:rsidR="00E75D33" w:rsidRPr="00D802CB">
        <w:t xml:space="preserve">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effect-size</m:t>
            </m:r>
          </m:sub>
        </m:sSub>
        <m:r>
          <w:rPr>
            <w:rFonts w:ascii="Cambria Math" w:hAnsi="Cambria Math"/>
          </w:rPr>
          <m:t>≠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study</m:t>
            </m:r>
          </m:sub>
        </m:sSub>
      </m:oMath>
      <w:r w:rsidR="00C14F81" w:rsidRPr="00DE538A">
        <w:t>)</w:t>
      </w:r>
      <w:r w:rsidRPr="00B7367D">
        <w:t>;</w:t>
      </w:r>
      <w:r w:rsidR="00DF3A56" w:rsidRPr="00322819">
        <w:t xml:space="preserve"> and</w:t>
      </w:r>
      <w:r w:rsidR="00035887" w:rsidRPr="00322819">
        <w:rPr>
          <w:lang w:eastAsia="x-none"/>
        </w:rPr>
        <w:t xml:space="preserve"> the other notations are the same as above.</w:t>
      </w:r>
      <w:r w:rsidR="003E7409" w:rsidRPr="00322819">
        <w:rPr>
          <w:lang w:eastAsia="x-none"/>
        </w:rPr>
        <w:t xml:space="preserve"> </w:t>
      </w:r>
      <w:r w:rsidR="002069FD" w:rsidRPr="00322819">
        <w:rPr>
          <w:lang w:eastAsia="x-none"/>
        </w:rPr>
        <w:t xml:space="preserve">Relevantly, when using SMD or </w:t>
      </w:r>
      <w:proofErr w:type="spellStart"/>
      <w:r w:rsidR="002069FD" w:rsidRPr="00322819">
        <w:rPr>
          <w:lang w:eastAsia="x-none"/>
        </w:rPr>
        <w:t>lnRR</w:t>
      </w:r>
      <w:proofErr w:type="spellEnd"/>
      <w:r w:rsidR="002069FD" w:rsidRPr="00322819">
        <w:rPr>
          <w:lang w:eastAsia="x-none"/>
        </w:rPr>
        <w:t xml:space="preserve">, we may be better off using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n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49244C" w:rsidRPr="00DE538A">
        <w:rPr>
          <w:lang w:eastAsia="x-none"/>
        </w:rPr>
        <w:t xml:space="preserve"> </w:t>
      </w:r>
      <w:r w:rsidR="0044354D" w:rsidRPr="00B7367D">
        <w:rPr>
          <w:lang w:eastAsia="x-none"/>
        </w:rPr>
        <w:t xml:space="preserve">along with </w:t>
      </w:r>
      <w:r w:rsidR="006D541B" w:rsidRPr="00B7367D">
        <w:rPr>
          <w:lang w:eastAsia="x-none"/>
        </w:rPr>
        <w:t xml:space="preserve">residuals </w:t>
      </w:r>
      <w:r w:rsidR="0049244C" w:rsidRPr="00E71EB4">
        <w:rPr>
          <w:lang w:eastAsia="x-none"/>
        </w:rPr>
        <w:t>for drawing funnel plots</w:t>
      </w:r>
      <w:r w:rsidR="001A24E4" w:rsidRPr="00BE33C2">
        <w:rPr>
          <w:lang w:eastAsia="x-none"/>
        </w:rPr>
        <w:t xml:space="preserve"> (see Section 4.1; </w:t>
      </w:r>
      <w:r w:rsidR="00192939" w:rsidRPr="00B7367D">
        <w:rPr>
          <w:lang w:eastAsia="x-none"/>
        </w:rPr>
        <w:fldChar w:fldCharType="begin"/>
      </w:r>
      <w:r w:rsidR="00192939" w:rsidRPr="00322819">
        <w:rPr>
          <w:lang w:eastAsia="x-none"/>
        </w:rPr>
        <w:instrText xml:space="preserve"> ADDIN EN.CITE &lt;EndNote&gt;&lt;Cite&gt;&lt;Author&gt;Doleman&lt;/Author&gt;&lt;Year&gt;2020&lt;/Year&gt;&lt;RecNum&gt;99&lt;/RecNum&gt;&lt;DisplayText&gt;Doleman&lt;style face="italic"&gt; et al.&lt;/style&gt;, 2020&lt;/DisplayText&gt;&lt;record&gt;&lt;rec-number&gt;99&lt;/rec-number&gt;&lt;foreign-keys&gt;&lt;key app="EN" db-id="rs2spdfstwrp9eetrx0vf0sk0xvdsar2eztt" timestamp="1609399083"&gt;99&lt;/key&gt;&lt;/foreign-keys&gt;&lt;ref-type name="Journal Article"&gt;17&lt;/ref-type&gt;&lt;contributors&gt;&lt;authors&gt;&lt;author&gt;Doleman, B.&lt;/author&gt;&lt;author&gt;Freeman, S. C.&lt;/author&gt;&lt;author&gt;Lund, J. N.&lt;/author&gt;&lt;author&gt;Williams, J. P.&lt;/author&gt;&lt;author&gt;Sutton, A. J.&lt;/author&gt;&lt;/authors&gt;&lt;/contributors&gt;&lt;auth-address&gt;Univ Nottingham, Royal Derby Hosp, Dept Surg &amp;amp; Anaesthesia, Derby, England&amp;#xD;Univ Leicester, Coll Med, Dept Hlth Sci, Leicester, Leics, England&lt;/auth-address&gt;&lt;titles&gt;&lt;title&gt;Funnel plots may show asymmetry in the absence of publication bias with continuous outcomes dependent on baseline risk: presentation of a new publication bias test&lt;/title&gt;&lt;secondary-title&gt;Research Synthesis Methods&lt;/secondary-title&gt;&lt;alt-title&gt;Res Synth Methods&lt;/alt-title&gt;&lt;/titles&gt;&lt;periodical&gt;&lt;full-title&gt;Research Synthesis Methods&lt;/full-title&gt;&lt;abbr-1&gt;Res Synth Methods&lt;/abbr-1&gt;&lt;/periodical&gt;&lt;alt-periodical&gt;&lt;full-title&gt;Research Synthesis Methods&lt;/full-title&gt;&lt;abbr-1&gt;Res Synth Methods&lt;/abbr-1&gt;&lt;/alt-periodical&gt;&lt;pages&gt;522-534&lt;/pages&gt;&lt;volume&gt;11&lt;/volume&gt;&lt;number&gt;4&lt;/number&gt;&lt;keywords&gt;&lt;keyword&gt;funnel plot&lt;/keyword&gt;&lt;keyword&gt;publication bias&lt;/keyword&gt;&lt;keyword&gt;systematic reviews&lt;/keyword&gt;&lt;keyword&gt;metaanalyses&lt;/keyword&gt;&lt;keyword&gt;consumption&lt;/keyword&gt;&lt;keyword&gt;selection&lt;/keyword&gt;&lt;keyword&gt;accuracy&lt;/keyword&gt;&lt;keyword&gt;trials&lt;/keyword&gt;&lt;/keywords&gt;&lt;dates&gt;&lt;year&gt;2020&lt;/year&gt;&lt;pub-dates&gt;&lt;date&gt;Jul&lt;/date&gt;&lt;/pub-dates&gt;&lt;/dates&gt;&lt;isbn&gt;1759-2879&lt;/isbn&gt;&lt;accession-num&gt;WOS:000530637200001&lt;/accession-num&gt;&lt;urls&gt;&lt;related-urls&gt;&lt;url&gt;&amp;lt;Go to ISI&amp;gt;://WOS:000530637200001&lt;/url&gt;&lt;/related-urls&gt;&lt;/urls&gt;&lt;electronic-resource-num&gt;10.1002/jrsm.1414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Doleman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B7367D">
        <w:rPr>
          <w:noProof/>
          <w:lang w:eastAsia="x-none"/>
        </w:rPr>
        <w:t>, 2020</w:t>
      </w:r>
      <w:r w:rsidR="00192939" w:rsidRPr="00B7367D">
        <w:rPr>
          <w:lang w:eastAsia="x-none"/>
        </w:rPr>
        <w:fldChar w:fldCharType="end"/>
      </w:r>
      <w:r w:rsidR="001A24E4" w:rsidRPr="00DE538A">
        <w:rPr>
          <w:lang w:eastAsia="x-none"/>
        </w:rPr>
        <w:t>)</w:t>
      </w:r>
      <w:r w:rsidR="00D929AD" w:rsidRPr="00B7367D">
        <w:rPr>
          <w:lang w:eastAsia="x-none"/>
        </w:rPr>
        <w:t xml:space="preserve"> rather than </w:t>
      </w:r>
      <w:r w:rsidR="0044354D" w:rsidRPr="00B7367D">
        <w:rPr>
          <w:lang w:eastAsia="x-none"/>
        </w:rPr>
        <w:t>SE, precision</w:t>
      </w:r>
      <w:r w:rsidRPr="00B7367D">
        <w:rPr>
          <w:lang w:eastAsia="x-none"/>
        </w:rPr>
        <w:t>,</w:t>
      </w:r>
      <w:r w:rsidR="0044354D" w:rsidRPr="00E71EB4">
        <w:rPr>
          <w:lang w:eastAsia="x-none"/>
        </w:rPr>
        <w:t xml:space="preserve"> or variance</w:t>
      </w:r>
      <w:r w:rsidR="0049244C" w:rsidRPr="00BE33C2">
        <w:rPr>
          <w:lang w:eastAsia="x-none"/>
        </w:rPr>
        <w:t xml:space="preserve">. </w:t>
      </w:r>
      <w:r w:rsidRPr="00D802CB">
        <w:rPr>
          <w:lang w:eastAsia="x-none"/>
        </w:rPr>
        <w:t xml:space="preserve">In the </w:t>
      </w:r>
      <w:r w:rsidRPr="00527752">
        <w:rPr>
          <w:lang w:eastAsia="x-none"/>
        </w:rPr>
        <w:t>Supporting Information w</w:t>
      </w:r>
      <w:r w:rsidR="0057660A" w:rsidRPr="00322819">
        <w:rPr>
          <w:lang w:eastAsia="x-none"/>
        </w:rPr>
        <w:t xml:space="preserve">e use two datasets </w:t>
      </w:r>
      <w:r w:rsidR="00ED33B1" w:rsidRPr="00322819">
        <w:rPr>
          <w:lang w:eastAsia="x-none"/>
        </w:rPr>
        <w:t>and</w:t>
      </w:r>
      <w:r w:rsidR="0057660A" w:rsidRPr="00322819">
        <w:rPr>
          <w:lang w:eastAsia="x-none"/>
        </w:rPr>
        <w:t xml:space="preserve"> the three effect sizes </w:t>
      </w:r>
      <w:r w:rsidR="00ED33B1" w:rsidRPr="00322819">
        <w:rPr>
          <w:lang w:eastAsia="x-none"/>
        </w:rPr>
        <w:t xml:space="preserve">to illustrate </w:t>
      </w:r>
      <w:r w:rsidR="00565B09" w:rsidRPr="00322819">
        <w:rPr>
          <w:lang w:eastAsia="x-none"/>
        </w:rPr>
        <w:t>the</w:t>
      </w:r>
      <w:r w:rsidRPr="00322819">
        <w:rPr>
          <w:lang w:eastAsia="x-none"/>
        </w:rPr>
        <w:t>se</w:t>
      </w:r>
      <w:r w:rsidR="00565B09" w:rsidRPr="00322819">
        <w:rPr>
          <w:lang w:eastAsia="x-none"/>
        </w:rPr>
        <w:t xml:space="preserve"> proposed</w:t>
      </w:r>
      <w:r w:rsidR="00ED33B1" w:rsidRPr="00322819">
        <w:rPr>
          <w:lang w:eastAsia="x-none"/>
        </w:rPr>
        <w:t xml:space="preserve"> methods </w:t>
      </w:r>
      <w:r w:rsidR="00C418D4" w:rsidRPr="00322819">
        <w:rPr>
          <w:lang w:eastAsia="x-none"/>
        </w:rPr>
        <w:t>(Appendix S4)</w:t>
      </w:r>
      <w:r w:rsidR="00907D69" w:rsidRPr="00322819">
        <w:rPr>
          <w:lang w:eastAsia="x-none"/>
        </w:rPr>
        <w:t>.</w:t>
      </w:r>
      <w:r w:rsidR="0057660A" w:rsidRPr="00322819">
        <w:rPr>
          <w:lang w:eastAsia="x-none"/>
        </w:rPr>
        <w:t xml:space="preserve"> </w:t>
      </w:r>
    </w:p>
    <w:p w14:paraId="2AFBFF3C" w14:textId="22F8C2B8" w:rsidR="00FD4C01" w:rsidRPr="00A357CF" w:rsidRDefault="00016698" w:rsidP="00D81409">
      <w:pPr>
        <w:pStyle w:val="Heading2"/>
        <w:rPr>
          <w:lang w:val="en-AU"/>
        </w:rPr>
      </w:pPr>
      <w:r w:rsidRPr="00A357CF">
        <w:rPr>
          <w:lang w:val="en-AU"/>
        </w:rPr>
        <w:t>4.</w:t>
      </w:r>
      <w:r w:rsidR="00A645F8" w:rsidRPr="00A357CF">
        <w:rPr>
          <w:lang w:val="en-AU"/>
        </w:rPr>
        <w:t>4</w:t>
      </w:r>
      <w:r w:rsidRPr="00A357CF">
        <w:rPr>
          <w:lang w:val="en-AU"/>
        </w:rPr>
        <w:t xml:space="preserve"> | </w:t>
      </w:r>
      <w:r w:rsidR="009F47C5" w:rsidRPr="00A357CF">
        <w:rPr>
          <w:lang w:val="en-AU"/>
        </w:rPr>
        <w:t>Alternative approaches</w:t>
      </w:r>
      <w:r w:rsidR="003D2BEF" w:rsidRPr="00A357CF">
        <w:rPr>
          <w:lang w:val="en-AU"/>
        </w:rPr>
        <w:t xml:space="preserve">: </w:t>
      </w:r>
      <w:r w:rsidR="00BC4AD5" w:rsidRPr="00A357CF">
        <w:rPr>
          <w:lang w:val="en-AU"/>
        </w:rPr>
        <w:t>averaging</w:t>
      </w:r>
      <w:r w:rsidR="003D2BEF" w:rsidRPr="00A357CF">
        <w:rPr>
          <w:lang w:val="en-AU"/>
        </w:rPr>
        <w:t xml:space="preserve"> </w:t>
      </w:r>
      <w:r w:rsidR="00BC4AD5" w:rsidRPr="00A357CF">
        <w:rPr>
          <w:lang w:val="en-AU"/>
        </w:rPr>
        <w:t>or</w:t>
      </w:r>
      <w:r w:rsidR="003D2BEF" w:rsidRPr="00A357CF">
        <w:rPr>
          <w:lang w:val="en-AU"/>
        </w:rPr>
        <w:t xml:space="preserve"> </w:t>
      </w:r>
      <w:r w:rsidR="00BC4AD5" w:rsidRPr="00A357CF">
        <w:rPr>
          <w:lang w:val="en-AU"/>
        </w:rPr>
        <w:t>sampling</w:t>
      </w:r>
    </w:p>
    <w:p w14:paraId="546B652B" w14:textId="79DD835C" w:rsidR="00653D2B" w:rsidRPr="00B7367D" w:rsidRDefault="00D06F86" w:rsidP="00653D2B">
      <w:pPr>
        <w:spacing w:line="480" w:lineRule="auto"/>
        <w:rPr>
          <w:lang w:eastAsia="x-none"/>
        </w:rPr>
      </w:pPr>
      <w:r w:rsidRPr="00DE538A">
        <w:rPr>
          <w:lang w:eastAsia="x-none"/>
        </w:rPr>
        <w:t>Many of the methods we introduced in Section 3 are still useful</w:t>
      </w:r>
      <w:r w:rsidR="00716E7C" w:rsidRPr="00B7367D">
        <w:rPr>
          <w:lang w:eastAsia="x-none"/>
        </w:rPr>
        <w:t>,</w:t>
      </w:r>
      <w:r w:rsidRPr="00B7367D">
        <w:rPr>
          <w:lang w:eastAsia="x-none"/>
        </w:rPr>
        <w:t xml:space="preserve"> </w:t>
      </w:r>
      <w:r w:rsidR="005F5F8A" w:rsidRPr="00B7367D">
        <w:rPr>
          <w:lang w:eastAsia="x-none"/>
        </w:rPr>
        <w:t xml:space="preserve">even </w:t>
      </w:r>
      <w:r w:rsidRPr="00E71EB4">
        <w:rPr>
          <w:lang w:eastAsia="x-none"/>
        </w:rPr>
        <w:t xml:space="preserve">in the presence of </w:t>
      </w:r>
      <w:r w:rsidR="00C00264" w:rsidRPr="00BE33C2">
        <w:rPr>
          <w:lang w:eastAsia="x-none"/>
        </w:rPr>
        <w:t>non-</w:t>
      </w:r>
      <w:r w:rsidR="00A42808" w:rsidRPr="00D802CB">
        <w:rPr>
          <w:lang w:eastAsia="x-none"/>
        </w:rPr>
        <w:t>independent data</w:t>
      </w:r>
      <w:r w:rsidRPr="00527752">
        <w:rPr>
          <w:lang w:eastAsia="x-none"/>
        </w:rPr>
        <w:t xml:space="preserve">, if we aggregate effect sizes per </w:t>
      </w:r>
      <w:r w:rsidR="00A42808" w:rsidRPr="00527752">
        <w:rPr>
          <w:lang w:eastAsia="x-none"/>
        </w:rPr>
        <w:t xml:space="preserve">study or sample one effect size </w:t>
      </w:r>
      <w:r w:rsidR="008A6970" w:rsidRPr="000D3618">
        <w:rPr>
          <w:lang w:eastAsia="x-none"/>
        </w:rPr>
        <w:t>per</w:t>
      </w:r>
      <w:r w:rsidR="00A42808" w:rsidRPr="00E0223D">
        <w:rPr>
          <w:lang w:eastAsia="x-none"/>
        </w:rPr>
        <w:t xml:space="preserve"> study. </w:t>
      </w:r>
      <w:r w:rsidR="00653D2B" w:rsidRPr="00C85A77">
        <w:rPr>
          <w:lang w:eastAsia="x-none"/>
        </w:rPr>
        <w:t xml:space="preserve">When sampling variances are correlated (i.e. </w:t>
      </w:r>
      <w:r w:rsidR="00653D2B" w:rsidRPr="00C85A77">
        <w:rPr>
          <w:b/>
          <w:bCs/>
          <w:lang w:eastAsia="x-none"/>
        </w:rPr>
        <w:t xml:space="preserve">M </w:t>
      </w:r>
      <w:r w:rsidR="00653D2B" w:rsidRPr="00C85A77">
        <w:rPr>
          <w:lang w:eastAsia="x-none"/>
        </w:rPr>
        <w:t xml:space="preserve">as in Equation 29), ‘average’ sampling variance needs to be calculated by using the following formula (not by simple weighted averaging as for the mean; </w:t>
      </w:r>
      <w:r w:rsidR="00653D2B" w:rsidRPr="00B7367D">
        <w:rPr>
          <w:lang w:eastAsia="x-none"/>
        </w:rPr>
        <w:fldChar w:fldCharType="begin"/>
      </w:r>
      <w:r w:rsidR="00653D2B" w:rsidRPr="00C85A77">
        <w:rPr>
          <w:lang w:eastAsia="x-none"/>
        </w:rPr>
        <w:instrText xml:space="preserve"> ADDIN EN.CITE &lt;EndNote&gt;&lt;Cite&gt;&lt;Author&gt;Borenstein&lt;/Author&gt;&lt;Year&gt;2009&lt;/Year&gt;&lt;RecNum&gt;115&lt;/RecNum&gt;&lt;DisplayText&gt;Borenstein, 2009&lt;/DisplayText&gt;&lt;record&gt;&lt;rec-number&gt;115&lt;/rec-number&gt;&lt;foreign-keys&gt;&lt;key app="EN" db-id="rs2spdfstwrp9eetrx0vf0sk0xvdsar2eztt" timestamp="1610139474"&gt;115&lt;/key&gt;&lt;/foreign-keys&gt;&lt;ref-type name="Book"&gt;6&lt;/ref-type&gt;&lt;contributors&gt;&lt;authors&gt;&lt;author&gt;Borenstein, Michael&lt;/author&gt;&lt;/authors&gt;&lt;/contributors&gt;&lt;titles&gt;&lt;title&gt;Introduction to meta-analysis&lt;/title&gt;&lt;/titles&gt;&lt;keywords&gt;&lt;keyword&gt;Meta-analysis.&lt;/keyword&gt;&lt;keyword&gt;Meta-Analysis as Topic.&lt;/keyword&gt;&lt;/keywords&gt;&lt;dates&gt;&lt;year&gt;2009&lt;/year&gt;&lt;/dates&gt;&lt;pub-location&gt;Oxford&lt;/pub-location&gt;&lt;publisher&gt;Wiley&lt;/publisher&gt;&lt;isbn&gt;9780470057247 (hbk.) : ¹34.95&amp;#xD;0470057246 (hbk.) : ¹34.95&lt;/isbn&gt;&lt;call-num&gt;610.72 22&amp;#xD;British Library STI (B) 300.72&amp;#xD;British Library DSC m09/.23039&lt;/call-num&gt;&lt;urls&gt;&lt;/urls&gt;&lt;/record&gt;&lt;/Cite&gt;&lt;/EndNote&gt;</w:instrText>
      </w:r>
      <w:r w:rsidR="00653D2B" w:rsidRPr="00B7367D">
        <w:rPr>
          <w:lang w:eastAsia="x-none"/>
        </w:rPr>
        <w:fldChar w:fldCharType="separate"/>
      </w:r>
      <w:r w:rsidR="00653D2B" w:rsidRPr="00B7367D">
        <w:rPr>
          <w:noProof/>
          <w:lang w:eastAsia="x-none"/>
        </w:rPr>
        <w:t>Borenstein, 2009</w:t>
      </w:r>
      <w:r w:rsidR="00653D2B" w:rsidRPr="00B7367D">
        <w:rPr>
          <w:lang w:eastAsia="x-none"/>
        </w:rPr>
        <w:fldChar w:fldCharType="end"/>
      </w:r>
      <w:r w:rsidR="00653D2B" w:rsidRPr="00DE538A">
        <w:rPr>
          <w:lang w:eastAsia="x-none"/>
        </w:rPr>
        <w:t xml:space="preserve">): </w:t>
      </w:r>
    </w:p>
    <w:p w14:paraId="3714FF29" w14:textId="77777777" w:rsidR="00653D2B" w:rsidRPr="00B7367D" w:rsidRDefault="00653D2B" w:rsidP="00653D2B">
      <w:pPr>
        <w:spacing w:line="480" w:lineRule="auto"/>
        <w:rPr>
          <w:lang w:eastAsia="x-none"/>
        </w:rPr>
      </w:pPr>
      <m:oMathPara>
        <m:oMath>
          <m:r>
            <m:rPr>
              <m:nor/>
            </m:rPr>
            <m:t>Var</m:t>
          </m:r>
          <m:d>
            <m:dPr>
              <m:ctrlPr>
                <w:rPr>
                  <w:rFonts w:ascii="Cambria Math" w:hAnsi="Cambria Math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within</m:t>
                      </m:r>
                    </m:sub>
                  </m:sSub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g=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within</m:t>
                      </m:r>
                    </m:sub>
                  </m:sSub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</m:t>
                      </m:r>
                    </m:sub>
                  </m:sSub>
                </m:e>
              </m:nary>
            </m:e>
          </m:d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N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within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d>
            <m:dPr>
              <m:ctrlPr>
                <w:rPr>
                  <w:rFonts w:ascii="Cambria Math" w:hAnsi="Cambria Math"/>
                </w:rPr>
              </m:ctrlPr>
            </m:dPr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g=1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within</m:t>
                      </m:r>
                    </m:sub>
                  </m:sSub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</m:e>
              </m:nary>
              <m:r>
                <w:rPr>
                  <w:rFonts w:ascii="Cambria Math" w:hAnsi="Cambria Math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g≠l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within</m:t>
                      </m:r>
                    </m:sub>
                  </m:sSub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r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l</m:t>
                      </m:r>
                    </m:sub>
                  </m:sSub>
                  <m:rad>
                    <m:radPr>
                      <m:degHide m:val="1"/>
                      <m:ctrlPr>
                        <w:rPr>
                          <w:rFonts w:ascii="Cambria Math" w:hAnsi="Cambria Math"/>
                        </w:rPr>
                      </m:ctrlPr>
                    </m:radPr>
                    <m:deg/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rad>
                </m:e>
              </m:nary>
            </m:e>
          </m:d>
          <m:r>
            <w:rPr>
              <w:rFonts w:ascii="Cambria Math" w:hAnsi="Cambria Math"/>
            </w:rPr>
            <m:t xml:space="preserve">     (30)</m:t>
          </m:r>
        </m:oMath>
      </m:oMathPara>
    </w:p>
    <w:p w14:paraId="187D009A" w14:textId="2AA2CA84" w:rsidR="00DC48B4" w:rsidRPr="007A344E" w:rsidRDefault="00653D2B" w:rsidP="00653D2B">
      <w:pPr>
        <w:spacing w:line="480" w:lineRule="auto"/>
      </w:pPr>
      <w:r w:rsidRPr="00D802CB">
        <w:t xml:space="preserve">where </w:t>
      </w:r>
      <w:proofErr w:type="spellStart"/>
      <w:r w:rsidRPr="00527752">
        <w:rPr>
          <w:i/>
          <w:iCs/>
        </w:rPr>
        <w:t>y</w:t>
      </w:r>
      <w:r w:rsidRPr="00527752">
        <w:rPr>
          <w:i/>
          <w:iCs/>
          <w:vertAlign w:val="subscript"/>
        </w:rPr>
        <w:t>g</w:t>
      </w:r>
      <w:proofErr w:type="spellEnd"/>
      <w:r w:rsidRPr="000D3618">
        <w:t xml:space="preserve"> is the </w:t>
      </w:r>
      <w:proofErr w:type="spellStart"/>
      <w:r w:rsidRPr="00E0223D">
        <w:rPr>
          <w:i/>
          <w:iCs/>
        </w:rPr>
        <w:t>g</w:t>
      </w:r>
      <w:r w:rsidRPr="00E0223D">
        <w:t>th</w:t>
      </w:r>
      <w:proofErr w:type="spellEnd"/>
      <w:r w:rsidRPr="00E0223D">
        <w:t xml:space="preserve"> effect size in a study (</w:t>
      </w:r>
      <w:r w:rsidRPr="00C302C7">
        <w:rPr>
          <w:i/>
          <w:iCs/>
        </w:rPr>
        <w:t>g</w:t>
      </w:r>
      <w:r w:rsidRPr="0022361B">
        <w:t xml:space="preserve"> = 1, …, </w:t>
      </w:r>
      <w:proofErr w:type="spellStart"/>
      <w:r w:rsidRPr="00FC0B5D">
        <w:rPr>
          <w:i/>
          <w:iCs/>
        </w:rPr>
        <w:t>N</w:t>
      </w:r>
      <w:r w:rsidRPr="00FC0B5D">
        <w:rPr>
          <w:i/>
          <w:iCs/>
          <w:vertAlign w:val="subscript"/>
        </w:rPr>
        <w:t>within</w:t>
      </w:r>
      <w:proofErr w:type="spellEnd"/>
      <w:r w:rsidRPr="00F303F7">
        <w:t xml:space="preserve"> </w:t>
      </w:r>
      <w:r w:rsidRPr="00152C8C">
        <w:rPr>
          <w:iCs/>
        </w:rPr>
        <w:t xml:space="preserve">and </w:t>
      </w:r>
      <w:r w:rsidRPr="00152C8C">
        <w:rPr>
          <w:i/>
        </w:rPr>
        <w:t>l</w:t>
      </w:r>
      <w:r w:rsidRPr="000B1462">
        <w:rPr>
          <w:iCs/>
        </w:rPr>
        <w:t xml:space="preserve"> = 1, …, </w:t>
      </w:r>
      <w:proofErr w:type="spellStart"/>
      <w:r w:rsidRPr="000B1462">
        <w:rPr>
          <w:i/>
          <w:iCs/>
        </w:rPr>
        <w:t>N</w:t>
      </w:r>
      <w:r w:rsidRPr="007A344E">
        <w:rPr>
          <w:i/>
          <w:iCs/>
          <w:vertAlign w:val="subscript"/>
        </w:rPr>
        <w:t>within</w:t>
      </w:r>
      <w:proofErr w:type="spellEnd"/>
      <w:r w:rsidRPr="00904CA0">
        <w:t xml:space="preserve"> where </w:t>
      </w:r>
      <w:proofErr w:type="spellStart"/>
      <w:r w:rsidRPr="008C23E8">
        <w:rPr>
          <w:i/>
          <w:iCs/>
        </w:rPr>
        <w:t>N</w:t>
      </w:r>
      <w:r w:rsidRPr="008C23E8">
        <w:rPr>
          <w:i/>
          <w:iCs/>
          <w:vertAlign w:val="subscript"/>
        </w:rPr>
        <w:t>within</w:t>
      </w:r>
      <w:proofErr w:type="spellEnd"/>
      <w:r w:rsidRPr="006B18CA">
        <w:t xml:space="preserve"> is the number of effect size within a paper or a species to be combined)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i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DE538A">
        <w:t xml:space="preserve"> and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g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DE538A">
        <w:t xml:space="preserve"> are the sampling error variances for </w:t>
      </w:r>
      <w:proofErr w:type="spellStart"/>
      <w:r w:rsidRPr="00D802CB">
        <w:rPr>
          <w:i/>
          <w:iCs/>
        </w:rPr>
        <w:t>y</w:t>
      </w:r>
      <w:r w:rsidRPr="00527752">
        <w:rPr>
          <w:i/>
          <w:iCs/>
          <w:vertAlign w:val="subscript"/>
        </w:rPr>
        <w:t>g</w:t>
      </w:r>
      <w:proofErr w:type="spellEnd"/>
      <w:r w:rsidRPr="00527752">
        <w:t xml:space="preserve"> and </w:t>
      </w:r>
      <w:proofErr w:type="spellStart"/>
      <w:r w:rsidRPr="000D3618">
        <w:rPr>
          <w:i/>
          <w:iCs/>
        </w:rPr>
        <w:t>y</w:t>
      </w:r>
      <w:r w:rsidRPr="00E0223D">
        <w:rPr>
          <w:i/>
          <w:iCs/>
          <w:vertAlign w:val="subscript"/>
        </w:rPr>
        <w:t>l</w:t>
      </w:r>
      <w:proofErr w:type="spellEnd"/>
      <w:r w:rsidRPr="00E0223D">
        <w:t xml:space="preserve">, and </w:t>
      </w:r>
      <w:proofErr w:type="spellStart"/>
      <w:r w:rsidRPr="00C302C7">
        <w:rPr>
          <w:i/>
          <w:iCs/>
        </w:rPr>
        <w:t>r</w:t>
      </w:r>
      <w:r w:rsidRPr="0022361B">
        <w:rPr>
          <w:i/>
          <w:iCs/>
          <w:vertAlign w:val="subscript"/>
        </w:rPr>
        <w:t>gl</w:t>
      </w:r>
      <w:proofErr w:type="spellEnd"/>
      <w:r w:rsidRPr="00FC0B5D">
        <w:t xml:space="preserve"> is the correlation between the sampling errors of </w:t>
      </w:r>
      <w:proofErr w:type="spellStart"/>
      <w:r w:rsidRPr="00FC0B5D">
        <w:rPr>
          <w:i/>
          <w:iCs/>
        </w:rPr>
        <w:t>y</w:t>
      </w:r>
      <w:r w:rsidRPr="00F303F7">
        <w:rPr>
          <w:i/>
          <w:iCs/>
          <w:vertAlign w:val="subscript"/>
        </w:rPr>
        <w:t>g</w:t>
      </w:r>
      <w:proofErr w:type="spellEnd"/>
      <w:r w:rsidRPr="00152C8C">
        <w:t xml:space="preserve"> and </w:t>
      </w:r>
      <w:proofErr w:type="spellStart"/>
      <w:r w:rsidRPr="00152C8C">
        <w:rPr>
          <w:i/>
          <w:iCs/>
        </w:rPr>
        <w:t>y</w:t>
      </w:r>
      <w:r w:rsidRPr="000B1462">
        <w:rPr>
          <w:i/>
          <w:iCs/>
          <w:vertAlign w:val="subscript"/>
        </w:rPr>
        <w:t>l</w:t>
      </w:r>
      <w:proofErr w:type="spellEnd"/>
      <w:r w:rsidRPr="000B1462">
        <w:t>.</w:t>
      </w:r>
    </w:p>
    <w:p w14:paraId="370BFA27" w14:textId="2DE0473B" w:rsidR="009E6903" w:rsidRPr="00C85A77" w:rsidRDefault="00DC48B4" w:rsidP="00C85A77">
      <w:pPr>
        <w:spacing w:line="480" w:lineRule="auto"/>
        <w:rPr>
          <w:lang w:eastAsia="x-none"/>
        </w:rPr>
      </w:pPr>
      <w:r>
        <w:tab/>
      </w:r>
      <w:r w:rsidR="00653D2B" w:rsidRPr="00C85A77">
        <w:rPr>
          <w:lang w:eastAsia="x-none"/>
        </w:rPr>
        <w:t>O</w:t>
      </w:r>
      <w:r w:rsidR="00645B49" w:rsidRPr="00C85A77">
        <w:rPr>
          <w:lang w:eastAsia="x-none"/>
        </w:rPr>
        <w:t xml:space="preserve">verall means will </w:t>
      </w:r>
      <w:r w:rsidR="002B7C41" w:rsidRPr="00C85A77">
        <w:rPr>
          <w:lang w:eastAsia="x-none"/>
        </w:rPr>
        <w:t xml:space="preserve">generally </w:t>
      </w:r>
      <w:r w:rsidR="00645B49" w:rsidRPr="00C85A77">
        <w:rPr>
          <w:lang w:eastAsia="x-none"/>
        </w:rPr>
        <w:t>not be biased using aggregated</w:t>
      </w:r>
      <w:r w:rsidR="00A046D4" w:rsidRPr="00C85A77">
        <w:rPr>
          <w:lang w:eastAsia="x-none"/>
        </w:rPr>
        <w:t xml:space="preserve"> or </w:t>
      </w:r>
      <w:r w:rsidR="00D929AD" w:rsidRPr="00C85A77">
        <w:rPr>
          <w:lang w:eastAsia="x-none"/>
        </w:rPr>
        <w:t xml:space="preserve">single </w:t>
      </w:r>
      <w:r w:rsidR="00A046D4" w:rsidRPr="00C85A77">
        <w:rPr>
          <w:lang w:eastAsia="x-none"/>
        </w:rPr>
        <w:t>sample</w:t>
      </w:r>
      <w:r w:rsidR="00D929AD" w:rsidRPr="00C85A77">
        <w:rPr>
          <w:lang w:eastAsia="x-none"/>
        </w:rPr>
        <w:t>/study</w:t>
      </w:r>
      <w:r w:rsidR="00A046D4" w:rsidRPr="00C85A77">
        <w:rPr>
          <w:lang w:eastAsia="x-none"/>
        </w:rPr>
        <w:t xml:space="preserve"> effect sizes (</w:t>
      </w:r>
      <w:r w:rsidR="00192939" w:rsidRPr="00B7367D">
        <w:rPr>
          <w:lang w:eastAsia="x-none"/>
        </w:rPr>
        <w:fldChar w:fldCharType="begin"/>
      </w:r>
      <w:r w:rsidR="00192939" w:rsidRPr="00C85A77">
        <w:rPr>
          <w:lang w:eastAsia="x-none"/>
        </w:rPr>
        <w:instrText xml:space="preserve"> ADDIN EN.CITE &lt;EndNote&gt;&lt;Cite&gt;&lt;Author&gt;Song&lt;/Author&gt;&lt;Year&gt;2020&lt;/Year&gt;&lt;RecNum&gt;94&lt;/RecNum&gt;&lt;DisplayText&gt;Song&lt;style face="italic"&gt; et al.&lt;/style&gt;, 2020&lt;/DisplayText&gt;&lt;record&gt;&lt;rec-number&gt;94&lt;/rec-number&gt;&lt;foreign-keys&gt;&lt;key app="EN" db-id="rs2spdfstwrp9eetrx0vf0sk0xvdsar2eztt" timestamp="1609398735"&gt;94&lt;/key&gt;&lt;/foreign-keys&gt;&lt;ref-type name="Journal Article"&gt;17&lt;/ref-type&gt;&lt;contributors&gt;&lt;authors&gt;&lt;author&gt;Song, C.&lt;/author&gt;&lt;author&gt;Peacor, S. D.&lt;/author&gt;&lt;author&gt;Osenberg, C. W.&lt;/author&gt;&lt;author&gt;Bence, J. R.&lt;/author&gt;&lt;/authors&gt;&lt;/contributors&gt;&lt;auth-address&gt;Department of Fisheries and Wildlife, Michigan State University, East Lansing, Michigan, 48824, USA.&amp;#xD;Odum School of Ecology, University of Georgia, Athens, Georgia, 30602, USA.&lt;/auth-address&gt;&lt;titles&gt;&lt;title&gt;An assessment of statistical methods for nonindependent data in ecological meta-analyses&lt;/title&gt;&lt;secondary-title&gt;Ecology&lt;/secondary-title&gt;&lt;/titles&gt;&lt;periodical&gt;&lt;full-title&gt;Ecology&lt;/full-title&gt;&lt;/periodical&gt;&lt;pages&gt;e03184&lt;/pages&gt;&lt;volume&gt;101&lt;/volume&gt;&lt;number&gt;12&lt;/number&gt;&lt;edition&gt;2020/09/08&lt;/edition&gt;&lt;keywords&gt;&lt;keyword&gt;hierarchical model&lt;/keyword&gt;&lt;keyword&gt;meta-analysis&lt;/keyword&gt;&lt;keyword&gt;nonindependence&lt;/keyword&gt;&lt;keyword&gt;pseudoreplication&lt;/keyword&gt;&lt;keyword&gt;random effect&lt;/keyword&gt;&lt;keyword&gt;robust variance estimation&lt;/keyword&gt;&lt;/keywords&gt;&lt;dates&gt;&lt;year&gt;2020&lt;/year&gt;&lt;pub-dates&gt;&lt;date&gt;Dec&lt;/date&gt;&lt;/pub-dates&gt;&lt;/dates&gt;&lt;isbn&gt;1939-9170 (Electronic)&amp;#xD;0012-9658 (Linking)&lt;/isbn&gt;&lt;accession-num&gt;32893349&lt;/accession-num&gt;&lt;urls&gt;&lt;related-urls&gt;&lt;url&gt;https://www.ncbi.nlm.nih.gov/pubmed/32893349&lt;/url&gt;&lt;/related-urls&gt;&lt;/urls&gt;&lt;electronic-resource-num&gt;10.1002/ecy.3184&lt;/electronic-resource-num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ong</w:t>
      </w:r>
      <w:r w:rsidR="00192939" w:rsidRPr="00B7367D">
        <w:rPr>
          <w:i/>
          <w:noProof/>
          <w:lang w:eastAsia="x-none"/>
        </w:rPr>
        <w:t xml:space="preserve"> et al.</w:t>
      </w:r>
      <w:r w:rsidR="00192939" w:rsidRPr="00E71EB4">
        <w:rPr>
          <w:noProof/>
          <w:lang w:eastAsia="x-none"/>
        </w:rPr>
        <w:t>, 2020</w:t>
      </w:r>
      <w:r w:rsidR="00192939" w:rsidRPr="00B7367D">
        <w:rPr>
          <w:lang w:eastAsia="x-none"/>
        </w:rPr>
        <w:fldChar w:fldCharType="end"/>
      </w:r>
      <w:r w:rsidR="00A046D4" w:rsidRPr="00DE538A">
        <w:rPr>
          <w:lang w:eastAsia="x-none"/>
        </w:rPr>
        <w:t>)</w:t>
      </w:r>
      <w:r w:rsidR="00AE22D1" w:rsidRPr="00B7367D">
        <w:rPr>
          <w:lang w:eastAsia="x-none"/>
        </w:rPr>
        <w:t xml:space="preserve">. </w:t>
      </w:r>
      <w:r w:rsidR="00924FED" w:rsidRPr="00B7367D">
        <w:rPr>
          <w:lang w:eastAsia="x-none"/>
        </w:rPr>
        <w:t>Also,</w:t>
      </w:r>
      <w:r w:rsidR="000F4278" w:rsidRPr="00E71EB4">
        <w:rPr>
          <w:lang w:eastAsia="x-none"/>
        </w:rPr>
        <w:t xml:space="preserve"> Ro</w:t>
      </w:r>
      <w:r w:rsidR="00CB569B" w:rsidRPr="00BE33C2">
        <w:rPr>
          <w:lang w:eastAsia="x-none"/>
        </w:rPr>
        <w:t>d</w:t>
      </w:r>
      <w:r w:rsidR="000F4278" w:rsidRPr="00D802CB">
        <w:rPr>
          <w:lang w:eastAsia="x-none"/>
        </w:rPr>
        <w:t xml:space="preserve">gers and </w:t>
      </w:r>
      <w:r w:rsidR="00CB569B" w:rsidRPr="00527752">
        <w:rPr>
          <w:lang w:eastAsia="x-none"/>
        </w:rPr>
        <w:t xml:space="preserve">Pustejovsky </w:t>
      </w:r>
      <w:r w:rsidR="00B433F3" w:rsidRPr="00527752">
        <w:rPr>
          <w:lang w:eastAsia="x-none"/>
        </w:rPr>
        <w:t>(</w:t>
      </w:r>
      <w:r w:rsidR="00192939" w:rsidRPr="00B7367D">
        <w:rPr>
          <w:lang w:eastAsia="x-none"/>
        </w:rPr>
        <w:fldChar w:fldCharType="begin"/>
      </w:r>
      <w:r w:rsidR="00192939" w:rsidRPr="00C85A77">
        <w:rPr>
          <w:lang w:eastAsia="x-none"/>
        </w:rPr>
        <w:instrText xml:space="preserve"> ADDIN EN.CITE &lt;EndNote&gt;&lt;Cite ExcludeAuth="1"&gt;&lt;Author&gt;Rodgers&lt;/Author&gt;&lt;Year&gt;2020&lt;/Year&gt;&lt;RecNum&gt;40&lt;/RecNum&gt;&lt;DisplayText&gt;2020&lt;/DisplayText&gt;&lt;record&gt;&lt;rec-number&gt;40&lt;/rec-number&gt;&lt;foreign-keys&gt;&lt;key app="EN" db-id="rs2spdfstwrp9eetrx0vf0sk0xvdsar2eztt" timestamp="1609379598"&gt;40&lt;/key&gt;&lt;/foreign-keys&gt;&lt;ref-type name="Journal Article"&gt;17&lt;/ref-type&gt;&lt;contributors&gt;&lt;authors&gt;&lt;author&gt;Rodgers, M. A.&lt;/author&gt;&lt;author&gt;Pustejovsky, J. E.&lt;/author&gt;&lt;/authors&gt;&lt;/contributors&gt;&lt;auth-address&gt;Department of Educational Psychology, The University of Texas at Austin.&lt;/auth-address&gt;&lt;titles&gt;&lt;title&gt;Evaluating meta-analytic methods to detect selective reporting in the presence of dependent effect sizes&lt;/title&gt;&lt;secondary-title&gt;Psychological Methods&lt;/secondary-title&gt;&lt;/titles&gt;&lt;periodical&gt;&lt;full-title&gt;Psychological Methods&lt;/full-title&gt;&lt;/periodical&gt;&lt;edition&gt;2020/07/17&lt;/edition&gt;&lt;dates&gt;&lt;year&gt;2020&lt;/year&gt;&lt;pub-dates&gt;&lt;date&gt;Jul 16&lt;/date&gt;&lt;/pub-dates&gt;&lt;/dates&gt;&lt;isbn&gt;1939-1463 (Electronic)&amp;#xD;1082-989X (Linking)&lt;/isbn&gt;&lt;accession-num&gt;32673040&lt;/accession-num&gt;&lt;urls&gt;&lt;related-urls&gt;&lt;url&gt;https://www.ncbi.nlm.nih.gov/pubmed/32673040&lt;/url&gt;&lt;/related-urls&gt;&lt;/urls&gt;&lt;electronic-resource-num&gt;10.1037/met0000300&lt;/electronic-resource-num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2020</w:t>
      </w:r>
      <w:r w:rsidR="00192939" w:rsidRPr="00B7367D">
        <w:rPr>
          <w:lang w:eastAsia="x-none"/>
        </w:rPr>
        <w:fldChar w:fldCharType="end"/>
      </w:r>
      <w:r w:rsidR="00B433F3" w:rsidRPr="00DE538A">
        <w:rPr>
          <w:lang w:eastAsia="x-none"/>
        </w:rPr>
        <w:t>)</w:t>
      </w:r>
      <w:r w:rsidR="00924FED" w:rsidRPr="00B7367D">
        <w:rPr>
          <w:lang w:eastAsia="x-none"/>
        </w:rPr>
        <w:t xml:space="preserve"> </w:t>
      </w:r>
      <w:r w:rsidR="00B07AF2" w:rsidRPr="00B7367D">
        <w:rPr>
          <w:lang w:eastAsia="x-none"/>
        </w:rPr>
        <w:t xml:space="preserve">showed that </w:t>
      </w:r>
      <w:r w:rsidR="00363ABC" w:rsidRPr="00E71EB4">
        <w:rPr>
          <w:lang w:eastAsia="x-none"/>
        </w:rPr>
        <w:t xml:space="preserve">when averaging effect sizes within studies, </w:t>
      </w:r>
      <w:r w:rsidR="00B433F3" w:rsidRPr="00D802CB">
        <w:rPr>
          <w:lang w:eastAsia="x-none"/>
        </w:rPr>
        <w:t>all</w:t>
      </w:r>
      <w:r w:rsidR="009855B6" w:rsidRPr="00527752">
        <w:rPr>
          <w:lang w:eastAsia="x-none"/>
        </w:rPr>
        <w:t xml:space="preserve"> Egger’s regression (similar to Equation </w:t>
      </w:r>
      <w:r w:rsidR="008D2D39" w:rsidRPr="00527752">
        <w:rPr>
          <w:lang w:eastAsia="x-none"/>
        </w:rPr>
        <w:t>10</w:t>
      </w:r>
      <w:r w:rsidR="009855B6" w:rsidRPr="000D3618">
        <w:rPr>
          <w:lang w:eastAsia="x-none"/>
        </w:rPr>
        <w:t>)</w:t>
      </w:r>
      <w:r w:rsidR="004440BE" w:rsidRPr="00E0223D">
        <w:rPr>
          <w:lang w:eastAsia="x-none"/>
        </w:rPr>
        <w:t>, the trim-and-fill test (</w:t>
      </w:r>
      <w:r w:rsidR="00A85DA2" w:rsidRPr="00E0223D">
        <w:rPr>
          <w:lang w:eastAsia="x-none"/>
        </w:rPr>
        <w:t xml:space="preserve">using </w:t>
      </w:r>
      <w:r w:rsidR="004440BE" w:rsidRPr="00C302C7">
        <w:rPr>
          <w:i/>
          <w:iCs/>
          <w:lang w:eastAsia="x-none"/>
        </w:rPr>
        <w:t>R</w:t>
      </w:r>
      <w:r w:rsidR="004440BE" w:rsidRPr="0022361B">
        <w:rPr>
          <w:vertAlign w:val="subscript"/>
          <w:lang w:eastAsia="x-none"/>
        </w:rPr>
        <w:t>0</w:t>
      </w:r>
      <w:r w:rsidR="004440BE" w:rsidRPr="00FC0B5D">
        <w:rPr>
          <w:lang w:eastAsia="x-none"/>
        </w:rPr>
        <w:t xml:space="preserve"> estimator) and </w:t>
      </w:r>
      <w:r w:rsidR="00A51FFC" w:rsidRPr="00FC0B5D">
        <w:rPr>
          <w:lang w:eastAsia="x-none"/>
        </w:rPr>
        <w:t>the</w:t>
      </w:r>
      <w:r w:rsidR="00013198" w:rsidRPr="00F303F7">
        <w:rPr>
          <w:lang w:eastAsia="x-none"/>
        </w:rPr>
        <w:t xml:space="preserve"> three-parameter</w:t>
      </w:r>
      <w:r w:rsidR="00A51FFC" w:rsidRPr="00152C8C">
        <w:rPr>
          <w:lang w:eastAsia="x-none"/>
        </w:rPr>
        <w:t xml:space="preserve"> selection model </w:t>
      </w:r>
      <w:r w:rsidR="005266D8" w:rsidRPr="00152C8C">
        <w:rPr>
          <w:lang w:eastAsia="x-none"/>
        </w:rPr>
        <w:t xml:space="preserve">(as in </w:t>
      </w:r>
      <w:r w:rsidR="00192939" w:rsidRPr="00B7367D">
        <w:rPr>
          <w:lang w:eastAsia="x-none"/>
        </w:rPr>
        <w:fldChar w:fldCharType="begin"/>
      </w:r>
      <w:r w:rsidR="00192939" w:rsidRPr="00C85A77">
        <w:rPr>
          <w:lang w:eastAsia="x-none"/>
        </w:rPr>
        <w:instrText xml:space="preserve"> ADDIN EN.CITE &lt;EndNote&gt;&lt;Cite&gt;&lt;Author&gt;Vevea&lt;/Author&gt;&lt;Year&gt;1995&lt;/Year&gt;&lt;RecNum&gt;110&lt;/RecNum&gt;&lt;DisplayText&gt;Vevea &amp;amp; Hedges, 1995&lt;/DisplayText&gt;&lt;record&gt;&lt;rec-number&gt;110&lt;/rec-number&gt;&lt;foreign-keys&gt;&lt;key app="EN" db-id="rs2spdfstwrp9eetrx0vf0sk0xvdsar2eztt" timestamp="1609400357"&gt;110&lt;/key&gt;&lt;/foreign-keys&gt;&lt;ref-type name="Journal Article"&gt;17&lt;/ref-type&gt;&lt;contributors&gt;&lt;authors&gt;&lt;author&gt;Vevea, J. L.&lt;/author&gt;&lt;author&gt;Hedges, L. V.&lt;/author&gt;&lt;/authors&gt;&lt;/contributors&gt;&lt;auth-address&gt;Univ Chicago, Chicago, Il 60637 USA&lt;/auth-address&gt;&lt;titles&gt;&lt;title&gt;A General Linear-Model for Estimating Effect Size in the Presence of Publication Bias&lt;/title&gt;&lt;secondary-title&gt;Psychometrika&lt;/secondary-title&gt;&lt;alt-title&gt;Psychometrika&lt;/alt-title&gt;&lt;/titles&gt;&lt;periodical&gt;&lt;full-title&gt;Psychometrika&lt;/full-title&gt;&lt;abbr-1&gt;Psychometrika&lt;/abbr-1&gt;&lt;/periodical&gt;&lt;alt-periodical&gt;&lt;full-title&gt;Psychometrika&lt;/full-title&gt;&lt;abbr-1&gt;Psychometrika&lt;/abbr-1&gt;&lt;/alt-periodical&gt;&lt;pages&gt;419-435&lt;/pages&gt;&lt;volume&gt;60&lt;/volume&gt;&lt;number&gt;3&lt;/number&gt;&lt;keywords&gt;&lt;keyword&gt;metaanalysis&lt;/keyword&gt;&lt;keyword&gt;research synthesis&lt;/keyword&gt;&lt;keyword&gt;publication bias&lt;/keyword&gt;&lt;keyword&gt;effect size&lt;/keyword&gt;&lt;keyword&gt;mixed models&lt;/keyword&gt;&lt;keyword&gt;selection models&lt;/keyword&gt;&lt;/keywords&gt;&lt;dates&gt;&lt;year&gt;1995&lt;/year&gt;&lt;pub-dates&gt;&lt;date&gt;Sep&lt;/date&gt;&lt;/pub-dates&gt;&lt;/dates&gt;&lt;isbn&gt;0033-3123&lt;/isbn&gt;&lt;accession-num&gt;WOS:A1995RY67100007&lt;/accession-num&gt;&lt;urls&gt;&lt;related-urls&gt;&lt;url&gt;&amp;lt;Go to ISI&amp;gt;://WOS:A1995RY67100007&lt;/url&gt;&lt;/related-urls&gt;&lt;/urls&gt;&lt;electronic-resource-num&gt;Doi 10.1007/Bf02294384&lt;/electronic-resource-num&gt;&lt;language&gt;English&lt;/language&gt;&lt;/record&gt;&lt;/Cite&gt;&lt;/EndNote&gt;</w:instrText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Vevea &amp; Hedges, 1995</w:t>
      </w:r>
      <w:r w:rsidR="00192939" w:rsidRPr="00B7367D">
        <w:rPr>
          <w:lang w:eastAsia="x-none"/>
        </w:rPr>
        <w:fldChar w:fldCharType="end"/>
      </w:r>
      <w:r w:rsidR="005266D8" w:rsidRPr="00DE538A">
        <w:rPr>
          <w:lang w:eastAsia="x-none"/>
        </w:rPr>
        <w:t>)</w:t>
      </w:r>
      <w:r w:rsidR="00AE01CD" w:rsidRPr="00B7367D">
        <w:rPr>
          <w:lang w:eastAsia="x-none"/>
        </w:rPr>
        <w:t xml:space="preserve"> </w:t>
      </w:r>
      <w:r w:rsidR="00653D2B" w:rsidRPr="00C85A77">
        <w:rPr>
          <w:lang w:eastAsia="x-none"/>
        </w:rPr>
        <w:t>had</w:t>
      </w:r>
      <w:r w:rsidR="00752F73" w:rsidRPr="00C85A77">
        <w:rPr>
          <w:lang w:eastAsia="x-none"/>
        </w:rPr>
        <w:t xml:space="preserve"> the appropriate level of</w:t>
      </w:r>
      <w:r w:rsidR="00AE01CD" w:rsidRPr="00C85A77">
        <w:rPr>
          <w:lang w:eastAsia="x-none"/>
        </w:rPr>
        <w:t xml:space="preserve"> Type 1 error</w:t>
      </w:r>
      <w:r w:rsidR="0052597A" w:rsidRPr="00C85A77">
        <w:rPr>
          <w:lang w:eastAsia="x-none"/>
        </w:rPr>
        <w:t>,</w:t>
      </w:r>
      <w:r w:rsidR="00AE01CD" w:rsidRPr="00C85A77">
        <w:rPr>
          <w:lang w:eastAsia="x-none"/>
        </w:rPr>
        <w:t xml:space="preserve"> </w:t>
      </w:r>
      <w:r w:rsidR="00D264B0" w:rsidRPr="00C85A77">
        <w:rPr>
          <w:lang w:eastAsia="x-none"/>
        </w:rPr>
        <w:t xml:space="preserve">although the </w:t>
      </w:r>
      <w:r w:rsidR="00497B3A" w:rsidRPr="00C85A77">
        <w:rPr>
          <w:lang w:eastAsia="x-none"/>
        </w:rPr>
        <w:t xml:space="preserve">three-parameter </w:t>
      </w:r>
      <w:r w:rsidR="00D264B0" w:rsidRPr="00C85A77">
        <w:rPr>
          <w:lang w:eastAsia="x-none"/>
        </w:rPr>
        <w:t xml:space="preserve">selection model was </w:t>
      </w:r>
      <w:r w:rsidR="00FB5440" w:rsidRPr="00C85A77">
        <w:rPr>
          <w:lang w:eastAsia="x-none"/>
        </w:rPr>
        <w:t>noticeably more</w:t>
      </w:r>
      <w:r w:rsidR="00013198" w:rsidRPr="00C85A77">
        <w:rPr>
          <w:lang w:eastAsia="x-none"/>
        </w:rPr>
        <w:t xml:space="preserve"> powerful</w:t>
      </w:r>
      <w:r w:rsidR="00FB5440" w:rsidRPr="00C85A77">
        <w:rPr>
          <w:lang w:eastAsia="x-none"/>
        </w:rPr>
        <w:t xml:space="preserve"> th</w:t>
      </w:r>
      <w:r w:rsidR="00020D3C" w:rsidRPr="00C85A77">
        <w:rPr>
          <w:lang w:eastAsia="x-none"/>
        </w:rPr>
        <w:t>an the others</w:t>
      </w:r>
      <w:r w:rsidR="00013198" w:rsidRPr="00C85A77">
        <w:rPr>
          <w:lang w:eastAsia="x-none"/>
        </w:rPr>
        <w:t xml:space="preserve">. </w:t>
      </w:r>
      <w:r w:rsidR="00BD656A" w:rsidRPr="00C85A77">
        <w:rPr>
          <w:lang w:eastAsia="x-none"/>
        </w:rPr>
        <w:t>However</w:t>
      </w:r>
      <w:r w:rsidR="009326B2" w:rsidRPr="00C85A77">
        <w:rPr>
          <w:lang w:eastAsia="x-none"/>
        </w:rPr>
        <w:t>,</w:t>
      </w:r>
      <w:r w:rsidR="00BD656A" w:rsidRPr="00C85A77">
        <w:rPr>
          <w:lang w:eastAsia="x-none"/>
        </w:rPr>
        <w:t xml:space="preserve"> </w:t>
      </w:r>
      <w:r w:rsidR="0037494A" w:rsidRPr="00C85A77">
        <w:rPr>
          <w:lang w:eastAsia="x-none"/>
        </w:rPr>
        <w:t xml:space="preserve">averaging or sampling </w:t>
      </w:r>
      <w:r w:rsidR="00A27945" w:rsidRPr="00C85A77">
        <w:rPr>
          <w:lang w:eastAsia="x-none"/>
        </w:rPr>
        <w:t xml:space="preserve">is not a general solution </w:t>
      </w:r>
      <w:r w:rsidR="00020D3C" w:rsidRPr="00C85A77">
        <w:rPr>
          <w:lang w:eastAsia="x-none"/>
        </w:rPr>
        <w:t>when we have a phylogenetic signal (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020D3C" w:rsidRPr="00DE538A">
        <w:rPr>
          <w:lang w:eastAsia="x-none"/>
        </w:rPr>
        <w:t xml:space="preserve"> &gt; 0; Equation 29). In such a case, </w:t>
      </w:r>
      <w:r w:rsidR="00C57360" w:rsidRPr="00B7367D">
        <w:rPr>
          <w:lang w:eastAsia="x-none"/>
        </w:rPr>
        <w:t xml:space="preserve">averaging </w:t>
      </w:r>
      <w:r w:rsidR="008D2D39" w:rsidRPr="00B7367D">
        <w:rPr>
          <w:lang w:eastAsia="x-none"/>
        </w:rPr>
        <w:t>or sampling per speci</w:t>
      </w:r>
      <w:r w:rsidR="008D2D39" w:rsidRPr="00E71EB4">
        <w:rPr>
          <w:lang w:eastAsia="x-none"/>
        </w:rPr>
        <w:t xml:space="preserve">es </w:t>
      </w:r>
      <w:r w:rsidR="00731520" w:rsidRPr="00D802CB">
        <w:rPr>
          <w:lang w:eastAsia="x-none"/>
        </w:rPr>
        <w:t>will not</w:t>
      </w:r>
      <w:r w:rsidR="008D2D39" w:rsidRPr="00527752">
        <w:rPr>
          <w:lang w:eastAsia="x-none"/>
        </w:rPr>
        <w:t xml:space="preserve"> eliminate non-independence as effect sizes are still correlated via phylogeny (</w:t>
      </w:r>
      <w:proofErr w:type="gramStart"/>
      <w:r w:rsidR="008D2D39" w:rsidRPr="00527752">
        <w:rPr>
          <w:lang w:eastAsia="x-none"/>
        </w:rPr>
        <w:t>i.e.</w:t>
      </w:r>
      <w:proofErr w:type="gramEnd"/>
      <w:r w:rsidR="008D2D39" w:rsidRPr="00527752">
        <w:rPr>
          <w:lang w:eastAsia="x-none"/>
        </w:rPr>
        <w:t xml:space="preserve"> </w:t>
      </w:r>
      <w:r w:rsidR="008D2D39" w:rsidRPr="00527752">
        <w:rPr>
          <w:b/>
        </w:rPr>
        <w:t xml:space="preserve">A </w:t>
      </w:r>
      <w:r w:rsidR="008D2D39" w:rsidRPr="000D3618">
        <w:rPr>
          <w:bCs/>
        </w:rPr>
        <w:t>in Equation 29</w:t>
      </w:r>
      <w:r w:rsidR="008D2D39" w:rsidRPr="00E0223D">
        <w:rPr>
          <w:lang w:eastAsia="x-none"/>
        </w:rPr>
        <w:t xml:space="preserve">). </w:t>
      </w:r>
      <w:r w:rsidR="00705459" w:rsidRPr="00E0223D">
        <w:rPr>
          <w:lang w:eastAsia="x-none"/>
        </w:rPr>
        <w:t>Furthermore, e</w:t>
      </w:r>
      <w:r w:rsidR="00A27945" w:rsidRPr="00C302C7">
        <w:rPr>
          <w:lang w:eastAsia="x-none"/>
        </w:rPr>
        <w:t>ven when there is no phylogenetic signal (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="00A27945" w:rsidRPr="00DE538A">
        <w:rPr>
          <w:lang w:eastAsia="x-none"/>
        </w:rPr>
        <w:t xml:space="preserve"> = 0)</w:t>
      </w:r>
      <w:r w:rsidR="00716E7C" w:rsidRPr="00B7367D">
        <w:rPr>
          <w:lang w:eastAsia="x-none"/>
        </w:rPr>
        <w:t>,</w:t>
      </w:r>
      <w:r w:rsidR="00E77BB6" w:rsidRPr="00B7367D">
        <w:rPr>
          <w:lang w:eastAsia="x-none"/>
        </w:rPr>
        <w:t xml:space="preserve"> or we do not have </w:t>
      </w:r>
      <w:r w:rsidR="00E77BB6" w:rsidRPr="00B7367D">
        <w:rPr>
          <w:lang w:eastAsia="x-none"/>
        </w:rPr>
        <w:lastRenderedPageBreak/>
        <w:t>the species-level structure in a dataset</w:t>
      </w:r>
      <w:r w:rsidR="00A27945" w:rsidRPr="00D802CB">
        <w:rPr>
          <w:lang w:eastAsia="x-none"/>
        </w:rPr>
        <w:t xml:space="preserve">, </w:t>
      </w:r>
      <w:r w:rsidR="007923E0" w:rsidRPr="00527752">
        <w:rPr>
          <w:lang w:eastAsia="x-none"/>
        </w:rPr>
        <w:t xml:space="preserve">these alternative approaches </w:t>
      </w:r>
      <w:r w:rsidR="00C3407C" w:rsidRPr="00527752">
        <w:rPr>
          <w:lang w:eastAsia="x-none"/>
        </w:rPr>
        <w:t>could be</w:t>
      </w:r>
      <w:r w:rsidR="007923E0" w:rsidRPr="000D3618">
        <w:rPr>
          <w:lang w:eastAsia="x-none"/>
        </w:rPr>
        <w:t xml:space="preserve"> problematic. For example, i</w:t>
      </w:r>
      <w:r w:rsidR="00AE0786" w:rsidRPr="0022361B">
        <w:rPr>
          <w:lang w:eastAsia="x-none"/>
        </w:rPr>
        <w:t>f we average effect size</w:t>
      </w:r>
      <w:r w:rsidR="00AA7C09" w:rsidRPr="00FC0B5D">
        <w:rPr>
          <w:lang w:eastAsia="x-none"/>
        </w:rPr>
        <w:t>s</w:t>
      </w:r>
      <w:r w:rsidR="00AE0786" w:rsidRPr="00FC0B5D">
        <w:rPr>
          <w:lang w:eastAsia="x-none"/>
        </w:rPr>
        <w:t>, we will lose all effect-size</w:t>
      </w:r>
      <w:r w:rsidR="00D239D4" w:rsidRPr="00F303F7">
        <w:rPr>
          <w:lang w:eastAsia="x-none"/>
        </w:rPr>
        <w:t>-</w:t>
      </w:r>
      <w:r w:rsidR="00AE0786" w:rsidRPr="00152C8C">
        <w:rPr>
          <w:lang w:eastAsia="x-none"/>
        </w:rPr>
        <w:t xml:space="preserve">level </w:t>
      </w:r>
      <w:r w:rsidR="00D239D4" w:rsidRPr="00152C8C">
        <w:rPr>
          <w:lang w:eastAsia="x-none"/>
        </w:rPr>
        <w:t>moderators</w:t>
      </w:r>
      <w:r w:rsidR="00ED7084" w:rsidRPr="000B1462">
        <w:rPr>
          <w:lang w:eastAsia="x-none"/>
        </w:rPr>
        <w:t xml:space="preserve"> (</w:t>
      </w:r>
      <w:r w:rsidR="003C5B24" w:rsidRPr="000B1462">
        <w:rPr>
          <w:lang w:eastAsia="x-none"/>
        </w:rPr>
        <w:t xml:space="preserve">e.g., </w:t>
      </w:r>
      <w:r w:rsidR="00851185" w:rsidRPr="007A344E">
        <w:rPr>
          <w:lang w:eastAsia="x-none"/>
        </w:rPr>
        <w:t>one cannot average categori</w:t>
      </w:r>
      <w:r w:rsidR="00AA7C09" w:rsidRPr="008C23E8">
        <w:rPr>
          <w:lang w:eastAsia="x-none"/>
        </w:rPr>
        <w:t>c</w:t>
      </w:r>
      <w:r w:rsidR="00851185" w:rsidRPr="006B18CA">
        <w:rPr>
          <w:lang w:eastAsia="x-none"/>
        </w:rPr>
        <w:t xml:space="preserve">al moderators such as </w:t>
      </w:r>
      <w:r w:rsidR="00E45AB9" w:rsidRPr="00137B6E">
        <w:rPr>
          <w:lang w:eastAsia="x-none"/>
        </w:rPr>
        <w:t xml:space="preserve">types of measurements, </w:t>
      </w:r>
      <w:r w:rsidR="002F2336" w:rsidRPr="004A1F60">
        <w:rPr>
          <w:lang w:eastAsia="x-none"/>
        </w:rPr>
        <w:t xml:space="preserve">evaluation </w:t>
      </w:r>
      <w:r w:rsidR="00E45AB9" w:rsidRPr="00165DA6">
        <w:rPr>
          <w:lang w:eastAsia="x-none"/>
        </w:rPr>
        <w:t xml:space="preserve">methods </w:t>
      </w:r>
      <w:r w:rsidR="00D20C2C" w:rsidRPr="00CA1172">
        <w:rPr>
          <w:lang w:eastAsia="x-none"/>
        </w:rPr>
        <w:t xml:space="preserve">or </w:t>
      </w:r>
      <w:r w:rsidR="00A63ECB" w:rsidRPr="00CA1172">
        <w:rPr>
          <w:lang w:eastAsia="x-none"/>
        </w:rPr>
        <w:t>sex</w:t>
      </w:r>
      <w:r w:rsidR="00ED7084" w:rsidRPr="00B50E32">
        <w:rPr>
          <w:lang w:eastAsia="x-none"/>
        </w:rPr>
        <w:t xml:space="preserve">). </w:t>
      </w:r>
      <w:r w:rsidR="00653D2B" w:rsidRPr="00C85A77">
        <w:rPr>
          <w:lang w:eastAsia="x-none"/>
        </w:rPr>
        <w:t>A</w:t>
      </w:r>
      <w:r w:rsidR="00F96F6F" w:rsidRPr="00C85A77">
        <w:rPr>
          <w:lang w:eastAsia="x-none"/>
        </w:rPr>
        <w:t xml:space="preserve">lthough </w:t>
      </w:r>
      <w:r w:rsidR="00653D2B" w:rsidRPr="00C85A77">
        <w:rPr>
          <w:lang w:eastAsia="x-none"/>
        </w:rPr>
        <w:t>iteratively sampling one effect size per study could capture moderating effects</w:t>
      </w:r>
      <w:r w:rsidR="00AD7BBD" w:rsidRPr="00C85A77">
        <w:rPr>
          <w:lang w:eastAsia="x-none"/>
        </w:rPr>
        <w:t>,</w:t>
      </w:r>
      <w:r w:rsidR="00F96F6F" w:rsidRPr="00C85A77">
        <w:rPr>
          <w:lang w:eastAsia="x-none"/>
        </w:rPr>
        <w:t xml:space="preserve"> </w:t>
      </w:r>
      <w:r w:rsidR="00ED7306" w:rsidRPr="00C85A77">
        <w:rPr>
          <w:lang w:eastAsia="x-none"/>
        </w:rPr>
        <w:t>th</w:t>
      </w:r>
      <w:r w:rsidR="00D20C2C" w:rsidRPr="00C85A77">
        <w:rPr>
          <w:lang w:eastAsia="x-none"/>
        </w:rPr>
        <w:t>is</w:t>
      </w:r>
      <w:r w:rsidR="00ED7306" w:rsidRPr="00C85A77">
        <w:rPr>
          <w:lang w:eastAsia="x-none"/>
        </w:rPr>
        <w:t xml:space="preserve"> approach </w:t>
      </w:r>
      <w:r w:rsidR="00A85DA2" w:rsidRPr="00C85A77">
        <w:rPr>
          <w:lang w:eastAsia="x-none"/>
        </w:rPr>
        <w:t xml:space="preserve">also </w:t>
      </w:r>
      <w:r w:rsidR="003D496C" w:rsidRPr="00C85A77">
        <w:rPr>
          <w:lang w:eastAsia="x-none"/>
        </w:rPr>
        <w:t xml:space="preserve">reduces the </w:t>
      </w:r>
      <w:r w:rsidR="00ED7306" w:rsidRPr="00C85A77">
        <w:rPr>
          <w:lang w:eastAsia="x-none"/>
        </w:rPr>
        <w:t>information conte</w:t>
      </w:r>
      <w:r w:rsidR="00512EEB" w:rsidRPr="00C85A77">
        <w:rPr>
          <w:lang w:eastAsia="x-none"/>
        </w:rPr>
        <w:t>n</w:t>
      </w:r>
      <w:r w:rsidR="00ED7306" w:rsidRPr="00C85A77">
        <w:rPr>
          <w:lang w:eastAsia="x-none"/>
        </w:rPr>
        <w:t>t of the dataset.</w:t>
      </w:r>
      <w:r w:rsidR="00687472" w:rsidRPr="00C85A77">
        <w:rPr>
          <w:lang w:eastAsia="x-none"/>
        </w:rPr>
        <w:t xml:space="preserve"> </w:t>
      </w:r>
      <w:r w:rsidR="00C85A77">
        <w:rPr>
          <w:lang w:eastAsia="x-none"/>
        </w:rPr>
        <w:t xml:space="preserve">Despite </w:t>
      </w:r>
      <w:r w:rsidR="002B7C41" w:rsidRPr="00C85A77">
        <w:rPr>
          <w:lang w:eastAsia="x-none"/>
        </w:rPr>
        <w:t>these</w:t>
      </w:r>
      <w:r w:rsidR="005310D5" w:rsidRPr="00C85A77">
        <w:rPr>
          <w:lang w:eastAsia="x-none"/>
        </w:rPr>
        <w:t xml:space="preserve"> limitation</w:t>
      </w:r>
      <w:r w:rsidR="00DF51E7" w:rsidRPr="00C85A77">
        <w:rPr>
          <w:lang w:eastAsia="x-none"/>
        </w:rPr>
        <w:t>s</w:t>
      </w:r>
      <w:r w:rsidR="005310D5" w:rsidRPr="00C85A77">
        <w:rPr>
          <w:lang w:eastAsia="x-none"/>
        </w:rPr>
        <w:t>,</w:t>
      </w:r>
      <w:r w:rsidR="00C3407C" w:rsidRPr="00C85A77">
        <w:rPr>
          <w:lang w:eastAsia="x-none"/>
        </w:rPr>
        <w:t xml:space="preserve"> </w:t>
      </w:r>
      <w:r w:rsidR="00777717" w:rsidRPr="00C85A77">
        <w:rPr>
          <w:lang w:eastAsia="x-none"/>
        </w:rPr>
        <w:t>under some circumstances, averaging and sampling could be useful</w:t>
      </w:r>
      <w:r w:rsidR="00F46CDC" w:rsidRPr="00C85A77">
        <w:rPr>
          <w:lang w:eastAsia="x-none"/>
        </w:rPr>
        <w:t xml:space="preserve"> </w:t>
      </w:r>
      <w:r w:rsidR="00777717" w:rsidRPr="00C85A77">
        <w:rPr>
          <w:lang w:eastAsia="x-none"/>
        </w:rPr>
        <w:t>(</w:t>
      </w:r>
      <w:r w:rsidR="001A3A6E" w:rsidRPr="00C85A77">
        <w:rPr>
          <w:lang w:eastAsia="x-none"/>
        </w:rPr>
        <w:t>examples</w:t>
      </w:r>
      <w:r w:rsidR="00777717" w:rsidRPr="00C85A77">
        <w:rPr>
          <w:lang w:eastAsia="x-none"/>
        </w:rPr>
        <w:t xml:space="preserve"> </w:t>
      </w:r>
      <w:r w:rsidR="001A3A6E" w:rsidRPr="00C85A77">
        <w:rPr>
          <w:lang w:eastAsia="x-none"/>
        </w:rPr>
        <w:t>and implementations</w:t>
      </w:r>
      <w:r w:rsidR="00854EB5" w:rsidRPr="00C85A77">
        <w:rPr>
          <w:lang w:eastAsia="x-none"/>
        </w:rPr>
        <w:t xml:space="preserve"> for the trim-and-fill test and </w:t>
      </w:r>
      <w:r w:rsidR="00313F16" w:rsidRPr="00C85A77">
        <w:rPr>
          <w:lang w:eastAsia="x-none"/>
        </w:rPr>
        <w:t>a selection model</w:t>
      </w:r>
      <w:r w:rsidR="001A3A6E" w:rsidRPr="00C85A77">
        <w:rPr>
          <w:lang w:eastAsia="x-none"/>
        </w:rPr>
        <w:t xml:space="preserve"> </w:t>
      </w:r>
      <w:r w:rsidR="00777717" w:rsidRPr="00C85A77">
        <w:rPr>
          <w:lang w:eastAsia="x-none"/>
        </w:rPr>
        <w:t xml:space="preserve">in </w:t>
      </w:r>
      <w:r w:rsidR="00F46CDC" w:rsidRPr="00C85A77">
        <w:rPr>
          <w:lang w:eastAsia="x-none"/>
        </w:rPr>
        <w:t>Supporting Information</w:t>
      </w:r>
      <w:r w:rsidR="00777717" w:rsidRPr="00C85A77">
        <w:rPr>
          <w:lang w:eastAsia="x-none"/>
        </w:rPr>
        <w:t xml:space="preserve">, </w:t>
      </w:r>
      <w:r w:rsidR="00F46CDC" w:rsidRPr="00C85A77">
        <w:rPr>
          <w:lang w:eastAsia="x-none"/>
        </w:rPr>
        <w:t xml:space="preserve">Appendix S5). </w:t>
      </w:r>
    </w:p>
    <w:p w14:paraId="2AED707F" w14:textId="639A02CF" w:rsidR="00285204" w:rsidRPr="00C85A77" w:rsidRDefault="006A1BC9" w:rsidP="007D1219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C85A77">
        <w:rPr>
          <w:rFonts w:ascii="Times New Roman" w:hAnsi="Times New Roman"/>
          <w:color w:val="00000A"/>
          <w:sz w:val="24"/>
          <w:szCs w:val="24"/>
          <w:lang w:val="en-AU"/>
        </w:rPr>
        <w:t>5</w:t>
      </w:r>
      <w:r w:rsidR="00285204" w:rsidRPr="00C85A77">
        <w:rPr>
          <w:rFonts w:ascii="Times New Roman" w:hAnsi="Times New Roman"/>
          <w:color w:val="00000A"/>
          <w:sz w:val="24"/>
          <w:szCs w:val="24"/>
          <w:lang w:val="en-AU"/>
        </w:rPr>
        <w:t xml:space="preserve"> | </w:t>
      </w:r>
      <w:r w:rsidR="00296FFF" w:rsidRPr="00C85A77">
        <w:rPr>
          <w:rFonts w:ascii="Times New Roman" w:hAnsi="Times New Roman"/>
          <w:color w:val="00000A"/>
          <w:sz w:val="24"/>
          <w:szCs w:val="24"/>
          <w:lang w:val="en-AU"/>
        </w:rPr>
        <w:t>CONCLUSIONS</w:t>
      </w:r>
    </w:p>
    <w:p w14:paraId="235E1D2C" w14:textId="2EC91AF9" w:rsidR="00653D2B" w:rsidRPr="00E0223D" w:rsidRDefault="000C5AF1" w:rsidP="007D1219">
      <w:pPr>
        <w:spacing w:line="480" w:lineRule="auto"/>
        <w:rPr>
          <w:lang w:eastAsia="x-none"/>
        </w:rPr>
      </w:pPr>
      <w:r w:rsidRPr="00C85A77">
        <w:t xml:space="preserve">Given high levels of </w:t>
      </w:r>
      <w:r w:rsidR="00DF0FB7" w:rsidRPr="00C85A77">
        <w:t>heterogeneity</w:t>
      </w:r>
      <w:r w:rsidRPr="00C85A77">
        <w:t xml:space="preserve"> </w:t>
      </w:r>
      <w:r w:rsidR="00066686" w:rsidRPr="00C85A77">
        <w:t>and non-independence</w:t>
      </w:r>
      <w:r w:rsidR="00A7084D" w:rsidRPr="00C85A77">
        <w:t xml:space="preserve"> in ecolo</w:t>
      </w:r>
      <w:r w:rsidR="00237753" w:rsidRPr="00C85A77">
        <w:t>gical</w:t>
      </w:r>
      <w:r w:rsidR="00A7084D" w:rsidRPr="00C85A77">
        <w:t xml:space="preserve"> and evolution</w:t>
      </w:r>
      <w:r w:rsidR="00237753" w:rsidRPr="00C85A77">
        <w:t>ary meta-analytic datasets</w:t>
      </w:r>
      <w:r w:rsidR="00066686" w:rsidRPr="00C85A77">
        <w:t>,</w:t>
      </w:r>
      <w:r w:rsidR="009D76E8" w:rsidRPr="00C85A77">
        <w:t xml:space="preserve"> </w:t>
      </w:r>
      <w:r w:rsidR="00FB6673" w:rsidRPr="00C85A77">
        <w:t>our choice</w:t>
      </w:r>
      <w:r w:rsidR="00B271B7" w:rsidRPr="00C85A77">
        <w:t xml:space="preserve"> of </w:t>
      </w:r>
      <w:r w:rsidR="00C470BA" w:rsidRPr="00C85A77">
        <w:t xml:space="preserve">suitable tests for </w:t>
      </w:r>
      <w:r w:rsidR="00B271B7" w:rsidRPr="00C85A77">
        <w:t xml:space="preserve">publication bias </w:t>
      </w:r>
      <w:r w:rsidR="00FB6673" w:rsidRPr="00C85A77">
        <w:t>is</w:t>
      </w:r>
      <w:r w:rsidR="00E5353A" w:rsidRPr="00C85A77">
        <w:t xml:space="preserve"> limited.</w:t>
      </w:r>
      <w:r w:rsidR="00B271B7" w:rsidRPr="00C85A77">
        <w:t xml:space="preserve"> </w:t>
      </w:r>
      <w:r w:rsidR="00653D2B" w:rsidRPr="00C85A77">
        <w:t>W</w:t>
      </w:r>
      <w:r w:rsidR="00237753" w:rsidRPr="00C85A77">
        <w:t xml:space="preserve">e have described </w:t>
      </w:r>
      <w:r w:rsidR="00316821" w:rsidRPr="00C85A77">
        <w:t xml:space="preserve">the </w:t>
      </w:r>
      <w:r w:rsidR="00237753" w:rsidRPr="00C85A77">
        <w:t>main methods for testing publication bias alongside our recommendations, as summarised in Figure 7.</w:t>
      </w:r>
      <w:r w:rsidR="007E4C4E" w:rsidRPr="00C85A77">
        <w:t xml:space="preserve"> </w:t>
      </w:r>
      <w:r w:rsidR="00653D2B" w:rsidRPr="00C85A77">
        <w:t xml:space="preserve">Our proposed multilevel regression method appears to be the only practical method that could fulfil statistical assumptions under most circumstances. </w:t>
      </w:r>
      <w:r w:rsidR="007E4C4E" w:rsidRPr="00C85A77">
        <w:t xml:space="preserve">Although </w:t>
      </w:r>
      <w:r w:rsidR="00982C5C" w:rsidRPr="00C85A77">
        <w:t xml:space="preserve">using averaging </w:t>
      </w:r>
      <w:r w:rsidR="00716E7C" w:rsidRPr="00C85A77">
        <w:t xml:space="preserve">or </w:t>
      </w:r>
      <w:r w:rsidR="00982C5C" w:rsidRPr="00C85A77">
        <w:t xml:space="preserve">sampling </w:t>
      </w:r>
      <w:r w:rsidR="00716E7C" w:rsidRPr="00C85A77">
        <w:t xml:space="preserve">are </w:t>
      </w:r>
      <w:r w:rsidR="00B6549F" w:rsidRPr="00C85A77">
        <w:t xml:space="preserve">not </w:t>
      </w:r>
      <w:r w:rsidR="00931069" w:rsidRPr="00C85A77">
        <w:t xml:space="preserve">a universal solution, they may be </w:t>
      </w:r>
      <w:r w:rsidR="00C65877" w:rsidRPr="00C85A77">
        <w:t>useful</w:t>
      </w:r>
      <w:r w:rsidR="00931069" w:rsidRPr="00C85A77">
        <w:t xml:space="preserve"> </w:t>
      </w:r>
      <w:r w:rsidR="00C65877" w:rsidRPr="00C85A77">
        <w:t>in</w:t>
      </w:r>
      <w:r w:rsidR="00931069" w:rsidRPr="00C85A77">
        <w:t xml:space="preserve"> supplement</w:t>
      </w:r>
      <w:r w:rsidR="00C65877" w:rsidRPr="00C85A77">
        <w:t>ing</w:t>
      </w:r>
      <w:r w:rsidR="00931069" w:rsidRPr="00C85A77">
        <w:t xml:space="preserve"> </w:t>
      </w:r>
      <w:r w:rsidR="00C448EF" w:rsidRPr="00C85A77">
        <w:t>our</w:t>
      </w:r>
      <w:r w:rsidR="00931069" w:rsidRPr="00C85A77">
        <w:t xml:space="preserve"> regression</w:t>
      </w:r>
      <w:r w:rsidR="00C65877" w:rsidRPr="00C85A77">
        <w:t>-based</w:t>
      </w:r>
      <w:r w:rsidR="00931069" w:rsidRPr="00C85A77">
        <w:t xml:space="preserve"> method. This is</w:t>
      </w:r>
      <w:r w:rsidR="00C65877" w:rsidRPr="00C85A77">
        <w:t xml:space="preserve"> </w:t>
      </w:r>
      <w:r w:rsidR="00931069" w:rsidRPr="00C85A77">
        <w:t>b</w:t>
      </w:r>
      <w:r w:rsidR="00805432" w:rsidRPr="00C85A77">
        <w:rPr>
          <w:lang w:eastAsia="x-none"/>
        </w:rPr>
        <w:t>ecause</w:t>
      </w:r>
      <w:r w:rsidRPr="00C85A77">
        <w:rPr>
          <w:lang w:eastAsia="x-none"/>
        </w:rPr>
        <w:t xml:space="preserve"> all publication bias tests should be seen as a part of sensitivity analysis (</w:t>
      </w:r>
      <w:r w:rsidR="00192939" w:rsidRPr="00B7367D">
        <w:fldChar w:fldCharType="begin"/>
      </w:r>
      <w:r w:rsidR="00192939" w:rsidRPr="00C85A77">
        <w:instrText xml:space="preserve"> ADDIN EN.CITE &lt;EndNote&gt;&lt;Cite&gt;&lt;Author&gt;Noble&lt;/Author&gt;&lt;Year&gt;2017&lt;/Year&gt;&lt;RecNum&gt;20&lt;/RecNum&gt;&lt;DisplayText&gt;Noble&lt;style face="italic"&gt; et al.&lt;/style&gt;, 2017&lt;/DisplayText&gt;&lt;record&gt;&lt;rec-number&gt;20&lt;/rec-number&gt;&lt;foreign-keys&gt;&lt;key app="EN" db-id="rs2spdfstwrp9eetrx0vf0sk0xvdsar2eztt" timestamp="1609374953"&gt;20&lt;/key&gt;&lt;/foreign-keys&gt;&lt;ref-type name="Journal Article"&gt;17&lt;/ref-type&gt;&lt;contributors&gt;&lt;authors&gt;&lt;author&gt;Noble, D. W. A.&lt;/author&gt;&lt;author&gt;Lagisz, M.&lt;/author&gt;&lt;author&gt;O&amp;apos;Dea R, E.&lt;/author&gt;&lt;author&gt;Nakagawa, S.&lt;/author&gt;&lt;/authors&gt;&lt;/contributors&gt;&lt;auth-address&gt;Evolution &amp;amp; Ecology Research Centre, School of Biological, Earth and Environmental Sciences, University of New South Wales, Kensington, NSW, Australia.&amp;#xD;Diabetes and Metabolism Division, Garvan Institute of Medical Research, Sydney, NSW, Australia.&lt;/auth-address&gt;&lt;titles&gt;&lt;title&gt;Nonindependence and sensitivity analyses in ecological and evolutionary meta-analyses&lt;/title&gt;&lt;secondary-title&gt;Molecular Ecology&lt;/secondary-title&gt;&lt;/titles&gt;&lt;periodical&gt;&lt;full-title&gt;Molecular Ecology&lt;/full-title&gt;&lt;/periodical&gt;&lt;pages&gt;2410-2425&lt;/pages&gt;&lt;volume&gt;26&lt;/volume&gt;&lt;number&gt;9&lt;/number&gt;&lt;edition&gt;2017/01/31&lt;/edition&gt;&lt;keywords&gt;&lt;keyword&gt;hierarchical structure&lt;/keyword&gt;&lt;keyword&gt;meta-analysis&lt;/keyword&gt;&lt;keyword&gt;meta-regression&lt;/keyword&gt;&lt;keyword&gt;mixed models&lt;/keyword&gt;&lt;keyword&gt;multilevel models&lt;/keyword&gt;&lt;keyword&gt;quantitative research synthesis&lt;/keyword&gt;&lt;keyword&gt;random effects&lt;/keyword&gt;&lt;/keywords&gt;&lt;dates&gt;&lt;year&gt;2017&lt;/year&gt;&lt;pub-dates&gt;&lt;date&gt;May&lt;/date&gt;&lt;/pub-dates&gt;&lt;/dates&gt;&lt;isbn&gt;1365-294X (Electronic)&amp;#xD;0962-1083 (Linking)&lt;/isbn&gt;&lt;accession-num&gt;28133832&lt;/accession-num&gt;&lt;urls&gt;&lt;related-urls&gt;&lt;url&gt;https://www.ncbi.nlm.nih.gov/pubmed/28133832&lt;/url&gt;&lt;url&gt;http://onlinelibrary.wiley.com/store/10.1111/mec.14031/asset/mec14031.pdf?v=1&amp;amp;t=jccue1b0&amp;amp;s=04f98a4e41ab0b0b896fbd62aa5d9a9901897a68&lt;/url&gt;&lt;/related-urls&gt;&lt;/urls&gt;&lt;electronic-resource-num&gt;10.1111/mec.14031&lt;/electronic-resource-num&gt;&lt;/record&gt;&lt;/Cite&gt;&lt;/EndNote&gt;</w:instrText>
      </w:r>
      <w:r w:rsidR="00192939" w:rsidRPr="00B7367D">
        <w:fldChar w:fldCharType="separate"/>
      </w:r>
      <w:r w:rsidR="00192939" w:rsidRPr="00B7367D">
        <w:rPr>
          <w:noProof/>
        </w:rPr>
        <w:t>Noble</w:t>
      </w:r>
      <w:r w:rsidR="00192939" w:rsidRPr="00B7367D">
        <w:rPr>
          <w:i/>
          <w:noProof/>
        </w:rPr>
        <w:t xml:space="preserve"> et al.</w:t>
      </w:r>
      <w:r w:rsidR="00192939" w:rsidRPr="00E71EB4">
        <w:rPr>
          <w:noProof/>
        </w:rPr>
        <w:t>, 2017</w:t>
      </w:r>
      <w:r w:rsidR="00192939" w:rsidRPr="00B7367D">
        <w:fldChar w:fldCharType="end"/>
      </w:r>
      <w:r w:rsidRPr="00DE538A">
        <w:rPr>
          <w:lang w:eastAsia="x-none"/>
        </w:rPr>
        <w:t xml:space="preserve">), </w:t>
      </w:r>
      <w:r w:rsidR="00C448EF" w:rsidRPr="00D802CB">
        <w:rPr>
          <w:lang w:eastAsia="x-none"/>
        </w:rPr>
        <w:t>meanin</w:t>
      </w:r>
      <w:r w:rsidR="00C448EF" w:rsidRPr="00527752">
        <w:rPr>
          <w:lang w:eastAsia="x-none"/>
        </w:rPr>
        <w:t xml:space="preserve">g that </w:t>
      </w:r>
      <w:r w:rsidR="00085657" w:rsidRPr="00527752">
        <w:rPr>
          <w:lang w:eastAsia="x-none"/>
        </w:rPr>
        <w:t xml:space="preserve">we should </w:t>
      </w:r>
      <w:r w:rsidRPr="000D3618">
        <w:rPr>
          <w:lang w:eastAsia="x-none"/>
        </w:rPr>
        <w:t>run more than one publication bias test.</w:t>
      </w:r>
    </w:p>
    <w:p w14:paraId="0AE7668E" w14:textId="37027AA9" w:rsidR="00CE7A87" w:rsidRPr="00B7367D" w:rsidRDefault="00653D2B" w:rsidP="00A6036F">
      <w:pPr>
        <w:spacing w:line="480" w:lineRule="auto"/>
        <w:ind w:firstLine="709"/>
      </w:pPr>
      <w:r w:rsidRPr="00C85A77">
        <w:rPr>
          <w:lang w:eastAsia="x-none"/>
        </w:rPr>
        <w:t>Few</w:t>
      </w:r>
      <w:r w:rsidR="00931069" w:rsidRPr="00C85A77">
        <w:t xml:space="preserve"> simulation studies exist explicitly investigating the performance of publication bias tests with non-independent data</w:t>
      </w:r>
      <w:r w:rsidR="0064117C" w:rsidRPr="00C85A77">
        <w:t xml:space="preserve">. </w:t>
      </w:r>
      <w:r w:rsidRPr="00C85A77">
        <w:t>Two</w:t>
      </w:r>
      <w:r w:rsidR="00931069" w:rsidRPr="00C85A77">
        <w:t xml:space="preserve"> </w:t>
      </w:r>
      <w:r w:rsidR="0064117C" w:rsidRPr="00C85A77">
        <w:t>studies</w:t>
      </w:r>
      <w:r w:rsidR="00931069" w:rsidRPr="00C85A77">
        <w:t xml:space="preserve"> </w:t>
      </w:r>
      <w:r w:rsidRPr="00C85A77">
        <w:t xml:space="preserve">that we are aware of </w:t>
      </w:r>
      <w:r w:rsidR="00931069" w:rsidRPr="00C85A77">
        <w:t xml:space="preserve">supported similar models to the </w:t>
      </w:r>
      <w:r w:rsidR="00E1299C" w:rsidRPr="00C85A77">
        <w:t>multilevel</w:t>
      </w:r>
      <w:r w:rsidR="00481BAA" w:rsidRPr="00C85A77">
        <w:t>-</w:t>
      </w:r>
      <w:r w:rsidR="00931069" w:rsidRPr="00C85A77">
        <w:t>regressio</w:t>
      </w:r>
      <w:r w:rsidR="00481BAA" w:rsidRPr="00C85A77">
        <w:t>n</w:t>
      </w:r>
      <w:r w:rsidR="00931069" w:rsidRPr="00C85A77">
        <w:t xml:space="preserve"> method we proposed here (</w:t>
      </w:r>
      <w:r w:rsidR="00192939" w:rsidRPr="00B7367D"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OyBSb2RnZXJzICZh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</w:fldData>
        </w:fldChar>
      </w:r>
      <w:r w:rsidR="00192939" w:rsidRPr="00C85A77">
        <w:instrText xml:space="preserve"> ADDIN EN.CITE </w:instrText>
      </w:r>
      <w:r w:rsidR="00192939" w:rsidRPr="00C85A77">
        <w:fldChar w:fldCharType="begin">
          <w:fldData xml:space="preserve">PEVuZE5vdGU+PENpdGU+PEF1dGhvcj5GZXJuYW5kZXotQ2FzdGlsbGE8L0F1dGhvcj48WWVhcj4y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</w:fldData>
        </w:fldChar>
      </w:r>
      <w:r w:rsidR="00192939" w:rsidRPr="00C85A77">
        <w:instrText xml:space="preserve"> ADDIN EN.CITE.DATA </w:instrText>
      </w:r>
      <w:r w:rsidR="00192939" w:rsidRPr="00C85A77">
        <w:fldChar w:fldCharType="end"/>
      </w:r>
      <w:r w:rsidR="00192939" w:rsidRPr="00B7367D">
        <w:fldChar w:fldCharType="separate"/>
      </w:r>
      <w:r w:rsidR="00192939" w:rsidRPr="00B7367D">
        <w:rPr>
          <w:noProof/>
        </w:rPr>
        <w:t>Fernandez-Castilla</w:t>
      </w:r>
      <w:r w:rsidR="00192939" w:rsidRPr="00B7367D">
        <w:rPr>
          <w:i/>
          <w:noProof/>
        </w:rPr>
        <w:t xml:space="preserve"> et al.</w:t>
      </w:r>
      <w:r w:rsidR="00192939" w:rsidRPr="00E71EB4">
        <w:rPr>
          <w:noProof/>
        </w:rPr>
        <w:t>, 2019; Rodgers &amp; Pustejovsky, 2020</w:t>
      </w:r>
      <w:r w:rsidR="00192939" w:rsidRPr="00B7367D">
        <w:fldChar w:fldCharType="end"/>
      </w:r>
      <w:r w:rsidR="00931069" w:rsidRPr="00DE538A">
        <w:t>)</w:t>
      </w:r>
      <w:r w:rsidR="000F2DBC" w:rsidRPr="00B7367D">
        <w:t xml:space="preserve">. </w:t>
      </w:r>
      <w:r w:rsidR="006C0B00" w:rsidRPr="00B7367D">
        <w:t>In addition, a general point to ta</w:t>
      </w:r>
      <w:r w:rsidR="006C0B00" w:rsidRPr="00E71EB4">
        <w:t xml:space="preserve">ke from </w:t>
      </w:r>
      <w:r w:rsidR="000F2DBC" w:rsidRPr="00BE33C2">
        <w:t xml:space="preserve">these </w:t>
      </w:r>
      <w:r w:rsidR="00083CEB" w:rsidRPr="00D802CB">
        <w:t>two simulation</w:t>
      </w:r>
      <w:r w:rsidR="006C0B00" w:rsidRPr="00527752">
        <w:t xml:space="preserve"> studies is that </w:t>
      </w:r>
      <w:r w:rsidR="00481BAA" w:rsidRPr="00527752">
        <w:t xml:space="preserve">most methods </w:t>
      </w:r>
      <w:r w:rsidR="005452E3" w:rsidRPr="00C85A77">
        <w:t xml:space="preserve">are prone to </w:t>
      </w:r>
      <w:r w:rsidR="008A1E55" w:rsidRPr="00C85A77">
        <w:t>Type 2 error</w:t>
      </w:r>
      <w:r w:rsidR="006B5426" w:rsidRPr="00C85A77">
        <w:t>, with a possible exception of some selection models,</w:t>
      </w:r>
      <w:r w:rsidR="008A1E55" w:rsidRPr="00C85A77">
        <w:t xml:space="preserve"> </w:t>
      </w:r>
      <w:r w:rsidR="006B5426" w:rsidRPr="00C85A77">
        <w:t>even when</w:t>
      </w:r>
      <w:r w:rsidR="008A1E55" w:rsidRPr="00C85A77">
        <w:t xml:space="preserve"> </w:t>
      </w:r>
      <w:r w:rsidR="00EA2EF4" w:rsidRPr="00C85A77">
        <w:t>the methods</w:t>
      </w:r>
      <w:r w:rsidR="008A1E55" w:rsidRPr="00C85A77">
        <w:t xml:space="preserve"> have nominal Type 1 error rates</w:t>
      </w:r>
      <w:r w:rsidR="006C0B00" w:rsidRPr="00C85A77">
        <w:t>.</w:t>
      </w:r>
      <w:r w:rsidR="009B2AD1" w:rsidRPr="00C85A77">
        <w:t xml:space="preserve"> Therefore, not detecting publication bias </w:t>
      </w:r>
      <w:r w:rsidR="006709AB" w:rsidRPr="00C85A77">
        <w:t xml:space="preserve">in </w:t>
      </w:r>
      <w:r w:rsidR="00320584" w:rsidRPr="00C85A77">
        <w:t>a publication bias test</w:t>
      </w:r>
      <w:r w:rsidR="006709AB" w:rsidRPr="00C85A77">
        <w:t xml:space="preserve"> should </w:t>
      </w:r>
      <w:r w:rsidR="00B03A43" w:rsidRPr="00C85A77">
        <w:t>not</w:t>
      </w:r>
      <w:r w:rsidR="006709AB" w:rsidRPr="00C85A77">
        <w:t xml:space="preserve"> be taken as a proof of no publication bias</w:t>
      </w:r>
      <w:r w:rsidRPr="00C85A77">
        <w:t>, including for multilevel regression</w:t>
      </w:r>
      <w:r w:rsidR="006709AB" w:rsidRPr="00C85A77">
        <w:t>.</w:t>
      </w:r>
      <w:r w:rsidR="00E1299C" w:rsidRPr="00C85A77">
        <w:t xml:space="preserve"> </w:t>
      </w:r>
      <w:r w:rsidR="00931069" w:rsidRPr="00DE538A">
        <w:t xml:space="preserve">Clearly, we need more methodological and simulation-based </w:t>
      </w:r>
      <w:r w:rsidR="00931069" w:rsidRPr="00B7367D">
        <w:t xml:space="preserve">work in the future. </w:t>
      </w:r>
    </w:p>
    <w:p w14:paraId="6D39B344" w14:textId="57EEC46E" w:rsidR="00871394" w:rsidRPr="00B50E32" w:rsidRDefault="003E1A2D" w:rsidP="007D1219">
      <w:pPr>
        <w:spacing w:line="480" w:lineRule="auto"/>
        <w:ind w:firstLine="720"/>
      </w:pPr>
      <w:r w:rsidRPr="00D802CB">
        <w:t xml:space="preserve">Finally, we </w:t>
      </w:r>
      <w:r w:rsidR="008519FB" w:rsidRPr="00527752">
        <w:t>repeat that</w:t>
      </w:r>
      <w:r w:rsidRPr="00527752">
        <w:t xml:space="preserve"> </w:t>
      </w:r>
      <w:r w:rsidR="00E648F3" w:rsidRPr="000D3618">
        <w:t xml:space="preserve">the results of </w:t>
      </w:r>
      <w:r w:rsidR="00567F4D" w:rsidRPr="00E0223D">
        <w:t xml:space="preserve">publication bias </w:t>
      </w:r>
      <w:r w:rsidR="00FE35B1" w:rsidRPr="00E0223D">
        <w:t xml:space="preserve">tests </w:t>
      </w:r>
      <w:r w:rsidR="00E648F3" w:rsidRPr="00C302C7">
        <w:t xml:space="preserve">should always </w:t>
      </w:r>
      <w:r w:rsidR="0064117C" w:rsidRPr="0022361B">
        <w:t xml:space="preserve">be </w:t>
      </w:r>
      <w:r w:rsidR="00E648F3" w:rsidRPr="00FC0B5D">
        <w:t xml:space="preserve">cautiously interpreted because </w:t>
      </w:r>
      <w:r w:rsidR="004E572E" w:rsidRPr="000B1462">
        <w:t>no method</w:t>
      </w:r>
      <w:r w:rsidR="00D77E21" w:rsidRPr="000B1462">
        <w:t>s</w:t>
      </w:r>
      <w:r w:rsidR="004E572E" w:rsidRPr="007A344E">
        <w:t xml:space="preserve"> c</w:t>
      </w:r>
      <w:r w:rsidR="00693D73" w:rsidRPr="00904CA0">
        <w:t xml:space="preserve">ould ever </w:t>
      </w:r>
      <w:r w:rsidR="000F0D7E" w:rsidRPr="008C23E8">
        <w:t xml:space="preserve">verify the </w:t>
      </w:r>
      <w:r w:rsidR="007A6DA9" w:rsidRPr="008C23E8">
        <w:t xml:space="preserve">actual </w:t>
      </w:r>
      <w:r w:rsidR="000F0D7E" w:rsidRPr="006B18CA">
        <w:t>number of missing effect sizes</w:t>
      </w:r>
      <w:r w:rsidR="00FA0C3A" w:rsidRPr="00137B6E">
        <w:t>.</w:t>
      </w:r>
      <w:r w:rsidR="00E648F3" w:rsidRPr="004A1F60">
        <w:t xml:space="preserve"> </w:t>
      </w:r>
      <w:r w:rsidR="0064117C" w:rsidRPr="00165DA6">
        <w:t xml:space="preserve">By way </w:t>
      </w:r>
      <w:r w:rsidR="0064117C" w:rsidRPr="00165DA6">
        <w:lastRenderedPageBreak/>
        <w:t>of example</w:t>
      </w:r>
      <w:r w:rsidR="00E648F3" w:rsidRPr="00CA1172">
        <w:t xml:space="preserve">, </w:t>
      </w:r>
      <w:r w:rsidR="00336172" w:rsidRPr="00CA1172">
        <w:t xml:space="preserve">a recent </w:t>
      </w:r>
      <w:r w:rsidR="00AC02EC" w:rsidRPr="00B50E32">
        <w:t xml:space="preserve">study </w:t>
      </w:r>
      <w:r w:rsidR="00F77297" w:rsidRPr="00463525">
        <w:t xml:space="preserve">compared the results of </w:t>
      </w:r>
      <w:r w:rsidR="00A90B0C" w:rsidRPr="00322819">
        <w:t xml:space="preserve">15 </w:t>
      </w:r>
      <w:r w:rsidR="00F77297" w:rsidRPr="00322819">
        <w:t xml:space="preserve">meta-analyses and </w:t>
      </w:r>
      <w:r w:rsidR="00A8175C" w:rsidRPr="00322819">
        <w:t>pre-registered replication projects</w:t>
      </w:r>
      <w:r w:rsidR="00F77297" w:rsidRPr="00322819">
        <w:t xml:space="preserve"> on the same topic</w:t>
      </w:r>
      <w:r w:rsidR="00005A50" w:rsidRPr="00322819">
        <w:t>s</w:t>
      </w:r>
      <w:r w:rsidR="002B3E05" w:rsidRPr="00322819">
        <w:t xml:space="preserve"> (</w:t>
      </w:r>
      <w:r w:rsidR="00192939" w:rsidRPr="00B7367D">
        <w:fldChar w:fldCharType="begin"/>
      </w:r>
      <w:r w:rsidR="00192939" w:rsidRPr="00C85A77">
        <w:instrText xml:space="preserve"> ADDIN EN.CITE &lt;EndNote&gt;&lt;Cite&gt;&lt;Author&gt;Kvarven&lt;/Author&gt;&lt;Year&gt;2020&lt;/Year&gt;&lt;RecNum&gt;112&lt;/RecNum&gt;&lt;DisplayText&gt;Kvarven, Stromland &amp;amp; Johannesson, 2020&lt;/DisplayText&gt;&lt;record&gt;&lt;rec-number&gt;112&lt;/rec-number&gt;&lt;foreign-keys&gt;&lt;key app="EN" db-id="rs2spdfstwrp9eetrx0vf0sk0xvdsar2eztt" timestamp="1609400545"&gt;112&lt;/key&gt;&lt;/foreign-keys&gt;&lt;ref-type name="Journal Article"&gt;17&lt;/ref-type&gt;&lt;contributors&gt;&lt;authors&gt;&lt;author&gt;Kvarven, A.&lt;/author&gt;&lt;author&gt;Stromland, E.&lt;/author&gt;&lt;author&gt;Johannesson, M.&lt;/author&gt;&lt;/authors&gt;&lt;/contributors&gt;&lt;auth-address&gt;Univ Bergen, Dept Econ, Bergen, Norway&amp;#xD;Stockholm Sch Econ, Dept Econ, Stockholm, Sweden&lt;/auth-address&gt;&lt;titles&gt;&lt;title&gt;Comparing meta-analyses and preregistered multiple-laboratory replication projects&lt;/title&gt;&lt;secondary-title&gt;Nature Human Behaviour&lt;/secondary-title&gt;&lt;alt-title&gt;Nat Hum Behav&lt;/alt-title&gt;&lt;/titles&gt;&lt;periodical&gt;&lt;full-title&gt;Nature Human Behaviour&lt;/full-title&gt;&lt;abbr-1&gt;Nat Hum Behav&lt;/abbr-1&gt;&lt;/periodical&gt;&lt;alt-periodical&gt;&lt;full-title&gt;Nature Human Behaviour&lt;/full-title&gt;&lt;abbr-1&gt;Nat Hum Behav&lt;/abbr-1&gt;&lt;/alt-periodical&gt;&lt;pages&gt;423-+&lt;/pages&gt;&lt;volume&gt;4&lt;/volume&gt;&lt;number&gt;4&lt;/number&gt;&lt;keywords&gt;&lt;keyword&gt;publication bias&lt;/keyword&gt;&lt;keyword&gt;ego-depletion&lt;/keyword&gt;&lt;keyword&gt;self-control&lt;/keyword&gt;&lt;keyword&gt;effect size&lt;/keyword&gt;&lt;keyword&gt;replicability&lt;/keyword&gt;&lt;keyword&gt;psychology&lt;/keyword&gt;&lt;keyword&gt;science&lt;/keyword&gt;&lt;keyword&gt;model&lt;/keyword&gt;&lt;keyword&gt;power&lt;/keyword&gt;&lt;keyword&gt;prevalence&lt;/keyword&gt;&lt;/keywords&gt;&lt;dates&gt;&lt;year&gt;2020&lt;/year&gt;&lt;pub-dates&gt;&lt;date&gt;Apr&lt;/date&gt;&lt;/pub-dates&gt;&lt;/dates&gt;&lt;isbn&gt;2397-3374&lt;/isbn&gt;&lt;accession-num&gt;WOS:000507725500002&lt;/accession-num&gt;&lt;urls&gt;&lt;related-urls&gt;&lt;url&gt;&amp;lt;Go to ISI&amp;gt;://WOS:000507725500002&lt;/url&gt;&lt;/related-urls&gt;&lt;/urls&gt;&lt;electronic-resource-num&gt;10.1038/s41562-019-0787-z&lt;/electronic-resource-num&gt;&lt;language&gt;English&lt;/language&gt;&lt;/record&gt;&lt;/Cite&gt;&lt;/EndNote&gt;</w:instrText>
      </w:r>
      <w:r w:rsidR="00192939" w:rsidRPr="00B7367D">
        <w:fldChar w:fldCharType="separate"/>
      </w:r>
      <w:r w:rsidR="00192939" w:rsidRPr="00B7367D">
        <w:rPr>
          <w:noProof/>
        </w:rPr>
        <w:t>Kvarven, Stromland &amp; Johannesson, 2020</w:t>
      </w:r>
      <w:r w:rsidR="00192939" w:rsidRPr="00B7367D">
        <w:fldChar w:fldCharType="end"/>
      </w:r>
      <w:r w:rsidR="002B3E05" w:rsidRPr="00DE538A">
        <w:t>)</w:t>
      </w:r>
      <w:r w:rsidR="00F77297" w:rsidRPr="00B7367D">
        <w:t xml:space="preserve">. </w:t>
      </w:r>
      <w:r w:rsidR="00A8175C" w:rsidRPr="00B7367D">
        <w:t xml:space="preserve">The overall effects from the replication projects are smaller than </w:t>
      </w:r>
      <w:r w:rsidR="002B3E05" w:rsidRPr="00D802CB">
        <w:t>those of the meta-analyses</w:t>
      </w:r>
      <w:r w:rsidR="00AE4A75" w:rsidRPr="00527752">
        <w:t>.</w:t>
      </w:r>
      <w:r w:rsidR="00061C82" w:rsidRPr="00527752">
        <w:t xml:space="preserve"> </w:t>
      </w:r>
      <w:r w:rsidR="00AE4A75" w:rsidRPr="000D3618">
        <w:t>M</w:t>
      </w:r>
      <w:r w:rsidR="00061C82" w:rsidRPr="00E0223D">
        <w:t xml:space="preserve">ore </w:t>
      </w:r>
      <w:r w:rsidR="00512EEB" w:rsidRPr="00E0223D">
        <w:t>importantly</w:t>
      </w:r>
      <w:r w:rsidR="00061C82" w:rsidRPr="00C302C7">
        <w:t xml:space="preserve">, </w:t>
      </w:r>
      <w:r w:rsidR="006612C0" w:rsidRPr="0022361B">
        <w:t>the replication</w:t>
      </w:r>
      <w:r w:rsidR="00AE4A75" w:rsidRPr="00FC0B5D">
        <w:t xml:space="preserve"> p</w:t>
      </w:r>
      <w:r w:rsidR="00AE4A75" w:rsidRPr="00F303F7">
        <w:t>rojects’ estimates are, in general, also</w:t>
      </w:r>
      <w:r w:rsidR="009A4AD3" w:rsidRPr="00F303F7">
        <w:t xml:space="preserve"> </w:t>
      </w:r>
      <w:r w:rsidR="00005A50" w:rsidRPr="00152C8C">
        <w:t xml:space="preserve">smaller </w:t>
      </w:r>
      <w:r w:rsidR="000468D1" w:rsidRPr="00152C8C">
        <w:t xml:space="preserve">than </w:t>
      </w:r>
      <w:r w:rsidR="00061C82" w:rsidRPr="000B1462">
        <w:t xml:space="preserve">adjusted </w:t>
      </w:r>
      <w:r w:rsidR="000468D1" w:rsidRPr="000B1462">
        <w:t xml:space="preserve">effects </w:t>
      </w:r>
      <w:r w:rsidR="00D20C2C" w:rsidRPr="007A344E">
        <w:t xml:space="preserve">from </w:t>
      </w:r>
      <w:r w:rsidR="000468D1" w:rsidRPr="00904CA0">
        <w:t>the trim-and-fill</w:t>
      </w:r>
      <w:r w:rsidR="00221EAB" w:rsidRPr="008C23E8">
        <w:t xml:space="preserve"> method</w:t>
      </w:r>
      <w:r w:rsidR="000468D1" w:rsidRPr="006B18CA">
        <w:t>, the three</w:t>
      </w:r>
      <w:r w:rsidR="000F5BC1" w:rsidRPr="00137B6E">
        <w:t>-</w:t>
      </w:r>
      <w:r w:rsidR="000468D1" w:rsidRPr="004A1F60">
        <w:t xml:space="preserve">parameter selection model and </w:t>
      </w:r>
      <w:r w:rsidR="00B84510" w:rsidRPr="00165DA6">
        <w:t>the 2-step regression model (</w:t>
      </w:r>
      <w:r w:rsidR="001C1FEA" w:rsidRPr="00CA1172">
        <w:t xml:space="preserve">the method by </w:t>
      </w:r>
      <w:r w:rsidR="00192939" w:rsidRPr="00B7367D">
        <w:rPr>
          <w:lang w:eastAsia="x-none"/>
        </w:rPr>
        <w:fldChar w:fldCharType="begin">
          <w:fldData xml:space="preserve">PEVuZE5vdGU+PENpdGU+PEF1dGhvcj5TdGFubGV5PC9BdXRob3I+PFllYXI+MjAxMjwvWWVhcj48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=
</w:fldData>
        </w:fldChar>
      </w:r>
      <w:r w:rsidR="00192939" w:rsidRPr="00C85A77">
        <w:rPr>
          <w:lang w:eastAsia="x-none"/>
        </w:rPr>
        <w:instrText xml:space="preserve"> ADDIN EN.CITE </w:instrText>
      </w:r>
      <w:r w:rsidR="00192939" w:rsidRPr="00C85A77">
        <w:rPr>
          <w:lang w:eastAsia="x-none"/>
        </w:rPr>
        <w:fldChar w:fldCharType="begin">
          <w:fldData xml:space="preserve">PEVuZE5vdGU+PENpdGU+PEF1dGhvcj5TdGFubGV5PC9BdXRob3I+PFllYXI+MjAxMjwvWWVhcj48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=
</w:fldData>
        </w:fldChar>
      </w:r>
      <w:r w:rsidR="00192939" w:rsidRPr="00C85A77">
        <w:rPr>
          <w:lang w:eastAsia="x-none"/>
        </w:rPr>
        <w:instrText xml:space="preserve"> ADDIN EN.CITE.DATA </w:instrText>
      </w:r>
      <w:r w:rsidR="00192939" w:rsidRPr="00C85A77">
        <w:rPr>
          <w:lang w:eastAsia="x-none"/>
        </w:rPr>
      </w:r>
      <w:r w:rsidR="00192939" w:rsidRPr="00C85A77">
        <w:rPr>
          <w:lang w:eastAsia="x-none"/>
        </w:rPr>
        <w:fldChar w:fldCharType="end"/>
      </w:r>
      <w:r w:rsidR="00192939" w:rsidRPr="00B7367D">
        <w:rPr>
          <w:lang w:eastAsia="x-none"/>
        </w:rPr>
      </w:r>
      <w:r w:rsidR="00192939" w:rsidRPr="00B7367D">
        <w:rPr>
          <w:lang w:eastAsia="x-none"/>
        </w:rPr>
        <w:fldChar w:fldCharType="separate"/>
      </w:r>
      <w:r w:rsidR="00192939" w:rsidRPr="00B7367D">
        <w:rPr>
          <w:noProof/>
          <w:lang w:eastAsia="x-none"/>
        </w:rPr>
        <w:t>Stanley &amp; Doucouliagos, 2012; 2014</w:t>
      </w:r>
      <w:r w:rsidR="00192939" w:rsidRPr="00B7367D">
        <w:rPr>
          <w:lang w:eastAsia="x-none"/>
        </w:rPr>
        <w:fldChar w:fldCharType="end"/>
      </w:r>
      <w:r w:rsidR="00B84510" w:rsidRPr="00DE538A">
        <w:t>).</w:t>
      </w:r>
      <w:r w:rsidR="00181EB1" w:rsidRPr="00B7367D">
        <w:t xml:space="preserve"> </w:t>
      </w:r>
      <w:r w:rsidR="00917C2B" w:rsidRPr="00B7367D">
        <w:t>Nonetheless</w:t>
      </w:r>
      <w:r w:rsidR="00181EB1" w:rsidRPr="00E71EB4">
        <w:t>, as long as we acknowledge the limitation</w:t>
      </w:r>
      <w:r w:rsidR="000541B0" w:rsidRPr="00BE33C2">
        <w:t>s and assumptions of these methods</w:t>
      </w:r>
      <w:r w:rsidR="00181EB1" w:rsidRPr="00D802CB">
        <w:t>,</w:t>
      </w:r>
      <w:r w:rsidR="000541B0" w:rsidRPr="00527752">
        <w:t xml:space="preserve"> publication bias tests are an essential part of meta-analysis</w:t>
      </w:r>
      <w:r w:rsidR="0062453E" w:rsidRPr="00527752">
        <w:t xml:space="preserve">. </w:t>
      </w:r>
      <w:r w:rsidR="00C762B6" w:rsidRPr="000D3618">
        <w:t xml:space="preserve">All </w:t>
      </w:r>
      <w:r w:rsidR="00346304" w:rsidRPr="0022361B">
        <w:t xml:space="preserve">future </w:t>
      </w:r>
      <w:r w:rsidR="00E11115" w:rsidRPr="00FC0B5D">
        <w:t>meta-</w:t>
      </w:r>
      <w:r w:rsidR="00316821" w:rsidRPr="00F303F7">
        <w:t xml:space="preserve">analyses </w:t>
      </w:r>
      <w:r w:rsidR="00E11115" w:rsidRPr="00F303F7">
        <w:t xml:space="preserve">in ecology and </w:t>
      </w:r>
      <w:r w:rsidR="006612C0" w:rsidRPr="00152C8C">
        <w:t>evolution</w:t>
      </w:r>
      <w:r w:rsidR="00E11115" w:rsidRPr="00152C8C">
        <w:t xml:space="preserve"> </w:t>
      </w:r>
      <w:r w:rsidR="00D20C2C" w:rsidRPr="000B1462">
        <w:t xml:space="preserve">should </w:t>
      </w:r>
      <w:r w:rsidR="0062453E" w:rsidRPr="000B1462">
        <w:t>test for publication</w:t>
      </w:r>
      <w:r w:rsidR="00346304" w:rsidRPr="007A344E">
        <w:t xml:space="preserve"> </w:t>
      </w:r>
      <w:proofErr w:type="gramStart"/>
      <w:r w:rsidR="00C6657F" w:rsidRPr="00904CA0">
        <w:t>bias</w:t>
      </w:r>
      <w:r w:rsidR="0064117C" w:rsidRPr="008C23E8">
        <w:t>,</w:t>
      </w:r>
      <w:r w:rsidR="00521606" w:rsidRPr="008C23E8">
        <w:t xml:space="preserve"> and</w:t>
      </w:r>
      <w:proofErr w:type="gramEnd"/>
      <w:r w:rsidR="00521606" w:rsidRPr="008C23E8">
        <w:t xml:space="preserve"> </w:t>
      </w:r>
      <w:r w:rsidR="0064117C" w:rsidRPr="006B18CA">
        <w:t xml:space="preserve">try to identify </w:t>
      </w:r>
      <w:r w:rsidR="00521606" w:rsidRPr="00CA1172">
        <w:t>related biases</w:t>
      </w:r>
      <w:r w:rsidR="00346304" w:rsidRPr="00CA1172">
        <w:t xml:space="preserve">. </w:t>
      </w:r>
    </w:p>
    <w:p w14:paraId="1702C47D" w14:textId="77777777" w:rsidR="00285204" w:rsidRPr="00322819" w:rsidRDefault="00285204" w:rsidP="007D1219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463525">
        <w:rPr>
          <w:rFonts w:ascii="Times New Roman" w:hAnsi="Times New Roman"/>
          <w:color w:val="00000A"/>
          <w:sz w:val="24"/>
          <w:szCs w:val="24"/>
          <w:lang w:val="en-AU"/>
        </w:rPr>
        <w:t>ACKNOWLEDGEMENTS</w:t>
      </w:r>
    </w:p>
    <w:p w14:paraId="3F337628" w14:textId="75F31AA3" w:rsidR="00C76F1A" w:rsidRPr="000D3618" w:rsidRDefault="00046A32" w:rsidP="007D1219">
      <w:pPr>
        <w:spacing w:line="480" w:lineRule="auto"/>
      </w:pPr>
      <w:r w:rsidRPr="00322819">
        <w:t xml:space="preserve">We are </w:t>
      </w:r>
      <w:r w:rsidR="00DA3756" w:rsidRPr="00322819">
        <w:t>grateful for</w:t>
      </w:r>
      <w:r w:rsidRPr="00322819">
        <w:t xml:space="preserve"> Wolfgang Viechtbauer</w:t>
      </w:r>
      <w:r w:rsidR="00DA3756" w:rsidRPr="00322819">
        <w:t xml:space="preserve"> who help SN </w:t>
      </w:r>
      <w:r w:rsidR="00A67A0C" w:rsidRPr="00DC48B4">
        <w:t>arrive at</w:t>
      </w:r>
      <w:r w:rsidR="00DA3756" w:rsidRPr="00DC48B4">
        <w:t xml:space="preserve"> the multilevel-regression method described in this article</w:t>
      </w:r>
      <w:r w:rsidRPr="00DE538A">
        <w:t xml:space="preserve">. </w:t>
      </w:r>
      <w:r w:rsidR="00285204" w:rsidRPr="00B7367D">
        <w:t>SN</w:t>
      </w:r>
      <w:r w:rsidR="00230291" w:rsidRPr="00B7367D">
        <w:t xml:space="preserve">, REO and ML </w:t>
      </w:r>
      <w:r w:rsidR="00665505" w:rsidRPr="00E71EB4">
        <w:t>were</w:t>
      </w:r>
      <w:r w:rsidR="00230291" w:rsidRPr="00BE33C2">
        <w:t xml:space="preserve"> supported by </w:t>
      </w:r>
      <w:r w:rsidR="00B55C24" w:rsidRPr="00D802CB">
        <w:t xml:space="preserve">an ARC (Australian Research Council) Discovery grant (DP200100367). </w:t>
      </w:r>
      <w:r w:rsidR="00316821" w:rsidRPr="00527752">
        <w:t xml:space="preserve">AST was funded by the German Research Foundation (DFG) as part of the SFB TRR 212 (NC3) – Project no. 316099922 and 396782608. </w:t>
      </w:r>
    </w:p>
    <w:p w14:paraId="36CCE862" w14:textId="44E0C8E8" w:rsidR="00285204" w:rsidRPr="00DE538A" w:rsidRDefault="004A5B24" w:rsidP="007D1219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0D3618">
        <w:rPr>
          <w:rFonts w:ascii="Times New Roman" w:hAnsi="Times New Roman"/>
          <w:color w:val="00000A"/>
          <w:sz w:val="24"/>
          <w:szCs w:val="24"/>
          <w:lang w:val="en-AU"/>
        </w:rPr>
        <w:t>AUTHORS’ CONTRIBUTIONS</w:t>
      </w:r>
    </w:p>
    <w:p w14:paraId="5E49E470" w14:textId="1E200788" w:rsidR="004A5B24" w:rsidRPr="00C85A77" w:rsidRDefault="00781B14" w:rsidP="007D1219">
      <w:pPr>
        <w:spacing w:line="480" w:lineRule="auto"/>
        <w:rPr>
          <w:lang w:eastAsia="x-none"/>
        </w:rPr>
      </w:pPr>
      <w:r w:rsidRPr="00D802CB">
        <w:rPr>
          <w:lang w:eastAsia="x-none"/>
        </w:rPr>
        <w:t>Conceptualization: SN &amp; R</w:t>
      </w:r>
      <w:r w:rsidR="00F636FB" w:rsidRPr="00527752">
        <w:rPr>
          <w:lang w:eastAsia="x-none"/>
        </w:rPr>
        <w:t>E</w:t>
      </w:r>
      <w:r w:rsidRPr="00527752">
        <w:rPr>
          <w:lang w:eastAsia="x-none"/>
        </w:rPr>
        <w:t>O</w:t>
      </w:r>
      <w:r w:rsidR="009B3C50" w:rsidRPr="000D3618">
        <w:rPr>
          <w:lang w:eastAsia="x-none"/>
        </w:rPr>
        <w:t>;</w:t>
      </w:r>
      <w:r w:rsidRPr="00E0223D">
        <w:rPr>
          <w:lang w:eastAsia="x-none"/>
        </w:rPr>
        <w:t xml:space="preserve"> Data curation</w:t>
      </w:r>
      <w:r w:rsidR="00933361" w:rsidRPr="00E0223D">
        <w:rPr>
          <w:lang w:eastAsia="x-none"/>
        </w:rPr>
        <w:t xml:space="preserve"> R</w:t>
      </w:r>
      <w:r w:rsidR="00F636FB" w:rsidRPr="00C302C7">
        <w:rPr>
          <w:lang w:eastAsia="x-none"/>
        </w:rPr>
        <w:t>E</w:t>
      </w:r>
      <w:r w:rsidR="00933361" w:rsidRPr="0022361B">
        <w:rPr>
          <w:lang w:eastAsia="x-none"/>
        </w:rPr>
        <w:t>O</w:t>
      </w:r>
      <w:r w:rsidR="00CF1F07" w:rsidRPr="00FC0B5D">
        <w:rPr>
          <w:lang w:eastAsia="x-none"/>
        </w:rPr>
        <w:t>, AST, &amp; YY</w:t>
      </w:r>
      <w:r w:rsidR="009B3C50" w:rsidRPr="00F303F7">
        <w:rPr>
          <w:lang w:eastAsia="x-none"/>
        </w:rPr>
        <w:t>;</w:t>
      </w:r>
      <w:r w:rsidRPr="00F303F7">
        <w:rPr>
          <w:lang w:eastAsia="x-none"/>
        </w:rPr>
        <w:t xml:space="preserve"> Formal Analysis, </w:t>
      </w:r>
      <w:r w:rsidR="00CF1F07" w:rsidRPr="00152C8C">
        <w:rPr>
          <w:lang w:eastAsia="x-none"/>
        </w:rPr>
        <w:t>R</w:t>
      </w:r>
      <w:r w:rsidR="00F636FB" w:rsidRPr="00152C8C">
        <w:rPr>
          <w:lang w:eastAsia="x-none"/>
        </w:rPr>
        <w:t>E</w:t>
      </w:r>
      <w:r w:rsidR="00CF1F07" w:rsidRPr="000B1462">
        <w:rPr>
          <w:lang w:eastAsia="x-none"/>
        </w:rPr>
        <w:t>O, AST, YY</w:t>
      </w:r>
      <w:r w:rsidR="002C2679" w:rsidRPr="000B1462">
        <w:rPr>
          <w:lang w:eastAsia="x-none"/>
        </w:rPr>
        <w:t xml:space="preserve"> &amp; SN</w:t>
      </w:r>
      <w:r w:rsidR="009B3C50" w:rsidRPr="007A344E">
        <w:rPr>
          <w:lang w:eastAsia="x-none"/>
        </w:rPr>
        <w:t>;</w:t>
      </w:r>
      <w:r w:rsidR="00CF1F07" w:rsidRPr="00904CA0">
        <w:rPr>
          <w:lang w:eastAsia="x-none"/>
        </w:rPr>
        <w:t xml:space="preserve"> </w:t>
      </w:r>
      <w:r w:rsidRPr="008C23E8">
        <w:rPr>
          <w:lang w:eastAsia="x-none"/>
        </w:rPr>
        <w:t>Validation</w:t>
      </w:r>
      <w:r w:rsidR="00CF1F07" w:rsidRPr="008C23E8">
        <w:rPr>
          <w:lang w:eastAsia="x-none"/>
        </w:rPr>
        <w:t>: R</w:t>
      </w:r>
      <w:r w:rsidR="00F636FB" w:rsidRPr="006B18CA">
        <w:rPr>
          <w:lang w:eastAsia="x-none"/>
        </w:rPr>
        <w:t>E</w:t>
      </w:r>
      <w:r w:rsidR="00CF1F07" w:rsidRPr="00137B6E">
        <w:rPr>
          <w:lang w:eastAsia="x-none"/>
        </w:rPr>
        <w:t>O &amp; DWAN</w:t>
      </w:r>
      <w:r w:rsidR="009B3C50" w:rsidRPr="004A1F60">
        <w:rPr>
          <w:lang w:eastAsia="x-none"/>
        </w:rPr>
        <w:t>;</w:t>
      </w:r>
      <w:r w:rsidRPr="00165DA6">
        <w:rPr>
          <w:lang w:eastAsia="x-none"/>
        </w:rPr>
        <w:t xml:space="preserve"> Investigation</w:t>
      </w:r>
      <w:r w:rsidR="00144AB9" w:rsidRPr="00CA1172">
        <w:rPr>
          <w:lang w:eastAsia="x-none"/>
        </w:rPr>
        <w:t xml:space="preserve">: SN, ML, MDJ, JK, DWAN, THP, </w:t>
      </w:r>
      <w:r w:rsidR="00144AB9" w:rsidRPr="00B50E32">
        <w:rPr>
          <w:lang w:eastAsia="x-none"/>
        </w:rPr>
        <w:t>&amp;</w:t>
      </w:r>
      <w:r w:rsidR="00144AB9" w:rsidRPr="00463525">
        <w:rPr>
          <w:lang w:eastAsia="x-none"/>
        </w:rPr>
        <w:t xml:space="preserve"> REO</w:t>
      </w:r>
      <w:r w:rsidR="00341A50" w:rsidRPr="00322819">
        <w:rPr>
          <w:lang w:eastAsia="x-none"/>
        </w:rPr>
        <w:t xml:space="preserve">; </w:t>
      </w:r>
      <w:r w:rsidRPr="00322819">
        <w:rPr>
          <w:lang w:eastAsia="x-none"/>
        </w:rPr>
        <w:t>Visualization</w:t>
      </w:r>
      <w:r w:rsidR="00144AB9" w:rsidRPr="00322819">
        <w:rPr>
          <w:lang w:eastAsia="x-none"/>
        </w:rPr>
        <w:t xml:space="preserve">: SN, ML </w:t>
      </w:r>
      <w:r w:rsidR="00064C7F" w:rsidRPr="00322819">
        <w:rPr>
          <w:lang w:eastAsia="x-none"/>
        </w:rPr>
        <w:t>&amp; RE</w:t>
      </w:r>
      <w:r w:rsidR="00341A50" w:rsidRPr="00322819">
        <w:rPr>
          <w:lang w:eastAsia="x-none"/>
        </w:rPr>
        <w:t>O;</w:t>
      </w:r>
      <w:r w:rsidRPr="00DC48B4">
        <w:rPr>
          <w:lang w:eastAsia="x-none"/>
        </w:rPr>
        <w:t xml:space="preserve"> Methodology</w:t>
      </w:r>
      <w:r w:rsidR="00F636FB" w:rsidRPr="00DC48B4">
        <w:rPr>
          <w:lang w:eastAsia="x-none"/>
        </w:rPr>
        <w:t>: SN</w:t>
      </w:r>
      <w:r w:rsidR="00341A50" w:rsidRPr="00DC48B4">
        <w:rPr>
          <w:lang w:eastAsia="x-none"/>
        </w:rPr>
        <w:t>;</w:t>
      </w:r>
      <w:r w:rsidRPr="00C85A77">
        <w:rPr>
          <w:lang w:eastAsia="x-none"/>
        </w:rPr>
        <w:t xml:space="preserve"> Writing – original draft</w:t>
      </w:r>
      <w:r w:rsidR="00F636FB" w:rsidRPr="00C85A77">
        <w:rPr>
          <w:lang w:eastAsia="x-none"/>
        </w:rPr>
        <w:t>: SN</w:t>
      </w:r>
      <w:r w:rsidR="00BF317C" w:rsidRPr="00C85A77">
        <w:rPr>
          <w:lang w:eastAsia="x-none"/>
        </w:rPr>
        <w:t>;</w:t>
      </w:r>
      <w:r w:rsidRPr="00C85A77">
        <w:rPr>
          <w:lang w:eastAsia="x-none"/>
        </w:rPr>
        <w:t xml:space="preserve"> Project administration</w:t>
      </w:r>
      <w:r w:rsidR="00F636FB" w:rsidRPr="00C85A77">
        <w:rPr>
          <w:lang w:eastAsia="x-none"/>
        </w:rPr>
        <w:t>: SN &amp; REO</w:t>
      </w:r>
      <w:r w:rsidR="00BF022D" w:rsidRPr="00C85A77">
        <w:rPr>
          <w:lang w:eastAsia="x-none"/>
        </w:rPr>
        <w:t>;</w:t>
      </w:r>
      <w:r w:rsidRPr="00C85A77">
        <w:rPr>
          <w:lang w:eastAsia="x-none"/>
        </w:rPr>
        <w:t xml:space="preserve"> Writing - review &amp; editing</w:t>
      </w:r>
      <w:r w:rsidR="00F636FB" w:rsidRPr="00C85A77">
        <w:rPr>
          <w:lang w:eastAsia="x-none"/>
        </w:rPr>
        <w:t>:</w:t>
      </w:r>
      <w:r w:rsidR="00064C7F" w:rsidRPr="00C85A77">
        <w:rPr>
          <w:lang w:eastAsia="x-none"/>
        </w:rPr>
        <w:t xml:space="preserve"> all authors</w:t>
      </w:r>
      <w:r w:rsidRPr="00C85A77">
        <w:rPr>
          <w:lang w:eastAsia="x-none"/>
        </w:rPr>
        <w:t>.</w:t>
      </w:r>
      <w:r w:rsidR="00A113EF" w:rsidRPr="00C85A77">
        <w:rPr>
          <w:lang w:eastAsia="x-none"/>
        </w:rPr>
        <w:t xml:space="preserve"> We note that</w:t>
      </w:r>
      <w:r w:rsidR="00355E84" w:rsidRPr="00C85A77">
        <w:rPr>
          <w:lang w:eastAsia="x-none"/>
        </w:rPr>
        <w:t xml:space="preserve"> </w:t>
      </w:r>
      <w:r w:rsidR="00A113EF" w:rsidRPr="00C85A77">
        <w:rPr>
          <w:lang w:eastAsia="x-none"/>
        </w:rPr>
        <w:t xml:space="preserve">the </w:t>
      </w:r>
      <w:r w:rsidR="00355E84" w:rsidRPr="00C85A77">
        <w:rPr>
          <w:lang w:eastAsia="x-none"/>
        </w:rPr>
        <w:t xml:space="preserve">supplementary </w:t>
      </w:r>
      <w:r w:rsidR="00A113EF" w:rsidRPr="00C85A77">
        <w:rPr>
          <w:lang w:eastAsia="x-none"/>
        </w:rPr>
        <w:t>information</w:t>
      </w:r>
      <w:r w:rsidR="00BF022D" w:rsidRPr="00C85A77">
        <w:rPr>
          <w:lang w:eastAsia="x-none"/>
        </w:rPr>
        <w:t xml:space="preserve"> (</w:t>
      </w:r>
      <w:r w:rsidR="00575931" w:rsidRPr="00C85A77">
        <w:rPr>
          <w:lang w:eastAsia="x-none"/>
        </w:rPr>
        <w:t>Appendices</w:t>
      </w:r>
      <w:r w:rsidR="00BF022D" w:rsidRPr="00C85A77">
        <w:rPr>
          <w:lang w:eastAsia="x-none"/>
        </w:rPr>
        <w:t xml:space="preserve"> S1-</w:t>
      </w:r>
      <w:r w:rsidR="00575931" w:rsidRPr="00C85A77">
        <w:rPr>
          <w:lang w:eastAsia="x-none"/>
        </w:rPr>
        <w:t>S5)</w:t>
      </w:r>
      <w:r w:rsidR="00355E84" w:rsidRPr="00C85A77">
        <w:rPr>
          <w:lang w:eastAsia="x-none"/>
        </w:rPr>
        <w:t xml:space="preserve"> </w:t>
      </w:r>
      <w:r w:rsidR="00E97714" w:rsidRPr="00C85A77">
        <w:rPr>
          <w:lang w:eastAsia="x-none"/>
        </w:rPr>
        <w:t xml:space="preserve">was </w:t>
      </w:r>
      <w:r w:rsidR="00355E84" w:rsidRPr="00C85A77">
        <w:rPr>
          <w:lang w:eastAsia="x-none"/>
        </w:rPr>
        <w:t xml:space="preserve">put together by REO, AST, YY &amp; SN. </w:t>
      </w:r>
    </w:p>
    <w:p w14:paraId="36DB38BB" w14:textId="5DFBF60F" w:rsidR="00BE50E7" w:rsidRPr="00A6036F" w:rsidRDefault="007C5A96" w:rsidP="00D912DB">
      <w:pPr>
        <w:pStyle w:val="Heading1"/>
        <w:spacing w:line="480" w:lineRule="auto"/>
        <w:rPr>
          <w:lang w:val="en-AU"/>
        </w:rPr>
      </w:pPr>
      <w:r w:rsidRPr="00C85A77">
        <w:rPr>
          <w:rFonts w:ascii="Times New Roman" w:hAnsi="Times New Roman"/>
          <w:color w:val="00000A"/>
          <w:sz w:val="24"/>
          <w:szCs w:val="24"/>
          <w:lang w:val="en-AU"/>
        </w:rPr>
        <w:t>DATA AVAILABILITY</w:t>
      </w:r>
    </w:p>
    <w:p w14:paraId="131C2A97" w14:textId="77777777" w:rsidR="00BE50E7" w:rsidRPr="00DE538A" w:rsidRDefault="00BE50E7" w:rsidP="007D1219">
      <w:pPr>
        <w:spacing w:line="480" w:lineRule="auto"/>
        <w:rPr>
          <w:lang w:eastAsia="x-none"/>
        </w:rPr>
      </w:pPr>
      <w:r w:rsidRPr="00DE538A">
        <w:t xml:space="preserve">We have relevant data and code available at the GitHub repository </w:t>
      </w:r>
      <w:r w:rsidRPr="00B7367D">
        <w:t>(https://github.com/itchyshin/publication_bias).</w:t>
      </w:r>
    </w:p>
    <w:p w14:paraId="060EC991" w14:textId="77777777" w:rsidR="00BE50E7" w:rsidRPr="00D802CB" w:rsidRDefault="00BE50E7" w:rsidP="007D1219">
      <w:pPr>
        <w:spacing w:line="480" w:lineRule="auto"/>
        <w:rPr>
          <w:lang w:eastAsia="x-none"/>
        </w:rPr>
      </w:pPr>
    </w:p>
    <w:p w14:paraId="74F4B9BB" w14:textId="65139614" w:rsidR="00285204" w:rsidRPr="000D3618" w:rsidRDefault="00285204" w:rsidP="007D1219">
      <w:pPr>
        <w:pStyle w:val="Heading1"/>
        <w:spacing w:line="480" w:lineRule="auto"/>
        <w:rPr>
          <w:rFonts w:ascii="Times New Roman" w:hAnsi="Times New Roman"/>
          <w:color w:val="00000A"/>
          <w:sz w:val="24"/>
          <w:szCs w:val="24"/>
          <w:lang w:val="en-AU"/>
        </w:rPr>
      </w:pPr>
      <w:r w:rsidRPr="00527752">
        <w:rPr>
          <w:rFonts w:ascii="Times New Roman" w:hAnsi="Times New Roman"/>
          <w:color w:val="00000A"/>
          <w:sz w:val="24"/>
          <w:szCs w:val="24"/>
          <w:lang w:val="en-AU"/>
        </w:rPr>
        <w:lastRenderedPageBreak/>
        <w:t>REFERENCES</w:t>
      </w:r>
    </w:p>
    <w:p w14:paraId="0B9AB5C5" w14:textId="77777777" w:rsidR="00192939" w:rsidRPr="00E0223D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DE538A">
        <w:rPr>
          <w:rFonts w:ascii="Times New Roman" w:hAnsi="Times New Roman"/>
          <w:b/>
        </w:rPr>
        <w:fldChar w:fldCharType="begin"/>
      </w:r>
      <w:r w:rsidRPr="00C85A77">
        <w:rPr>
          <w:rFonts w:ascii="Times New Roman" w:hAnsi="Times New Roman"/>
          <w:b/>
        </w:rPr>
        <w:instrText xml:space="preserve"> ADDIN EN.REFLIST </w:instrText>
      </w:r>
      <w:r w:rsidRPr="00DE538A">
        <w:rPr>
          <w:rFonts w:ascii="Times New Roman" w:hAnsi="Times New Roman"/>
          <w:b/>
        </w:rPr>
        <w:fldChar w:fldCharType="separate"/>
      </w:r>
      <w:r w:rsidRPr="00B7367D">
        <w:rPr>
          <w:rFonts w:ascii="Times New Roman" w:hAnsi="Times New Roman"/>
          <w:noProof/>
        </w:rPr>
        <w:t xml:space="preserve">Bakbergenuly, I., Hoaglin, D.C. &amp; Kulinskaya, E. (2020a) Estimation in meta-analyses of mean difference and standardized mean difference. </w:t>
      </w:r>
      <w:r w:rsidRPr="00D802CB">
        <w:rPr>
          <w:rFonts w:ascii="Times New Roman" w:hAnsi="Times New Roman"/>
          <w:i/>
          <w:noProof/>
        </w:rPr>
        <w:t>Statistics in Medicine,</w:t>
      </w:r>
      <w:r w:rsidRPr="00527752">
        <w:rPr>
          <w:rFonts w:ascii="Times New Roman" w:hAnsi="Times New Roman"/>
          <w:noProof/>
        </w:rPr>
        <w:t xml:space="preserve"> </w:t>
      </w:r>
      <w:r w:rsidRPr="00527752">
        <w:rPr>
          <w:rFonts w:ascii="Times New Roman" w:hAnsi="Times New Roman"/>
          <w:b/>
          <w:noProof/>
        </w:rPr>
        <w:t>39,</w:t>
      </w:r>
      <w:r w:rsidRPr="000D3618">
        <w:rPr>
          <w:rFonts w:ascii="Times New Roman" w:hAnsi="Times New Roman"/>
          <w:noProof/>
        </w:rPr>
        <w:t xml:space="preserve"> 171-191.</w:t>
      </w:r>
    </w:p>
    <w:p w14:paraId="493C0E5A" w14:textId="77777777" w:rsidR="00192939" w:rsidRPr="008C23E8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22361B">
        <w:rPr>
          <w:rFonts w:ascii="Times New Roman" w:hAnsi="Times New Roman"/>
          <w:noProof/>
        </w:rPr>
        <w:t xml:space="preserve">Bakbergenuly, I., Hoaglin, D.C. &amp; Kulinskaya, E. (2020b) Estimation in meta-analyses of response ratios. </w:t>
      </w:r>
      <w:r w:rsidRPr="00FC0B5D">
        <w:rPr>
          <w:rFonts w:ascii="Times New Roman" w:hAnsi="Times New Roman"/>
          <w:i/>
          <w:noProof/>
        </w:rPr>
        <w:t>Bmc Medical Research Methodology,</w:t>
      </w:r>
      <w:r w:rsidRPr="000B1462">
        <w:rPr>
          <w:rFonts w:ascii="Times New Roman" w:hAnsi="Times New Roman"/>
          <w:noProof/>
        </w:rPr>
        <w:t xml:space="preserve"> </w:t>
      </w:r>
      <w:r w:rsidRPr="007A344E">
        <w:rPr>
          <w:rFonts w:ascii="Times New Roman" w:hAnsi="Times New Roman"/>
          <w:b/>
          <w:noProof/>
        </w:rPr>
        <w:t>20</w:t>
      </w:r>
      <w:r w:rsidRPr="00904CA0">
        <w:rPr>
          <w:rFonts w:ascii="Times New Roman" w:hAnsi="Times New Roman"/>
          <w:noProof/>
        </w:rPr>
        <w:t>.</w:t>
      </w:r>
    </w:p>
    <w:p w14:paraId="1FFF5D9E" w14:textId="77777777" w:rsidR="00192939" w:rsidRPr="00322819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6B18CA">
        <w:rPr>
          <w:rFonts w:ascii="Times New Roman" w:hAnsi="Times New Roman"/>
          <w:noProof/>
        </w:rPr>
        <w:t>Bakbergenuly, I., Hoaglin, D.C. &amp; Kulinskaya, E. (2020c) Methods for estimating between-study variance and overal</w:t>
      </w:r>
      <w:r w:rsidRPr="00CA1172">
        <w:rPr>
          <w:rFonts w:ascii="Times New Roman" w:hAnsi="Times New Roman"/>
          <w:noProof/>
        </w:rPr>
        <w:t xml:space="preserve">l effect in meta-analysis of odds ratios. </w:t>
      </w:r>
      <w:r w:rsidRPr="00CA1172">
        <w:rPr>
          <w:rFonts w:ascii="Times New Roman" w:hAnsi="Times New Roman"/>
          <w:i/>
          <w:noProof/>
        </w:rPr>
        <w:t>Research Synthesis Methods,</w:t>
      </w:r>
      <w:r w:rsidRPr="00B50E32">
        <w:rPr>
          <w:rFonts w:ascii="Times New Roman" w:hAnsi="Times New Roman"/>
          <w:noProof/>
        </w:rPr>
        <w:t xml:space="preserve"> </w:t>
      </w:r>
      <w:r w:rsidRPr="00463525">
        <w:rPr>
          <w:rFonts w:ascii="Times New Roman" w:hAnsi="Times New Roman"/>
          <w:b/>
          <w:noProof/>
        </w:rPr>
        <w:t>11,</w:t>
      </w:r>
      <w:r w:rsidRPr="00322819">
        <w:rPr>
          <w:rFonts w:ascii="Times New Roman" w:hAnsi="Times New Roman"/>
          <w:noProof/>
        </w:rPr>
        <w:t xml:space="preserve"> 426-442.</w:t>
      </w:r>
    </w:p>
    <w:p w14:paraId="22B7332B" w14:textId="77777777" w:rsidR="00192939" w:rsidRPr="00DC48B4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322819">
        <w:rPr>
          <w:rFonts w:ascii="Times New Roman" w:hAnsi="Times New Roman"/>
          <w:noProof/>
        </w:rPr>
        <w:t xml:space="preserve">Barto, E.K. &amp; Rillig, M.C. (2012) Dissemination biases in ecology: effect sizes matter more than quality. </w:t>
      </w:r>
      <w:r w:rsidRPr="00322819">
        <w:rPr>
          <w:rFonts w:ascii="Times New Roman" w:hAnsi="Times New Roman"/>
          <w:i/>
          <w:noProof/>
        </w:rPr>
        <w:t>Oikos,</w:t>
      </w:r>
      <w:r w:rsidRPr="00322819">
        <w:rPr>
          <w:rFonts w:ascii="Times New Roman" w:hAnsi="Times New Roman"/>
          <w:noProof/>
        </w:rPr>
        <w:t xml:space="preserve"> </w:t>
      </w:r>
      <w:r w:rsidRPr="00DC48B4">
        <w:rPr>
          <w:rFonts w:ascii="Times New Roman" w:hAnsi="Times New Roman"/>
          <w:b/>
          <w:noProof/>
        </w:rPr>
        <w:t>121,</w:t>
      </w:r>
      <w:r w:rsidRPr="00DC48B4">
        <w:rPr>
          <w:rFonts w:ascii="Times New Roman" w:hAnsi="Times New Roman"/>
          <w:noProof/>
        </w:rPr>
        <w:t xml:space="preserve"> 228-235.</w:t>
      </w:r>
    </w:p>
    <w:p w14:paraId="6932B802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Becker, B.J. (2005) Fail safe </w:t>
      </w:r>
      <w:r w:rsidRPr="00C85A77">
        <w:rPr>
          <w:rFonts w:ascii="Times New Roman" w:hAnsi="Times New Roman"/>
          <w:i/>
          <w:noProof/>
        </w:rPr>
        <w:t>N</w:t>
      </w:r>
      <w:r w:rsidRPr="00C85A77">
        <w:rPr>
          <w:rFonts w:ascii="Times New Roman" w:hAnsi="Times New Roman"/>
          <w:noProof/>
        </w:rPr>
        <w:t xml:space="preserve"> or file-drawer number. </w:t>
      </w:r>
      <w:r w:rsidRPr="00C85A77">
        <w:rPr>
          <w:rFonts w:ascii="Times New Roman" w:hAnsi="Times New Roman"/>
          <w:i/>
          <w:noProof/>
        </w:rPr>
        <w:t xml:space="preserve">Publication bias in meta-analysis : prevention, assessment and adjustments </w:t>
      </w:r>
      <w:r w:rsidRPr="00C85A77">
        <w:rPr>
          <w:rFonts w:ascii="Times New Roman" w:hAnsi="Times New Roman"/>
          <w:noProof/>
        </w:rPr>
        <w:t>(eds H. Rothstein, A.J. Sutton &amp; M. Borenstein), pp. 111-125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John Wiley, Chichester.</w:t>
      </w:r>
    </w:p>
    <w:p w14:paraId="59CA1831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Begg, C.B. &amp; Mazumdar, M. (1994) Operating characteristics of a rank correlation test for publication bias. </w:t>
      </w:r>
      <w:r w:rsidRPr="00C85A77">
        <w:rPr>
          <w:rFonts w:ascii="Times New Roman" w:hAnsi="Times New Roman"/>
          <w:i/>
          <w:noProof/>
        </w:rPr>
        <w:t>Biometric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50,</w:t>
      </w:r>
      <w:r w:rsidRPr="00C85A77">
        <w:rPr>
          <w:rFonts w:ascii="Times New Roman" w:hAnsi="Times New Roman"/>
          <w:noProof/>
        </w:rPr>
        <w:t xml:space="preserve"> 1088-1101.</w:t>
      </w:r>
    </w:p>
    <w:p w14:paraId="390EE61E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Borenstein, M. (2009) </w:t>
      </w:r>
      <w:r w:rsidRPr="00C85A77">
        <w:rPr>
          <w:rFonts w:ascii="Times New Roman" w:hAnsi="Times New Roman"/>
          <w:i/>
          <w:noProof/>
        </w:rPr>
        <w:t>Introduction to meta-analysis</w:t>
      </w:r>
      <w:r w:rsidRPr="00C85A77">
        <w:rPr>
          <w:rFonts w:ascii="Times New Roman" w:hAnsi="Times New Roman"/>
          <w:noProof/>
        </w:rPr>
        <w:t>. Wiley, Oxford.</w:t>
      </w:r>
    </w:p>
    <w:p w14:paraId="0B9EF055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Carter, E.C., Schönbrodt, F.D., Gervais, W.M. &amp; Hilgard, J. (2019) Correcting for Bias in Psychology: A Comparison of Meta-Analytic Methods. </w:t>
      </w:r>
      <w:r w:rsidRPr="00C85A77">
        <w:rPr>
          <w:rFonts w:ascii="Times New Roman" w:hAnsi="Times New Roman"/>
          <w:i/>
          <w:noProof/>
        </w:rPr>
        <w:t>Advances in Methods and Practices in Psychological Scienc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,</w:t>
      </w:r>
      <w:r w:rsidRPr="00C85A77">
        <w:rPr>
          <w:rFonts w:ascii="Times New Roman" w:hAnsi="Times New Roman"/>
          <w:noProof/>
        </w:rPr>
        <w:t xml:space="preserve"> 115-144.</w:t>
      </w:r>
    </w:p>
    <w:p w14:paraId="6B76A1C7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Citkowicz, M. &amp; Vevea, J.L. (2017) A Parsimonious Weight Function for Modeling Publication Bias. </w:t>
      </w:r>
      <w:r w:rsidRPr="00C85A77">
        <w:rPr>
          <w:rFonts w:ascii="Times New Roman" w:hAnsi="Times New Roman"/>
          <w:i/>
          <w:noProof/>
        </w:rPr>
        <w:t>Psychological Method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2,</w:t>
      </w:r>
      <w:r w:rsidRPr="00C85A77">
        <w:rPr>
          <w:rFonts w:ascii="Times New Roman" w:hAnsi="Times New Roman"/>
          <w:noProof/>
        </w:rPr>
        <w:t xml:space="preserve"> 28-41.</w:t>
      </w:r>
    </w:p>
    <w:p w14:paraId="41293246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Deeks, J.J., Macaskill, P. &amp; Irwig, L. (2005) The performance of tests of publication bias and other sample size effects in systematic reviews of diagnostic test accuracy was assessed. </w:t>
      </w:r>
      <w:r w:rsidRPr="00C85A77">
        <w:rPr>
          <w:rFonts w:ascii="Times New Roman" w:hAnsi="Times New Roman"/>
          <w:i/>
          <w:noProof/>
        </w:rPr>
        <w:t>Journal of Clinical Epidemi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58,</w:t>
      </w:r>
      <w:r w:rsidRPr="00C85A77">
        <w:rPr>
          <w:rFonts w:ascii="Times New Roman" w:hAnsi="Times New Roman"/>
          <w:noProof/>
        </w:rPr>
        <w:t xml:space="preserve"> 882-893.</w:t>
      </w:r>
    </w:p>
    <w:p w14:paraId="647A7F52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Doleman, B., Freeman, S.C., Lund, J.N., Williams, J.P. &amp; Sutton, A.J. (2020) Funnel plots may show asymmetry in the absence of publication bias with continuous outcomes dependent on baseline risk: presentation of a new publication bias test. </w:t>
      </w:r>
      <w:r w:rsidRPr="00C85A77">
        <w:rPr>
          <w:rFonts w:ascii="Times New Roman" w:hAnsi="Times New Roman"/>
          <w:i/>
          <w:noProof/>
        </w:rPr>
        <w:t>Research Synthesis Method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1,</w:t>
      </w:r>
      <w:r w:rsidRPr="00C85A77">
        <w:rPr>
          <w:rFonts w:ascii="Times New Roman" w:hAnsi="Times New Roman"/>
          <w:noProof/>
        </w:rPr>
        <w:t xml:space="preserve"> 522-534.</w:t>
      </w:r>
    </w:p>
    <w:p w14:paraId="4A73491A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Duval, S. (2005) The trim and fill method. </w:t>
      </w:r>
      <w:r w:rsidRPr="00C85A77">
        <w:rPr>
          <w:rFonts w:ascii="Times New Roman" w:hAnsi="Times New Roman"/>
          <w:i/>
          <w:noProof/>
        </w:rPr>
        <w:t xml:space="preserve">Publication bias in meta-analysis: prevention, assessment and adjustments </w:t>
      </w:r>
      <w:r w:rsidRPr="00C85A77">
        <w:rPr>
          <w:rFonts w:ascii="Times New Roman" w:hAnsi="Times New Roman"/>
          <w:noProof/>
        </w:rPr>
        <w:t>(eds H. Rothstein, A.J. Sutton &amp; M. Borenstein), pp. 127-144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John Wiley, Chichester.</w:t>
      </w:r>
    </w:p>
    <w:p w14:paraId="43C83BE4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Duval, S. &amp; Tweedie, R. (2000a) A nonparametric "trim and fill" method of accounting for publication bias in meta-analysis. </w:t>
      </w:r>
      <w:r w:rsidRPr="00C85A77">
        <w:rPr>
          <w:rFonts w:ascii="Times New Roman" w:hAnsi="Times New Roman"/>
          <w:i/>
          <w:noProof/>
        </w:rPr>
        <w:t>Journal of the American Statistical Association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95,</w:t>
      </w:r>
      <w:r w:rsidRPr="00C85A77">
        <w:rPr>
          <w:rFonts w:ascii="Times New Roman" w:hAnsi="Times New Roman"/>
          <w:noProof/>
        </w:rPr>
        <w:t xml:space="preserve"> 89-98.</w:t>
      </w:r>
    </w:p>
    <w:p w14:paraId="73AE84AC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Duval, S. &amp; Tweedie, R. (2000b) Trim and fill: A simple funnel-plot-based method of testing and adjusting for publication bias in meta-analysis. </w:t>
      </w:r>
      <w:r w:rsidRPr="00C85A77">
        <w:rPr>
          <w:rFonts w:ascii="Times New Roman" w:hAnsi="Times New Roman"/>
          <w:i/>
          <w:noProof/>
        </w:rPr>
        <w:t>Biometric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56,</w:t>
      </w:r>
      <w:r w:rsidRPr="00C85A77">
        <w:rPr>
          <w:rFonts w:ascii="Times New Roman" w:hAnsi="Times New Roman"/>
          <w:noProof/>
        </w:rPr>
        <w:t xml:space="preserve"> 455-463.</w:t>
      </w:r>
    </w:p>
    <w:p w14:paraId="0924BB71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Egger, M., Smith, G.D., Schneider, M. &amp; Minder, C. (1997) Bias in meta-analysis detected by a simple, graphical test. </w:t>
      </w:r>
      <w:r w:rsidRPr="00C85A77">
        <w:rPr>
          <w:rFonts w:ascii="Times New Roman" w:hAnsi="Times New Roman"/>
          <w:i/>
          <w:noProof/>
        </w:rPr>
        <w:t>British Medical Journal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315,</w:t>
      </w:r>
      <w:r w:rsidRPr="00C85A77">
        <w:rPr>
          <w:rFonts w:ascii="Times New Roman" w:hAnsi="Times New Roman"/>
          <w:noProof/>
        </w:rPr>
        <w:t xml:space="preserve"> 629-634.</w:t>
      </w:r>
    </w:p>
    <w:p w14:paraId="61378264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Fernandez-Castilla, B., Declercq, L., Jamshidi, L., Beretvas, S.N., Onghena, P. &amp; Van den Noortgate, W. (2019) Detecting selection bias in meta-analyses with multiple Outcomes: a simulation study. </w:t>
      </w:r>
      <w:r w:rsidRPr="00C85A77">
        <w:rPr>
          <w:rFonts w:ascii="Times New Roman" w:hAnsi="Times New Roman"/>
          <w:i/>
          <w:noProof/>
        </w:rPr>
        <w:t>Journal of Experimental Education</w:t>
      </w:r>
      <w:r w:rsidRPr="00C85A77">
        <w:rPr>
          <w:rFonts w:ascii="Times New Roman" w:hAnsi="Times New Roman"/>
          <w:noProof/>
        </w:rPr>
        <w:t>.</w:t>
      </w:r>
    </w:p>
    <w:p w14:paraId="299213D7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Freckleton, R.P. (2002) On the misuse of residuals in ecology: regression of residuals vs. multiple regression. </w:t>
      </w:r>
      <w:r w:rsidRPr="00C85A77">
        <w:rPr>
          <w:rFonts w:ascii="Times New Roman" w:hAnsi="Times New Roman"/>
          <w:i/>
          <w:noProof/>
        </w:rPr>
        <w:t>Journal of Animal Ec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71,</w:t>
      </w:r>
      <w:r w:rsidRPr="00C85A77">
        <w:rPr>
          <w:rFonts w:ascii="Times New Roman" w:hAnsi="Times New Roman"/>
          <w:noProof/>
        </w:rPr>
        <w:t xml:space="preserve"> 542-545.</w:t>
      </w:r>
    </w:p>
    <w:p w14:paraId="640FECF4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Friedrich, J.O., Adhikari, N.K.J. &amp; Beyene, J. (2008) The ratio of means method as an alternative to mean differences for analyzing continuous outcome variables in meta-analysis: A simulation study. </w:t>
      </w:r>
      <w:r w:rsidRPr="00C85A77">
        <w:rPr>
          <w:rFonts w:ascii="Times New Roman" w:hAnsi="Times New Roman"/>
          <w:i/>
          <w:noProof/>
        </w:rPr>
        <w:t>Bmc Medical Research Method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8</w:t>
      </w:r>
      <w:r w:rsidRPr="00C85A77">
        <w:rPr>
          <w:rFonts w:ascii="Times New Roman" w:hAnsi="Times New Roman"/>
          <w:noProof/>
        </w:rPr>
        <w:t>.</w:t>
      </w:r>
    </w:p>
    <w:p w14:paraId="52024247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Galbraith, R.F. (1988) A note on graphical presentation of estimated odds ratios from several clinical-trials. </w:t>
      </w:r>
      <w:r w:rsidRPr="00C85A77">
        <w:rPr>
          <w:rFonts w:ascii="Times New Roman" w:hAnsi="Times New Roman"/>
          <w:i/>
          <w:noProof/>
        </w:rPr>
        <w:t>Statistics in Medicin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7,</w:t>
      </w:r>
      <w:r w:rsidRPr="00C85A77">
        <w:rPr>
          <w:rFonts w:ascii="Times New Roman" w:hAnsi="Times New Roman"/>
          <w:noProof/>
        </w:rPr>
        <w:t xml:space="preserve"> 889-894.</w:t>
      </w:r>
    </w:p>
    <w:p w14:paraId="3BB57E60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Gurevitch, J., Koricheva, J., Nakagawa, S. &amp; Stewart, G. (2018) Meta-analysis and the science of research synthesis. </w:t>
      </w:r>
      <w:r w:rsidRPr="00C85A77">
        <w:rPr>
          <w:rFonts w:ascii="Times New Roman" w:hAnsi="Times New Roman"/>
          <w:i/>
          <w:noProof/>
        </w:rPr>
        <w:t>Natur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555,</w:t>
      </w:r>
      <w:r w:rsidRPr="00C85A77">
        <w:rPr>
          <w:rFonts w:ascii="Times New Roman" w:hAnsi="Times New Roman"/>
          <w:noProof/>
        </w:rPr>
        <w:t xml:space="preserve"> 175-182.</w:t>
      </w:r>
    </w:p>
    <w:p w14:paraId="3CBE07E2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lastRenderedPageBreak/>
        <w:t xml:space="preserve">Hadfield, J.D. &amp; Nakagawa, S. (2010) General quantitative genetic methods for comparative biology: phylogenies, taxonomies and multi-trait models for continuous and categorical characters. </w:t>
      </w:r>
      <w:r w:rsidRPr="00C85A77">
        <w:rPr>
          <w:rFonts w:ascii="Times New Roman" w:hAnsi="Times New Roman"/>
          <w:i/>
          <w:noProof/>
        </w:rPr>
        <w:t>Journal of Evolutionary Bi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3,</w:t>
      </w:r>
      <w:r w:rsidRPr="00C85A77">
        <w:rPr>
          <w:rFonts w:ascii="Times New Roman" w:hAnsi="Times New Roman"/>
          <w:noProof/>
        </w:rPr>
        <w:t xml:space="preserve"> 494-508.</w:t>
      </w:r>
    </w:p>
    <w:p w14:paraId="61414F3A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Harrer, M., Cuijpers, P., Furukawa, T. &amp; Ebert, D.D. (2019) </w:t>
      </w:r>
      <w:r w:rsidRPr="00C85A77">
        <w:rPr>
          <w:rFonts w:ascii="Times New Roman" w:hAnsi="Times New Roman"/>
          <w:i/>
          <w:noProof/>
        </w:rPr>
        <w:t>Doing meta-analysis in R: a hands-on guide</w:t>
      </w:r>
      <w:r w:rsidRPr="00C85A77">
        <w:rPr>
          <w:rFonts w:ascii="Times New Roman" w:hAnsi="Times New Roman"/>
          <w:noProof/>
        </w:rPr>
        <w:t>.</w:t>
      </w:r>
    </w:p>
    <w:p w14:paraId="21895404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Hedges, L. &amp; Olkin, I. (1985) </w:t>
      </w:r>
      <w:r w:rsidRPr="00C85A77">
        <w:rPr>
          <w:rFonts w:ascii="Times New Roman" w:hAnsi="Times New Roman"/>
          <w:i/>
          <w:noProof/>
        </w:rPr>
        <w:t>Statistical methods for meta-analysis</w:t>
      </w:r>
      <w:r w:rsidRPr="00C85A77">
        <w:rPr>
          <w:rFonts w:ascii="Times New Roman" w:hAnsi="Times New Roman"/>
          <w:noProof/>
        </w:rPr>
        <w:t>. Academic Press, New York.</w:t>
      </w:r>
    </w:p>
    <w:p w14:paraId="2C68DF2B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Hedges, L.V. (1984) Estimation of effect size under nonrandom sampling: the effects of censoring studies yielding statistically insignificant mean differences. </w:t>
      </w:r>
      <w:r w:rsidRPr="00C85A77">
        <w:rPr>
          <w:rFonts w:ascii="Times New Roman" w:hAnsi="Times New Roman"/>
          <w:i/>
          <w:noProof/>
        </w:rPr>
        <w:t>Journal of Educational and Behavioral Statistic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9,</w:t>
      </w:r>
      <w:r w:rsidRPr="00C85A77">
        <w:rPr>
          <w:rFonts w:ascii="Times New Roman" w:hAnsi="Times New Roman"/>
          <w:noProof/>
        </w:rPr>
        <w:t xml:space="preserve"> 61–85.</w:t>
      </w:r>
    </w:p>
    <w:p w14:paraId="4E46338F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Hedges, L.V., Gurevitch, J. &amp; Curtis, P.S. (1999) The meta-Analysis of response ratios in experimental ecology. </w:t>
      </w:r>
      <w:r w:rsidRPr="00C85A77">
        <w:rPr>
          <w:rFonts w:ascii="Times New Roman" w:hAnsi="Times New Roman"/>
          <w:i/>
          <w:noProof/>
        </w:rPr>
        <w:t>Ec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80,</w:t>
      </w:r>
      <w:r w:rsidRPr="00C85A77">
        <w:rPr>
          <w:rFonts w:ascii="Times New Roman" w:hAnsi="Times New Roman"/>
          <w:noProof/>
        </w:rPr>
        <w:t xml:space="preserve"> 1150-1156.</w:t>
      </w:r>
    </w:p>
    <w:p w14:paraId="7634E4F7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Hedges, L.V., Tipton, E. &amp; Johnson, M.C. (2010) Robust variance estimation in meta-regression with dependent effect size estimates. </w:t>
      </w:r>
      <w:r w:rsidRPr="00C85A77">
        <w:rPr>
          <w:rFonts w:ascii="Times New Roman" w:hAnsi="Times New Roman"/>
          <w:i/>
          <w:noProof/>
        </w:rPr>
        <w:t>Research Synthesis Method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,</w:t>
      </w:r>
      <w:r w:rsidRPr="00C85A77">
        <w:rPr>
          <w:rFonts w:ascii="Times New Roman" w:hAnsi="Times New Roman"/>
          <w:noProof/>
        </w:rPr>
        <w:t xml:space="preserve"> 39-65.</w:t>
      </w:r>
    </w:p>
    <w:p w14:paraId="6640C6C6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Higgins, J.P.T. &amp; Thompson, S.G. (2002) Quantifying heterogeneity in a meta-analysis. </w:t>
      </w:r>
      <w:r w:rsidRPr="00C85A77">
        <w:rPr>
          <w:rFonts w:ascii="Times New Roman" w:hAnsi="Times New Roman"/>
          <w:i/>
          <w:noProof/>
        </w:rPr>
        <w:t>Statistics in Medicin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1,</w:t>
      </w:r>
      <w:r w:rsidRPr="00C85A77">
        <w:rPr>
          <w:rFonts w:ascii="Times New Roman" w:hAnsi="Times New Roman"/>
          <w:noProof/>
        </w:rPr>
        <w:t xml:space="preserve"> 1539-1558.</w:t>
      </w:r>
    </w:p>
    <w:p w14:paraId="5E167B43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Jennions, M.D., Lorite, C.J., Rosenberg, M.S. &amp; Rothstein, H.R. (2013) Publication and related biases. </w:t>
      </w:r>
      <w:r w:rsidRPr="00C85A77">
        <w:rPr>
          <w:rFonts w:ascii="Times New Roman" w:hAnsi="Times New Roman"/>
          <w:i/>
          <w:noProof/>
        </w:rPr>
        <w:t xml:space="preserve">The handbook of meta-analysis in ecology and evolution </w:t>
      </w:r>
      <w:r w:rsidRPr="00C85A77">
        <w:rPr>
          <w:rFonts w:ascii="Times New Roman" w:hAnsi="Times New Roman"/>
          <w:noProof/>
        </w:rPr>
        <w:t>(eds J. Koricheva, J. Gurevitch &amp; K. Mengersen), pp. 207-236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Princeton University Press, Princeton.</w:t>
      </w:r>
    </w:p>
    <w:p w14:paraId="1F83914F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Jennions, M.D. &amp; Moller, A.P. (2002) Relationships fade with time: a meta-analysis of temporal trends in publication in ecology and evolution. </w:t>
      </w:r>
      <w:r w:rsidRPr="00C85A77">
        <w:rPr>
          <w:rFonts w:ascii="Times New Roman" w:hAnsi="Times New Roman"/>
          <w:i/>
          <w:noProof/>
        </w:rPr>
        <w:t>Proceedings of the Royal Society B-Biological Science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69,</w:t>
      </w:r>
      <w:r w:rsidRPr="00C85A77">
        <w:rPr>
          <w:rFonts w:ascii="Times New Roman" w:hAnsi="Times New Roman"/>
          <w:noProof/>
        </w:rPr>
        <w:t xml:space="preserve"> 43-48.</w:t>
      </w:r>
    </w:p>
    <w:p w14:paraId="156A409E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Koricheva, J. &amp; Gurevitch, J. (2014) Uses and misuses of meta-analysis in plant ecology. </w:t>
      </w:r>
      <w:r w:rsidRPr="00C85A77">
        <w:rPr>
          <w:rFonts w:ascii="Times New Roman" w:hAnsi="Times New Roman"/>
          <w:i/>
          <w:noProof/>
        </w:rPr>
        <w:t>Journal of Ec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02,</w:t>
      </w:r>
      <w:r w:rsidRPr="00C85A77">
        <w:rPr>
          <w:rFonts w:ascii="Times New Roman" w:hAnsi="Times New Roman"/>
          <w:noProof/>
        </w:rPr>
        <w:t xml:space="preserve"> 828-844.</w:t>
      </w:r>
    </w:p>
    <w:p w14:paraId="283DBABA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Koricheva, J., Jennions, M.D. &amp; Lau, J. (2013) Temporal trends in effect sizes: causes, detection and implications. </w:t>
      </w:r>
      <w:r w:rsidRPr="00C85A77">
        <w:rPr>
          <w:rFonts w:ascii="Times New Roman" w:hAnsi="Times New Roman"/>
          <w:i/>
          <w:noProof/>
        </w:rPr>
        <w:t xml:space="preserve">The handbook of meta-analysis in ecology and evolution </w:t>
      </w:r>
      <w:r w:rsidRPr="00C85A77">
        <w:rPr>
          <w:rFonts w:ascii="Times New Roman" w:hAnsi="Times New Roman"/>
          <w:noProof/>
        </w:rPr>
        <w:t>(eds J. Koricheva, J. Gurevitch &amp; K. Mengersen), pp. 237-254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Princeton University Press, Princeton.</w:t>
      </w:r>
    </w:p>
    <w:p w14:paraId="6331366D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Koricheva, J. &amp; Kulinskaya, E. (2019) Temporal instability of evidence base: a threat to policy making? </w:t>
      </w:r>
      <w:r w:rsidRPr="00C85A77">
        <w:rPr>
          <w:rFonts w:ascii="Times New Roman" w:hAnsi="Times New Roman"/>
          <w:i/>
          <w:noProof/>
        </w:rPr>
        <w:t>Trends in Ecology &amp; Evolution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34,</w:t>
      </w:r>
      <w:r w:rsidRPr="00C85A77">
        <w:rPr>
          <w:rFonts w:ascii="Times New Roman" w:hAnsi="Times New Roman"/>
          <w:noProof/>
        </w:rPr>
        <w:t xml:space="preserve"> 895-902.</w:t>
      </w:r>
    </w:p>
    <w:p w14:paraId="7201F106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Kossmeier, M., Tran, U.S. &amp; Voracek, M. (2020) Power-Enhanced Funnel Plots for Meta-Analysis The Sunset Funnel Plot. </w:t>
      </w:r>
      <w:r w:rsidRPr="00C85A77">
        <w:rPr>
          <w:rFonts w:ascii="Times New Roman" w:hAnsi="Times New Roman"/>
          <w:i/>
          <w:noProof/>
        </w:rPr>
        <w:t>Zeitschrift Fur Psychologie-Journal of Psych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28,</w:t>
      </w:r>
      <w:r w:rsidRPr="00C85A77">
        <w:rPr>
          <w:rFonts w:ascii="Times New Roman" w:hAnsi="Times New Roman"/>
          <w:noProof/>
        </w:rPr>
        <w:t xml:space="preserve"> 43-49.</w:t>
      </w:r>
    </w:p>
    <w:p w14:paraId="4F8875EE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Kvarven, A., Stromland, E. &amp; Johannesson, M. (2020) Comparing meta-analyses and preregistered multiple-laboratory replication projects. </w:t>
      </w:r>
      <w:r w:rsidRPr="00C85A77">
        <w:rPr>
          <w:rFonts w:ascii="Times New Roman" w:hAnsi="Times New Roman"/>
          <w:i/>
          <w:noProof/>
        </w:rPr>
        <w:t>Nature Human Behaviour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4,</w:t>
      </w:r>
      <w:r w:rsidRPr="00C85A77">
        <w:rPr>
          <w:rFonts w:ascii="Times New Roman" w:hAnsi="Times New Roman"/>
          <w:noProof/>
        </w:rPr>
        <w:t xml:space="preserve"> 423-+.</w:t>
      </w:r>
    </w:p>
    <w:p w14:paraId="412103F4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Lajeunesse, M.J. (2015) Bias and correction for the log response ratio in ecological meta-analysis. </w:t>
      </w:r>
      <w:r w:rsidRPr="00C85A77">
        <w:rPr>
          <w:rFonts w:ascii="Times New Roman" w:hAnsi="Times New Roman"/>
          <w:i/>
          <w:noProof/>
        </w:rPr>
        <w:t>Ec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96,</w:t>
      </w:r>
      <w:r w:rsidRPr="00C85A77">
        <w:rPr>
          <w:rFonts w:ascii="Times New Roman" w:hAnsi="Times New Roman"/>
          <w:noProof/>
        </w:rPr>
        <w:t xml:space="preserve"> 2056-2063.</w:t>
      </w:r>
    </w:p>
    <w:p w14:paraId="2AA16EF9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Light, R.J. &amp; Pillemer, D.B. (1984) </w:t>
      </w:r>
      <w:r w:rsidRPr="00C85A77">
        <w:rPr>
          <w:rFonts w:ascii="Times New Roman" w:hAnsi="Times New Roman"/>
          <w:i/>
          <w:noProof/>
        </w:rPr>
        <w:t>Summing up : the science of reviewing research</w:t>
      </w:r>
      <w:r w:rsidRPr="00C85A77">
        <w:rPr>
          <w:rFonts w:ascii="Times New Roman" w:hAnsi="Times New Roman"/>
          <w:noProof/>
        </w:rPr>
        <w:t>. Harvard University Press, Cambridge, Mass. ; London.</w:t>
      </w:r>
    </w:p>
    <w:p w14:paraId="0E2B1D4D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Macaskill, P., Walter, S.D. &amp; Irwig, L. (2001) A comparison of methods to detect publication bias in meta-analysis. </w:t>
      </w:r>
      <w:r w:rsidRPr="00C85A77">
        <w:rPr>
          <w:rFonts w:ascii="Times New Roman" w:hAnsi="Times New Roman"/>
          <w:i/>
          <w:noProof/>
        </w:rPr>
        <w:t>Statistics in Medicin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0,</w:t>
      </w:r>
      <w:r w:rsidRPr="00C85A77">
        <w:rPr>
          <w:rFonts w:ascii="Times New Roman" w:hAnsi="Times New Roman"/>
          <w:noProof/>
        </w:rPr>
        <w:t xml:space="preserve"> 641-654.</w:t>
      </w:r>
    </w:p>
    <w:p w14:paraId="270FDA75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Marks-Anglin, A. &amp; Chen, Y. (2020) A historical review of publication bias. </w:t>
      </w:r>
      <w:r w:rsidRPr="00C85A77">
        <w:rPr>
          <w:rFonts w:ascii="Times New Roman" w:hAnsi="Times New Roman"/>
          <w:i/>
          <w:noProof/>
        </w:rPr>
        <w:t>Research Synthesis Method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1,</w:t>
      </w:r>
      <w:r w:rsidRPr="00C85A77">
        <w:rPr>
          <w:rFonts w:ascii="Times New Roman" w:hAnsi="Times New Roman"/>
          <w:noProof/>
        </w:rPr>
        <w:t xml:space="preserve"> 725-742.</w:t>
      </w:r>
    </w:p>
    <w:p w14:paraId="263C78EC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Marks-Anglin, A., Duan, R., Chen, Y., Panagiotou, O. &amp; Schmid, C.H. (2021) Publication and outcome reporting bias. </w:t>
      </w:r>
      <w:r w:rsidRPr="00C85A77">
        <w:rPr>
          <w:rFonts w:ascii="Times New Roman" w:hAnsi="Times New Roman"/>
          <w:i/>
          <w:noProof/>
        </w:rPr>
        <w:t xml:space="preserve">Handbook of meta-analysis </w:t>
      </w:r>
      <w:r w:rsidRPr="00C85A77">
        <w:rPr>
          <w:rFonts w:ascii="Times New Roman" w:hAnsi="Times New Roman"/>
          <w:noProof/>
        </w:rPr>
        <w:t>(eds C.H. Schmid, T. Stijnen &amp; R.W. White), pp. 283-312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CRC, Boca Raton.</w:t>
      </w:r>
    </w:p>
    <w:p w14:paraId="78F7B4F9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McShane, B.B., Bockenholt, U. &amp; Hansen, K.T. (2016) Adjusting for Publication Bias in Meta-Analysis: An Evaluation of Selection Methods and Some Cautionary Notes. </w:t>
      </w:r>
      <w:r w:rsidRPr="00C85A77">
        <w:rPr>
          <w:rFonts w:ascii="Times New Roman" w:hAnsi="Times New Roman"/>
          <w:i/>
          <w:noProof/>
        </w:rPr>
        <w:t>Perspectives on Psychological Scienc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1,</w:t>
      </w:r>
      <w:r w:rsidRPr="00C85A77">
        <w:rPr>
          <w:rFonts w:ascii="Times New Roman" w:hAnsi="Times New Roman"/>
          <w:noProof/>
        </w:rPr>
        <w:t xml:space="preserve"> 730-749.</w:t>
      </w:r>
    </w:p>
    <w:p w14:paraId="51E699FC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Moller, A.P. &amp; Jennions, M.D. (2001) Testing and adjusting for publication bias. </w:t>
      </w:r>
      <w:r w:rsidRPr="00C85A77">
        <w:rPr>
          <w:rFonts w:ascii="Times New Roman" w:hAnsi="Times New Roman"/>
          <w:i/>
          <w:noProof/>
        </w:rPr>
        <w:t>Trends in Ecology &amp; Evolution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6,</w:t>
      </w:r>
      <w:r w:rsidRPr="00C85A77">
        <w:rPr>
          <w:rFonts w:ascii="Times New Roman" w:hAnsi="Times New Roman"/>
          <w:noProof/>
        </w:rPr>
        <w:t xml:space="preserve"> 580-586.</w:t>
      </w:r>
    </w:p>
    <w:p w14:paraId="16AE372F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Moreno, S.G., Sutton, A.J., Ades, A.E., Stanley, T.D., Abrams, K.R., Peters, J.L. &amp; Cooper, N.J. (2009) Assessment of regression-based methods to adjust for publication bias through a comprehensive simulation study. </w:t>
      </w:r>
      <w:r w:rsidRPr="00C85A77">
        <w:rPr>
          <w:rFonts w:ascii="Times New Roman" w:hAnsi="Times New Roman"/>
          <w:i/>
          <w:noProof/>
        </w:rPr>
        <w:t>Bmc Medical Research Method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9</w:t>
      </w:r>
      <w:r w:rsidRPr="00C85A77">
        <w:rPr>
          <w:rFonts w:ascii="Times New Roman" w:hAnsi="Times New Roman"/>
          <w:noProof/>
        </w:rPr>
        <w:t>.</w:t>
      </w:r>
    </w:p>
    <w:p w14:paraId="3487C95C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lastRenderedPageBreak/>
        <w:t xml:space="preserve">Nakagawa, S. &amp; Lagisz, M. (2016) Visualizing unbiased and biased unweighted meta-analyses. </w:t>
      </w:r>
      <w:r w:rsidRPr="00C85A77">
        <w:rPr>
          <w:rFonts w:ascii="Times New Roman" w:hAnsi="Times New Roman"/>
          <w:i/>
          <w:noProof/>
        </w:rPr>
        <w:t>Journal of Evolutionary Bi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9,</w:t>
      </w:r>
      <w:r w:rsidRPr="00C85A77">
        <w:rPr>
          <w:rFonts w:ascii="Times New Roman" w:hAnsi="Times New Roman"/>
          <w:noProof/>
        </w:rPr>
        <w:t xml:space="preserve"> 1914-1916.</w:t>
      </w:r>
    </w:p>
    <w:p w14:paraId="5844AC9B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Nakagawa, S., Noble, D.W., Senior, A.M. &amp; Lagisz, M. (2017) Meta-evaluation of meta-analysis: ten appraisal questions for biologists. </w:t>
      </w:r>
      <w:r w:rsidRPr="00C85A77">
        <w:rPr>
          <w:rFonts w:ascii="Times New Roman" w:hAnsi="Times New Roman"/>
          <w:i/>
          <w:noProof/>
        </w:rPr>
        <w:t>BMC Bi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5,</w:t>
      </w:r>
      <w:r w:rsidRPr="00C85A77">
        <w:rPr>
          <w:rFonts w:ascii="Times New Roman" w:hAnsi="Times New Roman"/>
          <w:noProof/>
        </w:rPr>
        <w:t xml:space="preserve"> 18.</w:t>
      </w:r>
    </w:p>
    <w:p w14:paraId="5D9E9C82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Nakagawa, S. &amp; Santos, E.S.A. (2012) Methodological issues and advances in biological meta-analysis. </w:t>
      </w:r>
      <w:r w:rsidRPr="00C85A77">
        <w:rPr>
          <w:rFonts w:ascii="Times New Roman" w:hAnsi="Times New Roman"/>
          <w:i/>
          <w:noProof/>
        </w:rPr>
        <w:t>Evolutionary Ec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6,</w:t>
      </w:r>
      <w:r w:rsidRPr="00C85A77">
        <w:rPr>
          <w:rFonts w:ascii="Times New Roman" w:hAnsi="Times New Roman"/>
          <w:noProof/>
        </w:rPr>
        <w:t xml:space="preserve"> 1253-1274.</w:t>
      </w:r>
    </w:p>
    <w:p w14:paraId="28E71E24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Noble, D.W.A., Lagisz, M., O'Dea R, E. &amp; Nakagawa, S. (2017) Nonindependence and sensitivity analyses in ecological and evolutionary meta-analyses. </w:t>
      </w:r>
      <w:r w:rsidRPr="00C85A77">
        <w:rPr>
          <w:rFonts w:ascii="Times New Roman" w:hAnsi="Times New Roman"/>
          <w:i/>
          <w:noProof/>
        </w:rPr>
        <w:t>Molecular Ec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6,</w:t>
      </w:r>
      <w:r w:rsidRPr="00C85A77">
        <w:rPr>
          <w:rFonts w:ascii="Times New Roman" w:hAnsi="Times New Roman"/>
          <w:noProof/>
        </w:rPr>
        <w:t xml:space="preserve"> 2410-2425.</w:t>
      </w:r>
    </w:p>
    <w:p w14:paraId="457C08AB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Nobre, J.S. &amp; Singer, J.D. (2007) Residual analysis for linear mixed models. </w:t>
      </w:r>
      <w:r w:rsidRPr="00C85A77">
        <w:rPr>
          <w:rFonts w:ascii="Times New Roman" w:hAnsi="Times New Roman"/>
          <w:i/>
          <w:noProof/>
        </w:rPr>
        <w:t>Biometrical Journal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49,</w:t>
      </w:r>
      <w:r w:rsidRPr="00C85A77">
        <w:rPr>
          <w:rFonts w:ascii="Times New Roman" w:hAnsi="Times New Roman"/>
          <w:noProof/>
        </w:rPr>
        <w:t xml:space="preserve"> 863-875.</w:t>
      </w:r>
    </w:p>
    <w:p w14:paraId="42656DCD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Owrin, R.G. (1983) A fail-safe </w:t>
      </w:r>
      <w:r w:rsidRPr="00C85A77">
        <w:rPr>
          <w:rFonts w:ascii="Times New Roman" w:hAnsi="Times New Roman"/>
          <w:i/>
          <w:noProof/>
        </w:rPr>
        <w:t>N</w:t>
      </w:r>
      <w:r w:rsidRPr="00C85A77">
        <w:rPr>
          <w:rFonts w:ascii="Times New Roman" w:hAnsi="Times New Roman"/>
          <w:noProof/>
        </w:rPr>
        <w:t xml:space="preserve"> for effect size in meta-analysis. </w:t>
      </w:r>
      <w:r w:rsidRPr="00C85A77">
        <w:rPr>
          <w:rFonts w:ascii="Times New Roman" w:hAnsi="Times New Roman"/>
          <w:i/>
          <w:noProof/>
        </w:rPr>
        <w:t>Journal of Educational Statistic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8,</w:t>
      </w:r>
      <w:r w:rsidRPr="00C85A77">
        <w:rPr>
          <w:rFonts w:ascii="Times New Roman" w:hAnsi="Times New Roman"/>
          <w:noProof/>
        </w:rPr>
        <w:t xml:space="preserve"> 157-159.</w:t>
      </w:r>
    </w:p>
    <w:p w14:paraId="4832179B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Peters, J.L., Sutton, A.J., Jones, D.R., Abrams, K.R. &amp; Rushton, L. (2007) Performance of the trim and fill method in the presence of publication bias and between-study heterogeneity. </w:t>
      </w:r>
      <w:r w:rsidRPr="00C85A77">
        <w:rPr>
          <w:rFonts w:ascii="Times New Roman" w:hAnsi="Times New Roman"/>
          <w:i/>
          <w:noProof/>
        </w:rPr>
        <w:t>Statistics in Medicin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6,</w:t>
      </w:r>
      <w:r w:rsidRPr="00C85A77">
        <w:rPr>
          <w:rFonts w:ascii="Times New Roman" w:hAnsi="Times New Roman"/>
          <w:noProof/>
        </w:rPr>
        <w:t xml:space="preserve"> 4544-4562.</w:t>
      </w:r>
    </w:p>
    <w:p w14:paraId="44C06FBF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Peters, J.L., Sutton, A.J., Jones, D.R., Abrams, K.R. &amp; Rushton, L. (2008) Contour-enhanced meta-analysis funnel plots help distinguish publication bias from other causes of asymmetry. </w:t>
      </w:r>
      <w:r w:rsidRPr="00C85A77">
        <w:rPr>
          <w:rFonts w:ascii="Times New Roman" w:hAnsi="Times New Roman"/>
          <w:i/>
          <w:noProof/>
        </w:rPr>
        <w:t>Journal of Clinical Epidemi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61,</w:t>
      </w:r>
      <w:r w:rsidRPr="00C85A77">
        <w:rPr>
          <w:rFonts w:ascii="Times New Roman" w:hAnsi="Times New Roman"/>
          <w:noProof/>
        </w:rPr>
        <w:t xml:space="preserve"> 991-996.</w:t>
      </w:r>
    </w:p>
    <w:p w14:paraId="258BD572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Preston, C., Ashby, D. &amp; Smyth, R. (2004) Adjusting for publication bias: modelling the selection process. </w:t>
      </w:r>
      <w:r w:rsidRPr="00C85A77">
        <w:rPr>
          <w:rFonts w:ascii="Times New Roman" w:hAnsi="Times New Roman"/>
          <w:i/>
          <w:noProof/>
        </w:rPr>
        <w:t>Journal of Evaluation in Clinical Practic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0,</w:t>
      </w:r>
      <w:r w:rsidRPr="00C85A77">
        <w:rPr>
          <w:rFonts w:ascii="Times New Roman" w:hAnsi="Times New Roman"/>
          <w:noProof/>
        </w:rPr>
        <w:t xml:space="preserve"> 313-322.</w:t>
      </w:r>
    </w:p>
    <w:p w14:paraId="00882ED7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Roberts, C.J. &amp; Stanley, T.D. (2005) </w:t>
      </w:r>
      <w:r w:rsidRPr="00C85A77">
        <w:rPr>
          <w:rFonts w:ascii="Times New Roman" w:hAnsi="Times New Roman"/>
          <w:i/>
          <w:noProof/>
        </w:rPr>
        <w:t>Meta-regression analysis: issues of publicaiton bias in economics</w:t>
      </w:r>
      <w:r w:rsidRPr="00C85A77">
        <w:rPr>
          <w:rFonts w:ascii="Times New Roman" w:hAnsi="Times New Roman"/>
          <w:noProof/>
        </w:rPr>
        <w:t>. Blackwell, Malden, MA.</w:t>
      </w:r>
    </w:p>
    <w:p w14:paraId="037998F8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Rodgers, M.A. &amp; Pustejovsky, J.E. (2020) Evaluating meta-analytic methods to detect selective reporting in the presence of dependent effect sizes. </w:t>
      </w:r>
      <w:r w:rsidRPr="00C85A77">
        <w:rPr>
          <w:rFonts w:ascii="Times New Roman" w:hAnsi="Times New Roman"/>
          <w:i/>
          <w:noProof/>
        </w:rPr>
        <w:t>Psychological Methods</w:t>
      </w:r>
      <w:r w:rsidRPr="00C85A77">
        <w:rPr>
          <w:rFonts w:ascii="Times New Roman" w:hAnsi="Times New Roman"/>
          <w:noProof/>
        </w:rPr>
        <w:t>.</w:t>
      </w:r>
    </w:p>
    <w:p w14:paraId="6AEE11AC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Rosenberg, M.S. (2005) The file-drawer problem revisited: A general weighted method for calculating fail-safe numbers in meta-analysis. </w:t>
      </w:r>
      <w:r w:rsidRPr="00C85A77">
        <w:rPr>
          <w:rFonts w:ascii="Times New Roman" w:hAnsi="Times New Roman"/>
          <w:i/>
          <w:noProof/>
        </w:rPr>
        <w:t>Evolution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59,</w:t>
      </w:r>
      <w:r w:rsidRPr="00C85A77">
        <w:rPr>
          <w:rFonts w:ascii="Times New Roman" w:hAnsi="Times New Roman"/>
          <w:noProof/>
        </w:rPr>
        <w:t xml:space="preserve"> 464-468.</w:t>
      </w:r>
    </w:p>
    <w:p w14:paraId="4A28E5EF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Rosenthal, R. (1979) The "file drawer problem" and tolerance for null results. </w:t>
      </w:r>
      <w:r w:rsidRPr="00C85A77">
        <w:rPr>
          <w:rFonts w:ascii="Times New Roman" w:hAnsi="Times New Roman"/>
          <w:i/>
          <w:noProof/>
        </w:rPr>
        <w:t>Psychological Bulletin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86,</w:t>
      </w:r>
      <w:r w:rsidRPr="00C85A77">
        <w:rPr>
          <w:rFonts w:ascii="Times New Roman" w:hAnsi="Times New Roman"/>
          <w:noProof/>
        </w:rPr>
        <w:t xml:space="preserve"> 638-641.</w:t>
      </w:r>
    </w:p>
    <w:p w14:paraId="1E09D260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>Rothstein, H., Sutton, A.J. &amp; Borenstein, M. (2005) Publication bias in meta-analysis: prevention, assessment and adjustments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John Wiley, Chichester.</w:t>
      </w:r>
    </w:p>
    <w:p w14:paraId="79D86A76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anchez-Tojar, A., Nakagawa, S., Sanchez-Fortun, M., Martin, D.A., Ramani, S., Girndt, A., Bokony, V., Kempenaers, B., Liker, A., Westneat, D.F., Burke, T. &amp; Schroeder, J. (2018) Meta-analysis challenges a textbook example of status signalling and demonstrates publication bias. </w:t>
      </w:r>
      <w:r w:rsidRPr="00C85A77">
        <w:rPr>
          <w:rFonts w:ascii="Times New Roman" w:hAnsi="Times New Roman"/>
          <w:i/>
          <w:noProof/>
        </w:rPr>
        <w:t>Elif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7</w:t>
      </w:r>
      <w:r w:rsidRPr="00C85A77">
        <w:rPr>
          <w:rFonts w:ascii="Times New Roman" w:hAnsi="Times New Roman"/>
          <w:noProof/>
        </w:rPr>
        <w:t>.</w:t>
      </w:r>
    </w:p>
    <w:p w14:paraId="7E793CE8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chwarzer, G., Carpenter, J.R. &amp; Ru\cker, G. (2015) </w:t>
      </w:r>
      <w:r w:rsidRPr="00C85A77">
        <w:rPr>
          <w:rFonts w:ascii="Times New Roman" w:hAnsi="Times New Roman"/>
          <w:i/>
          <w:noProof/>
        </w:rPr>
        <w:t>Meta-analysis with R</w:t>
      </w:r>
      <w:r w:rsidRPr="00C85A77">
        <w:rPr>
          <w:rFonts w:ascii="Times New Roman" w:hAnsi="Times New Roman"/>
          <w:noProof/>
        </w:rPr>
        <w:t>.</w:t>
      </w:r>
    </w:p>
    <w:p w14:paraId="0C227CDB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enior, A.M., Grueber, C.E., Kamiya, T., Lagisz, M., O'Dwyer, K., Santos, E.S.A. &amp; Nakagawa, S. (2016) Heterogeneity in ecological and evolutionary meta-analyses: its magnitude and implications. </w:t>
      </w:r>
      <w:r w:rsidRPr="00C85A77">
        <w:rPr>
          <w:rFonts w:ascii="Times New Roman" w:hAnsi="Times New Roman"/>
          <w:i/>
          <w:noProof/>
        </w:rPr>
        <w:t>Ec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97,</w:t>
      </w:r>
      <w:r w:rsidRPr="00C85A77">
        <w:rPr>
          <w:rFonts w:ascii="Times New Roman" w:hAnsi="Times New Roman"/>
          <w:noProof/>
        </w:rPr>
        <w:t xml:space="preserve"> 3293-3299.</w:t>
      </w:r>
    </w:p>
    <w:p w14:paraId="221C98AE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enior, A.M., Viechtbauer, W. &amp; Nakagawa, S. (2020) Revisiting and expanding the meta-analysis of variation: The log coefficient of variation ratio. </w:t>
      </w:r>
      <w:r w:rsidRPr="00C85A77">
        <w:rPr>
          <w:rFonts w:ascii="Times New Roman" w:hAnsi="Times New Roman"/>
          <w:i/>
          <w:noProof/>
        </w:rPr>
        <w:t>Research Synthesis Method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1,</w:t>
      </w:r>
      <w:r w:rsidRPr="00C85A77">
        <w:rPr>
          <w:rFonts w:ascii="Times New Roman" w:hAnsi="Times New Roman"/>
          <w:noProof/>
        </w:rPr>
        <w:t xml:space="preserve"> 553-567.</w:t>
      </w:r>
    </w:p>
    <w:p w14:paraId="3E1A0AC0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hi, L.Y. &amp; Lin, L.F. (2019) The trim-and-fill method for publication bias: practical guidelines and recommendations based on a large database of meta-analyses. </w:t>
      </w:r>
      <w:r w:rsidRPr="00C85A77">
        <w:rPr>
          <w:rFonts w:ascii="Times New Roman" w:hAnsi="Times New Roman"/>
          <w:i/>
          <w:noProof/>
        </w:rPr>
        <w:t>Medicin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98</w:t>
      </w:r>
      <w:r w:rsidRPr="00C85A77">
        <w:rPr>
          <w:rFonts w:ascii="Times New Roman" w:hAnsi="Times New Roman"/>
          <w:noProof/>
        </w:rPr>
        <w:t>.</w:t>
      </w:r>
    </w:p>
    <w:p w14:paraId="081B42CB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immons, J.P., Nelson, L.D. &amp; Simonsohn, U. (2011) False-positive psychology: undisclosed flexibility in data collection and analysis allows presenting anything as significant. </w:t>
      </w:r>
      <w:r w:rsidRPr="00C85A77">
        <w:rPr>
          <w:rFonts w:ascii="Times New Roman" w:hAnsi="Times New Roman"/>
          <w:i/>
          <w:noProof/>
        </w:rPr>
        <w:t>Psychological Scienc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2,</w:t>
      </w:r>
      <w:r w:rsidRPr="00C85A77">
        <w:rPr>
          <w:rFonts w:ascii="Times New Roman" w:hAnsi="Times New Roman"/>
          <w:noProof/>
        </w:rPr>
        <w:t xml:space="preserve"> 1359-1366.</w:t>
      </w:r>
    </w:p>
    <w:p w14:paraId="18DE0D76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imonsohn, U., Nelson, L.D. &amp; Simmons, J.P. (2014) P-curve: a key to the file-drawer. </w:t>
      </w:r>
      <w:r w:rsidRPr="00C85A77">
        <w:rPr>
          <w:rFonts w:ascii="Times New Roman" w:hAnsi="Times New Roman"/>
          <w:i/>
          <w:noProof/>
        </w:rPr>
        <w:t>Journal of Experimental Psychology-General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43,</w:t>
      </w:r>
      <w:r w:rsidRPr="00C85A77">
        <w:rPr>
          <w:rFonts w:ascii="Times New Roman" w:hAnsi="Times New Roman"/>
          <w:noProof/>
        </w:rPr>
        <w:t xml:space="preserve"> 534-547.</w:t>
      </w:r>
    </w:p>
    <w:p w14:paraId="19B725B0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ong, C., Peacor, S.D., Osenberg, C.W. &amp; Bence, J.R. (2020) An assessment of statistical methods for nonindependent data in ecological meta-analyses. </w:t>
      </w:r>
      <w:r w:rsidRPr="00C85A77">
        <w:rPr>
          <w:rFonts w:ascii="Times New Roman" w:hAnsi="Times New Roman"/>
          <w:i/>
          <w:noProof/>
        </w:rPr>
        <w:t>Ec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01,</w:t>
      </w:r>
      <w:r w:rsidRPr="00C85A77">
        <w:rPr>
          <w:rFonts w:ascii="Times New Roman" w:hAnsi="Times New Roman"/>
          <w:noProof/>
        </w:rPr>
        <w:t xml:space="preserve"> e03184.</w:t>
      </w:r>
    </w:p>
    <w:p w14:paraId="222D7ECC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tanley, T.D. (2017) Limitations of PET-PEESE and other meta-analysis methods. </w:t>
      </w:r>
      <w:r w:rsidRPr="00C85A77">
        <w:rPr>
          <w:rFonts w:ascii="Times New Roman" w:hAnsi="Times New Roman"/>
          <w:i/>
          <w:noProof/>
        </w:rPr>
        <w:t>Social Psychological and Personality Scienc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8,</w:t>
      </w:r>
      <w:r w:rsidRPr="00C85A77">
        <w:rPr>
          <w:rFonts w:ascii="Times New Roman" w:hAnsi="Times New Roman"/>
          <w:noProof/>
        </w:rPr>
        <w:t xml:space="preserve"> 581-591.</w:t>
      </w:r>
    </w:p>
    <w:p w14:paraId="466611E1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lastRenderedPageBreak/>
        <w:t xml:space="preserve">Stanley, T.D. &amp; Doucouliagos, H. (2012) </w:t>
      </w:r>
      <w:r w:rsidRPr="00C85A77">
        <w:rPr>
          <w:rFonts w:ascii="Times New Roman" w:hAnsi="Times New Roman"/>
          <w:i/>
          <w:noProof/>
        </w:rPr>
        <w:t>Meta-regression analysis in economics and business</w:t>
      </w:r>
      <w:r w:rsidRPr="00C85A77">
        <w:rPr>
          <w:rFonts w:ascii="Times New Roman" w:hAnsi="Times New Roman"/>
          <w:noProof/>
        </w:rPr>
        <w:t>. Routledge, New York.</w:t>
      </w:r>
    </w:p>
    <w:p w14:paraId="54C8C04D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tanley, T.D. &amp; Doucouliagos, H. (2014) Meta-regression approximations to reduce publication selection bias. </w:t>
      </w:r>
      <w:r w:rsidRPr="00C85A77">
        <w:rPr>
          <w:rFonts w:ascii="Times New Roman" w:hAnsi="Times New Roman"/>
          <w:i/>
          <w:noProof/>
        </w:rPr>
        <w:t>Research Synthesis Method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5,</w:t>
      </w:r>
      <w:r w:rsidRPr="00C85A77">
        <w:rPr>
          <w:rFonts w:ascii="Times New Roman" w:hAnsi="Times New Roman"/>
          <w:noProof/>
        </w:rPr>
        <w:t xml:space="preserve"> 60-78.</w:t>
      </w:r>
    </w:p>
    <w:p w14:paraId="34862277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tanley, T.D., Doucouliagos, H. &amp; Ioannidis, J.P.A. (2017) Finding the power to reduce publication bias. </w:t>
      </w:r>
      <w:r w:rsidRPr="00C85A77">
        <w:rPr>
          <w:rFonts w:ascii="Times New Roman" w:hAnsi="Times New Roman"/>
          <w:i/>
          <w:noProof/>
        </w:rPr>
        <w:t>Statistics in Medicin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36,</w:t>
      </w:r>
      <w:r w:rsidRPr="00C85A77">
        <w:rPr>
          <w:rFonts w:ascii="Times New Roman" w:hAnsi="Times New Roman"/>
          <w:noProof/>
        </w:rPr>
        <w:t xml:space="preserve"> 1580-1598.</w:t>
      </w:r>
    </w:p>
    <w:p w14:paraId="18E4F691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terne, J.A., Egger, M. &amp; Smith, G.D. (2001) Systematic reviews in health care: Investigating and dealing with publication and other biases in meta-analysis. </w:t>
      </w:r>
      <w:r w:rsidRPr="00C85A77">
        <w:rPr>
          <w:rFonts w:ascii="Times New Roman" w:hAnsi="Times New Roman"/>
          <w:i/>
          <w:noProof/>
        </w:rPr>
        <w:t>British Medical Journal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323,</w:t>
      </w:r>
      <w:r w:rsidRPr="00C85A77">
        <w:rPr>
          <w:rFonts w:ascii="Times New Roman" w:hAnsi="Times New Roman"/>
          <w:noProof/>
        </w:rPr>
        <w:t xml:space="preserve"> 101-105.</w:t>
      </w:r>
    </w:p>
    <w:p w14:paraId="22D3C928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terne, J.A.C., Becker, B.J. &amp; Egger, M. (2005) The funnel plot. </w:t>
      </w:r>
      <w:r w:rsidRPr="00C85A77">
        <w:rPr>
          <w:rFonts w:ascii="Times New Roman" w:hAnsi="Times New Roman"/>
          <w:i/>
          <w:noProof/>
        </w:rPr>
        <w:t xml:space="preserve">Publication bias in meta-analysis : prevention, assessment and adjustments </w:t>
      </w:r>
      <w:r w:rsidRPr="00C85A77">
        <w:rPr>
          <w:rFonts w:ascii="Times New Roman" w:hAnsi="Times New Roman"/>
          <w:noProof/>
        </w:rPr>
        <w:t>(eds H. Rothstein, A.J. Sutton &amp; M. Borenstein), pp. 75-98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Wiley, Chichester.</w:t>
      </w:r>
    </w:p>
    <w:p w14:paraId="31D8CB04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Sutton, A.J. (2009) Publication bias. </w:t>
      </w:r>
      <w:r w:rsidRPr="00C85A77">
        <w:rPr>
          <w:rFonts w:ascii="Times New Roman" w:hAnsi="Times New Roman"/>
          <w:i/>
          <w:noProof/>
        </w:rPr>
        <w:t xml:space="preserve">The handbook of research synthesis and meta-analysis </w:t>
      </w:r>
      <w:r w:rsidRPr="00C85A77">
        <w:rPr>
          <w:rFonts w:ascii="Times New Roman" w:hAnsi="Times New Roman"/>
          <w:noProof/>
        </w:rPr>
        <w:t>(eds H. Cooper, L.V. Hedges &amp; J.C. Valentine), pp. 435-452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Russell Sage Foundation, New York.</w:t>
      </w:r>
    </w:p>
    <w:p w14:paraId="64F116DE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Terrin, N., Schmid, C.H. &amp; Lau, J. (2005) In an empirical evaluation of the funnel plot, researchers could not visually identify publication bias. </w:t>
      </w:r>
      <w:r w:rsidRPr="00C85A77">
        <w:rPr>
          <w:rFonts w:ascii="Times New Roman" w:hAnsi="Times New Roman"/>
          <w:i/>
          <w:noProof/>
        </w:rPr>
        <w:t>Journal of Clinical Epidemiology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58,</w:t>
      </w:r>
      <w:r w:rsidRPr="00C85A77">
        <w:rPr>
          <w:rFonts w:ascii="Times New Roman" w:hAnsi="Times New Roman"/>
          <w:noProof/>
        </w:rPr>
        <w:t xml:space="preserve"> 894-901.</w:t>
      </w:r>
    </w:p>
    <w:p w14:paraId="10072841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Thompson, S.G. &amp; Sharp, S.J. (1999) Explaining heterogeneity in meta-analysis: A comparison of methods. </w:t>
      </w:r>
      <w:r w:rsidRPr="00C85A77">
        <w:rPr>
          <w:rFonts w:ascii="Times New Roman" w:hAnsi="Times New Roman"/>
          <w:i/>
          <w:noProof/>
        </w:rPr>
        <w:t>Statistics in Medicin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8,</w:t>
      </w:r>
      <w:r w:rsidRPr="00C85A77">
        <w:rPr>
          <w:rFonts w:ascii="Times New Roman" w:hAnsi="Times New Roman"/>
          <w:noProof/>
        </w:rPr>
        <w:t xml:space="preserve"> 2693-2708.</w:t>
      </w:r>
    </w:p>
    <w:p w14:paraId="7DA004C6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Trkalinos, T.A. &amp; Ioannidis, J.P.A. (2005) Assessing the evolution of effect sizes over time. </w:t>
      </w:r>
      <w:r w:rsidRPr="00C85A77">
        <w:rPr>
          <w:rFonts w:ascii="Times New Roman" w:hAnsi="Times New Roman"/>
          <w:i/>
          <w:noProof/>
        </w:rPr>
        <w:t xml:space="preserve">Publication bias in meta-analysis : prevention, assessment and adjustments </w:t>
      </w:r>
      <w:r w:rsidRPr="00C85A77">
        <w:rPr>
          <w:rFonts w:ascii="Times New Roman" w:hAnsi="Times New Roman"/>
          <w:noProof/>
        </w:rPr>
        <w:t>(eds H. Rothstein, A.J. Sutton &amp; M. Borenstein), pp. 241-259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Wiley, Chichester.</w:t>
      </w:r>
    </w:p>
    <w:p w14:paraId="7EE424D9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van Aert, R.C.M., Wicherts, J.M. &amp; van Assen, M.A.L.M. (2016) Conducting Meta-Analyses Based on p Values: Reservations and Recommendations for Applying p-Uniform and p-Curve. </w:t>
      </w:r>
      <w:r w:rsidRPr="00C85A77">
        <w:rPr>
          <w:rFonts w:ascii="Times New Roman" w:hAnsi="Times New Roman"/>
          <w:i/>
          <w:noProof/>
        </w:rPr>
        <w:t>Perspectives on Psychological Scienc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11,</w:t>
      </w:r>
      <w:r w:rsidRPr="00C85A77">
        <w:rPr>
          <w:rFonts w:ascii="Times New Roman" w:hAnsi="Times New Roman"/>
          <w:noProof/>
        </w:rPr>
        <w:t xml:space="preserve"> 713-729.</w:t>
      </w:r>
    </w:p>
    <w:p w14:paraId="1166A207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van Assen, M.A.L.M., van Aert, R.C.M. &amp; Wicherts, J.M. (2015) Meta-Analysis Using Effect Size Distributions of Only Statistically Significant Studies. </w:t>
      </w:r>
      <w:r w:rsidRPr="00C85A77">
        <w:rPr>
          <w:rFonts w:ascii="Times New Roman" w:hAnsi="Times New Roman"/>
          <w:i/>
          <w:noProof/>
        </w:rPr>
        <w:t>Psychological Method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20,</w:t>
      </w:r>
      <w:r w:rsidRPr="00C85A77">
        <w:rPr>
          <w:rFonts w:ascii="Times New Roman" w:hAnsi="Times New Roman"/>
          <w:noProof/>
        </w:rPr>
        <w:t xml:space="preserve"> 293-309.</w:t>
      </w:r>
    </w:p>
    <w:p w14:paraId="2962B080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Vevea, J.L., Coburn, K. &amp; Sutton, A.J. (2019) Publication bias. </w:t>
      </w:r>
      <w:r w:rsidRPr="00C85A77">
        <w:rPr>
          <w:rFonts w:ascii="Times New Roman" w:hAnsi="Times New Roman"/>
          <w:i/>
          <w:noProof/>
        </w:rPr>
        <w:t xml:space="preserve">The handbook of research synthesis and meta-analysis </w:t>
      </w:r>
      <w:r w:rsidRPr="00C85A77">
        <w:rPr>
          <w:rFonts w:ascii="Times New Roman" w:hAnsi="Times New Roman"/>
          <w:noProof/>
        </w:rPr>
        <w:t>(eds H.M. Cooper, L.V. Hedges &amp; J.C. Valentine), pp. 383-429.</w:t>
      </w:r>
      <w:r w:rsidRPr="00C85A77">
        <w:rPr>
          <w:rFonts w:ascii="Times New Roman" w:hAnsi="Times New Roman"/>
          <w:i/>
          <w:noProof/>
        </w:rPr>
        <w:t xml:space="preserve"> </w:t>
      </w:r>
      <w:r w:rsidRPr="00C85A77">
        <w:rPr>
          <w:rFonts w:ascii="Times New Roman" w:hAnsi="Times New Roman"/>
          <w:noProof/>
        </w:rPr>
        <w:t>Russell Sage Foundation, New York.</w:t>
      </w:r>
    </w:p>
    <w:p w14:paraId="4A19DCB1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Vevea, J.L. &amp; Hedges, L.V. (1995) A General Linear-Model for Estimating Effect Size in the Presence of Publication Bias. </w:t>
      </w:r>
      <w:r w:rsidRPr="00C85A77">
        <w:rPr>
          <w:rFonts w:ascii="Times New Roman" w:hAnsi="Times New Roman"/>
          <w:i/>
          <w:noProof/>
        </w:rPr>
        <w:t>Psychometrika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60,</w:t>
      </w:r>
      <w:r w:rsidRPr="00C85A77">
        <w:rPr>
          <w:rFonts w:ascii="Times New Roman" w:hAnsi="Times New Roman"/>
          <w:noProof/>
        </w:rPr>
        <w:t xml:space="preserve"> 419-435.</w:t>
      </w:r>
    </w:p>
    <w:p w14:paraId="5D3442FF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Viechtbauer, W. (2010) Conducting meta-analyses in R with the metafor package. </w:t>
      </w:r>
      <w:r w:rsidRPr="00C85A77">
        <w:rPr>
          <w:rFonts w:ascii="Times New Roman" w:hAnsi="Times New Roman"/>
          <w:i/>
          <w:noProof/>
        </w:rPr>
        <w:t>Journal of Statistical Software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36,</w:t>
      </w:r>
      <w:r w:rsidRPr="00C85A77">
        <w:rPr>
          <w:rFonts w:ascii="Times New Roman" w:hAnsi="Times New Roman"/>
          <w:noProof/>
        </w:rPr>
        <w:t xml:space="preserve"> 1-48.</w:t>
      </w:r>
    </w:p>
    <w:p w14:paraId="38FB2287" w14:textId="77777777" w:rsidR="00192939" w:rsidRPr="00C85A77" w:rsidRDefault="00192939" w:rsidP="00192939">
      <w:pPr>
        <w:pStyle w:val="EndNoteBibliography"/>
        <w:spacing w:after="0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Weinhandl, E.D. &amp; Duval, S. (2012) Generalization of trim and fill for application in meta-regression. </w:t>
      </w:r>
      <w:r w:rsidRPr="00C85A77">
        <w:rPr>
          <w:rFonts w:ascii="Times New Roman" w:hAnsi="Times New Roman"/>
          <w:i/>
          <w:noProof/>
        </w:rPr>
        <w:t>Research Synthesis Methods,</w:t>
      </w:r>
      <w:r w:rsidRPr="00C85A77">
        <w:rPr>
          <w:rFonts w:ascii="Times New Roman" w:hAnsi="Times New Roman"/>
          <w:noProof/>
        </w:rPr>
        <w:t xml:space="preserve"> </w:t>
      </w:r>
      <w:r w:rsidRPr="00C85A77">
        <w:rPr>
          <w:rFonts w:ascii="Times New Roman" w:hAnsi="Times New Roman"/>
          <w:b/>
          <w:noProof/>
        </w:rPr>
        <w:t>3,</w:t>
      </w:r>
      <w:r w:rsidRPr="00C85A77">
        <w:rPr>
          <w:rFonts w:ascii="Times New Roman" w:hAnsi="Times New Roman"/>
          <w:noProof/>
        </w:rPr>
        <w:t xml:space="preserve"> 51-67.</w:t>
      </w:r>
    </w:p>
    <w:p w14:paraId="1568727B" w14:textId="77777777" w:rsidR="00192939" w:rsidRPr="00C85A77" w:rsidRDefault="00192939" w:rsidP="00192939">
      <w:pPr>
        <w:pStyle w:val="EndNoteBibliography"/>
        <w:ind w:left="720" w:hanging="720"/>
        <w:rPr>
          <w:rFonts w:ascii="Times New Roman" w:hAnsi="Times New Roman"/>
          <w:noProof/>
        </w:rPr>
      </w:pPr>
      <w:r w:rsidRPr="00C85A77">
        <w:rPr>
          <w:rFonts w:ascii="Times New Roman" w:hAnsi="Times New Roman"/>
          <w:noProof/>
        </w:rPr>
        <w:t xml:space="preserve">Wickham, H. (2009) </w:t>
      </w:r>
      <w:r w:rsidRPr="00C85A77">
        <w:rPr>
          <w:rFonts w:ascii="Times New Roman" w:hAnsi="Times New Roman"/>
          <w:i/>
          <w:noProof/>
        </w:rPr>
        <w:t>ggplot2 : elegant graphics for data analysis</w:t>
      </w:r>
      <w:r w:rsidRPr="00C85A77">
        <w:rPr>
          <w:rFonts w:ascii="Times New Roman" w:hAnsi="Times New Roman"/>
          <w:noProof/>
        </w:rPr>
        <w:t>. Springer, New York ; London.</w:t>
      </w:r>
    </w:p>
    <w:p w14:paraId="10B9CD0C" w14:textId="62FC9F90" w:rsidR="00192939" w:rsidRPr="00DE538A" w:rsidRDefault="00192939" w:rsidP="00192939">
      <w:pPr>
        <w:spacing w:line="480" w:lineRule="auto"/>
      </w:pPr>
      <w:r w:rsidRPr="00DE538A">
        <w:rPr>
          <w:b/>
        </w:rPr>
        <w:fldChar w:fldCharType="end"/>
      </w:r>
    </w:p>
    <w:p w14:paraId="1BE2A7AE" w14:textId="43D6564E" w:rsidR="00DF77E5" w:rsidRPr="00B7367D" w:rsidRDefault="00DF77E5" w:rsidP="007D1219">
      <w:pPr>
        <w:spacing w:line="480" w:lineRule="auto"/>
      </w:pPr>
      <w:r w:rsidRPr="00B7367D">
        <w:br w:type="page"/>
      </w:r>
    </w:p>
    <w:p w14:paraId="37B49929" w14:textId="77777777" w:rsidR="00DF77E5" w:rsidRPr="00D802CB" w:rsidRDefault="00DF77E5" w:rsidP="007D1219">
      <w:pPr>
        <w:spacing w:line="480" w:lineRule="auto"/>
      </w:pPr>
    </w:p>
    <w:p w14:paraId="2841F046" w14:textId="6886560D" w:rsidR="00661A85" w:rsidRPr="00FC0B5D" w:rsidRDefault="00285204" w:rsidP="007D1219">
      <w:pPr>
        <w:pStyle w:val="Heading1"/>
        <w:spacing w:line="480" w:lineRule="auto"/>
        <w:rPr>
          <w:rFonts w:ascii="Times New Roman" w:hAnsi="Times New Roman"/>
          <w:sz w:val="24"/>
          <w:szCs w:val="24"/>
          <w:lang w:val="en-AU"/>
        </w:rPr>
      </w:pPr>
      <w:r w:rsidRPr="00527752">
        <w:rPr>
          <w:rFonts w:ascii="Times New Roman" w:hAnsi="Times New Roman"/>
          <w:color w:val="00000A"/>
          <w:sz w:val="24"/>
          <w:szCs w:val="24"/>
          <w:lang w:val="en-AU"/>
        </w:rPr>
        <w:t>FIGURE LEGENDS</w:t>
      </w:r>
    </w:p>
    <w:p w14:paraId="57225CB0" w14:textId="754F6FE1" w:rsidR="00977B21" w:rsidRPr="00C302C7" w:rsidRDefault="00977B21" w:rsidP="00FC0B5D">
      <w:pPr>
        <w:spacing w:line="480" w:lineRule="auto"/>
        <w:rPr>
          <w:bCs/>
        </w:rPr>
      </w:pPr>
      <w:r w:rsidRPr="00DE538A">
        <w:rPr>
          <w:b/>
        </w:rPr>
        <w:t xml:space="preserve">FIGURE 1. </w:t>
      </w:r>
      <w:r w:rsidR="00DC61AE" w:rsidRPr="00B7367D">
        <w:rPr>
          <w:bCs/>
        </w:rPr>
        <w:t xml:space="preserve">A schematic showing </w:t>
      </w:r>
      <w:r w:rsidR="001E1746" w:rsidRPr="00B7367D">
        <w:rPr>
          <w:bCs/>
        </w:rPr>
        <w:t>the relationship among standard e</w:t>
      </w:r>
      <w:r w:rsidR="00336568" w:rsidRPr="00B7367D">
        <w:rPr>
          <w:bCs/>
        </w:rPr>
        <w:t>rror (SE</w:t>
      </w:r>
      <w:r w:rsidR="008C39C9" w:rsidRPr="00527752">
        <w:rPr>
          <w:bCs/>
        </w:rPr>
        <w:t>)</w:t>
      </w:r>
      <w:r w:rsidR="000E2A97" w:rsidRPr="00527752">
        <w:rPr>
          <w:bCs/>
        </w:rPr>
        <w:t xml:space="preserve">, </w:t>
      </w:r>
      <w:r w:rsidR="00F5083C" w:rsidRPr="000D3618">
        <w:rPr>
          <w:bCs/>
        </w:rPr>
        <w:t xml:space="preserve">sampling </w:t>
      </w:r>
      <w:r w:rsidR="000E2A97" w:rsidRPr="00E0223D">
        <w:rPr>
          <w:bCs/>
        </w:rPr>
        <w:t xml:space="preserve">variance, precision (the inverse of SE) and weight (the inverse of variance). Note that the </w:t>
      </w:r>
      <w:r w:rsidR="005D36F5" w:rsidRPr="00C302C7">
        <w:rPr>
          <w:bCs/>
        </w:rPr>
        <w:t>inverse</w:t>
      </w:r>
      <w:r w:rsidR="000E2A97" w:rsidRPr="00FD06F0">
        <w:rPr>
          <w:bCs/>
        </w:rPr>
        <w:t xml:space="preserve"> of variance is the weight for</w:t>
      </w:r>
      <w:r w:rsidR="005D36F5" w:rsidRPr="0022361B">
        <w:rPr>
          <w:bCs/>
        </w:rPr>
        <w:t xml:space="preserve"> a fixed-effect model (the weight for a random-effect model is</w:t>
      </w:r>
      <w:r w:rsidR="00F5083C" w:rsidRPr="0022361B">
        <w:rPr>
          <w:bCs/>
        </w:rPr>
        <w:t xml:space="preserve"> the inverse of the sum of sampling variance and between-study variance</w:t>
      </w:r>
      <w:r w:rsidR="00CA1990" w:rsidRPr="0022361B">
        <w:rPr>
          <w:bCs/>
        </w:rPr>
        <w:t>).</w:t>
      </w:r>
      <w:r w:rsidR="00AB3AEE" w:rsidRPr="0022361B">
        <w:rPr>
          <w:bCs/>
        </w:rPr>
        <w:t xml:space="preserve"> </w:t>
      </w:r>
      <w:r w:rsidR="00CA1990" w:rsidRPr="0022361B">
        <w:rPr>
          <w:bCs/>
        </w:rPr>
        <w:t>I</w:t>
      </w:r>
      <w:r w:rsidR="00AB3AEE" w:rsidRPr="0022361B">
        <w:rPr>
          <w:bCs/>
        </w:rPr>
        <w:t>n the statistical literature, the inverse of variance is also referred to as precision</w:t>
      </w:r>
      <w:r w:rsidR="005D36F5" w:rsidRPr="0022361B">
        <w:rPr>
          <w:bCs/>
        </w:rPr>
        <w:t xml:space="preserve">. </w:t>
      </w:r>
      <w:r w:rsidR="00822FB9">
        <w:rPr>
          <w:lang w:eastAsia="x-none"/>
        </w:rPr>
        <w:t>Importantly</w:t>
      </w:r>
      <w:r w:rsidR="00FD06F0">
        <w:rPr>
          <w:lang w:eastAsia="x-none"/>
        </w:rPr>
        <w:t>,</w:t>
      </w:r>
      <w:r w:rsidR="00C302C7" w:rsidRPr="00E90DE9">
        <w:rPr>
          <w:lang w:eastAsia="x-none"/>
        </w:rPr>
        <w:t xml:space="preserve"> ‘standard error’ (SE) can be referred to as ‘standard deviation’ (SD)</w:t>
      </w:r>
      <w:r w:rsidR="009E693D">
        <w:rPr>
          <w:lang w:eastAsia="x-none"/>
        </w:rPr>
        <w:t xml:space="preserve">, which </w:t>
      </w:r>
      <w:r w:rsidR="00C302C7" w:rsidRPr="00E90DE9">
        <w:rPr>
          <w:lang w:eastAsia="x-none"/>
        </w:rPr>
        <w:t xml:space="preserve">is not incorrect because standard error is ‘standard deviation of a </w:t>
      </w:r>
      <w:r w:rsidR="00F83F5A">
        <w:rPr>
          <w:lang w:eastAsia="x-none"/>
        </w:rPr>
        <w:t>statistic</w:t>
      </w:r>
      <w:r w:rsidR="00822FB9">
        <w:rPr>
          <w:lang w:eastAsia="x-none"/>
        </w:rPr>
        <w:t>’</w:t>
      </w:r>
      <w:r w:rsidR="00C302C7" w:rsidRPr="00E90DE9">
        <w:rPr>
          <w:lang w:eastAsia="x-none"/>
        </w:rPr>
        <w:t xml:space="preserve"> – not to be confounded with ‘standard deviation of </w:t>
      </w:r>
      <w:r w:rsidR="00F83F5A">
        <w:rPr>
          <w:lang w:eastAsia="x-none"/>
        </w:rPr>
        <w:t xml:space="preserve">a </w:t>
      </w:r>
      <w:r w:rsidR="00C302C7" w:rsidRPr="00E90DE9">
        <w:rPr>
          <w:lang w:eastAsia="x-none"/>
        </w:rPr>
        <w:t xml:space="preserve">sample’. </w:t>
      </w:r>
    </w:p>
    <w:p w14:paraId="36739E71" w14:textId="77777777" w:rsidR="004665DF" w:rsidRPr="00C302C7" w:rsidRDefault="004665DF" w:rsidP="007D1219">
      <w:pPr>
        <w:spacing w:line="480" w:lineRule="auto"/>
        <w:rPr>
          <w:b/>
        </w:rPr>
      </w:pPr>
    </w:p>
    <w:p w14:paraId="14CDC269" w14:textId="4D37AFD9" w:rsidR="00285204" w:rsidRPr="005C1690" w:rsidRDefault="00285204" w:rsidP="007D1219">
      <w:pPr>
        <w:spacing w:line="480" w:lineRule="auto"/>
        <w:rPr>
          <w:bCs/>
        </w:rPr>
      </w:pPr>
      <w:r w:rsidRPr="0022361B">
        <w:rPr>
          <w:b/>
        </w:rPr>
        <w:t xml:space="preserve">FIGURE </w:t>
      </w:r>
      <w:r w:rsidR="00977B21" w:rsidRPr="0022361B">
        <w:rPr>
          <w:b/>
        </w:rPr>
        <w:t>2</w:t>
      </w:r>
      <w:r w:rsidRPr="0022361B">
        <w:rPr>
          <w:b/>
        </w:rPr>
        <w:t xml:space="preserve">. </w:t>
      </w:r>
      <w:r w:rsidR="00F86808" w:rsidRPr="0022361B">
        <w:rPr>
          <w:bCs/>
        </w:rPr>
        <w:t xml:space="preserve">Frequencies of </w:t>
      </w:r>
      <w:r w:rsidR="008E000E" w:rsidRPr="005C1690">
        <w:rPr>
          <w:bCs/>
        </w:rPr>
        <w:t xml:space="preserve">the usages of </w:t>
      </w:r>
      <w:r w:rsidR="00D5068F" w:rsidRPr="005C1690">
        <w:rPr>
          <w:bCs/>
        </w:rPr>
        <w:t>different publication bias tests in our survey of 102 meta-analyses in ecology and evolution</w:t>
      </w:r>
      <w:r w:rsidR="00476C30" w:rsidRPr="005C1690">
        <w:rPr>
          <w:bCs/>
        </w:rPr>
        <w:t xml:space="preserve">. Note that only one paper </w:t>
      </w:r>
      <w:r w:rsidR="006151C4" w:rsidRPr="005C1690">
        <w:rPr>
          <w:bCs/>
        </w:rPr>
        <w:t xml:space="preserve">employed </w:t>
      </w:r>
      <w:r w:rsidR="00B05409" w:rsidRPr="005C1690">
        <w:rPr>
          <w:bCs/>
        </w:rPr>
        <w:t>a method</w:t>
      </w:r>
      <w:r w:rsidR="001C287F" w:rsidRPr="005C1690">
        <w:rPr>
          <w:bCs/>
        </w:rPr>
        <w:t xml:space="preserve"> (a weighted histogram)</w:t>
      </w:r>
      <w:r w:rsidR="00B05409" w:rsidRPr="005C1690">
        <w:rPr>
          <w:bCs/>
        </w:rPr>
        <w:t xml:space="preserve"> belong</w:t>
      </w:r>
      <w:r w:rsidR="001C287F" w:rsidRPr="005C1690">
        <w:rPr>
          <w:bCs/>
        </w:rPr>
        <w:t>ing</w:t>
      </w:r>
      <w:r w:rsidR="00B05409" w:rsidRPr="005C1690">
        <w:rPr>
          <w:bCs/>
        </w:rPr>
        <w:t xml:space="preserve"> to</w:t>
      </w:r>
      <w:r w:rsidR="00CA1990" w:rsidRPr="005C1690">
        <w:rPr>
          <w:bCs/>
        </w:rPr>
        <w:t xml:space="preserve"> a category</w:t>
      </w:r>
      <w:r w:rsidR="00B05409" w:rsidRPr="005C1690">
        <w:rPr>
          <w:bCs/>
        </w:rPr>
        <w:t xml:space="preserve"> </w:t>
      </w:r>
      <w:r w:rsidR="00CA1990" w:rsidRPr="005C1690">
        <w:rPr>
          <w:bCs/>
        </w:rPr>
        <w:t>that was not pre-specified (</w:t>
      </w:r>
      <w:r w:rsidR="001D693C" w:rsidRPr="005C1690">
        <w:rPr>
          <w:bCs/>
        </w:rPr>
        <w:t>including ‘None reported’</w:t>
      </w:r>
      <w:r w:rsidR="00F2505F" w:rsidRPr="005C1690">
        <w:rPr>
          <w:bCs/>
        </w:rPr>
        <w:t xml:space="preserve">; </w:t>
      </w:r>
      <w:r w:rsidR="004F5F61" w:rsidRPr="005C1690">
        <w:t xml:space="preserve">the labels for items A-K </w:t>
      </w:r>
      <w:r w:rsidR="00CA1990" w:rsidRPr="005C1690">
        <w:t>match</w:t>
      </w:r>
      <w:r w:rsidR="004F5F61" w:rsidRPr="005C1690">
        <w:t xml:space="preserve"> the labels used in our survey</w:t>
      </w:r>
      <w:r w:rsidR="00CA1990" w:rsidRPr="005C1690">
        <w:t>).</w:t>
      </w:r>
      <w:r w:rsidR="004F5F61" w:rsidRPr="005C1690" w:rsidDel="004F5F61">
        <w:rPr>
          <w:bCs/>
        </w:rPr>
        <w:t xml:space="preserve"> </w:t>
      </w:r>
      <w:r w:rsidR="00CA1990" w:rsidRPr="005C1690">
        <w:rPr>
          <w:bCs/>
        </w:rPr>
        <w:t>F</w:t>
      </w:r>
      <w:r w:rsidR="00D5068F" w:rsidRPr="005C1690">
        <w:rPr>
          <w:bCs/>
        </w:rPr>
        <w:t xml:space="preserve">or the details of the survey, see </w:t>
      </w:r>
      <w:r w:rsidR="00476C30" w:rsidRPr="005C1690">
        <w:rPr>
          <w:bCs/>
        </w:rPr>
        <w:t xml:space="preserve">Supporting Information, </w:t>
      </w:r>
      <w:r w:rsidR="00D5068F" w:rsidRPr="005C1690">
        <w:rPr>
          <w:bCs/>
        </w:rPr>
        <w:t xml:space="preserve">Appendix S1. </w:t>
      </w:r>
    </w:p>
    <w:p w14:paraId="211A6703" w14:textId="77777777" w:rsidR="004665DF" w:rsidRPr="005C1690" w:rsidRDefault="004665DF" w:rsidP="007D1219">
      <w:pPr>
        <w:spacing w:line="480" w:lineRule="auto"/>
        <w:rPr>
          <w:b/>
        </w:rPr>
      </w:pPr>
    </w:p>
    <w:p w14:paraId="6B532A37" w14:textId="1443ADEC" w:rsidR="005610AD" w:rsidRPr="00B7367D" w:rsidRDefault="00062E7E" w:rsidP="007D1219">
      <w:pPr>
        <w:spacing w:line="480" w:lineRule="auto"/>
        <w:rPr>
          <w:bCs/>
        </w:rPr>
      </w:pPr>
      <w:r w:rsidRPr="005C1690">
        <w:rPr>
          <w:b/>
        </w:rPr>
        <w:t xml:space="preserve">FIGURE </w:t>
      </w:r>
      <w:r w:rsidR="00DD61A5" w:rsidRPr="005C1690">
        <w:rPr>
          <w:b/>
        </w:rPr>
        <w:t>3</w:t>
      </w:r>
      <w:r w:rsidRPr="005C1690">
        <w:rPr>
          <w:b/>
        </w:rPr>
        <w:t xml:space="preserve">. </w:t>
      </w:r>
      <w:r w:rsidR="008A48CC" w:rsidRPr="005C1690">
        <w:rPr>
          <w:bCs/>
        </w:rPr>
        <w:t xml:space="preserve">Examples of funnel plots and a radial plot using </w:t>
      </w:r>
      <w:r w:rsidR="0064117C" w:rsidRPr="005C1690">
        <w:rPr>
          <w:bCs/>
        </w:rPr>
        <w:t xml:space="preserve">the </w:t>
      </w:r>
      <w:r w:rsidR="008A48CC" w:rsidRPr="005C1690">
        <w:rPr>
          <w:bCs/>
        </w:rPr>
        <w:t>same data</w:t>
      </w:r>
      <w:r w:rsidR="00CE7455" w:rsidRPr="005C1690">
        <w:rPr>
          <w:bCs/>
        </w:rPr>
        <w:t>set</w:t>
      </w:r>
      <w:r w:rsidR="004665DF" w:rsidRPr="005C1690">
        <w:rPr>
          <w:bCs/>
        </w:rPr>
        <w:t xml:space="preserve"> (</w:t>
      </w:r>
      <w:proofErr w:type="spellStart"/>
      <w:r w:rsidR="009E6A0B" w:rsidRPr="005C1690">
        <w:rPr>
          <w:i/>
          <w:iCs/>
        </w:rPr>
        <w:t>N</w:t>
      </w:r>
      <w:r w:rsidR="009E6A0B" w:rsidRPr="005C1690">
        <w:rPr>
          <w:i/>
          <w:iCs/>
          <w:vertAlign w:val="subscript"/>
        </w:rPr>
        <w:t>effect</w:t>
      </w:r>
      <w:proofErr w:type="spellEnd"/>
      <w:r w:rsidR="009E6A0B" w:rsidRPr="005C1690">
        <w:rPr>
          <w:i/>
          <w:iCs/>
          <w:vertAlign w:val="subscript"/>
        </w:rPr>
        <w:t>-size</w:t>
      </w:r>
      <w:r w:rsidR="004665DF" w:rsidRPr="005C1690">
        <w:rPr>
          <w:bCs/>
        </w:rPr>
        <w:t xml:space="preserve"> = </w:t>
      </w:r>
      <w:proofErr w:type="spellStart"/>
      <w:r w:rsidR="009E6A0B" w:rsidRPr="005C1690">
        <w:rPr>
          <w:i/>
          <w:iCs/>
        </w:rPr>
        <w:t>N</w:t>
      </w:r>
      <w:r w:rsidR="009E6A0B" w:rsidRPr="005C1690">
        <w:rPr>
          <w:i/>
          <w:iCs/>
          <w:vertAlign w:val="subscript"/>
        </w:rPr>
        <w:t>study</w:t>
      </w:r>
      <w:proofErr w:type="spellEnd"/>
      <w:r w:rsidR="009E6A0B" w:rsidRPr="005C1690">
        <w:rPr>
          <w:bCs/>
        </w:rPr>
        <w:t xml:space="preserve"> = 100)</w:t>
      </w:r>
      <w:r w:rsidR="00A6623A" w:rsidRPr="005C1690">
        <w:rPr>
          <w:bCs/>
        </w:rPr>
        <w:t xml:space="preserve">: a) </w:t>
      </w:r>
      <w:r w:rsidR="00F36CF0" w:rsidRPr="005C1690">
        <w:rPr>
          <w:bCs/>
        </w:rPr>
        <w:t>a funnel plot with</w:t>
      </w:r>
      <w:r w:rsidR="00411D5B" w:rsidRPr="005C1690">
        <w:rPr>
          <w:bCs/>
        </w:rPr>
        <w:t xml:space="preserve"> sample size as </w:t>
      </w:r>
      <w:r w:rsidR="00A6623A" w:rsidRPr="005C1690">
        <w:rPr>
          <w:bCs/>
        </w:rPr>
        <w:t xml:space="preserve">a measure of </w:t>
      </w:r>
      <w:r w:rsidR="00266581" w:rsidRPr="005C1690">
        <w:rPr>
          <w:bCs/>
        </w:rPr>
        <w:t>un</w:t>
      </w:r>
      <w:r w:rsidR="00A6623A" w:rsidRPr="005C1690">
        <w:rPr>
          <w:bCs/>
        </w:rPr>
        <w:t>certainty</w:t>
      </w:r>
      <w:r w:rsidR="00CA1990" w:rsidRPr="005C1690">
        <w:rPr>
          <w:bCs/>
        </w:rPr>
        <w:t>;</w:t>
      </w:r>
      <w:r w:rsidR="00A6623A" w:rsidRPr="005C1690">
        <w:rPr>
          <w:bCs/>
        </w:rPr>
        <w:t xml:space="preserve"> b) </w:t>
      </w:r>
      <w:r w:rsidR="00411D5B" w:rsidRPr="005C1690">
        <w:rPr>
          <w:bCs/>
        </w:rPr>
        <w:t>a funnel plot with</w:t>
      </w:r>
      <w:r w:rsidR="001040B1" w:rsidRPr="005C1690">
        <w:rPr>
          <w:bCs/>
        </w:rPr>
        <w:t xml:space="preserve"> </w:t>
      </w:r>
      <w:r w:rsidR="00A6623A" w:rsidRPr="005C1690">
        <w:rPr>
          <w:bCs/>
        </w:rPr>
        <w:t>precision (1/SE)</w:t>
      </w:r>
      <w:r w:rsidR="001040B1" w:rsidRPr="005C1690">
        <w:rPr>
          <w:bCs/>
        </w:rPr>
        <w:t xml:space="preserve"> </w:t>
      </w:r>
      <w:r w:rsidR="0064117C" w:rsidRPr="005C1690">
        <w:rPr>
          <w:bCs/>
        </w:rPr>
        <w:t xml:space="preserve">as </w:t>
      </w:r>
      <w:r w:rsidR="001040B1" w:rsidRPr="005C1690">
        <w:rPr>
          <w:bCs/>
        </w:rPr>
        <w:t xml:space="preserve">a measure of </w:t>
      </w:r>
      <w:r w:rsidR="00266581" w:rsidRPr="005C1690">
        <w:rPr>
          <w:bCs/>
        </w:rPr>
        <w:t>un</w:t>
      </w:r>
      <w:r w:rsidR="001040B1" w:rsidRPr="005C1690">
        <w:rPr>
          <w:bCs/>
        </w:rPr>
        <w:t>certainty</w:t>
      </w:r>
      <w:r w:rsidR="00CA1990" w:rsidRPr="005C1690">
        <w:rPr>
          <w:bCs/>
        </w:rPr>
        <w:t>,</w:t>
      </w:r>
      <w:r w:rsidR="001040B1" w:rsidRPr="005C1690">
        <w:rPr>
          <w:bCs/>
        </w:rPr>
        <w:t xml:space="preserve"> </w:t>
      </w:r>
      <w:r w:rsidR="008F4F61" w:rsidRPr="005C1690">
        <w:rPr>
          <w:bCs/>
        </w:rPr>
        <w:t xml:space="preserve">red dots representing </w:t>
      </w:r>
      <w:r w:rsidR="00C12ED5" w:rsidRPr="005C1690">
        <w:rPr>
          <w:bCs/>
        </w:rPr>
        <w:t>‘</w:t>
      </w:r>
      <w:r w:rsidR="008F4F61" w:rsidRPr="005C1690">
        <w:rPr>
          <w:bCs/>
        </w:rPr>
        <w:t>expected</w:t>
      </w:r>
      <w:r w:rsidR="00C12ED5" w:rsidRPr="005C1690">
        <w:rPr>
          <w:bCs/>
        </w:rPr>
        <w:t>’</w:t>
      </w:r>
      <w:r w:rsidR="001040B1" w:rsidRPr="005C1690">
        <w:rPr>
          <w:bCs/>
        </w:rPr>
        <w:t xml:space="preserve"> missing data under publication bias</w:t>
      </w:r>
      <w:r w:rsidR="00CA1990" w:rsidRPr="005C1690">
        <w:rPr>
          <w:bCs/>
        </w:rPr>
        <w:t>, and</w:t>
      </w:r>
      <w:r w:rsidR="008F4F61" w:rsidRPr="005C1690">
        <w:rPr>
          <w:bCs/>
        </w:rPr>
        <w:t xml:space="preserve"> </w:t>
      </w:r>
      <w:r w:rsidR="00F36CF0" w:rsidRPr="005C1690">
        <w:rPr>
          <w:bCs/>
        </w:rPr>
        <w:t>blue</w:t>
      </w:r>
      <w:r w:rsidR="00C12ED5" w:rsidRPr="005C1690">
        <w:rPr>
          <w:bCs/>
        </w:rPr>
        <w:t xml:space="preserve"> dots</w:t>
      </w:r>
      <w:r w:rsidR="00F36CF0" w:rsidRPr="005C1690">
        <w:rPr>
          <w:bCs/>
        </w:rPr>
        <w:t xml:space="preserve"> </w:t>
      </w:r>
      <w:r w:rsidR="00CA1990" w:rsidRPr="005C1690">
        <w:rPr>
          <w:bCs/>
        </w:rPr>
        <w:t xml:space="preserve">representing </w:t>
      </w:r>
      <w:r w:rsidR="00C12ED5" w:rsidRPr="005C1690">
        <w:rPr>
          <w:bCs/>
        </w:rPr>
        <w:t>‘</w:t>
      </w:r>
      <w:r w:rsidR="001040B1" w:rsidRPr="005C1690">
        <w:rPr>
          <w:bCs/>
        </w:rPr>
        <w:t>unexpected</w:t>
      </w:r>
      <w:r w:rsidR="00C12ED5" w:rsidRPr="005C1690">
        <w:rPr>
          <w:bCs/>
        </w:rPr>
        <w:t>’</w:t>
      </w:r>
      <w:r w:rsidR="001040B1" w:rsidRPr="005C1690">
        <w:rPr>
          <w:bCs/>
        </w:rPr>
        <w:t xml:space="preserve"> missing data</w:t>
      </w:r>
      <w:r w:rsidR="00CA1990" w:rsidRPr="005C1690">
        <w:rPr>
          <w:bCs/>
        </w:rPr>
        <w:t>;</w:t>
      </w:r>
      <w:r w:rsidR="001040B1" w:rsidRPr="005C1690">
        <w:rPr>
          <w:bCs/>
        </w:rPr>
        <w:t xml:space="preserve"> c) a counter enhanced funnel plot with </w:t>
      </w:r>
      <w:r w:rsidR="00266581" w:rsidRPr="005C1690">
        <w:rPr>
          <w:bCs/>
        </w:rPr>
        <w:t>SE as a measure of uncertainty</w:t>
      </w:r>
      <w:r w:rsidR="00CA1990" w:rsidRPr="005C1690">
        <w:rPr>
          <w:bCs/>
        </w:rPr>
        <w:t>;</w:t>
      </w:r>
      <w:r w:rsidR="00266581" w:rsidRPr="005C1690">
        <w:rPr>
          <w:bCs/>
        </w:rPr>
        <w:t xml:space="preserve"> d) a sunset plot </w:t>
      </w:r>
      <w:r w:rsidR="008C5360" w:rsidRPr="005C1690">
        <w:rPr>
          <w:bCs/>
        </w:rPr>
        <w:t xml:space="preserve">showing statistical power of data as the </w:t>
      </w:r>
      <w:r w:rsidR="004665DF" w:rsidRPr="005C1690">
        <w:rPr>
          <w:bCs/>
        </w:rPr>
        <w:t>overall</w:t>
      </w:r>
      <w:r w:rsidR="008C5360" w:rsidRPr="005C1690">
        <w:rPr>
          <w:bCs/>
        </w:rPr>
        <w:t xml:space="preserve"> effect estimate as a true effect</w:t>
      </w:r>
      <w:r w:rsidR="00CA1990" w:rsidRPr="005C1690">
        <w:rPr>
          <w:bCs/>
        </w:rPr>
        <w:t>;</w:t>
      </w:r>
      <w:r w:rsidR="00085172" w:rsidRPr="005C1690">
        <w:rPr>
          <w:bCs/>
        </w:rPr>
        <w:t xml:space="preserve"> e) a residual funnel plot</w:t>
      </w:r>
      <w:r w:rsidR="00F2505F" w:rsidRPr="005C1690">
        <w:rPr>
          <w:bCs/>
        </w:rPr>
        <w:t xml:space="preserve"> (one moderator removed)</w:t>
      </w:r>
      <w:r w:rsidR="00CA1990" w:rsidRPr="005C1690">
        <w:rPr>
          <w:bCs/>
        </w:rPr>
        <w:t>;</w:t>
      </w:r>
      <w:r w:rsidR="00085172" w:rsidRPr="005C1690">
        <w:rPr>
          <w:bCs/>
        </w:rPr>
        <w:t xml:space="preserve"> and </w:t>
      </w:r>
      <w:r w:rsidR="0064117C" w:rsidRPr="005C1690">
        <w:rPr>
          <w:bCs/>
        </w:rPr>
        <w:t>f</w:t>
      </w:r>
      <w:r w:rsidR="00085172" w:rsidRPr="005C1690">
        <w:rPr>
          <w:bCs/>
        </w:rPr>
        <w:t xml:space="preserve">) </w:t>
      </w:r>
      <w:r w:rsidR="00DF3750" w:rsidRPr="005C1690">
        <w:rPr>
          <w:bCs/>
        </w:rPr>
        <w:t xml:space="preserve">a radial plot. </w:t>
      </w:r>
      <w:r w:rsidR="00CA1990" w:rsidRPr="005C1690">
        <w:rPr>
          <w:bCs/>
        </w:rPr>
        <w:t>We used t</w:t>
      </w:r>
      <w:r w:rsidR="005610AD" w:rsidRPr="005C1690">
        <w:rPr>
          <w:bCs/>
        </w:rPr>
        <w:t xml:space="preserve">he </w:t>
      </w:r>
      <w:r w:rsidR="005610AD" w:rsidRPr="005C1690">
        <w:rPr>
          <w:bCs/>
          <w:i/>
          <w:iCs/>
        </w:rPr>
        <w:t xml:space="preserve">R </w:t>
      </w:r>
      <w:r w:rsidR="005610AD" w:rsidRPr="005C1690">
        <w:rPr>
          <w:bCs/>
        </w:rPr>
        <w:t xml:space="preserve">packages </w:t>
      </w:r>
      <w:proofErr w:type="spellStart"/>
      <w:r w:rsidR="005610AD" w:rsidRPr="005C1690">
        <w:rPr>
          <w:bCs/>
          <w:i/>
          <w:iCs/>
        </w:rPr>
        <w:t>metafor</w:t>
      </w:r>
      <w:proofErr w:type="spellEnd"/>
      <w:r w:rsidR="005610AD" w:rsidRPr="005C1690">
        <w:rPr>
          <w:bCs/>
        </w:rPr>
        <w:t xml:space="preserve"> (</w:t>
      </w:r>
      <w:r w:rsidR="008F7D32" w:rsidRPr="005C1690">
        <w:rPr>
          <w:bCs/>
        </w:rPr>
        <w:t xml:space="preserve">panels a-c &amp; e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Viechtbauer&lt;/Author&gt;&lt;Year&gt;2010&lt;/Year&gt;&lt;RecNum&gt;87&lt;/RecNum&gt;&lt;DisplayText&gt;Viechtbauer, 2010&lt;/DisplayText&gt;&lt;record&gt;&lt;rec-number&gt;87&lt;/rec-number&gt;&lt;foreign-keys&gt;&lt;key app="EN" db-id="rs2spdfstwrp9eetrx0vf0sk0xvdsar2eztt" timestamp="1609396560"&gt;87&lt;/key&gt;&lt;/foreign-keys&gt;&lt;ref-type name="Journal Article"&gt;17&lt;/ref-type&gt;&lt;contributors&gt;&lt;authors&gt;&lt;author&gt;Viechtbauer, W.&lt;/author&gt;&lt;/authors&gt;&lt;/contributors&gt;&lt;titles&gt;&lt;title&gt;Conducting meta-analyse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urls&gt;&lt;/urls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5C1690">
        <w:rPr>
          <w:bCs/>
          <w:noProof/>
        </w:rPr>
        <w:t>Viechtbauer, 2010</w:t>
      </w:r>
      <w:r w:rsidR="00192939" w:rsidRPr="00B7367D">
        <w:rPr>
          <w:bCs/>
        </w:rPr>
        <w:fldChar w:fldCharType="end"/>
      </w:r>
      <w:r w:rsidR="005610AD" w:rsidRPr="005C1690">
        <w:rPr>
          <w:bCs/>
        </w:rPr>
        <w:t xml:space="preserve">), </w:t>
      </w:r>
      <w:proofErr w:type="spellStart"/>
      <w:r w:rsidR="005610AD" w:rsidRPr="005C1690">
        <w:rPr>
          <w:bCs/>
          <w:i/>
          <w:iCs/>
        </w:rPr>
        <w:t>metaviz</w:t>
      </w:r>
      <w:proofErr w:type="spellEnd"/>
      <w:r w:rsidR="005610AD" w:rsidRPr="005C1690">
        <w:rPr>
          <w:bCs/>
        </w:rPr>
        <w:t xml:space="preserve"> (</w:t>
      </w:r>
      <w:r w:rsidR="008F7D32" w:rsidRPr="005C1690">
        <w:rPr>
          <w:bCs/>
        </w:rPr>
        <w:t xml:space="preserve">panel </w:t>
      </w:r>
      <w:r w:rsidR="00F67E05" w:rsidRPr="005C1690">
        <w:rPr>
          <w:bCs/>
        </w:rPr>
        <w:t>d</w:t>
      </w:r>
      <w:r w:rsidR="008F7D32" w:rsidRPr="005C1690">
        <w:rPr>
          <w:bCs/>
        </w:rPr>
        <w:t xml:space="preserve">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Kossmeier&lt;/Author&gt;&lt;Year&gt;2020&lt;/Year&gt;&lt;RecNum&gt;77&lt;/RecNum&gt;&lt;DisplayText&gt;Kossmeier, Tran &amp;amp; Voracek, 2020&lt;/DisplayText&gt;&lt;record&gt;&lt;rec-number&gt;77&lt;/rec-number&gt;&lt;foreign-keys&gt;&lt;key app="EN" db-id="rs2spdfstwrp9eetrx0vf0sk0xvdsar2eztt" timestamp="1609390515"&gt;77&lt;/key&gt;&lt;/foreign-keys&gt;&lt;ref-type name="Journal Article"&gt;17&lt;/ref-type&gt;&lt;contributors&gt;&lt;authors&gt;&lt;author&gt;Kossmeier, M.&lt;/author&gt;&lt;author&gt;Tran, U. S.&lt;/author&gt;&lt;author&gt;Voracek, M.&lt;/author&gt;&lt;/authors&gt;&lt;/contributors&gt;&lt;auth-address&gt;Univ Vienna, Sch Psychol, Dept Basic Psychol Res &amp;amp; Res Methods, Liebiggasse 5, A-1010 Vienna, Austria&lt;/auth-address&gt;&lt;titles&gt;&lt;title&gt;Power-Enhanced Funnel Plots for Meta-Analysis The Sunset Funnel Plot&lt;/title&gt;&lt;secondary-title&gt;Zeitschrift Fur Psychologie-Journal of Psychology&lt;/secondary-title&gt;&lt;alt-title&gt;Z Psychol&lt;/alt-title&gt;&lt;/titles&gt;&lt;periodical&gt;&lt;full-title&gt;Zeitschrift Fur Psychologie-Journal of Psychology&lt;/full-title&gt;&lt;abbr-1&gt;Z Psychol&lt;/abbr-1&gt;&lt;/periodical&gt;&lt;alt-periodical&gt;&lt;full-title&gt;Zeitschrift Fur Psychologie-Journal of Psychology&lt;/full-title&gt;&lt;abbr-1&gt;Z Psychol&lt;/abbr-1&gt;&lt;/alt-periodical&gt;&lt;pages&gt;43-49&lt;/pages&gt;&lt;volume&gt;228&lt;/volume&gt;&lt;number&gt;1&lt;/number&gt;&lt;keywords&gt;&lt;keyword&gt;funnel plot&lt;/keyword&gt;&lt;keyword&gt;statistical power&lt;/keyword&gt;&lt;keyword&gt;meta-analysis&lt;/keyword&gt;&lt;keyword&gt;publication bias&lt;/keyword&gt;&lt;keyword&gt;small-study effects&lt;/keyword&gt;&lt;keyword&gt;publication bias&lt;/keyword&gt;&lt;/keywords&gt;&lt;dates&gt;&lt;year&gt;2020&lt;/year&gt;&lt;pub-dates&gt;&lt;date&gt;Mar&lt;/date&gt;&lt;/pub-dates&gt;&lt;/dates&gt;&lt;isbn&gt;2190-8370&lt;/isbn&gt;&lt;accession-num&gt;WOS:000523186700006&lt;/accession-num&gt;&lt;urls&gt;&lt;related-urls&gt;&lt;url&gt;&amp;lt;Go to ISI&amp;gt;://WOS:000523186700006&lt;/url&gt;&lt;/related-urls&gt;&lt;/urls&gt;&lt;electronic-resource-num&gt;10.1027/2151-2604/a000392&lt;/electronic-resource-num&gt;&lt;language&gt;English&lt;/language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Kossmeier, Tran &amp; Voracek, 2020</w:t>
      </w:r>
      <w:r w:rsidR="00192939" w:rsidRPr="00B7367D">
        <w:rPr>
          <w:bCs/>
        </w:rPr>
        <w:fldChar w:fldCharType="end"/>
      </w:r>
      <w:r w:rsidR="005610AD" w:rsidRPr="00DE538A">
        <w:rPr>
          <w:bCs/>
        </w:rPr>
        <w:t xml:space="preserve">) and </w:t>
      </w:r>
      <w:r w:rsidR="005610AD" w:rsidRPr="00B7367D">
        <w:rPr>
          <w:bCs/>
          <w:i/>
          <w:iCs/>
        </w:rPr>
        <w:t>meta</w:t>
      </w:r>
      <w:r w:rsidR="005610AD" w:rsidRPr="00B7367D">
        <w:rPr>
          <w:bCs/>
        </w:rPr>
        <w:t xml:space="preserve"> (</w:t>
      </w:r>
      <w:r w:rsidR="008F7D32" w:rsidRPr="00B7367D">
        <w:rPr>
          <w:bCs/>
        </w:rPr>
        <w:t xml:space="preserve">panel f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Schwarzer&lt;/Author&gt;&lt;Year&gt;2015&lt;/Year&gt;&lt;RecNum&gt;123&lt;/RecNum&gt;&lt;DisplayText&gt;Schwarzer, Carpenter &amp;amp; Ru\cker, 2015&lt;/DisplayText&gt;&lt;record&gt;&lt;rec-number&gt;123&lt;/rec-number&gt;&lt;foreign-keys&gt;&lt;key app="EN" db-id="rs2spdfstwrp9eetrx0vf0sk0xvdsar2eztt" timestamp="1611948644"&gt;123&lt;/key&gt;&lt;/foreign-keys&gt;&lt;ref-type name="Book"&gt;6&lt;/ref-type&gt;&lt;contributors&gt;&lt;authors&gt;&lt;author&gt;Schwarzer, Guido&lt;/author&gt;&lt;author&gt;Carpenter, James R.&lt;/author&gt;&lt;author&gt;Ru\cker, Gerta&lt;/author&gt;&lt;/authors&gt;&lt;/contributors&gt;&lt;titles&gt;&lt;title&gt;Meta-analysis with R&lt;/title&gt;&lt;/titles&gt;&lt;keywords&gt;&lt;keyword&gt;Statistics.&lt;/keyword&gt;&lt;keyword&gt;Meta-analysis.&lt;/keyword&gt;&lt;keyword&gt;R (Computer program language)&lt;/keyword&gt;&lt;keyword&gt;Medical statistics.&lt;/keyword&gt;&lt;keyword&gt;Meta-Analysis as Topic.&lt;/keyword&gt;&lt;keyword&gt;Statistical methods.&lt;/keyword&gt;&lt;keyword&gt;Electronic books.&lt;/keyword&gt;&lt;/keywords&gt;&lt;dates&gt;&lt;year&gt;2015&lt;/year&gt;&lt;/dates&gt;&lt;isbn&gt;9783319214160 (electronic bk.)&amp;#xD;3319214160 (electronic bk.)&amp;#xD;9783319214153&amp;#xD;3319214152 (print)&amp;#xD;9783319214153 (print)&lt;/isbn&gt;&lt;call-num&gt;610.72/7 23&amp;#xD;British Library HMNTS DRT ELD.DS.326714&lt;/call-num&gt;&lt;urls&gt;&lt;/urls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Schwarzer, Carpenter &amp; R</w:t>
      </w:r>
      <w:r w:rsidR="0099764B" w:rsidRPr="0099764B">
        <w:rPr>
          <w:bCs/>
          <w:noProof/>
        </w:rPr>
        <w:t>ü</w:t>
      </w:r>
      <w:r w:rsidR="00192939" w:rsidRPr="00B7367D">
        <w:rPr>
          <w:bCs/>
          <w:noProof/>
        </w:rPr>
        <w:t>cker, 2015</w:t>
      </w:r>
      <w:r w:rsidR="00192939" w:rsidRPr="00B7367D">
        <w:rPr>
          <w:bCs/>
        </w:rPr>
        <w:fldChar w:fldCharType="end"/>
      </w:r>
      <w:r w:rsidR="005610AD" w:rsidRPr="00DE538A">
        <w:rPr>
          <w:bCs/>
        </w:rPr>
        <w:t xml:space="preserve">) </w:t>
      </w:r>
      <w:r w:rsidR="005610AD" w:rsidRPr="005C1690">
        <w:rPr>
          <w:bCs/>
        </w:rPr>
        <w:t xml:space="preserve">for </w:t>
      </w:r>
      <w:r w:rsidR="00435111" w:rsidRPr="005C1690">
        <w:rPr>
          <w:bCs/>
        </w:rPr>
        <w:t>visualization</w:t>
      </w:r>
      <w:r w:rsidR="00CA1990" w:rsidRPr="005C1690">
        <w:rPr>
          <w:bCs/>
        </w:rPr>
        <w:t>s</w:t>
      </w:r>
      <w:r w:rsidR="005610AD" w:rsidRPr="00DE538A">
        <w:rPr>
          <w:bCs/>
        </w:rPr>
        <w:t xml:space="preserve">. </w:t>
      </w:r>
    </w:p>
    <w:p w14:paraId="2F659E37" w14:textId="77777777" w:rsidR="004665DF" w:rsidRPr="00D802CB" w:rsidRDefault="004665DF" w:rsidP="007D1219">
      <w:pPr>
        <w:spacing w:line="480" w:lineRule="auto"/>
        <w:rPr>
          <w:b/>
        </w:rPr>
      </w:pPr>
    </w:p>
    <w:p w14:paraId="23D27650" w14:textId="621F802C" w:rsidR="005610AD" w:rsidRPr="005C1690" w:rsidRDefault="00DD61A5" w:rsidP="007D1219">
      <w:pPr>
        <w:spacing w:line="480" w:lineRule="auto"/>
        <w:rPr>
          <w:bCs/>
        </w:rPr>
      </w:pPr>
      <w:r w:rsidRPr="00527752">
        <w:rPr>
          <w:b/>
        </w:rPr>
        <w:lastRenderedPageBreak/>
        <w:t>FIGURE 4.</w:t>
      </w:r>
      <w:r w:rsidR="00ED1D7D" w:rsidRPr="00527752">
        <w:rPr>
          <w:b/>
        </w:rPr>
        <w:t xml:space="preserve"> </w:t>
      </w:r>
      <w:r w:rsidR="00792D02" w:rsidRPr="000D3618">
        <w:rPr>
          <w:bCs/>
        </w:rPr>
        <w:t>Examples of various plots</w:t>
      </w:r>
      <w:r w:rsidR="00CA1990" w:rsidRPr="00E0223D">
        <w:rPr>
          <w:bCs/>
        </w:rPr>
        <w:t xml:space="preserve"> (</w:t>
      </w:r>
      <w:r w:rsidR="00CA1990" w:rsidRPr="005C1690">
        <w:rPr>
          <w:bCs/>
        </w:rPr>
        <w:t xml:space="preserve">using the same dataset as Figure 3b minus </w:t>
      </w:r>
      <w:r w:rsidR="0091710E" w:rsidRPr="005C1690">
        <w:rPr>
          <w:bCs/>
        </w:rPr>
        <w:t>25 red datapoints</w:t>
      </w:r>
      <w:r w:rsidR="00CA1990" w:rsidRPr="005C1690">
        <w:rPr>
          <w:bCs/>
        </w:rPr>
        <w:t xml:space="preserve">, therefore </w:t>
      </w:r>
      <w:proofErr w:type="spellStart"/>
      <w:r w:rsidR="00CA1990" w:rsidRPr="005C1690">
        <w:rPr>
          <w:i/>
          <w:iCs/>
        </w:rPr>
        <w:t>N</w:t>
      </w:r>
      <w:r w:rsidR="00CA1990" w:rsidRPr="005C1690">
        <w:rPr>
          <w:i/>
          <w:iCs/>
          <w:vertAlign w:val="subscript"/>
        </w:rPr>
        <w:t>effect</w:t>
      </w:r>
      <w:proofErr w:type="spellEnd"/>
      <w:r w:rsidR="00CA1990" w:rsidRPr="005C1690">
        <w:rPr>
          <w:i/>
          <w:iCs/>
          <w:vertAlign w:val="subscript"/>
        </w:rPr>
        <w:t>-size</w:t>
      </w:r>
      <w:r w:rsidR="00CA1990" w:rsidRPr="005C1690">
        <w:rPr>
          <w:bCs/>
        </w:rPr>
        <w:t xml:space="preserve"> = 75</w:t>
      </w:r>
      <w:r w:rsidR="004665DF" w:rsidRPr="005C1690">
        <w:rPr>
          <w:bCs/>
        </w:rPr>
        <w:t>)</w:t>
      </w:r>
      <w:r w:rsidR="00CA1990" w:rsidRPr="005C1690">
        <w:rPr>
          <w:bCs/>
        </w:rPr>
        <w:t xml:space="preserve">: </w:t>
      </w:r>
      <w:r w:rsidR="00762F44" w:rsidRPr="005C1690">
        <w:rPr>
          <w:bCs/>
        </w:rPr>
        <w:t>a</w:t>
      </w:r>
      <w:r w:rsidR="00792D02" w:rsidRPr="005C1690">
        <w:rPr>
          <w:bCs/>
        </w:rPr>
        <w:t xml:space="preserve">) </w:t>
      </w:r>
      <w:r w:rsidR="00DF3750" w:rsidRPr="005C1690">
        <w:rPr>
          <w:bCs/>
        </w:rPr>
        <w:t xml:space="preserve">a scatter plot </w:t>
      </w:r>
      <w:r w:rsidR="00210FD5" w:rsidRPr="005C1690">
        <w:rPr>
          <w:bCs/>
        </w:rPr>
        <w:t xml:space="preserve">with the </w:t>
      </w:r>
      <w:r w:rsidR="00C12ED5" w:rsidRPr="005C1690">
        <w:rPr>
          <w:bCs/>
        </w:rPr>
        <w:t>height</w:t>
      </w:r>
      <w:r w:rsidR="00210FD5" w:rsidRPr="005C1690">
        <w:rPr>
          <w:bCs/>
        </w:rPr>
        <w:t xml:space="preserve"> of </w:t>
      </w:r>
      <w:r w:rsidR="008D4B82" w:rsidRPr="005C1690">
        <w:rPr>
          <w:bCs/>
        </w:rPr>
        <w:t xml:space="preserve">the </w:t>
      </w:r>
      <w:r w:rsidR="00210FD5" w:rsidRPr="005C1690">
        <w:rPr>
          <w:bCs/>
        </w:rPr>
        <w:t xml:space="preserve">solid line </w:t>
      </w:r>
      <w:r w:rsidR="004665DF" w:rsidRPr="005C1690">
        <w:rPr>
          <w:bCs/>
        </w:rPr>
        <w:t>representing the degree of funnel asymmetry (</w:t>
      </w:r>
      <w:r w:rsidR="00DF3750" w:rsidRPr="005C1690">
        <w:rPr>
          <w:bCs/>
        </w:rPr>
        <w:t xml:space="preserve">cf. the radial plot at Figure 3 </w:t>
      </w:r>
      <w:r w:rsidR="0064117C" w:rsidRPr="005C1690">
        <w:rPr>
          <w:bCs/>
        </w:rPr>
        <w:t>f</w:t>
      </w:r>
      <w:r w:rsidR="00DF3750" w:rsidRPr="005C1690">
        <w:rPr>
          <w:bCs/>
        </w:rPr>
        <w:t>)</w:t>
      </w:r>
      <w:r w:rsidR="00CA1990" w:rsidRPr="005C1690">
        <w:rPr>
          <w:bCs/>
        </w:rPr>
        <w:t>;</w:t>
      </w:r>
      <w:r w:rsidR="00DD2505" w:rsidRPr="005C1690">
        <w:rPr>
          <w:bCs/>
        </w:rPr>
        <w:t xml:space="preserve"> b) a scatter plot with the steepness of the slope representing </w:t>
      </w:r>
      <w:r w:rsidR="004665DF" w:rsidRPr="005C1690">
        <w:rPr>
          <w:bCs/>
        </w:rPr>
        <w:t>the degree of funnel asymmetry</w:t>
      </w:r>
      <w:r w:rsidR="00CA1990" w:rsidRPr="005C1690">
        <w:rPr>
          <w:bCs/>
        </w:rPr>
        <w:t>;</w:t>
      </w:r>
      <w:r w:rsidR="004665DF" w:rsidRPr="005C1690">
        <w:rPr>
          <w:bCs/>
        </w:rPr>
        <w:t xml:space="preserve"> c) a forest plot showing results of cumulate meta-analyses, </w:t>
      </w:r>
      <w:r w:rsidR="00CA1990" w:rsidRPr="005C1690">
        <w:rPr>
          <w:bCs/>
        </w:rPr>
        <w:t>where only a portion of the dataset (</w:t>
      </w:r>
      <w:proofErr w:type="spellStart"/>
      <w:r w:rsidR="00CA1990" w:rsidRPr="005C1690">
        <w:rPr>
          <w:i/>
          <w:iCs/>
        </w:rPr>
        <w:t>N</w:t>
      </w:r>
      <w:r w:rsidR="00CA1990" w:rsidRPr="005C1690">
        <w:rPr>
          <w:i/>
          <w:iCs/>
          <w:vertAlign w:val="subscript"/>
        </w:rPr>
        <w:t>effect</w:t>
      </w:r>
      <w:proofErr w:type="spellEnd"/>
      <w:r w:rsidR="00CA1990" w:rsidRPr="005C1690">
        <w:rPr>
          <w:i/>
          <w:iCs/>
          <w:vertAlign w:val="subscript"/>
        </w:rPr>
        <w:t>-size</w:t>
      </w:r>
      <w:r w:rsidR="00CA1990" w:rsidRPr="005C1690">
        <w:rPr>
          <w:bCs/>
        </w:rPr>
        <w:t xml:space="preserve"> = 15) was used; </w:t>
      </w:r>
      <w:r w:rsidR="004665DF" w:rsidRPr="005C1690">
        <w:rPr>
          <w:bCs/>
        </w:rPr>
        <w:t xml:space="preserve">d) a bubble plot </w:t>
      </w:r>
      <w:r w:rsidR="001C4CD1" w:rsidRPr="005C1690">
        <w:rPr>
          <w:bCs/>
        </w:rPr>
        <w:t xml:space="preserve">showing </w:t>
      </w:r>
      <w:r w:rsidR="00797B0C" w:rsidRPr="005C1690">
        <w:rPr>
          <w:bCs/>
        </w:rPr>
        <w:t>a ‘decline effect’ over time</w:t>
      </w:r>
      <w:r w:rsidR="00CA1990" w:rsidRPr="005C1690">
        <w:rPr>
          <w:bCs/>
        </w:rPr>
        <w:t>, where only a portion of the dataset (</w:t>
      </w:r>
      <w:proofErr w:type="spellStart"/>
      <w:r w:rsidR="00CA1990" w:rsidRPr="005C1690">
        <w:rPr>
          <w:i/>
          <w:iCs/>
        </w:rPr>
        <w:t>N</w:t>
      </w:r>
      <w:r w:rsidR="00CA1990" w:rsidRPr="005C1690">
        <w:rPr>
          <w:i/>
          <w:iCs/>
          <w:vertAlign w:val="subscript"/>
        </w:rPr>
        <w:t>effect</w:t>
      </w:r>
      <w:proofErr w:type="spellEnd"/>
      <w:r w:rsidR="00CA1990" w:rsidRPr="005C1690">
        <w:rPr>
          <w:i/>
          <w:iCs/>
          <w:vertAlign w:val="subscript"/>
        </w:rPr>
        <w:t>-size</w:t>
      </w:r>
      <w:r w:rsidR="00CA1990" w:rsidRPr="005C1690">
        <w:rPr>
          <w:bCs/>
        </w:rPr>
        <w:t xml:space="preserve"> = 15) was used;</w:t>
      </w:r>
      <w:r w:rsidR="00797B0C" w:rsidRPr="005C1690">
        <w:rPr>
          <w:bCs/>
        </w:rPr>
        <w:t xml:space="preserve"> e) a funnel plot with </w:t>
      </w:r>
      <w:r w:rsidR="0064459B" w:rsidRPr="005C1690">
        <w:rPr>
          <w:bCs/>
        </w:rPr>
        <w:t xml:space="preserve">precision (1/SE) </w:t>
      </w:r>
      <w:r w:rsidR="00790426" w:rsidRPr="005C1690">
        <w:rPr>
          <w:bCs/>
        </w:rPr>
        <w:t xml:space="preserve"> and with </w:t>
      </w:r>
      <w:r w:rsidR="00797B0C" w:rsidRPr="005C1690">
        <w:rPr>
          <w:bCs/>
        </w:rPr>
        <w:t xml:space="preserve">a trim-and-fill method filling </w:t>
      </w:r>
      <w:r w:rsidR="00790426" w:rsidRPr="005C1690">
        <w:rPr>
          <w:bCs/>
        </w:rPr>
        <w:t>missing data (red circle</w:t>
      </w:r>
      <w:r w:rsidR="008D4B82" w:rsidRPr="005C1690">
        <w:rPr>
          <w:bCs/>
        </w:rPr>
        <w:t>s</w:t>
      </w:r>
      <w:r w:rsidR="00291214" w:rsidRPr="005C1690">
        <w:rPr>
          <w:bCs/>
        </w:rPr>
        <w:t xml:space="preserve">; </w:t>
      </w:r>
      <w:r w:rsidR="00291214" w:rsidRPr="005C1690">
        <w:t xml:space="preserve">using the </w:t>
      </w:r>
      <w:r w:rsidR="00291214" w:rsidRPr="005C1690">
        <w:rPr>
          <w:i/>
          <w:iCs/>
          <w:lang w:eastAsia="x-none"/>
        </w:rPr>
        <w:t>R</w:t>
      </w:r>
      <w:r w:rsidR="00291214" w:rsidRPr="005C1690">
        <w:rPr>
          <w:vertAlign w:val="subscript"/>
          <w:lang w:eastAsia="x-none"/>
        </w:rPr>
        <w:t>0</w:t>
      </w:r>
      <w:r w:rsidR="00291214" w:rsidRPr="005C1690">
        <w:rPr>
          <w:bCs/>
        </w:rPr>
        <w:t xml:space="preserve"> estimator)</w:t>
      </w:r>
      <w:r w:rsidR="00CA1990" w:rsidRPr="005C1690">
        <w:rPr>
          <w:bCs/>
        </w:rPr>
        <w:t>;</w:t>
      </w:r>
      <w:r w:rsidR="00790426" w:rsidRPr="005C1690">
        <w:rPr>
          <w:bCs/>
        </w:rPr>
        <w:t xml:space="preserve"> and f) the same as </w:t>
      </w:r>
      <w:r w:rsidR="0064459B" w:rsidRPr="005C1690">
        <w:rPr>
          <w:bCs/>
        </w:rPr>
        <w:t>panel e but with SE as a measure of uncertainty.</w:t>
      </w:r>
      <w:r w:rsidR="005610AD" w:rsidRPr="005C1690">
        <w:rPr>
          <w:bCs/>
        </w:rPr>
        <w:t xml:space="preserve"> </w:t>
      </w:r>
      <w:r w:rsidR="00CA1990" w:rsidRPr="005C1690">
        <w:rPr>
          <w:bCs/>
        </w:rPr>
        <w:t xml:space="preserve">We used the </w:t>
      </w:r>
      <w:r w:rsidR="005610AD" w:rsidRPr="005C1690">
        <w:rPr>
          <w:bCs/>
          <w:i/>
          <w:iCs/>
        </w:rPr>
        <w:t xml:space="preserve">R </w:t>
      </w:r>
      <w:r w:rsidR="005610AD" w:rsidRPr="005C1690">
        <w:rPr>
          <w:bCs/>
        </w:rPr>
        <w:t xml:space="preserve">packages </w:t>
      </w:r>
      <w:r w:rsidR="001C646B" w:rsidRPr="005C1690">
        <w:rPr>
          <w:bCs/>
          <w:i/>
          <w:iCs/>
        </w:rPr>
        <w:t>gglot2</w:t>
      </w:r>
      <w:r w:rsidR="001C646B" w:rsidRPr="005C1690">
        <w:rPr>
          <w:bCs/>
        </w:rPr>
        <w:t xml:space="preserve"> (panels </w:t>
      </w:r>
      <w:r w:rsidR="00D03E19" w:rsidRPr="005C1690">
        <w:rPr>
          <w:bCs/>
        </w:rPr>
        <w:t>a, b &amp; d</w:t>
      </w:r>
      <w:r w:rsidR="001C646B" w:rsidRPr="005C1690">
        <w:rPr>
          <w:bCs/>
        </w:rPr>
        <w:t xml:space="preserve">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Wickham&lt;/Author&gt;&lt;Year&gt;2009&lt;/Year&gt;&lt;RecNum&gt;130&lt;/RecNum&gt;&lt;DisplayText&gt;Wickham, 2009&lt;/DisplayText&gt;&lt;record&gt;&lt;rec-number&gt;130&lt;/rec-number&gt;&lt;foreign-keys&gt;&lt;key app="EN" db-id="rs2spdfstwrp9eetrx0vf0sk0xvdsar2eztt" timestamp="1611948765"&gt;130&lt;/key&gt;&lt;/foreign-keys&gt;&lt;ref-type name="Book"&gt;6&lt;/ref-type&gt;&lt;contributors&gt;&lt;authors&gt;&lt;author&gt;Wickham, Hadley&lt;/author&gt;&lt;/authors&gt;&lt;/contributors&gt;&lt;titles&gt;&lt;title&gt;ggplot2 : elegant graphics for data analysis&lt;/title&gt;&lt;/titles&gt;&lt;keywords&gt;&lt;keyword&gt;Graphic methods.&lt;/keyword&gt;&lt;keyword&gt;R (Computer program language)&lt;/keyword&gt;&lt;/keywords&gt;&lt;dates&gt;&lt;year&gt;2009&lt;/year&gt;&lt;/dates&gt;&lt;pub-location&gt;New York ; London&lt;/pub-location&gt;&lt;publisher&gt;Springer&lt;/publisher&gt;&lt;isbn&gt;9780387981406 (pbk.) : ¹44.99&amp;#xD;0387981403 (pbk.) : ¹44.99&lt;/isbn&gt;&lt;call-num&gt;001.4226 22&amp;#xD;British Library DSC m09/.31772&lt;/call-num&gt;&lt;urls&gt;&lt;/urls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Wickham, 2009</w:t>
      </w:r>
      <w:r w:rsidR="00192939" w:rsidRPr="00B7367D">
        <w:rPr>
          <w:bCs/>
        </w:rPr>
        <w:fldChar w:fldCharType="end"/>
      </w:r>
      <w:r w:rsidR="001C646B" w:rsidRPr="00DE538A">
        <w:rPr>
          <w:bCs/>
        </w:rPr>
        <w:t xml:space="preserve">) and </w:t>
      </w:r>
      <w:proofErr w:type="spellStart"/>
      <w:r w:rsidR="005610AD" w:rsidRPr="00B7367D">
        <w:rPr>
          <w:bCs/>
          <w:i/>
          <w:iCs/>
        </w:rPr>
        <w:t>metafor</w:t>
      </w:r>
      <w:proofErr w:type="spellEnd"/>
      <w:r w:rsidR="005610AD" w:rsidRPr="00B7367D">
        <w:rPr>
          <w:bCs/>
        </w:rPr>
        <w:t xml:space="preserve"> (</w:t>
      </w:r>
      <w:r w:rsidR="00D03E19" w:rsidRPr="00B7367D">
        <w:rPr>
          <w:bCs/>
        </w:rPr>
        <w:t xml:space="preserve">panel </w:t>
      </w:r>
      <w:r w:rsidR="001C646B" w:rsidRPr="00B7367D">
        <w:rPr>
          <w:bCs/>
        </w:rPr>
        <w:t xml:space="preserve">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Viechtbauer&lt;/Author&gt;&lt;Year&gt;2010&lt;/Year&gt;&lt;RecNum&gt;87&lt;/RecNum&gt;&lt;DisplayText&gt;Viechtbauer, 2010&lt;/DisplayText&gt;&lt;record&gt;&lt;rec-number&gt;87&lt;/rec-number&gt;&lt;foreign-keys&gt;&lt;key app="EN" db-id="rs2spdfstwrp9eetrx0vf0sk0xvdsar2eztt" timestamp="1609396560"&gt;87&lt;/key&gt;&lt;/foreign-keys&gt;&lt;ref-type name="Journal Article"&gt;17&lt;/ref-type&gt;&lt;contributors&gt;&lt;authors&gt;&lt;author&gt;Viechtbauer, W.&lt;/author&gt;&lt;/authors&gt;&lt;/contributors&gt;&lt;titles&gt;&lt;title&gt;Conducting meta-analyse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urls&gt;&lt;/urls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Viechtbauer, 2010</w:t>
      </w:r>
      <w:r w:rsidR="00192939" w:rsidRPr="00B7367D">
        <w:rPr>
          <w:bCs/>
        </w:rPr>
        <w:fldChar w:fldCharType="end"/>
      </w:r>
      <w:r w:rsidR="005610AD" w:rsidRPr="00DE538A">
        <w:rPr>
          <w:bCs/>
        </w:rPr>
        <w:t>)</w:t>
      </w:r>
      <w:r w:rsidR="001C646B" w:rsidRPr="00B7367D">
        <w:rPr>
          <w:bCs/>
        </w:rPr>
        <w:t xml:space="preserve"> </w:t>
      </w:r>
      <w:r w:rsidR="005610AD" w:rsidRPr="005C1690">
        <w:rPr>
          <w:bCs/>
        </w:rPr>
        <w:t xml:space="preserve">for </w:t>
      </w:r>
      <w:r w:rsidR="00435111" w:rsidRPr="005C1690">
        <w:rPr>
          <w:bCs/>
        </w:rPr>
        <w:t>visualization</w:t>
      </w:r>
      <w:r w:rsidR="00CA1990" w:rsidRPr="005C1690">
        <w:rPr>
          <w:bCs/>
        </w:rPr>
        <w:t>s</w:t>
      </w:r>
      <w:r w:rsidR="005610AD" w:rsidRPr="005C1690">
        <w:rPr>
          <w:bCs/>
        </w:rPr>
        <w:t xml:space="preserve">. </w:t>
      </w:r>
    </w:p>
    <w:p w14:paraId="13E477A8" w14:textId="77777777" w:rsidR="004665DF" w:rsidRPr="005C1690" w:rsidRDefault="004665DF" w:rsidP="007D1219">
      <w:pPr>
        <w:spacing w:line="480" w:lineRule="auto"/>
        <w:rPr>
          <w:b/>
        </w:rPr>
      </w:pPr>
    </w:p>
    <w:p w14:paraId="24CB963D" w14:textId="44BCA963" w:rsidR="005610AD" w:rsidRPr="005C1690" w:rsidRDefault="00523A93" w:rsidP="007D1219">
      <w:pPr>
        <w:spacing w:line="480" w:lineRule="auto"/>
        <w:rPr>
          <w:bCs/>
        </w:rPr>
      </w:pPr>
      <w:r w:rsidRPr="005C1690">
        <w:rPr>
          <w:b/>
        </w:rPr>
        <w:t xml:space="preserve">FIGURE 5. </w:t>
      </w:r>
      <w:r w:rsidR="005442C6" w:rsidRPr="005C1690">
        <w:rPr>
          <w:bCs/>
        </w:rPr>
        <w:t xml:space="preserve"> </w:t>
      </w:r>
      <w:r w:rsidR="0001103B" w:rsidRPr="005C1690">
        <w:rPr>
          <w:bCs/>
        </w:rPr>
        <w:t xml:space="preserve">Example plots for </w:t>
      </w:r>
      <w:r w:rsidR="0001103B" w:rsidRPr="005C1690">
        <w:rPr>
          <w:bCs/>
          <w:i/>
          <w:iCs/>
        </w:rPr>
        <w:t>p</w:t>
      </w:r>
      <w:r w:rsidR="0001103B" w:rsidRPr="005C1690">
        <w:rPr>
          <w:bCs/>
        </w:rPr>
        <w:t>-curve</w:t>
      </w:r>
      <w:r w:rsidR="00596128" w:rsidRPr="005C1690">
        <w:rPr>
          <w:bCs/>
        </w:rPr>
        <w:t>s</w:t>
      </w:r>
      <w:r w:rsidR="0001103B" w:rsidRPr="005C1690">
        <w:rPr>
          <w:bCs/>
        </w:rPr>
        <w:t xml:space="preserve"> and selection models </w:t>
      </w:r>
      <w:r w:rsidR="00CA1990" w:rsidRPr="005C1690">
        <w:rPr>
          <w:bCs/>
        </w:rPr>
        <w:t xml:space="preserve">(using </w:t>
      </w:r>
      <w:r w:rsidR="008B75D8" w:rsidRPr="005C1690">
        <w:rPr>
          <w:bCs/>
        </w:rPr>
        <w:t>the same</w:t>
      </w:r>
      <w:r w:rsidR="00606737" w:rsidRPr="005C1690">
        <w:rPr>
          <w:bCs/>
        </w:rPr>
        <w:t xml:space="preserve"> dataset </w:t>
      </w:r>
      <w:r w:rsidR="008B75D8" w:rsidRPr="005C1690">
        <w:rPr>
          <w:bCs/>
        </w:rPr>
        <w:t>as in Figure 4</w:t>
      </w:r>
      <w:r w:rsidR="00CA1990" w:rsidRPr="005C1690">
        <w:rPr>
          <w:bCs/>
        </w:rPr>
        <w:t xml:space="preserve">; </w:t>
      </w:r>
      <w:proofErr w:type="spellStart"/>
      <w:r w:rsidR="00012C97" w:rsidRPr="005C1690">
        <w:rPr>
          <w:i/>
          <w:iCs/>
        </w:rPr>
        <w:t>N</w:t>
      </w:r>
      <w:r w:rsidR="00012C97" w:rsidRPr="005C1690">
        <w:rPr>
          <w:i/>
          <w:iCs/>
          <w:vertAlign w:val="subscript"/>
        </w:rPr>
        <w:t>effect</w:t>
      </w:r>
      <w:proofErr w:type="spellEnd"/>
      <w:r w:rsidR="00012C97" w:rsidRPr="005C1690">
        <w:rPr>
          <w:i/>
          <w:iCs/>
          <w:vertAlign w:val="subscript"/>
        </w:rPr>
        <w:t>-size</w:t>
      </w:r>
      <w:r w:rsidR="00012C97" w:rsidRPr="005C1690">
        <w:rPr>
          <w:bCs/>
        </w:rPr>
        <w:t xml:space="preserve"> = 75)</w:t>
      </w:r>
      <w:r w:rsidR="005D595F" w:rsidRPr="005C1690">
        <w:rPr>
          <w:bCs/>
        </w:rPr>
        <w:t xml:space="preserve">: a) </w:t>
      </w:r>
      <w:r w:rsidR="007C0D12" w:rsidRPr="005C1690">
        <w:rPr>
          <w:bCs/>
        </w:rPr>
        <w:t>a line plot showing</w:t>
      </w:r>
      <w:r w:rsidR="00521291" w:rsidRPr="005C1690">
        <w:rPr>
          <w:bCs/>
        </w:rPr>
        <w:t xml:space="preserve"> </w:t>
      </w:r>
      <w:r w:rsidR="00C920E1" w:rsidRPr="005C1690">
        <w:rPr>
          <w:bCs/>
        </w:rPr>
        <w:t xml:space="preserve">the distribution of statistically significant </w:t>
      </w:r>
      <w:r w:rsidR="00C920E1" w:rsidRPr="005C1690">
        <w:rPr>
          <w:bCs/>
          <w:i/>
          <w:iCs/>
        </w:rPr>
        <w:t>p</w:t>
      </w:r>
      <w:r w:rsidR="00C920E1" w:rsidRPr="005C1690">
        <w:rPr>
          <w:bCs/>
        </w:rPr>
        <w:t xml:space="preserve"> values</w:t>
      </w:r>
      <w:r w:rsidR="007C0D12" w:rsidRPr="005C1690">
        <w:rPr>
          <w:bCs/>
        </w:rPr>
        <w:t xml:space="preserve"> </w:t>
      </w:r>
      <w:r w:rsidR="00521291" w:rsidRPr="005C1690">
        <w:rPr>
          <w:bCs/>
        </w:rPr>
        <w:t xml:space="preserve">under </w:t>
      </w:r>
      <w:r w:rsidR="00B2113B" w:rsidRPr="005C1690">
        <w:rPr>
          <w:bCs/>
        </w:rPr>
        <w:t xml:space="preserve">3 </w:t>
      </w:r>
      <w:r w:rsidR="00012C39" w:rsidRPr="005C1690">
        <w:rPr>
          <w:bCs/>
        </w:rPr>
        <w:t>s</w:t>
      </w:r>
      <w:r w:rsidR="00521291" w:rsidRPr="005C1690">
        <w:rPr>
          <w:bCs/>
        </w:rPr>
        <w:t>cenarios</w:t>
      </w:r>
      <w:r w:rsidR="0042396F" w:rsidRPr="005C1690">
        <w:rPr>
          <w:bCs/>
        </w:rPr>
        <w:t xml:space="preserve">: 1) </w:t>
      </w:r>
      <w:r w:rsidR="008E0FFE" w:rsidRPr="005C1690">
        <w:rPr>
          <w:bCs/>
        </w:rPr>
        <w:t xml:space="preserve">with the </w:t>
      </w:r>
      <w:r w:rsidR="00E67673" w:rsidRPr="005C1690">
        <w:rPr>
          <w:bCs/>
        </w:rPr>
        <w:t>observed</w:t>
      </w:r>
      <w:r w:rsidR="0042396F" w:rsidRPr="005C1690">
        <w:rPr>
          <w:bCs/>
        </w:rPr>
        <w:t xml:space="preserve"> </w:t>
      </w:r>
      <w:r w:rsidR="0042396F" w:rsidRPr="005C1690">
        <w:rPr>
          <w:bCs/>
          <w:i/>
          <w:iCs/>
        </w:rPr>
        <w:t>p</w:t>
      </w:r>
      <w:r w:rsidR="0042396F" w:rsidRPr="005C1690">
        <w:rPr>
          <w:bCs/>
        </w:rPr>
        <w:t xml:space="preserve"> values (blue solid line),</w:t>
      </w:r>
      <w:r w:rsidR="008E0FFE" w:rsidRPr="005C1690">
        <w:rPr>
          <w:bCs/>
        </w:rPr>
        <w:t xml:space="preserve"> </w:t>
      </w:r>
      <w:r w:rsidR="00A2034D" w:rsidRPr="005C1690">
        <w:rPr>
          <w:bCs/>
        </w:rPr>
        <w:t>2</w:t>
      </w:r>
      <w:r w:rsidR="008E0FFE" w:rsidRPr="005C1690">
        <w:rPr>
          <w:bCs/>
        </w:rPr>
        <w:t xml:space="preserve">) </w:t>
      </w:r>
      <w:r w:rsidR="0042396F" w:rsidRPr="005C1690">
        <w:rPr>
          <w:bCs/>
        </w:rPr>
        <w:t xml:space="preserve"> </w:t>
      </w:r>
      <w:r w:rsidR="003D05EB" w:rsidRPr="005C1690">
        <w:rPr>
          <w:bCs/>
        </w:rPr>
        <w:t>when there is no effect</w:t>
      </w:r>
      <w:r w:rsidR="00240681" w:rsidRPr="005C1690">
        <w:rPr>
          <w:bCs/>
        </w:rPr>
        <w:t xml:space="preserve"> (red dotted line)</w:t>
      </w:r>
      <w:r w:rsidR="00B2113B" w:rsidRPr="005C1690">
        <w:rPr>
          <w:bCs/>
        </w:rPr>
        <w:t>,</w:t>
      </w:r>
      <w:r w:rsidR="003D05EB" w:rsidRPr="005C1690">
        <w:rPr>
          <w:bCs/>
        </w:rPr>
        <w:t xml:space="preserve"> and 3) when there is an effect </w:t>
      </w:r>
      <w:r w:rsidR="0092040D" w:rsidRPr="005C1690">
        <w:rPr>
          <w:bCs/>
        </w:rPr>
        <w:t>(i.e. a</w:t>
      </w:r>
      <w:r w:rsidR="003F43CE" w:rsidRPr="005C1690">
        <w:rPr>
          <w:bCs/>
        </w:rPr>
        <w:t>n</w:t>
      </w:r>
      <w:r w:rsidR="0092040D" w:rsidRPr="005C1690">
        <w:rPr>
          <w:bCs/>
        </w:rPr>
        <w:t xml:space="preserve"> observed overall effect as a true effect) </w:t>
      </w:r>
      <w:r w:rsidR="003D05EB" w:rsidRPr="005C1690">
        <w:rPr>
          <w:bCs/>
        </w:rPr>
        <w:t>with 33%</w:t>
      </w:r>
      <w:r w:rsidR="0092040D" w:rsidRPr="005C1690">
        <w:rPr>
          <w:bCs/>
        </w:rPr>
        <w:t xml:space="preserve"> statistical power</w:t>
      </w:r>
      <w:r w:rsidR="000D758B" w:rsidRPr="005C1690">
        <w:rPr>
          <w:bCs/>
        </w:rPr>
        <w:t xml:space="preserve"> (</w:t>
      </w:r>
      <w:r w:rsidR="00240681" w:rsidRPr="005C1690">
        <w:rPr>
          <w:bCs/>
        </w:rPr>
        <w:t xml:space="preserve">note that </w:t>
      </w:r>
      <w:r w:rsidR="000D758B" w:rsidRPr="005C1690">
        <w:rPr>
          <w:bCs/>
        </w:rPr>
        <w:t xml:space="preserve">if </w:t>
      </w:r>
      <w:r w:rsidR="00F2332C" w:rsidRPr="005C1690">
        <w:rPr>
          <w:bCs/>
        </w:rPr>
        <w:t xml:space="preserve">a blue line </w:t>
      </w:r>
      <w:r w:rsidR="007D183B" w:rsidRPr="005C1690">
        <w:rPr>
          <w:bCs/>
        </w:rPr>
        <w:t>increases</w:t>
      </w:r>
      <w:r w:rsidR="00F2332C" w:rsidRPr="005C1690">
        <w:rPr>
          <w:bCs/>
        </w:rPr>
        <w:t xml:space="preserve"> at </w:t>
      </w:r>
      <w:r w:rsidR="008D1CEE" w:rsidRPr="005C1690">
        <w:rPr>
          <w:bCs/>
        </w:rPr>
        <w:t xml:space="preserve">the </w:t>
      </w:r>
      <w:r w:rsidR="00D150C7" w:rsidRPr="005C1690">
        <w:rPr>
          <w:bCs/>
        </w:rPr>
        <w:t>α</w:t>
      </w:r>
      <w:r w:rsidR="00D150C7" w:rsidRPr="00DE538A">
        <w:rPr>
          <w:bCs/>
        </w:rPr>
        <w:t xml:space="preserve"> </w:t>
      </w:r>
      <w:r w:rsidR="00D150C7" w:rsidRPr="005C1690">
        <w:rPr>
          <w:bCs/>
        </w:rPr>
        <w:t>level</w:t>
      </w:r>
      <w:r w:rsidR="00D150C7" w:rsidRPr="00DE538A">
        <w:rPr>
          <w:bCs/>
        </w:rPr>
        <w:t xml:space="preserve"> </w:t>
      </w:r>
      <w:r w:rsidR="008D1CEE" w:rsidRPr="00B7367D">
        <w:rPr>
          <w:bCs/>
        </w:rPr>
        <w:t xml:space="preserve">of </w:t>
      </w:r>
      <w:r w:rsidR="00F2332C" w:rsidRPr="00B7367D">
        <w:rPr>
          <w:bCs/>
        </w:rPr>
        <w:t>0.05</w:t>
      </w:r>
      <w:r w:rsidR="008D1CEE" w:rsidRPr="00B7367D">
        <w:rPr>
          <w:bCs/>
        </w:rPr>
        <w:t xml:space="preserve">, this is a sign of </w:t>
      </w:r>
      <w:r w:rsidR="008D1CEE" w:rsidRPr="00E71EB4">
        <w:rPr>
          <w:bCs/>
          <w:i/>
          <w:iCs/>
        </w:rPr>
        <w:t>p</w:t>
      </w:r>
      <w:r w:rsidR="008D1CEE" w:rsidRPr="00D802CB">
        <w:rPr>
          <w:bCs/>
        </w:rPr>
        <w:t>-hacking; for more details</w:t>
      </w:r>
      <w:r w:rsidR="00861C5E" w:rsidRPr="00D802CB">
        <w:rPr>
          <w:bCs/>
        </w:rPr>
        <w:t xml:space="preserve"> of this plot, see </w:t>
      </w:r>
      <w:r w:rsidR="00E90047" w:rsidRPr="00527752">
        <w:rPr>
          <w:bCs/>
        </w:rPr>
        <w:t>www.p-curve.com</w:t>
      </w:r>
      <w:r w:rsidR="000D758B" w:rsidRPr="00527752">
        <w:rPr>
          <w:bCs/>
        </w:rPr>
        <w:t>)</w:t>
      </w:r>
      <w:r w:rsidR="0092040D" w:rsidRPr="000D3618">
        <w:rPr>
          <w:bCs/>
        </w:rPr>
        <w:t>;</w:t>
      </w:r>
      <w:r w:rsidR="00B2113B" w:rsidRPr="000D3618">
        <w:rPr>
          <w:bCs/>
        </w:rPr>
        <w:t xml:space="preserve"> b)</w:t>
      </w:r>
      <w:r w:rsidR="00FC01DF" w:rsidRPr="000D3618">
        <w:rPr>
          <w:bCs/>
        </w:rPr>
        <w:t xml:space="preserve"> a plot showing </w:t>
      </w:r>
      <w:r w:rsidR="005B4681" w:rsidRPr="00E0223D">
        <w:rPr>
          <w:bCs/>
        </w:rPr>
        <w:t xml:space="preserve">4 </w:t>
      </w:r>
      <w:r w:rsidR="00FC01DF" w:rsidRPr="00C302C7">
        <w:rPr>
          <w:bCs/>
        </w:rPr>
        <w:t>different weight functions</w:t>
      </w:r>
      <w:r w:rsidR="00C77B84" w:rsidRPr="00C302C7">
        <w:rPr>
          <w:bCs/>
        </w:rPr>
        <w:t xml:space="preserve"> </w:t>
      </w:r>
      <w:r w:rsidR="0014258A" w:rsidRPr="00C302C7">
        <w:rPr>
          <w:bCs/>
        </w:rPr>
        <w:t>that</w:t>
      </w:r>
      <w:r w:rsidR="00C77B84" w:rsidRPr="00C302C7">
        <w:rPr>
          <w:bCs/>
        </w:rPr>
        <w:t xml:space="preserve"> model</w:t>
      </w:r>
      <w:r w:rsidR="00936FFF" w:rsidRPr="00C302C7">
        <w:rPr>
          <w:bCs/>
        </w:rPr>
        <w:t>, based on the data,</w:t>
      </w:r>
      <w:r w:rsidR="00C77B84" w:rsidRPr="00C302C7">
        <w:rPr>
          <w:bCs/>
        </w:rPr>
        <w:t xml:space="preserve"> </w:t>
      </w:r>
      <w:r w:rsidR="00566FF2" w:rsidRPr="00C302C7">
        <w:rPr>
          <w:bCs/>
        </w:rPr>
        <w:t xml:space="preserve">the </w:t>
      </w:r>
      <w:r w:rsidR="000F2301" w:rsidRPr="00C302C7">
        <w:rPr>
          <w:bCs/>
        </w:rPr>
        <w:t>likelihood of</w:t>
      </w:r>
      <w:r w:rsidR="00566FF2" w:rsidRPr="00FD06F0">
        <w:rPr>
          <w:bCs/>
        </w:rPr>
        <w:t xml:space="preserve"> effect sizes being selected for publication</w:t>
      </w:r>
      <w:r w:rsidR="005B4681" w:rsidRPr="00FD06F0">
        <w:rPr>
          <w:bCs/>
        </w:rPr>
        <w:t>:</w:t>
      </w:r>
      <w:r w:rsidR="00C77B84" w:rsidRPr="00FD06F0">
        <w:rPr>
          <w:bCs/>
        </w:rPr>
        <w:t xml:space="preserve"> 1) a half-normal </w:t>
      </w:r>
      <w:r w:rsidR="00566FF2" w:rsidRPr="0022361B">
        <w:rPr>
          <w:bCs/>
        </w:rPr>
        <w:t xml:space="preserve">function based on </w:t>
      </w:r>
      <w:r w:rsidR="006C4D51" w:rsidRPr="0022361B">
        <w:rPr>
          <w:bCs/>
          <w:i/>
          <w:iCs/>
        </w:rPr>
        <w:t>p</w:t>
      </w:r>
      <w:r w:rsidR="006C4D51" w:rsidRPr="0022361B">
        <w:rPr>
          <w:bCs/>
        </w:rPr>
        <w:t xml:space="preserve"> values</w:t>
      </w:r>
      <w:r w:rsidR="00FA7704" w:rsidRPr="005C1690">
        <w:rPr>
          <w:bCs/>
        </w:rPr>
        <w:t xml:space="preserve"> (black solid line)</w:t>
      </w:r>
      <w:r w:rsidR="006C4D51" w:rsidRPr="005C1690">
        <w:rPr>
          <w:bCs/>
        </w:rPr>
        <w:t xml:space="preserve">, 2) the same </w:t>
      </w:r>
      <w:r w:rsidR="006820BE" w:rsidRPr="005C1690">
        <w:rPr>
          <w:bCs/>
        </w:rPr>
        <w:t xml:space="preserve">function </w:t>
      </w:r>
      <w:r w:rsidR="006C4D51" w:rsidRPr="005C1690">
        <w:rPr>
          <w:bCs/>
        </w:rPr>
        <w:t xml:space="preserve">but based </w:t>
      </w:r>
      <w:r w:rsidR="006820BE" w:rsidRPr="005C1690">
        <w:rPr>
          <w:bCs/>
        </w:rPr>
        <w:t xml:space="preserve">both </w:t>
      </w:r>
      <w:r w:rsidR="006C4D51" w:rsidRPr="005C1690">
        <w:rPr>
          <w:bCs/>
        </w:rPr>
        <w:t xml:space="preserve">on </w:t>
      </w:r>
      <w:r w:rsidR="00FA7704" w:rsidRPr="005C1690">
        <w:rPr>
          <w:bCs/>
          <w:i/>
          <w:iCs/>
        </w:rPr>
        <w:t>p</w:t>
      </w:r>
      <w:r w:rsidR="00FA7704" w:rsidRPr="005C1690">
        <w:rPr>
          <w:bCs/>
        </w:rPr>
        <w:t xml:space="preserve"> values </w:t>
      </w:r>
      <w:r w:rsidR="006820BE" w:rsidRPr="005C1690">
        <w:rPr>
          <w:bCs/>
        </w:rPr>
        <w:t xml:space="preserve">and </w:t>
      </w:r>
      <w:r w:rsidR="00FA7704" w:rsidRPr="005C1690">
        <w:rPr>
          <w:bCs/>
        </w:rPr>
        <w:t xml:space="preserve"> precisions</w:t>
      </w:r>
      <w:r w:rsidR="00AC0E67" w:rsidRPr="005C1690">
        <w:rPr>
          <w:bCs/>
        </w:rPr>
        <w:t xml:space="preserve"> (black dotted line)</w:t>
      </w:r>
      <w:r w:rsidR="00FA7704" w:rsidRPr="005C1690">
        <w:rPr>
          <w:bCs/>
        </w:rPr>
        <w:t xml:space="preserve">, 3) a </w:t>
      </w:r>
      <w:r w:rsidR="0063673A" w:rsidRPr="005C1690">
        <w:rPr>
          <w:bCs/>
        </w:rPr>
        <w:t xml:space="preserve">logistic </w:t>
      </w:r>
      <w:r w:rsidR="00FA7704" w:rsidRPr="005C1690">
        <w:rPr>
          <w:bCs/>
        </w:rPr>
        <w:t>function based</w:t>
      </w:r>
      <w:r w:rsidR="0064117C" w:rsidRPr="005C1690">
        <w:rPr>
          <w:bCs/>
        </w:rPr>
        <w:t xml:space="preserve"> on</w:t>
      </w:r>
      <w:r w:rsidR="00FA7704" w:rsidRPr="005C1690">
        <w:rPr>
          <w:bCs/>
        </w:rPr>
        <w:t xml:space="preserve"> </w:t>
      </w:r>
      <w:r w:rsidR="00FA7704" w:rsidRPr="005C1690">
        <w:rPr>
          <w:bCs/>
          <w:i/>
          <w:iCs/>
        </w:rPr>
        <w:t>p</w:t>
      </w:r>
      <w:r w:rsidR="00FA7704" w:rsidRPr="005C1690">
        <w:rPr>
          <w:bCs/>
        </w:rPr>
        <w:t xml:space="preserve"> values</w:t>
      </w:r>
      <w:r w:rsidR="00AC0E67" w:rsidRPr="005C1690">
        <w:rPr>
          <w:bCs/>
        </w:rPr>
        <w:t xml:space="preserve"> (red solid line)</w:t>
      </w:r>
      <w:r w:rsidR="006820BE" w:rsidRPr="005C1690">
        <w:rPr>
          <w:bCs/>
        </w:rPr>
        <w:t>,</w:t>
      </w:r>
      <w:r w:rsidR="00FA7704" w:rsidRPr="005C1690">
        <w:rPr>
          <w:bCs/>
        </w:rPr>
        <w:t xml:space="preserve"> and 4) </w:t>
      </w:r>
      <w:r w:rsidR="006820BE" w:rsidRPr="005C1690">
        <w:rPr>
          <w:bCs/>
        </w:rPr>
        <w:t xml:space="preserve">the same function but based both on </w:t>
      </w:r>
      <w:r w:rsidR="006820BE" w:rsidRPr="005C1690">
        <w:rPr>
          <w:bCs/>
          <w:i/>
          <w:iCs/>
        </w:rPr>
        <w:t>p</w:t>
      </w:r>
      <w:r w:rsidR="006820BE" w:rsidRPr="005C1690">
        <w:rPr>
          <w:bCs/>
        </w:rPr>
        <w:t xml:space="preserve"> values and  precisions </w:t>
      </w:r>
      <w:r w:rsidR="00AC0E67" w:rsidRPr="005C1690">
        <w:rPr>
          <w:bCs/>
        </w:rPr>
        <w:t>(</w:t>
      </w:r>
      <w:r w:rsidR="006820BE" w:rsidRPr="005C1690">
        <w:rPr>
          <w:bCs/>
        </w:rPr>
        <w:t>red</w:t>
      </w:r>
      <w:r w:rsidR="00AC0E67" w:rsidRPr="005C1690">
        <w:rPr>
          <w:bCs/>
        </w:rPr>
        <w:t xml:space="preserve"> </w:t>
      </w:r>
      <w:r w:rsidR="006820BE" w:rsidRPr="005C1690">
        <w:rPr>
          <w:bCs/>
        </w:rPr>
        <w:t>dotted</w:t>
      </w:r>
      <w:r w:rsidR="00AC0E67" w:rsidRPr="005C1690">
        <w:rPr>
          <w:bCs/>
        </w:rPr>
        <w:t xml:space="preserve"> line</w:t>
      </w:r>
      <w:r w:rsidR="00F47249" w:rsidRPr="005C1690">
        <w:rPr>
          <w:bCs/>
        </w:rPr>
        <w:t>; these functions are</w:t>
      </w:r>
      <w:r w:rsidR="00E01548" w:rsidRPr="005C1690">
        <w:rPr>
          <w:bCs/>
        </w:rPr>
        <w:t xml:space="preserve"> based on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Preston&lt;/Author&gt;&lt;Year&gt;2004&lt;/Year&gt;&lt;RecNum&gt;120&lt;/RecNum&gt;&lt;DisplayText&gt;Preston, Ashby &amp;amp; Smyth, 2004&lt;/DisplayText&gt;&lt;record&gt;&lt;rec-number&gt;120&lt;/rec-number&gt;&lt;foreign-keys&gt;&lt;key app="EN" db-id="rs2spdfstwrp9eetrx0vf0sk0xvdsar2eztt" timestamp="1611948341"&gt;120&lt;/key&gt;&lt;/foreign-keys&gt;&lt;ref-type name="Journal Article"&gt;17&lt;/ref-type&gt;&lt;contributors&gt;&lt;authors&gt;&lt;author&gt;Preston, C.&lt;/author&gt;&lt;author&gt;Ashby, D.&lt;/author&gt;&lt;author&gt;Smyth, R.&lt;/author&gt;&lt;/authors&gt;&lt;/contributors&gt;&lt;auth-address&gt;Univ Liverpool, Fac Med, Sch Hlth Sci, Ctr Med Stat &amp;amp; Hlth Evaluat, Liverpool L69 3BX, Merseyside, England&amp;#xD;Univ London, Queen Mary, Wolfson Inst Prevent Med, London, England&amp;#xD;Alder Hey Childrens Hosp, Inst Child Hlth, Liverpool L12 2AP, Merseyside, England&lt;/auth-address&gt;&lt;titles&gt;&lt;title&gt;Adjusting for publication bias: modelling the selection process&lt;/title&gt;&lt;secondary-title&gt;Journal of Evaluation in Clinical Practice&lt;/secondary-title&gt;&lt;alt-title&gt;J Eval Clin Pract&amp;#xD;J Eval Clin Pract&lt;/alt-title&gt;&lt;/titles&gt;&lt;periodical&gt;&lt;full-title&gt;Journal of Evaluation in Clinical Practice&lt;/full-title&gt;&lt;abbr-1&gt;J Eval Clin Pract&lt;/abbr-1&gt;&lt;/periodical&gt;&lt;pages&gt;313-322&lt;/pages&gt;&lt;volume&gt;10&lt;/volume&gt;&lt;number&gt;2&lt;/number&gt;&lt;keywords&gt;&lt;keyword&gt;meta-analysis&lt;/keyword&gt;&lt;keyword&gt;publication bias&lt;/keyword&gt;&lt;keyword&gt;controlled-trials&lt;/keyword&gt;&lt;keyword&gt;oral rehydration&lt;/keyword&gt;&lt;keyword&gt;metaanalysis&lt;/keyword&gt;&lt;keyword&gt;abstracts&lt;/keyword&gt;&lt;keyword&gt;decisions&lt;/keyword&gt;&lt;keyword&gt;tests&lt;/keyword&gt;&lt;keyword&gt;trim&lt;/keyword&gt;&lt;keyword&gt;time&lt;/keyword&gt;&lt;keyword&gt;fill&lt;/keyword&gt;&lt;/keywords&gt;&lt;dates&gt;&lt;year&gt;2004&lt;/year&gt;&lt;pub-dates&gt;&lt;date&gt;May&lt;/date&gt;&lt;/pub-dates&gt;&lt;/dates&gt;&lt;isbn&gt;1356-1294&lt;/isbn&gt;&lt;accession-num&gt;WOS:000221867100020&lt;/accession-num&gt;&lt;urls&gt;&lt;related-urls&gt;&lt;url&gt;&amp;lt;Go to ISI&amp;gt;://WOS:000221867100020&lt;/url&gt;&lt;/related-urls&gt;&lt;/urls&gt;&lt;language&gt;English&lt;/language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Preston, Ashby &amp; Smyth, 2004</w:t>
      </w:r>
      <w:r w:rsidR="00192939" w:rsidRPr="00B7367D">
        <w:rPr>
          <w:bCs/>
        </w:rPr>
        <w:fldChar w:fldCharType="end"/>
      </w:r>
      <w:r w:rsidR="00E01548" w:rsidRPr="00DE538A">
        <w:rPr>
          <w:bCs/>
        </w:rPr>
        <w:t>)</w:t>
      </w:r>
      <w:r w:rsidR="0092040D" w:rsidRPr="00B7367D">
        <w:rPr>
          <w:bCs/>
        </w:rPr>
        <w:t xml:space="preserve">; and </w:t>
      </w:r>
      <w:r w:rsidR="00E01548" w:rsidRPr="00B7367D">
        <w:rPr>
          <w:bCs/>
        </w:rPr>
        <w:t xml:space="preserve">c) </w:t>
      </w:r>
      <w:r w:rsidR="005977D1" w:rsidRPr="00B7367D">
        <w:rPr>
          <w:bCs/>
        </w:rPr>
        <w:t>a plot showing two different ‘step’</w:t>
      </w:r>
      <w:r w:rsidR="00A56FD2" w:rsidRPr="00B7367D">
        <w:rPr>
          <w:bCs/>
        </w:rPr>
        <w:t xml:space="preserve"> </w:t>
      </w:r>
      <w:r w:rsidR="005977D1" w:rsidRPr="00E71EB4">
        <w:rPr>
          <w:bCs/>
        </w:rPr>
        <w:t>weight function based on</w:t>
      </w:r>
      <w:r w:rsidR="003F43CE" w:rsidRPr="00D802CB">
        <w:rPr>
          <w:bCs/>
        </w:rPr>
        <w:t xml:space="preserve">: 1) </w:t>
      </w:r>
      <w:r w:rsidR="0064117C" w:rsidRPr="00D802CB">
        <w:rPr>
          <w:bCs/>
        </w:rPr>
        <w:t>three</w:t>
      </w:r>
      <w:r w:rsidR="0064117C" w:rsidRPr="00527752">
        <w:rPr>
          <w:bCs/>
        </w:rPr>
        <w:t xml:space="preserve"> </w:t>
      </w:r>
      <w:r w:rsidR="003F43CE" w:rsidRPr="00527752">
        <w:rPr>
          <w:bCs/>
        </w:rPr>
        <w:t>cut</w:t>
      </w:r>
      <w:r w:rsidR="005D15B2" w:rsidRPr="000D3618">
        <w:rPr>
          <w:bCs/>
        </w:rPr>
        <w:t>-</w:t>
      </w:r>
      <w:r w:rsidR="003F43CE" w:rsidRPr="000D3618">
        <w:rPr>
          <w:bCs/>
        </w:rPr>
        <w:t xml:space="preserve">points </w:t>
      </w:r>
      <w:r w:rsidR="003F43CE" w:rsidRPr="00DE538A">
        <w:rPr>
          <w:bCs/>
        </w:rPr>
        <w:t>(</w:t>
      </w:r>
      <w:r w:rsidR="005D15B2" w:rsidRPr="005C1690">
        <w:rPr>
          <w:bCs/>
        </w:rPr>
        <w:t xml:space="preserve">α = 0.05, </w:t>
      </w:r>
      <w:r w:rsidR="005A5A89" w:rsidRPr="005C1690">
        <w:rPr>
          <w:bCs/>
        </w:rPr>
        <w:t xml:space="preserve">0.1, 0.5) and 2) one cut-point (α = 0.05; this model is sometimes referred to as </w:t>
      </w:r>
      <w:r w:rsidR="004B2EBF" w:rsidRPr="005C1690">
        <w:rPr>
          <w:bCs/>
        </w:rPr>
        <w:t xml:space="preserve">a 3 parameter selection model, PSM </w:t>
      </w:r>
      <w:r w:rsidR="00A81F06" w:rsidRPr="005C1690">
        <w:rPr>
          <w:bCs/>
        </w:rPr>
        <w:t xml:space="preserve">with the 3 </w:t>
      </w:r>
      <w:r w:rsidR="00B336F2" w:rsidRPr="005C1690">
        <w:rPr>
          <w:bCs/>
        </w:rPr>
        <w:t>parameters</w:t>
      </w:r>
      <w:r w:rsidR="00A81F06" w:rsidRPr="005C1690">
        <w:rPr>
          <w:bCs/>
        </w:rPr>
        <w:t xml:space="preserve"> being </w:t>
      </w:r>
      <w:r w:rsidR="00EC6E17" w:rsidRPr="005C1690">
        <w:rPr>
          <w:bCs/>
        </w:rPr>
        <w:t xml:space="preserve">an overall mean, </w:t>
      </w:r>
      <w:r w:rsidR="00C12ED5" w:rsidRPr="005C1690">
        <w:rPr>
          <w:bCs/>
        </w:rPr>
        <w:t xml:space="preserve">the </w:t>
      </w:r>
      <w:r w:rsidR="00EC6E17" w:rsidRPr="005C1690">
        <w:rPr>
          <w:bCs/>
        </w:rPr>
        <w:t>between-study variance</w:t>
      </w:r>
      <w:r w:rsidR="00C12ED5" w:rsidRPr="005C1690">
        <w:rPr>
          <w:bCs/>
        </w:rPr>
        <w:t>,</w:t>
      </w:r>
      <w:r w:rsidR="00EC6E17" w:rsidRPr="005C1690">
        <w:rPr>
          <w:bCs/>
        </w:rPr>
        <w:t xml:space="preserve"> and </w:t>
      </w:r>
      <w:r w:rsidR="00D50137" w:rsidRPr="005C1690">
        <w:rPr>
          <w:bCs/>
        </w:rPr>
        <w:t xml:space="preserve">an index </w:t>
      </w:r>
      <w:r w:rsidR="00A56FD2" w:rsidRPr="005C1690">
        <w:rPr>
          <w:bCs/>
        </w:rPr>
        <w:t>determining</w:t>
      </w:r>
      <w:r w:rsidR="00D50137" w:rsidRPr="005C1690">
        <w:rPr>
          <w:bCs/>
        </w:rPr>
        <w:t xml:space="preserve"> the </w:t>
      </w:r>
      <w:r w:rsidR="008A7A88" w:rsidRPr="00DE538A">
        <w:rPr>
          <w:bCs/>
        </w:rPr>
        <w:t xml:space="preserve">likelihood </w:t>
      </w:r>
      <w:r w:rsidR="00D50137" w:rsidRPr="005C1690">
        <w:rPr>
          <w:bCs/>
        </w:rPr>
        <w:t>of selection</w:t>
      </w:r>
      <w:r w:rsidR="004B2EBF" w:rsidRPr="005C1690">
        <w:rPr>
          <w:bCs/>
        </w:rPr>
        <w:t xml:space="preserve">; </w:t>
      </w:r>
      <w:r w:rsidR="004B2EBF" w:rsidRPr="005C1690">
        <w:rPr>
          <w:bCs/>
        </w:rPr>
        <w:lastRenderedPageBreak/>
        <w:t xml:space="preserve">e.g., </w:t>
      </w:r>
      <w:r w:rsidR="00192939" w:rsidRPr="005C1690">
        <w:rPr>
          <w:bCs/>
        </w:rPr>
        <w:fldChar w:fldCharType="begin">
          <w:fldData xml:space="preserve">PEVuZE5vdGU+PENpdGU+PEF1dGhvcj5DYXJ0ZXI8L0F1dGhvcj48WWVhcj4yMDE5PC9ZZWFyPjxS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</w:fldData>
        </w:fldChar>
      </w:r>
      <w:r w:rsidR="00192939" w:rsidRPr="005C1690">
        <w:rPr>
          <w:bCs/>
        </w:rPr>
        <w:instrText xml:space="preserve"> ADDIN EN.CITE </w:instrText>
      </w:r>
      <w:r w:rsidR="00192939" w:rsidRPr="005C1690">
        <w:rPr>
          <w:bCs/>
        </w:rPr>
        <w:fldChar w:fldCharType="begin">
          <w:fldData xml:space="preserve">PEVuZE5vdGU+PENpdGU+PEF1dGhvcj5DYXJ0ZXI8L0F1dGhvcj48WWVhcj4yMDE5PC9ZZWFyPjxS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</w:fldData>
        </w:fldChar>
      </w:r>
      <w:r w:rsidR="00192939" w:rsidRPr="005C1690">
        <w:rPr>
          <w:bCs/>
        </w:rPr>
        <w:instrText xml:space="preserve"> ADDIN EN.CITE.DATA </w:instrText>
      </w:r>
      <w:r w:rsidR="00192939" w:rsidRPr="005C1690">
        <w:rPr>
          <w:bCs/>
        </w:rPr>
      </w:r>
      <w:r w:rsidR="00192939" w:rsidRPr="005C1690">
        <w:rPr>
          <w:bCs/>
        </w:rPr>
        <w:fldChar w:fldCharType="end"/>
      </w:r>
      <w:r w:rsidR="00192939" w:rsidRPr="005C1690">
        <w:rPr>
          <w:bCs/>
        </w:rPr>
      </w:r>
      <w:r w:rsidR="00192939" w:rsidRPr="005C1690">
        <w:rPr>
          <w:bCs/>
        </w:rPr>
        <w:fldChar w:fldCharType="separate"/>
      </w:r>
      <w:r w:rsidR="00192939" w:rsidRPr="005C1690">
        <w:rPr>
          <w:bCs/>
          <w:noProof/>
        </w:rPr>
        <w:t>Carter</w:t>
      </w:r>
      <w:r w:rsidR="00192939" w:rsidRPr="005C1690">
        <w:rPr>
          <w:bCs/>
          <w:i/>
          <w:noProof/>
        </w:rPr>
        <w:t xml:space="preserve"> et al.</w:t>
      </w:r>
      <w:r w:rsidR="00192939" w:rsidRPr="005C1690">
        <w:rPr>
          <w:bCs/>
          <w:noProof/>
        </w:rPr>
        <w:t>, 2019; Rodgers &amp; Pustejovsky, 2020</w:t>
      </w:r>
      <w:r w:rsidR="00192939" w:rsidRPr="005C1690">
        <w:rPr>
          <w:bCs/>
        </w:rPr>
        <w:fldChar w:fldCharType="end"/>
      </w:r>
      <w:r w:rsidR="005A5A89" w:rsidRPr="005C1690">
        <w:rPr>
          <w:bCs/>
        </w:rPr>
        <w:t>)</w:t>
      </w:r>
      <w:r w:rsidR="005610AD" w:rsidRPr="00DE538A">
        <w:rPr>
          <w:bCs/>
        </w:rPr>
        <w:t xml:space="preserve">. </w:t>
      </w:r>
      <w:r w:rsidR="008E011B" w:rsidRPr="00B7367D">
        <w:rPr>
          <w:bCs/>
        </w:rPr>
        <w:t>We used t</w:t>
      </w:r>
      <w:r w:rsidR="005610AD" w:rsidRPr="005C1690">
        <w:rPr>
          <w:bCs/>
        </w:rPr>
        <w:t xml:space="preserve">he </w:t>
      </w:r>
      <w:r w:rsidR="005610AD" w:rsidRPr="005C1690">
        <w:rPr>
          <w:bCs/>
          <w:i/>
          <w:iCs/>
        </w:rPr>
        <w:t xml:space="preserve">R </w:t>
      </w:r>
      <w:r w:rsidR="005610AD" w:rsidRPr="005C1690">
        <w:rPr>
          <w:bCs/>
        </w:rPr>
        <w:t xml:space="preserve">packages </w:t>
      </w:r>
      <w:proofErr w:type="spellStart"/>
      <w:r w:rsidR="008141D2" w:rsidRPr="005C1690">
        <w:rPr>
          <w:bCs/>
          <w:i/>
          <w:iCs/>
        </w:rPr>
        <w:t>dmetar</w:t>
      </w:r>
      <w:proofErr w:type="spellEnd"/>
      <w:r w:rsidR="008141D2" w:rsidRPr="005C1690">
        <w:rPr>
          <w:bCs/>
        </w:rPr>
        <w:t xml:space="preserve"> (panel a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Harrer&lt;/Author&gt;&lt;Year&gt;2019&lt;/Year&gt;&lt;RecNum&gt;131&lt;/RecNum&gt;&lt;DisplayText&gt;Harrer&lt;style face="italic"&gt; et al.&lt;/style&gt;, 2019&lt;/DisplayText&gt;&lt;record&gt;&lt;rec-number&gt;131&lt;/rec-number&gt;&lt;foreign-keys&gt;&lt;key app="EN" db-id="rs2spdfstwrp9eetrx0vf0sk0xvdsar2eztt" timestamp="1611949235"&gt;131&lt;/key&gt;&lt;/foreign-keys&gt;&lt;ref-type name="Book"&gt;6&lt;/ref-type&gt;&lt;contributors&gt;&lt;authors&gt;&lt;author&gt;Harrer, M.&lt;/author&gt;&lt;author&gt;Cuijpers, P.&lt;/author&gt;&lt;author&gt;Furukawa, T.&lt;/author&gt;&lt;author&gt;Ebert, D. D.&lt;/author&gt;&lt;/authors&gt;&lt;/contributors&gt;&lt;titles&gt;&lt;title&gt;Doing meta-analysis in R: a hands-on guide&lt;/title&gt;&lt;/titles&gt;&lt;dates&gt;&lt;year&gt;2019&lt;/year&gt;&lt;/dates&gt;&lt;urls&gt;&lt;related-urls&gt;&lt;url&gt;https://bookdown.org/MathiasHarrer/Doing_Meta_Analysis_in_R/&lt;/url&gt;&lt;/related-urls&gt;&lt;/urls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Harrer</w:t>
      </w:r>
      <w:r w:rsidR="00192939" w:rsidRPr="00B7367D">
        <w:rPr>
          <w:bCs/>
          <w:i/>
          <w:noProof/>
        </w:rPr>
        <w:t xml:space="preserve"> et al.</w:t>
      </w:r>
      <w:r w:rsidR="00192939" w:rsidRPr="00B7367D">
        <w:rPr>
          <w:bCs/>
          <w:noProof/>
        </w:rPr>
        <w:t>, 2019</w:t>
      </w:r>
      <w:r w:rsidR="00192939" w:rsidRPr="00B7367D">
        <w:rPr>
          <w:bCs/>
        </w:rPr>
        <w:fldChar w:fldCharType="end"/>
      </w:r>
      <w:r w:rsidR="008141D2" w:rsidRPr="00DE538A">
        <w:rPr>
          <w:bCs/>
        </w:rPr>
        <w:t xml:space="preserve">) </w:t>
      </w:r>
      <w:r w:rsidR="008E011B" w:rsidRPr="00B7367D">
        <w:rPr>
          <w:bCs/>
        </w:rPr>
        <w:t xml:space="preserve">and </w:t>
      </w:r>
      <w:proofErr w:type="spellStart"/>
      <w:r w:rsidR="005610AD" w:rsidRPr="00B7367D">
        <w:rPr>
          <w:bCs/>
          <w:i/>
          <w:iCs/>
        </w:rPr>
        <w:t>metafor</w:t>
      </w:r>
      <w:proofErr w:type="spellEnd"/>
      <w:r w:rsidR="005610AD" w:rsidRPr="00B7367D">
        <w:rPr>
          <w:bCs/>
        </w:rPr>
        <w:t xml:space="preserve"> (</w:t>
      </w:r>
      <w:r w:rsidR="008141D2" w:rsidRPr="00B7367D">
        <w:rPr>
          <w:bCs/>
        </w:rPr>
        <w:t xml:space="preserve">panel b &amp; c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Viechtbauer&lt;/Author&gt;&lt;Year&gt;2010&lt;/Year&gt;&lt;RecNum&gt;87&lt;/RecNum&gt;&lt;DisplayText&gt;Viechtbauer, 2010&lt;/DisplayText&gt;&lt;record&gt;&lt;rec-number&gt;87&lt;/rec-number&gt;&lt;foreign-keys&gt;&lt;key app="EN" db-id="rs2spdfstwrp9eetrx0vf0sk0xvdsar2eztt" timestamp="1609396560"&gt;87&lt;/key&gt;&lt;/foreign-keys&gt;&lt;ref-type name="Journal Article"&gt;17&lt;/ref-type&gt;&lt;contributors&gt;&lt;authors&gt;&lt;author&gt;Viechtbauer, W.&lt;/author&gt;&lt;/authors&gt;&lt;/contributors&gt;&lt;titles&gt;&lt;title&gt;Conducting meta-analyse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urls&gt;&lt;/urls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Viechtbauer, 2010</w:t>
      </w:r>
      <w:r w:rsidR="00192939" w:rsidRPr="00B7367D">
        <w:rPr>
          <w:bCs/>
        </w:rPr>
        <w:fldChar w:fldCharType="end"/>
      </w:r>
      <w:r w:rsidR="005610AD" w:rsidRPr="00DE538A">
        <w:rPr>
          <w:bCs/>
        </w:rPr>
        <w:t>)</w:t>
      </w:r>
      <w:r w:rsidR="008141D2" w:rsidRPr="00B7367D">
        <w:rPr>
          <w:bCs/>
        </w:rPr>
        <w:t xml:space="preserve"> </w:t>
      </w:r>
      <w:r w:rsidR="005610AD" w:rsidRPr="005C1690">
        <w:rPr>
          <w:bCs/>
        </w:rPr>
        <w:t xml:space="preserve">for </w:t>
      </w:r>
      <w:r w:rsidR="00435111" w:rsidRPr="005C1690">
        <w:rPr>
          <w:bCs/>
        </w:rPr>
        <w:t>visualization</w:t>
      </w:r>
      <w:r w:rsidR="008E011B" w:rsidRPr="005C1690">
        <w:rPr>
          <w:bCs/>
        </w:rPr>
        <w:t>s</w:t>
      </w:r>
      <w:r w:rsidR="005610AD" w:rsidRPr="005C1690">
        <w:rPr>
          <w:bCs/>
        </w:rPr>
        <w:t xml:space="preserve">. </w:t>
      </w:r>
    </w:p>
    <w:p w14:paraId="04C626A3" w14:textId="77777777" w:rsidR="004665DF" w:rsidRPr="005C1690" w:rsidRDefault="004665DF" w:rsidP="007D1219">
      <w:pPr>
        <w:spacing w:line="480" w:lineRule="auto"/>
        <w:rPr>
          <w:b/>
        </w:rPr>
      </w:pPr>
    </w:p>
    <w:p w14:paraId="03AC73E1" w14:textId="4EBE11F4" w:rsidR="008F5FEE" w:rsidRPr="005C1690" w:rsidRDefault="00523A93" w:rsidP="007D1219">
      <w:pPr>
        <w:spacing w:line="480" w:lineRule="auto"/>
        <w:rPr>
          <w:bCs/>
        </w:rPr>
      </w:pPr>
      <w:r w:rsidRPr="005C1690">
        <w:rPr>
          <w:b/>
        </w:rPr>
        <w:t xml:space="preserve">FIGURE 6. </w:t>
      </w:r>
      <w:r w:rsidR="0001103B" w:rsidRPr="005C1690">
        <w:rPr>
          <w:bCs/>
        </w:rPr>
        <w:t xml:space="preserve"> Examples of funnel plots </w:t>
      </w:r>
      <w:r w:rsidR="008E011B" w:rsidRPr="005C1690">
        <w:rPr>
          <w:bCs/>
        </w:rPr>
        <w:t xml:space="preserve">from </w:t>
      </w:r>
      <w:r w:rsidR="0036438A" w:rsidRPr="005C1690">
        <w:rPr>
          <w:bCs/>
        </w:rPr>
        <w:t>a</w:t>
      </w:r>
      <w:r w:rsidR="0001103B" w:rsidRPr="005C1690">
        <w:rPr>
          <w:bCs/>
        </w:rPr>
        <w:t xml:space="preserve"> dataset</w:t>
      </w:r>
      <w:r w:rsidR="006636DE" w:rsidRPr="005C1690">
        <w:rPr>
          <w:bCs/>
        </w:rPr>
        <w:t xml:space="preserve"> with </w:t>
      </w:r>
      <w:proofErr w:type="spellStart"/>
      <w:r w:rsidR="006636DE" w:rsidRPr="005C1690">
        <w:rPr>
          <w:bCs/>
        </w:rPr>
        <w:t>lnRR</w:t>
      </w:r>
      <w:proofErr w:type="spellEnd"/>
      <w:r w:rsidR="0001103B" w:rsidRPr="005C1690">
        <w:rPr>
          <w:bCs/>
        </w:rPr>
        <w:t xml:space="preserve"> (</w:t>
      </w:r>
      <w:proofErr w:type="spellStart"/>
      <w:r w:rsidR="00661A85" w:rsidRPr="005C1690">
        <w:rPr>
          <w:i/>
          <w:iCs/>
        </w:rPr>
        <w:t>N</w:t>
      </w:r>
      <w:r w:rsidR="00661A85" w:rsidRPr="005C1690">
        <w:rPr>
          <w:i/>
          <w:iCs/>
          <w:vertAlign w:val="subscript"/>
        </w:rPr>
        <w:t>study</w:t>
      </w:r>
      <w:proofErr w:type="spellEnd"/>
      <w:r w:rsidR="00661A85" w:rsidRPr="005C1690">
        <w:rPr>
          <w:bCs/>
        </w:rPr>
        <w:t xml:space="preserve"> = </w:t>
      </w:r>
      <w:r w:rsidR="0036438A" w:rsidRPr="005C1690">
        <w:rPr>
          <w:bCs/>
        </w:rPr>
        <w:t>70</w:t>
      </w:r>
      <w:r w:rsidR="00661A85" w:rsidRPr="005C1690">
        <w:rPr>
          <w:bCs/>
        </w:rPr>
        <w:t xml:space="preserve">; </w:t>
      </w:r>
      <w:proofErr w:type="spellStart"/>
      <w:r w:rsidR="004E3993" w:rsidRPr="005C1690">
        <w:rPr>
          <w:i/>
          <w:iCs/>
        </w:rPr>
        <w:t>N</w:t>
      </w:r>
      <w:r w:rsidR="004E3993" w:rsidRPr="005C1690">
        <w:rPr>
          <w:i/>
          <w:iCs/>
          <w:vertAlign w:val="subscript"/>
        </w:rPr>
        <w:t>effect</w:t>
      </w:r>
      <w:proofErr w:type="spellEnd"/>
      <w:r w:rsidR="004E3993" w:rsidRPr="005C1690">
        <w:rPr>
          <w:i/>
          <w:iCs/>
          <w:vertAlign w:val="subscript"/>
        </w:rPr>
        <w:t>-size</w:t>
      </w:r>
      <w:r w:rsidR="004E3993" w:rsidRPr="005C1690">
        <w:rPr>
          <w:bCs/>
        </w:rPr>
        <w:t xml:space="preserve"> = </w:t>
      </w:r>
      <w:r w:rsidR="0036438A" w:rsidRPr="005C1690">
        <w:rPr>
          <w:bCs/>
        </w:rPr>
        <w:t>271</w:t>
      </w:r>
      <w:r w:rsidR="0001103B" w:rsidRPr="005C1690">
        <w:rPr>
          <w:bCs/>
        </w:rPr>
        <w:t xml:space="preserve">) and </w:t>
      </w:r>
      <w:r w:rsidR="006636DE" w:rsidRPr="005C1690">
        <w:rPr>
          <w:bCs/>
        </w:rPr>
        <w:t xml:space="preserve">a different dataset with </w:t>
      </w:r>
      <w:r w:rsidR="006636DE" w:rsidRPr="005C1690">
        <w:rPr>
          <w:bCs/>
          <w:i/>
          <w:iCs/>
        </w:rPr>
        <w:t>Zr</w:t>
      </w:r>
      <w:r w:rsidR="006636DE" w:rsidRPr="005C1690">
        <w:rPr>
          <w:bCs/>
        </w:rPr>
        <w:t xml:space="preserve"> </w:t>
      </w:r>
      <w:r w:rsidR="0001103B" w:rsidRPr="005C1690">
        <w:rPr>
          <w:bCs/>
        </w:rPr>
        <w:t>(</w:t>
      </w:r>
      <w:proofErr w:type="spellStart"/>
      <w:r w:rsidR="0036438A" w:rsidRPr="005C1690">
        <w:rPr>
          <w:i/>
          <w:iCs/>
        </w:rPr>
        <w:t>N</w:t>
      </w:r>
      <w:r w:rsidR="0036438A" w:rsidRPr="005C1690">
        <w:rPr>
          <w:i/>
          <w:iCs/>
          <w:vertAlign w:val="subscript"/>
        </w:rPr>
        <w:t>study</w:t>
      </w:r>
      <w:proofErr w:type="spellEnd"/>
      <w:r w:rsidR="0036438A" w:rsidRPr="005C1690">
        <w:rPr>
          <w:bCs/>
        </w:rPr>
        <w:t xml:space="preserve"> = 48; </w:t>
      </w:r>
      <w:proofErr w:type="spellStart"/>
      <w:r w:rsidR="0036438A" w:rsidRPr="005C1690">
        <w:rPr>
          <w:i/>
          <w:iCs/>
        </w:rPr>
        <w:t>N</w:t>
      </w:r>
      <w:r w:rsidR="0036438A" w:rsidRPr="005C1690">
        <w:rPr>
          <w:i/>
          <w:iCs/>
          <w:vertAlign w:val="subscript"/>
        </w:rPr>
        <w:t>effect</w:t>
      </w:r>
      <w:proofErr w:type="spellEnd"/>
      <w:r w:rsidR="0036438A" w:rsidRPr="005C1690">
        <w:rPr>
          <w:i/>
          <w:iCs/>
          <w:vertAlign w:val="subscript"/>
        </w:rPr>
        <w:t>-size</w:t>
      </w:r>
      <w:r w:rsidR="0036438A" w:rsidRPr="005C1690">
        <w:rPr>
          <w:bCs/>
        </w:rPr>
        <w:t xml:space="preserve"> = 104</w:t>
      </w:r>
      <w:r w:rsidR="0001103B" w:rsidRPr="005C1690">
        <w:rPr>
          <w:bCs/>
        </w:rPr>
        <w:t xml:space="preserve">): a) </w:t>
      </w:r>
      <w:r w:rsidR="00846764" w:rsidRPr="005C1690">
        <w:rPr>
          <w:bCs/>
        </w:rPr>
        <w:t xml:space="preserve">a funnel plot </w:t>
      </w:r>
      <w:r w:rsidR="002F0563" w:rsidRPr="005C1690">
        <w:rPr>
          <w:bCs/>
        </w:rPr>
        <w:t>of raw data (</w:t>
      </w:r>
      <w:r w:rsidR="00E55ACE" w:rsidRPr="005C1690">
        <w:rPr>
          <w:bCs/>
        </w:rPr>
        <w:t xml:space="preserve">the same colour </w:t>
      </w:r>
      <w:r w:rsidR="00323E5E" w:rsidRPr="005C1690">
        <w:rPr>
          <w:bCs/>
        </w:rPr>
        <w:t>indicating effect sizes from the same studies</w:t>
      </w:r>
      <w:r w:rsidR="002F0563" w:rsidRPr="005C1690">
        <w:rPr>
          <w:bCs/>
        </w:rPr>
        <w:t>)</w:t>
      </w:r>
      <w:r w:rsidR="008E011B" w:rsidRPr="005C1690">
        <w:rPr>
          <w:bCs/>
        </w:rPr>
        <w:t>;</w:t>
      </w:r>
      <w:r w:rsidR="0001103B" w:rsidRPr="005C1690">
        <w:rPr>
          <w:bCs/>
        </w:rPr>
        <w:t xml:space="preserve"> </w:t>
      </w:r>
      <w:r w:rsidR="00EE6680" w:rsidRPr="005C1690">
        <w:rPr>
          <w:bCs/>
        </w:rPr>
        <w:t xml:space="preserve">b) a funnel plot of marginal residuals </w:t>
      </w:r>
      <w:r w:rsidR="00547C25" w:rsidRPr="005C1690">
        <w:rPr>
          <w:bCs/>
        </w:rPr>
        <w:t xml:space="preserve">with the fixed effects removed </w:t>
      </w:r>
      <w:r w:rsidR="00C12ED5" w:rsidRPr="005C1690">
        <w:rPr>
          <w:bCs/>
        </w:rPr>
        <w:t>(</w:t>
      </w:r>
      <w:r w:rsidR="00547C25" w:rsidRPr="005C1690">
        <w:rPr>
          <w:bCs/>
        </w:rPr>
        <w:t xml:space="preserve">as in </w:t>
      </w:r>
      <w:r w:rsidR="00DA0584" w:rsidRPr="005C1690">
        <w:rPr>
          <w:bCs/>
        </w:rPr>
        <w:t>Equation 17</w:t>
      </w:r>
      <w:r w:rsidR="00EE6680" w:rsidRPr="005C1690">
        <w:rPr>
          <w:bCs/>
        </w:rPr>
        <w:t>)</w:t>
      </w:r>
      <w:r w:rsidR="008E011B" w:rsidRPr="005C1690">
        <w:rPr>
          <w:bCs/>
        </w:rPr>
        <w:t>;</w:t>
      </w:r>
      <w:r w:rsidR="00EE6680" w:rsidRPr="005C1690">
        <w:rPr>
          <w:bCs/>
        </w:rPr>
        <w:t xml:space="preserve"> c) a funnel plot of conditional residuals</w:t>
      </w:r>
      <w:r w:rsidR="00DA0584" w:rsidRPr="005C1690">
        <w:rPr>
          <w:bCs/>
        </w:rPr>
        <w:t xml:space="preserve"> </w:t>
      </w:r>
      <w:r w:rsidR="00547C25" w:rsidRPr="005C1690">
        <w:rPr>
          <w:bCs/>
        </w:rPr>
        <w:t xml:space="preserve">with </w:t>
      </w:r>
      <w:r w:rsidR="00C41CCA" w:rsidRPr="005C1690">
        <w:rPr>
          <w:bCs/>
        </w:rPr>
        <w:t xml:space="preserve">fixed effects and </w:t>
      </w:r>
      <w:r w:rsidR="00547C25" w:rsidRPr="005C1690">
        <w:rPr>
          <w:bCs/>
        </w:rPr>
        <w:t>the between-</w:t>
      </w:r>
      <w:r w:rsidR="00075B70" w:rsidRPr="005C1690">
        <w:rPr>
          <w:bCs/>
        </w:rPr>
        <w:t xml:space="preserve">study effect removed </w:t>
      </w:r>
      <w:r w:rsidR="00C12ED5" w:rsidRPr="005C1690">
        <w:rPr>
          <w:bCs/>
        </w:rPr>
        <w:t>(</w:t>
      </w:r>
      <w:r w:rsidR="00075B70" w:rsidRPr="005C1690">
        <w:rPr>
          <w:bCs/>
        </w:rPr>
        <w:t xml:space="preserve">as in </w:t>
      </w:r>
      <w:r w:rsidR="00DA0584" w:rsidRPr="005C1690">
        <w:rPr>
          <w:bCs/>
        </w:rPr>
        <w:t>Equation 18)</w:t>
      </w:r>
      <w:r w:rsidR="008E011B" w:rsidRPr="005C1690">
        <w:rPr>
          <w:bCs/>
        </w:rPr>
        <w:t>;</w:t>
      </w:r>
      <w:r w:rsidR="00EE6680" w:rsidRPr="005C1690">
        <w:rPr>
          <w:bCs/>
        </w:rPr>
        <w:t xml:space="preserve"> </w:t>
      </w:r>
      <w:r w:rsidR="00D55175" w:rsidRPr="005C1690">
        <w:rPr>
          <w:bCs/>
        </w:rPr>
        <w:t xml:space="preserve">and </w:t>
      </w:r>
      <w:r w:rsidR="0001103B" w:rsidRPr="005C1690">
        <w:rPr>
          <w:bCs/>
        </w:rPr>
        <w:t>d)</w:t>
      </w:r>
      <w:r w:rsidR="009C067E" w:rsidRPr="005C1690">
        <w:rPr>
          <w:bCs/>
        </w:rPr>
        <w:t xml:space="preserve"> </w:t>
      </w:r>
      <w:r w:rsidR="00A27637" w:rsidRPr="005C1690">
        <w:rPr>
          <w:bCs/>
        </w:rPr>
        <w:t>a funnel plot of conditional residuals</w:t>
      </w:r>
      <w:r w:rsidR="00B42435" w:rsidRPr="005C1690">
        <w:rPr>
          <w:bCs/>
        </w:rPr>
        <w:t xml:space="preserve"> </w:t>
      </w:r>
      <w:r w:rsidR="00075B70" w:rsidRPr="005C1690">
        <w:rPr>
          <w:bCs/>
        </w:rPr>
        <w:t xml:space="preserve">with </w:t>
      </w:r>
      <w:r w:rsidR="00C41CCA" w:rsidRPr="005C1690">
        <w:rPr>
          <w:bCs/>
        </w:rPr>
        <w:t xml:space="preserve">all effects apart from sampling errors removed </w:t>
      </w:r>
      <w:r w:rsidR="00C12ED5" w:rsidRPr="005C1690">
        <w:rPr>
          <w:bCs/>
        </w:rPr>
        <w:t>(</w:t>
      </w:r>
      <w:r w:rsidR="00BD02C6" w:rsidRPr="005C1690">
        <w:rPr>
          <w:bCs/>
        </w:rPr>
        <w:t xml:space="preserve">as in </w:t>
      </w:r>
      <w:r w:rsidR="00DA0584" w:rsidRPr="005C1690">
        <w:rPr>
          <w:bCs/>
        </w:rPr>
        <w:t>Equation 19)</w:t>
      </w:r>
      <w:r w:rsidR="008E011B" w:rsidRPr="005C1690">
        <w:rPr>
          <w:bCs/>
        </w:rPr>
        <w:t>;</w:t>
      </w:r>
      <w:r w:rsidR="001E1A37" w:rsidRPr="005C1690">
        <w:rPr>
          <w:bCs/>
        </w:rPr>
        <w:t xml:space="preserve"> </w:t>
      </w:r>
      <w:r w:rsidR="0001103B" w:rsidRPr="005C1690">
        <w:rPr>
          <w:bCs/>
        </w:rPr>
        <w:t>e)</w:t>
      </w:r>
      <w:r w:rsidR="00BD02C6" w:rsidRPr="005C1690">
        <w:rPr>
          <w:bCs/>
        </w:rPr>
        <w:t xml:space="preserve"> </w:t>
      </w:r>
      <w:r w:rsidR="00CA3A7B" w:rsidRPr="005C1690">
        <w:rPr>
          <w:bCs/>
        </w:rPr>
        <w:t xml:space="preserve">a scatterplot </w:t>
      </w:r>
      <w:r w:rsidR="00EE346A" w:rsidRPr="005C1690">
        <w:rPr>
          <w:bCs/>
        </w:rPr>
        <w:t>showing a meta-regression on SE (black line</w:t>
      </w:r>
      <w:r w:rsidR="00911025" w:rsidRPr="005C1690">
        <w:rPr>
          <w:bCs/>
        </w:rPr>
        <w:t>; the red line is the same line as in panel f)</w:t>
      </w:r>
      <w:r w:rsidR="008E011B" w:rsidRPr="005C1690">
        <w:rPr>
          <w:bCs/>
        </w:rPr>
        <w:t>.</w:t>
      </w:r>
      <w:r w:rsidR="00945FD8" w:rsidRPr="005C1690">
        <w:rPr>
          <w:bCs/>
        </w:rPr>
        <w:t xml:space="preserve"> </w:t>
      </w:r>
      <w:r w:rsidR="008E011B" w:rsidRPr="005C1690">
        <w:rPr>
          <w:bCs/>
        </w:rPr>
        <w:t>N</w:t>
      </w:r>
      <w:r w:rsidR="00945FD8" w:rsidRPr="005C1690">
        <w:rPr>
          <w:bCs/>
        </w:rPr>
        <w:t xml:space="preserve">ote that </w:t>
      </w:r>
      <w:r w:rsidR="009E0F53" w:rsidRPr="005C1690">
        <w:rPr>
          <w:bCs/>
        </w:rPr>
        <w:t>an overall mean is set to be 0 in this simulated dataset</w:t>
      </w:r>
      <w:r w:rsidR="003471F5" w:rsidRPr="005C1690">
        <w:rPr>
          <w:bCs/>
        </w:rPr>
        <w:t xml:space="preserve"> along missing effect sizes </w:t>
      </w:r>
      <w:r w:rsidR="00CB42B4" w:rsidRPr="005C1690">
        <w:rPr>
          <w:bCs/>
        </w:rPr>
        <w:t>imitating publication bias</w:t>
      </w:r>
      <w:r w:rsidR="008E011B" w:rsidRPr="005C1690">
        <w:rPr>
          <w:bCs/>
        </w:rPr>
        <w:t>;</w:t>
      </w:r>
      <w:r w:rsidR="0001103B" w:rsidRPr="005C1690">
        <w:rPr>
          <w:bCs/>
        </w:rPr>
        <w:t xml:space="preserve"> and f</w:t>
      </w:r>
      <w:r w:rsidR="00911025" w:rsidRPr="005C1690">
        <w:rPr>
          <w:bCs/>
        </w:rPr>
        <w:t xml:space="preserve">) a scatterplot showing a meta-regression on sampling variance (red line, the same line as in panel </w:t>
      </w:r>
      <w:r w:rsidR="008E011B" w:rsidRPr="005C1690">
        <w:rPr>
          <w:bCs/>
        </w:rPr>
        <w:t>‘</w:t>
      </w:r>
      <w:r w:rsidR="00A00823" w:rsidRPr="005C1690">
        <w:rPr>
          <w:bCs/>
        </w:rPr>
        <w:t>e</w:t>
      </w:r>
      <w:r w:rsidR="008E011B" w:rsidRPr="005C1690">
        <w:rPr>
          <w:bCs/>
        </w:rPr>
        <w:t>’</w:t>
      </w:r>
      <w:r w:rsidR="00911025" w:rsidRPr="005C1690">
        <w:rPr>
          <w:bCs/>
        </w:rPr>
        <w:t>)</w:t>
      </w:r>
      <w:r w:rsidR="008E011B" w:rsidRPr="005C1690">
        <w:rPr>
          <w:bCs/>
        </w:rPr>
        <w:t>.</w:t>
      </w:r>
      <w:r w:rsidR="00F6248A" w:rsidRPr="005C1690">
        <w:rPr>
          <w:bCs/>
        </w:rPr>
        <w:t xml:space="preserve"> </w:t>
      </w:r>
      <w:r w:rsidR="008E011B" w:rsidRPr="005C1690">
        <w:rPr>
          <w:bCs/>
        </w:rPr>
        <w:t>B</w:t>
      </w:r>
      <w:r w:rsidR="00F6248A" w:rsidRPr="005C1690">
        <w:rPr>
          <w:bCs/>
        </w:rPr>
        <w:t xml:space="preserve">oth red lines </w:t>
      </w:r>
      <w:r w:rsidR="00A70006" w:rsidRPr="005C1690">
        <w:rPr>
          <w:bCs/>
        </w:rPr>
        <w:t>showing to</w:t>
      </w:r>
      <w:r w:rsidR="00F6248A" w:rsidRPr="005C1690">
        <w:rPr>
          <w:bCs/>
        </w:rPr>
        <w:t xml:space="preserve"> </w:t>
      </w:r>
      <w:r w:rsidR="00A70006" w:rsidRPr="005C1690">
        <w:rPr>
          <w:bCs/>
        </w:rPr>
        <w:t xml:space="preserve">intersect the </w:t>
      </w:r>
      <w:proofErr w:type="gramStart"/>
      <w:r w:rsidR="00A70006" w:rsidRPr="005C1690">
        <w:rPr>
          <w:bCs/>
        </w:rPr>
        <w:t>zero effect</w:t>
      </w:r>
      <w:proofErr w:type="gramEnd"/>
      <w:r w:rsidR="00A70006" w:rsidRPr="005C1690">
        <w:rPr>
          <w:bCs/>
        </w:rPr>
        <w:t xml:space="preserve"> size</w:t>
      </w:r>
      <w:r w:rsidR="009F77DB" w:rsidRPr="005C1690">
        <w:rPr>
          <w:bCs/>
        </w:rPr>
        <w:t xml:space="preserve"> at the </w:t>
      </w:r>
      <w:r w:rsidR="00CB42B4" w:rsidRPr="005C1690">
        <w:rPr>
          <w:bCs/>
        </w:rPr>
        <w:t>intercept</w:t>
      </w:r>
      <w:r w:rsidR="0001103B" w:rsidRPr="005C1690">
        <w:rPr>
          <w:bCs/>
        </w:rPr>
        <w:t xml:space="preserve">. </w:t>
      </w:r>
      <w:r w:rsidR="008E011B" w:rsidRPr="005C1690">
        <w:rPr>
          <w:bCs/>
        </w:rPr>
        <w:t>We used t</w:t>
      </w:r>
      <w:r w:rsidR="008F5FEE" w:rsidRPr="005C1690">
        <w:rPr>
          <w:bCs/>
        </w:rPr>
        <w:t xml:space="preserve">he </w:t>
      </w:r>
      <w:r w:rsidR="008F5FEE" w:rsidRPr="005C1690">
        <w:rPr>
          <w:bCs/>
          <w:i/>
          <w:iCs/>
        </w:rPr>
        <w:t xml:space="preserve">R </w:t>
      </w:r>
      <w:r w:rsidR="008F5FEE" w:rsidRPr="005C1690">
        <w:rPr>
          <w:bCs/>
        </w:rPr>
        <w:t xml:space="preserve">packages </w:t>
      </w:r>
      <w:proofErr w:type="spellStart"/>
      <w:r w:rsidR="008F5FEE" w:rsidRPr="005C1690">
        <w:rPr>
          <w:bCs/>
          <w:i/>
          <w:iCs/>
        </w:rPr>
        <w:t>metafor</w:t>
      </w:r>
      <w:proofErr w:type="spellEnd"/>
      <w:r w:rsidR="008F5FEE" w:rsidRPr="005C1690">
        <w:rPr>
          <w:bCs/>
        </w:rPr>
        <w:t xml:space="preserve"> (</w:t>
      </w:r>
      <w:r w:rsidR="00BD02C6" w:rsidRPr="005C1690">
        <w:rPr>
          <w:bCs/>
        </w:rPr>
        <w:t xml:space="preserve">panels a-d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Viechtbauer&lt;/Author&gt;&lt;Year&gt;2010&lt;/Year&gt;&lt;RecNum&gt;87&lt;/RecNum&gt;&lt;DisplayText&gt;Viechtbauer, 2010&lt;/DisplayText&gt;&lt;record&gt;&lt;rec-number&gt;87&lt;/rec-number&gt;&lt;foreign-keys&gt;&lt;key app="EN" db-id="rs2spdfstwrp9eetrx0vf0sk0xvdsar2eztt" timestamp="1609396560"&gt;87&lt;/key&gt;&lt;/foreign-keys&gt;&lt;ref-type name="Journal Article"&gt;17&lt;/ref-type&gt;&lt;contributors&gt;&lt;authors&gt;&lt;author&gt;Viechtbauer, W.&lt;/author&gt;&lt;/authors&gt;&lt;/contributors&gt;&lt;titles&gt;&lt;title&gt;Conducting meta-analyses in R with the metafor package&lt;/title&gt;&lt;secondary-title&gt;Journal of Statistical Software&lt;/secondary-title&gt;&lt;/titles&gt;&lt;periodical&gt;&lt;full-title&gt;Journal of Statistical Software&lt;/full-title&gt;&lt;/periodical&gt;&lt;pages&gt;1-48&lt;/pages&gt;&lt;volume&gt;36&lt;/volume&gt;&lt;number&gt;3&lt;/number&gt;&lt;dates&gt;&lt;year&gt;2010&lt;/year&gt;&lt;/dates&gt;&lt;urls&gt;&lt;/urls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Viechtbauer, 2010</w:t>
      </w:r>
      <w:r w:rsidR="00192939" w:rsidRPr="00B7367D">
        <w:rPr>
          <w:bCs/>
        </w:rPr>
        <w:fldChar w:fldCharType="end"/>
      </w:r>
      <w:r w:rsidR="008F5FEE" w:rsidRPr="00DE538A">
        <w:rPr>
          <w:bCs/>
        </w:rPr>
        <w:t>)</w:t>
      </w:r>
      <w:r w:rsidR="008F5FEE" w:rsidRPr="005C1690">
        <w:rPr>
          <w:bCs/>
        </w:rPr>
        <w:t xml:space="preserve"> </w:t>
      </w:r>
      <w:r w:rsidR="00EF2A89" w:rsidRPr="005C1690">
        <w:rPr>
          <w:bCs/>
        </w:rPr>
        <w:t xml:space="preserve">and </w:t>
      </w:r>
      <w:r w:rsidR="00EF2A89" w:rsidRPr="005C1690">
        <w:rPr>
          <w:bCs/>
          <w:i/>
          <w:iCs/>
        </w:rPr>
        <w:t>ggplot2</w:t>
      </w:r>
      <w:r w:rsidR="008F5FEE" w:rsidRPr="005C1690">
        <w:rPr>
          <w:bCs/>
        </w:rPr>
        <w:t xml:space="preserve"> (</w:t>
      </w:r>
      <w:r w:rsidR="00BD02C6" w:rsidRPr="005C1690">
        <w:rPr>
          <w:bCs/>
        </w:rPr>
        <w:t xml:space="preserve">panels e-f; </w:t>
      </w:r>
      <w:r w:rsidR="00192939" w:rsidRPr="00B7367D">
        <w:rPr>
          <w:bCs/>
        </w:rPr>
        <w:fldChar w:fldCharType="begin"/>
      </w:r>
      <w:r w:rsidR="00192939" w:rsidRPr="005C1690">
        <w:rPr>
          <w:bCs/>
        </w:rPr>
        <w:instrText xml:space="preserve"> ADDIN EN.CITE &lt;EndNote&gt;&lt;Cite&gt;&lt;Author&gt;Wickham&lt;/Author&gt;&lt;Year&gt;2009&lt;/Year&gt;&lt;RecNum&gt;130&lt;/RecNum&gt;&lt;DisplayText&gt;Wickham, 2009&lt;/DisplayText&gt;&lt;record&gt;&lt;rec-number&gt;130&lt;/rec-number&gt;&lt;foreign-keys&gt;&lt;key app="EN" db-id="rs2spdfstwrp9eetrx0vf0sk0xvdsar2eztt" timestamp="1611948765"&gt;130&lt;/key&gt;&lt;/foreign-keys&gt;&lt;ref-type name="Book"&gt;6&lt;/ref-type&gt;&lt;contributors&gt;&lt;authors&gt;&lt;author&gt;Wickham, Hadley&lt;/author&gt;&lt;/authors&gt;&lt;/contributors&gt;&lt;titles&gt;&lt;title&gt;ggplot2 : elegant graphics for data analysis&lt;/title&gt;&lt;/titles&gt;&lt;keywords&gt;&lt;keyword&gt;Graphic methods.&lt;/keyword&gt;&lt;keyword&gt;R (Computer program language)&lt;/keyword&gt;&lt;/keywords&gt;&lt;dates&gt;&lt;year&gt;2009&lt;/year&gt;&lt;/dates&gt;&lt;pub-location&gt;New York ; London&lt;/pub-location&gt;&lt;publisher&gt;Springer&lt;/publisher&gt;&lt;isbn&gt;9780387981406 (pbk.) : ¹44.99&amp;#xD;0387981403 (pbk.) : ¹44.99&lt;/isbn&gt;&lt;call-num&gt;001.4226 22&amp;#xD;British Library DSC m09/.31772&lt;/call-num&gt;&lt;urls&gt;&lt;/urls&gt;&lt;/record&gt;&lt;/Cite&gt;&lt;/EndNote&gt;</w:instrText>
      </w:r>
      <w:r w:rsidR="00192939" w:rsidRPr="00B7367D">
        <w:rPr>
          <w:bCs/>
        </w:rPr>
        <w:fldChar w:fldCharType="separate"/>
      </w:r>
      <w:r w:rsidR="00192939" w:rsidRPr="00B7367D">
        <w:rPr>
          <w:bCs/>
          <w:noProof/>
        </w:rPr>
        <w:t>Wickham, 2009</w:t>
      </w:r>
      <w:r w:rsidR="00192939" w:rsidRPr="00B7367D">
        <w:rPr>
          <w:bCs/>
        </w:rPr>
        <w:fldChar w:fldCharType="end"/>
      </w:r>
      <w:r w:rsidR="008F5FEE" w:rsidRPr="00DE538A">
        <w:rPr>
          <w:bCs/>
        </w:rPr>
        <w:t xml:space="preserve">) </w:t>
      </w:r>
      <w:r w:rsidR="008F5FEE" w:rsidRPr="005C1690">
        <w:rPr>
          <w:bCs/>
        </w:rPr>
        <w:t xml:space="preserve">for </w:t>
      </w:r>
      <w:r w:rsidR="00435111" w:rsidRPr="005C1690">
        <w:rPr>
          <w:bCs/>
        </w:rPr>
        <w:t>visualization</w:t>
      </w:r>
      <w:r w:rsidR="008E011B" w:rsidRPr="005C1690">
        <w:rPr>
          <w:bCs/>
        </w:rPr>
        <w:t>s</w:t>
      </w:r>
      <w:r w:rsidR="008F5FEE" w:rsidRPr="005C1690">
        <w:rPr>
          <w:bCs/>
        </w:rPr>
        <w:t xml:space="preserve">. </w:t>
      </w:r>
    </w:p>
    <w:p w14:paraId="16709C8B" w14:textId="77777777" w:rsidR="004665DF" w:rsidRPr="005C1690" w:rsidRDefault="004665DF" w:rsidP="007D1219">
      <w:pPr>
        <w:spacing w:line="480" w:lineRule="auto"/>
        <w:rPr>
          <w:b/>
        </w:rPr>
      </w:pPr>
    </w:p>
    <w:p w14:paraId="34A7E5F1" w14:textId="0DFA556E" w:rsidR="00285204" w:rsidRPr="003F4381" w:rsidRDefault="00062E7E" w:rsidP="007D1219">
      <w:pPr>
        <w:spacing w:line="480" w:lineRule="auto"/>
        <w:rPr>
          <w:bCs/>
        </w:rPr>
      </w:pPr>
      <w:r w:rsidRPr="005C1690">
        <w:rPr>
          <w:b/>
        </w:rPr>
        <w:t xml:space="preserve">FIGURE </w:t>
      </w:r>
      <w:r w:rsidR="00523A93" w:rsidRPr="005C1690">
        <w:rPr>
          <w:b/>
        </w:rPr>
        <w:t>7</w:t>
      </w:r>
      <w:r w:rsidR="00ED1D7D" w:rsidRPr="005C1690">
        <w:rPr>
          <w:b/>
        </w:rPr>
        <w:t>.</w:t>
      </w:r>
      <w:r w:rsidRPr="005C1690">
        <w:rPr>
          <w:b/>
        </w:rPr>
        <w:t xml:space="preserve"> </w:t>
      </w:r>
      <w:r w:rsidR="00047B4E" w:rsidRPr="005C1690">
        <w:t>A summary of main publication bias tests reviewed in this article, and our recommendations under two different conditions (effect sizes are independent or non-independent)</w:t>
      </w:r>
      <w:r w:rsidR="00253A5C" w:rsidRPr="005C1690">
        <w:t xml:space="preserve">. </w:t>
      </w:r>
      <w:r w:rsidR="008E011B" w:rsidRPr="005C1690">
        <w:t xml:space="preserve">Superscript notes: </w:t>
      </w:r>
      <w:r w:rsidR="00253A5C" w:rsidRPr="005C1690">
        <w:t xml:space="preserve">1) </w:t>
      </w:r>
      <w:r w:rsidR="008E011B" w:rsidRPr="005C1690">
        <w:t xml:space="preserve">for funnel plots, </w:t>
      </w:r>
      <w:r w:rsidR="00253A5C" w:rsidRPr="005C1690">
        <w:t>residuals from a meta-regression can be plotted</w:t>
      </w:r>
      <w:r w:rsidR="008E011B" w:rsidRPr="005C1690">
        <w:t xml:space="preserve"> instead of raw effect sizes</w:t>
      </w:r>
      <w:r w:rsidR="00A274E7" w:rsidRPr="005C1690">
        <w:t>,</w:t>
      </w:r>
      <w:r w:rsidR="00215ADD" w:rsidRPr="005C1690">
        <w:t xml:space="preserve"> and</w:t>
      </w:r>
      <w:r w:rsidR="00253A5C" w:rsidRPr="005C1690">
        <w:t xml:space="preserve"> using sample size</w:t>
      </w:r>
      <w:r w:rsidR="008E011B" w:rsidRPr="005C1690">
        <w:t>s</w:t>
      </w:r>
      <w:r w:rsidR="00253A5C" w:rsidRPr="005C1690">
        <w:t xml:space="preserve"> </w:t>
      </w:r>
      <w:r w:rsidR="008E011B" w:rsidRPr="005C1690">
        <w:t xml:space="preserve">instead of standard errors </w:t>
      </w:r>
      <w:r w:rsidR="00253A5C" w:rsidRPr="005C1690">
        <w:t>may be a good option</w:t>
      </w:r>
      <w:r w:rsidR="008E011B" w:rsidRPr="005C1690">
        <w:t xml:space="preserve"> for </w:t>
      </w:r>
      <w:proofErr w:type="spellStart"/>
      <w:r w:rsidR="008E011B" w:rsidRPr="005C1690">
        <w:t>lnRR</w:t>
      </w:r>
      <w:proofErr w:type="spellEnd"/>
      <w:r w:rsidR="008E011B" w:rsidRPr="005C1690">
        <w:t xml:space="preserve"> and SMD;</w:t>
      </w:r>
      <w:r w:rsidR="00253A5C" w:rsidRPr="005C1690">
        <w:t xml:space="preserve"> </w:t>
      </w:r>
      <w:r w:rsidR="00215ADD" w:rsidRPr="005C1690">
        <w:t>2</w:t>
      </w:r>
      <w:r w:rsidR="00253A5C" w:rsidRPr="005C1690">
        <w:t xml:space="preserve">) </w:t>
      </w:r>
      <w:r w:rsidR="008E011B" w:rsidRPr="005C1690">
        <w:t xml:space="preserve">for non-multilevel regression methods, </w:t>
      </w:r>
      <w:r w:rsidR="00253A5C" w:rsidRPr="005C1690">
        <w:t>precision</w:t>
      </w:r>
      <w:r w:rsidR="007D7A0C" w:rsidRPr="005C1690">
        <w:t xml:space="preserve"> and </w:t>
      </w:r>
      <w:r w:rsidR="00253A5C" w:rsidRPr="005C1690">
        <w:t>sampling variance</w:t>
      </w:r>
      <w:r w:rsidR="007D7A0C" w:rsidRPr="005C1690">
        <w:t xml:space="preserve"> (or </w:t>
      </w:r>
      <m:oMath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r>
              <w:rPr>
                <w:rFonts w:ascii="Cambria Math" w:hAnsi="Cambria Math"/>
              </w:rPr>
              <m:t>1/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rad>
      </m:oMath>
      <w:r w:rsidR="00E441FC" w:rsidRPr="00DE538A">
        <w:rPr>
          <w:lang w:eastAsia="en-US"/>
        </w:rPr>
        <w:t xml:space="preserve"> and </w:t>
      </w:r>
      <m:oMath>
        <m:r>
          <w:rPr>
            <w:rFonts w:ascii="Cambria Math" w:hAnsi="Cambria Math"/>
          </w:rPr>
          <m:t>1/</m:t>
        </m:r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n</m:t>
                </m:r>
              </m:e>
            </m:acc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D7A0C" w:rsidRPr="00DE538A">
        <w:t>)</w:t>
      </w:r>
      <w:r w:rsidR="00253A5C" w:rsidRPr="00B7367D">
        <w:t xml:space="preserve"> can be used</w:t>
      </w:r>
      <w:r w:rsidR="008E011B" w:rsidRPr="005C1690">
        <w:t>;</w:t>
      </w:r>
      <w:r w:rsidR="00253A5C" w:rsidRPr="005C1690">
        <w:t xml:space="preserve"> </w:t>
      </w:r>
      <w:r w:rsidR="00416DF1" w:rsidRPr="005C1690">
        <w:t>3</w:t>
      </w:r>
      <w:r w:rsidR="00253A5C" w:rsidRPr="005C1690">
        <w:t xml:space="preserve">) technically, fail-safe </w:t>
      </w:r>
      <w:r w:rsidR="00253A5C" w:rsidRPr="005C1690">
        <w:rPr>
          <w:i/>
          <w:iCs/>
        </w:rPr>
        <w:t>N</w:t>
      </w:r>
      <w:r w:rsidR="00253A5C" w:rsidRPr="005C1690">
        <w:t xml:space="preserve"> methods do not provide an adjusted overall mean, but the numbers indicate how many non-significant studies (</w:t>
      </w:r>
      <w:r w:rsidR="00416DF1" w:rsidRPr="005C1690">
        <w:t xml:space="preserve">null </w:t>
      </w:r>
      <w:r w:rsidR="00253A5C" w:rsidRPr="005C1690">
        <w:t xml:space="preserve">effect sizes) </w:t>
      </w:r>
      <w:r w:rsidR="008E011B" w:rsidRPr="005C1690">
        <w:t xml:space="preserve">would </w:t>
      </w:r>
      <w:r w:rsidR="00253A5C" w:rsidRPr="005C1690">
        <w:t>render the overall effect zero (or a particular small effect size value)</w:t>
      </w:r>
      <w:r w:rsidR="008E011B" w:rsidRPr="005C1690">
        <w:t>;</w:t>
      </w:r>
      <w:r w:rsidR="00253A5C" w:rsidRPr="005C1690">
        <w:t xml:space="preserve"> </w:t>
      </w:r>
      <w:r w:rsidR="00E04B36" w:rsidRPr="005C1690">
        <w:t>4</w:t>
      </w:r>
      <w:r w:rsidR="00253A5C" w:rsidRPr="005C1690">
        <w:t xml:space="preserve">) </w:t>
      </w:r>
      <w:r w:rsidR="008E011B" w:rsidRPr="005C1690">
        <w:t>for trim-and-fill methods, although some heterogeneity can be tolerated the ability to model moderators is limited</w:t>
      </w:r>
      <w:r w:rsidR="00856F59">
        <w:t>; a</w:t>
      </w:r>
      <w:r w:rsidR="00253A5C" w:rsidRPr="005C1690">
        <w:t>lternatively</w:t>
      </w:r>
      <w:r w:rsidR="008E011B" w:rsidRPr="005C1690">
        <w:t>,</w:t>
      </w:r>
      <w:r w:rsidR="00253A5C" w:rsidRPr="005C1690">
        <w:t xml:space="preserve"> residuals along with their corresponding variances could be use</w:t>
      </w:r>
      <w:r w:rsidR="008E011B" w:rsidRPr="005C1690">
        <w:t>d.</w:t>
      </w:r>
      <w:r w:rsidR="005C1690">
        <w:rPr>
          <w:b/>
        </w:rPr>
        <w:t xml:space="preserve"> </w:t>
      </w:r>
      <w:r w:rsidR="00285204" w:rsidRPr="003F4381">
        <w:rPr>
          <w:b/>
        </w:rPr>
        <w:br w:type="page"/>
      </w:r>
    </w:p>
    <w:p w14:paraId="026090B8" w14:textId="44E6925E" w:rsidR="00992F8C" w:rsidRPr="003F4381" w:rsidRDefault="00992F8C" w:rsidP="00D81409">
      <w:pPr>
        <w:pStyle w:val="Heading2"/>
        <w:rPr>
          <w:lang w:val="en-AU"/>
        </w:rPr>
      </w:pPr>
      <w:r w:rsidRPr="003F4381">
        <w:rPr>
          <w:lang w:val="en-AU"/>
        </w:rPr>
        <w:lastRenderedPageBreak/>
        <w:t xml:space="preserve">FIGURE </w:t>
      </w:r>
      <w:r w:rsidR="00977B21" w:rsidRPr="003F4381">
        <w:rPr>
          <w:lang w:val="en-AU"/>
        </w:rPr>
        <w:t>1</w:t>
      </w:r>
    </w:p>
    <w:p w14:paraId="456FC18B" w14:textId="77777777" w:rsidR="006C6C2A" w:rsidRPr="00DE538A" w:rsidRDefault="006C6C2A" w:rsidP="007D1219">
      <w:pPr>
        <w:spacing w:line="480" w:lineRule="auto"/>
        <w:rPr>
          <w:b/>
        </w:rPr>
      </w:pPr>
      <w:r w:rsidRPr="003F4381">
        <w:rPr>
          <w:b/>
          <w:noProof/>
          <w:lang w:eastAsia="en-US"/>
        </w:rPr>
        <w:drawing>
          <wp:inline distT="0" distB="0" distL="0" distR="0" wp14:anchorId="78B0E7CC" wp14:editId="21DDBC6B">
            <wp:extent cx="3900881" cy="3900881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904393" cy="39043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AB83A9" w14:textId="1C60B796" w:rsidR="00FF5C81" w:rsidRPr="00B7367D" w:rsidRDefault="00FF5C81" w:rsidP="007D1219">
      <w:pPr>
        <w:spacing w:line="480" w:lineRule="auto"/>
        <w:rPr>
          <w:b/>
        </w:rPr>
      </w:pPr>
      <w:r w:rsidRPr="00B7367D">
        <w:rPr>
          <w:b/>
        </w:rPr>
        <w:br w:type="page"/>
      </w:r>
    </w:p>
    <w:p w14:paraId="47EE5AB6" w14:textId="64F2D3D2" w:rsidR="00977B21" w:rsidRPr="003F4381" w:rsidRDefault="00977B21" w:rsidP="00D81409">
      <w:pPr>
        <w:pStyle w:val="Heading2"/>
        <w:rPr>
          <w:lang w:val="en-AU"/>
        </w:rPr>
      </w:pPr>
      <w:r w:rsidRPr="003F4381">
        <w:rPr>
          <w:lang w:val="en-AU"/>
        </w:rPr>
        <w:lastRenderedPageBreak/>
        <w:t xml:space="preserve">FIGURE </w:t>
      </w:r>
      <w:r w:rsidR="00FB1DBC" w:rsidRPr="003F4381">
        <w:rPr>
          <w:lang w:val="en-AU"/>
        </w:rPr>
        <w:t>2</w:t>
      </w:r>
    </w:p>
    <w:p w14:paraId="1E1AE477" w14:textId="0FCC3663" w:rsidR="00977B21" w:rsidRPr="00DE538A" w:rsidRDefault="00C65A92" w:rsidP="007D1219">
      <w:pPr>
        <w:spacing w:line="480" w:lineRule="auto"/>
        <w:rPr>
          <w:b/>
        </w:rPr>
      </w:pPr>
      <w:r w:rsidRPr="003F4381">
        <w:rPr>
          <w:b/>
          <w:noProof/>
          <w:lang w:eastAsia="en-US"/>
        </w:rPr>
        <w:drawing>
          <wp:inline distT="0" distB="0" distL="0" distR="0" wp14:anchorId="284F263E" wp14:editId="366762EB">
            <wp:extent cx="6120130" cy="4895850"/>
            <wp:effectExtent l="0" t="0" r="1270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4895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BB75BC" w14:textId="06A19A24" w:rsidR="00977B21" w:rsidRPr="00B7367D" w:rsidRDefault="00977B21" w:rsidP="007D1219">
      <w:pPr>
        <w:spacing w:line="480" w:lineRule="auto"/>
        <w:rPr>
          <w:b/>
        </w:rPr>
      </w:pPr>
    </w:p>
    <w:p w14:paraId="1AA0723C" w14:textId="77777777" w:rsidR="00977B21" w:rsidRPr="00E71EB4" w:rsidRDefault="00977B21" w:rsidP="007D1219">
      <w:pPr>
        <w:spacing w:line="480" w:lineRule="auto"/>
        <w:rPr>
          <w:b/>
        </w:rPr>
      </w:pPr>
    </w:p>
    <w:p w14:paraId="184B1F79" w14:textId="77777777" w:rsidR="00977B21" w:rsidRPr="00D802CB" w:rsidRDefault="00977B21" w:rsidP="007D1219">
      <w:pPr>
        <w:spacing w:line="480" w:lineRule="auto"/>
        <w:rPr>
          <w:b/>
        </w:rPr>
      </w:pPr>
      <w:r w:rsidRPr="00D802CB">
        <w:rPr>
          <w:b/>
        </w:rPr>
        <w:br w:type="page"/>
      </w:r>
    </w:p>
    <w:p w14:paraId="06408DC1" w14:textId="77777777" w:rsidR="00977B21" w:rsidRPr="00D802CB" w:rsidRDefault="00977B21" w:rsidP="007D1219">
      <w:pPr>
        <w:spacing w:line="480" w:lineRule="auto"/>
        <w:rPr>
          <w:b/>
        </w:rPr>
      </w:pPr>
    </w:p>
    <w:p w14:paraId="4FB45DEB" w14:textId="620A83D5" w:rsidR="00FF5C81" w:rsidRPr="003F4381" w:rsidRDefault="00FF5C81" w:rsidP="00D81409">
      <w:pPr>
        <w:pStyle w:val="Heading2"/>
        <w:rPr>
          <w:lang w:val="en-AU"/>
        </w:rPr>
      </w:pPr>
      <w:r w:rsidRPr="003F4381">
        <w:rPr>
          <w:lang w:val="en-AU"/>
        </w:rPr>
        <w:t>FIGURE 3</w:t>
      </w:r>
    </w:p>
    <w:p w14:paraId="5639B037" w14:textId="0C8578E1" w:rsidR="00D81409" w:rsidRPr="00DE538A" w:rsidRDefault="00D81409" w:rsidP="007D1219">
      <w:pPr>
        <w:spacing w:line="480" w:lineRule="auto"/>
        <w:rPr>
          <w:b/>
        </w:rPr>
      </w:pPr>
      <w:r w:rsidRPr="003F4381">
        <w:rPr>
          <w:b/>
          <w:noProof/>
          <w:lang w:eastAsia="en-US"/>
        </w:rPr>
        <w:drawing>
          <wp:inline distT="0" distB="0" distL="0" distR="0" wp14:anchorId="777B114C" wp14:editId="648495CD">
            <wp:extent cx="6449438" cy="7031261"/>
            <wp:effectExtent l="0" t="0" r="2540" b="5080"/>
            <wp:docPr id="8" name="Picture 8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&#10;&#10;Description automatically generated with low confidence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449728" cy="70315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F1CECA" w14:textId="1240AD01" w:rsidR="00232CFE" w:rsidRPr="00B7367D" w:rsidRDefault="00232CFE" w:rsidP="007D1219">
      <w:pPr>
        <w:spacing w:line="480" w:lineRule="auto"/>
        <w:rPr>
          <w:b/>
        </w:rPr>
      </w:pPr>
      <w:r w:rsidRPr="00B7367D">
        <w:rPr>
          <w:b/>
        </w:rPr>
        <w:br w:type="page"/>
      </w:r>
    </w:p>
    <w:p w14:paraId="3E9CA265" w14:textId="14B5FFD1" w:rsidR="00232CFE" w:rsidRPr="003F4381" w:rsidRDefault="00232CFE" w:rsidP="00D81409">
      <w:pPr>
        <w:pStyle w:val="Heading2"/>
        <w:rPr>
          <w:lang w:val="en-AU"/>
        </w:rPr>
      </w:pPr>
      <w:r w:rsidRPr="003F4381">
        <w:rPr>
          <w:lang w:val="en-AU"/>
        </w:rPr>
        <w:lastRenderedPageBreak/>
        <w:t>FIGURE 4</w:t>
      </w:r>
    </w:p>
    <w:p w14:paraId="0EDD8C99" w14:textId="3B44151D" w:rsidR="00232CFE" w:rsidRPr="00DE538A" w:rsidRDefault="00C317F1" w:rsidP="007D1219">
      <w:pPr>
        <w:spacing w:line="480" w:lineRule="auto"/>
        <w:rPr>
          <w:b/>
        </w:rPr>
      </w:pPr>
      <w:r w:rsidRPr="003F4381">
        <w:rPr>
          <w:b/>
          <w:noProof/>
          <w:lang w:eastAsia="en-US"/>
        </w:rPr>
        <w:drawing>
          <wp:inline distT="0" distB="0" distL="0" distR="0" wp14:anchorId="3DEACA15" wp14:editId="6FAE8863">
            <wp:extent cx="6517532" cy="7105854"/>
            <wp:effectExtent l="0" t="0" r="0" b="0"/>
            <wp:docPr id="9" name="Picture 9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Chart, scatter char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517825" cy="71061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7B188C" w14:textId="1002A734" w:rsidR="00232CFE" w:rsidRPr="00B7367D" w:rsidRDefault="00232CFE" w:rsidP="007D1219">
      <w:pPr>
        <w:spacing w:line="480" w:lineRule="auto"/>
        <w:rPr>
          <w:b/>
        </w:rPr>
      </w:pPr>
      <w:r w:rsidRPr="00B7367D">
        <w:rPr>
          <w:b/>
        </w:rPr>
        <w:br w:type="page"/>
      </w:r>
    </w:p>
    <w:p w14:paraId="381CA339" w14:textId="1C14287E" w:rsidR="00DD3891" w:rsidRPr="003F4381" w:rsidRDefault="00DD3891" w:rsidP="00D81409">
      <w:pPr>
        <w:pStyle w:val="Heading2"/>
        <w:rPr>
          <w:lang w:val="en-AU"/>
        </w:rPr>
      </w:pPr>
      <w:r w:rsidRPr="003F4381">
        <w:rPr>
          <w:lang w:val="en-AU"/>
        </w:rPr>
        <w:lastRenderedPageBreak/>
        <w:t>FIGURE 5</w:t>
      </w:r>
    </w:p>
    <w:p w14:paraId="4C6217A1" w14:textId="4335739E" w:rsidR="009D796F" w:rsidRPr="003F4381" w:rsidRDefault="009D796F" w:rsidP="007D1219">
      <w:pPr>
        <w:spacing w:line="480" w:lineRule="auto"/>
        <w:rPr>
          <w:lang w:eastAsia="x-none"/>
        </w:rPr>
      </w:pPr>
    </w:p>
    <w:p w14:paraId="0D368647" w14:textId="21860646" w:rsidR="009D796F" w:rsidRPr="003F4381" w:rsidRDefault="00C317F1" w:rsidP="007D1219">
      <w:pPr>
        <w:spacing w:line="480" w:lineRule="auto"/>
        <w:rPr>
          <w:lang w:eastAsia="x-none"/>
        </w:rPr>
      </w:pPr>
      <w:r w:rsidRPr="003F4381">
        <w:rPr>
          <w:noProof/>
          <w:lang w:eastAsia="en-US"/>
        </w:rPr>
        <w:drawing>
          <wp:inline distT="0" distB="0" distL="0" distR="0" wp14:anchorId="2DAB6E58" wp14:editId="176B856B">
            <wp:extent cx="6478621" cy="6951847"/>
            <wp:effectExtent l="0" t="0" r="0" b="0"/>
            <wp:docPr id="11" name="Picture 1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478621" cy="69518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8B78B" w14:textId="6A8948D5" w:rsidR="00DD3891" w:rsidRPr="00B7367D" w:rsidRDefault="00DD3891" w:rsidP="007D1219">
      <w:pPr>
        <w:spacing w:line="480" w:lineRule="auto"/>
        <w:rPr>
          <w:bCs/>
        </w:rPr>
      </w:pPr>
      <w:r w:rsidRPr="00DE538A">
        <w:rPr>
          <w:b/>
        </w:rPr>
        <w:br w:type="page"/>
      </w:r>
    </w:p>
    <w:p w14:paraId="4F987588" w14:textId="77777777" w:rsidR="00D92856" w:rsidRPr="003F4381" w:rsidRDefault="00A66AB9" w:rsidP="00D81409">
      <w:pPr>
        <w:pStyle w:val="Heading2"/>
        <w:rPr>
          <w:lang w:val="en-AU"/>
        </w:rPr>
      </w:pPr>
      <w:r w:rsidRPr="003F4381">
        <w:rPr>
          <w:lang w:val="en-AU"/>
        </w:rPr>
        <w:lastRenderedPageBreak/>
        <w:t xml:space="preserve">FIGURE </w:t>
      </w:r>
      <w:r w:rsidR="004E1F2E" w:rsidRPr="003F4381">
        <w:rPr>
          <w:lang w:val="en-AU"/>
        </w:rPr>
        <w:t>6</w:t>
      </w:r>
    </w:p>
    <w:p w14:paraId="6236B909" w14:textId="30623B9B" w:rsidR="00EC50FE" w:rsidRPr="00DE538A" w:rsidRDefault="00D81409" w:rsidP="007D1219">
      <w:pPr>
        <w:spacing w:line="480" w:lineRule="auto"/>
        <w:rPr>
          <w:lang w:eastAsia="x-none"/>
        </w:rPr>
      </w:pPr>
      <w:r w:rsidRPr="003F4381">
        <w:rPr>
          <w:noProof/>
          <w:lang w:eastAsia="en-US"/>
        </w:rPr>
        <w:drawing>
          <wp:inline distT="0" distB="0" distL="0" distR="0" wp14:anchorId="43956DB8" wp14:editId="6781732E">
            <wp:extent cx="6468893" cy="7052869"/>
            <wp:effectExtent l="0" t="0" r="0" b="0"/>
            <wp:docPr id="12" name="Picture 12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Chart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6468933" cy="70529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722395" w14:textId="528B90C0" w:rsidR="00A66AB9" w:rsidRPr="00B7367D" w:rsidRDefault="00A66AB9" w:rsidP="007D1219">
      <w:pPr>
        <w:spacing w:line="480" w:lineRule="auto"/>
        <w:rPr>
          <w:b/>
        </w:rPr>
      </w:pPr>
      <w:r w:rsidRPr="00B7367D">
        <w:rPr>
          <w:b/>
        </w:rPr>
        <w:br w:type="page"/>
      </w:r>
    </w:p>
    <w:p w14:paraId="50D52BB0" w14:textId="704F05CC" w:rsidR="00232CFE" w:rsidRPr="003F4381" w:rsidRDefault="00CE0E85" w:rsidP="00D81409">
      <w:pPr>
        <w:pStyle w:val="Heading2"/>
        <w:rPr>
          <w:lang w:val="en-AU"/>
        </w:rPr>
      </w:pPr>
      <w:r w:rsidRPr="003F4381">
        <w:rPr>
          <w:lang w:val="en-AU"/>
        </w:rPr>
        <w:lastRenderedPageBreak/>
        <w:t xml:space="preserve">FIGURE </w:t>
      </w:r>
      <w:r w:rsidR="00A66AB9" w:rsidRPr="003F4381">
        <w:rPr>
          <w:lang w:val="en-AU"/>
        </w:rPr>
        <w:t>7</w:t>
      </w:r>
    </w:p>
    <w:p w14:paraId="4786ABFC" w14:textId="75DDEC26" w:rsidR="005C283C" w:rsidRPr="00DE538A" w:rsidRDefault="005C283C" w:rsidP="007D1219">
      <w:pPr>
        <w:spacing w:line="480" w:lineRule="auto"/>
        <w:rPr>
          <w:bCs/>
        </w:rPr>
      </w:pPr>
    </w:p>
    <w:p w14:paraId="68D4301D" w14:textId="77777777" w:rsidR="00192939" w:rsidRPr="00DE538A" w:rsidRDefault="00D45F92" w:rsidP="007D1219">
      <w:pPr>
        <w:spacing w:line="480" w:lineRule="auto"/>
        <w:rPr>
          <w:b/>
        </w:rPr>
      </w:pPr>
      <w:r w:rsidRPr="003F4381">
        <w:rPr>
          <w:b/>
          <w:noProof/>
          <w:lang w:eastAsia="en-US"/>
        </w:rPr>
        <w:drawing>
          <wp:inline distT="0" distB="0" distL="0" distR="0" wp14:anchorId="655779C2" wp14:editId="4053CA35">
            <wp:extent cx="6498980" cy="3424136"/>
            <wp:effectExtent l="0" t="0" r="381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6498980" cy="34241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913D5" w14:textId="77777777" w:rsidR="00192939" w:rsidRPr="00D802CB" w:rsidRDefault="00192939" w:rsidP="007D1219">
      <w:pPr>
        <w:spacing w:line="480" w:lineRule="auto"/>
        <w:rPr>
          <w:b/>
        </w:rPr>
      </w:pPr>
    </w:p>
    <w:p w14:paraId="2999C86B" w14:textId="228F6814" w:rsidR="007D39AD" w:rsidRPr="00527752" w:rsidRDefault="007D39AD" w:rsidP="007D1219">
      <w:pPr>
        <w:spacing w:line="480" w:lineRule="auto"/>
        <w:rPr>
          <w:b/>
        </w:rPr>
      </w:pPr>
    </w:p>
    <w:sectPr w:rsidR="007D39AD" w:rsidRPr="00527752" w:rsidSect="009525DB">
      <w:footerReference w:type="even" r:id="rId17"/>
      <w:footerReference w:type="default" r:id="rId18"/>
      <w:pgSz w:w="11906" w:h="16838"/>
      <w:pgMar w:top="1134" w:right="1134" w:bottom="1134" w:left="1134" w:header="0" w:footer="709" w:gutter="0"/>
      <w:lnNumType w:countBy="1" w:restart="continuous"/>
      <w:cols w:space="720"/>
      <w:formProt w:val="0"/>
      <w:docGrid w:linePitch="326" w:charSpace="-635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165229A" w14:textId="77777777" w:rsidR="001E20B2" w:rsidRDefault="001E20B2">
      <w:r>
        <w:separator/>
      </w:r>
    </w:p>
  </w:endnote>
  <w:endnote w:type="continuationSeparator" w:id="0">
    <w:p w14:paraId="4DF75F6F" w14:textId="77777777" w:rsidR="001E20B2" w:rsidRDefault="001E20B2">
      <w:r>
        <w:continuationSeparator/>
      </w:r>
    </w:p>
  </w:endnote>
  <w:endnote w:type="continuationNotice" w:id="1">
    <w:p w14:paraId="0D1DD07D" w14:textId="77777777" w:rsidR="001E20B2" w:rsidRDefault="001E20B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Liberation Sans">
    <w:altName w:val="Arial"/>
    <w:panose1 w:val="020B0604020202020204"/>
    <w:charset w:val="01"/>
    <w:family w:val="roman"/>
    <w:pitch w:val="variable"/>
  </w:font>
  <w:font w:name="Droid Sans Fallback">
    <w:panose1 w:val="020B0604020202020204"/>
    <w:charset w:val="00"/>
    <w:family w:val="roman"/>
    <w:notTrueType/>
    <w:pitch w:val="default"/>
  </w:font>
  <w:font w:name="Droid Sans Devanagari">
    <w:altName w:val="Cambria"/>
    <w:panose1 w:val="020B0604020202020204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PGothic">
    <w:altName w:val="ＭＳ Ｐゴシック"/>
    <w:panose1 w:val="020B0600070205080204"/>
    <w:charset w:val="80"/>
    <w:family w:val="swiss"/>
    <w:pitch w:val="variable"/>
    <w:sig w:usb0="E00002FF" w:usb1="6AC7FDFB" w:usb2="00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139061390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8E2A10F" w14:textId="08F4912A" w:rsidR="00975987" w:rsidRDefault="00975987" w:rsidP="001A0F5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0D8D14F" w14:textId="77777777" w:rsidR="00975987" w:rsidRDefault="00975987" w:rsidP="00E02E3A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825397838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EB7BE92" w14:textId="12340B4F" w:rsidR="00975987" w:rsidRDefault="00975987" w:rsidP="001A0F5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291E80B5" w14:textId="77777777" w:rsidR="00975987" w:rsidRDefault="00975987" w:rsidP="00E02E3A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9A0D5A" w14:textId="77777777" w:rsidR="001E20B2" w:rsidRDefault="001E20B2">
      <w:r>
        <w:separator/>
      </w:r>
    </w:p>
  </w:footnote>
  <w:footnote w:type="continuationSeparator" w:id="0">
    <w:p w14:paraId="0095E365" w14:textId="77777777" w:rsidR="001E20B2" w:rsidRDefault="001E20B2">
      <w:r>
        <w:continuationSeparator/>
      </w:r>
    </w:p>
  </w:footnote>
  <w:footnote w:type="continuationNotice" w:id="1">
    <w:p w14:paraId="11489BA7" w14:textId="77777777" w:rsidR="001E20B2" w:rsidRDefault="001E20B2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0D5F1A"/>
    <w:multiLevelType w:val="hybridMultilevel"/>
    <w:tmpl w:val="846A64A0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D11380"/>
    <w:multiLevelType w:val="multilevel"/>
    <w:tmpl w:val="AAC4AB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E946CBF"/>
    <w:multiLevelType w:val="hybridMultilevel"/>
    <w:tmpl w:val="D946CD0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FB53D0F"/>
    <w:multiLevelType w:val="hybridMultilevel"/>
    <w:tmpl w:val="59E4E4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803D9A"/>
    <w:multiLevelType w:val="hybridMultilevel"/>
    <w:tmpl w:val="31645AB6"/>
    <w:lvl w:ilvl="0" w:tplc="BFD009E0">
      <w:start w:val="2"/>
      <w:numFmt w:val="bullet"/>
      <w:lvlText w:val="-"/>
      <w:lvlJc w:val="left"/>
      <w:pPr>
        <w:ind w:left="720" w:hanging="360"/>
      </w:pPr>
      <w:rPr>
        <w:rFonts w:ascii="Cambria" w:eastAsia="MS Mincho" w:hAnsi="Cambria" w:cs="Times New Roman" w:hint="default"/>
        <w:sz w:val="18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F8E4001"/>
    <w:multiLevelType w:val="hybridMultilevel"/>
    <w:tmpl w:val="C2D2A1A0"/>
    <w:lvl w:ilvl="0" w:tplc="44D28F6C">
      <w:start w:val="3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0A478E0"/>
    <w:multiLevelType w:val="hybridMultilevel"/>
    <w:tmpl w:val="95EE33A8"/>
    <w:lvl w:ilvl="0" w:tplc="0809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6D03F15"/>
    <w:multiLevelType w:val="hybridMultilevel"/>
    <w:tmpl w:val="85FEC024"/>
    <w:lvl w:ilvl="0" w:tplc="A518357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A8E53F0"/>
    <w:multiLevelType w:val="hybridMultilevel"/>
    <w:tmpl w:val="E16A386A"/>
    <w:lvl w:ilvl="0" w:tplc="B5727286">
      <w:start w:val="3"/>
      <w:numFmt w:val="bullet"/>
      <w:lvlText w:val="-"/>
      <w:lvlJc w:val="left"/>
      <w:pPr>
        <w:ind w:left="720" w:hanging="360"/>
      </w:pPr>
      <w:rPr>
        <w:rFonts w:ascii="Cambria" w:eastAsia="MS Mincho" w:hAnsi="Cambria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E930BA2"/>
    <w:multiLevelType w:val="hybridMultilevel"/>
    <w:tmpl w:val="F1A606D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F5D4608"/>
    <w:multiLevelType w:val="hybridMultilevel"/>
    <w:tmpl w:val="D0387E62"/>
    <w:lvl w:ilvl="0" w:tplc="BDFCFB9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E42847"/>
    <w:multiLevelType w:val="hybridMultilevel"/>
    <w:tmpl w:val="A27622CC"/>
    <w:lvl w:ilvl="0" w:tplc="162CF904">
      <w:start w:val="4"/>
      <w:numFmt w:val="bullet"/>
      <w:lvlText w:val=""/>
      <w:lvlJc w:val="left"/>
      <w:pPr>
        <w:ind w:left="720" w:hanging="360"/>
      </w:pPr>
      <w:rPr>
        <w:rFonts w:ascii="Symbol" w:eastAsia="MS Mincho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D83089F"/>
    <w:multiLevelType w:val="hybridMultilevel"/>
    <w:tmpl w:val="D554AE9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E6D19E6"/>
    <w:multiLevelType w:val="hybridMultilevel"/>
    <w:tmpl w:val="7E92103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571470B"/>
    <w:multiLevelType w:val="hybridMultilevel"/>
    <w:tmpl w:val="8B40B9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9921930"/>
    <w:multiLevelType w:val="hybridMultilevel"/>
    <w:tmpl w:val="FC642A4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D254C60"/>
    <w:multiLevelType w:val="hybridMultilevel"/>
    <w:tmpl w:val="7022509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D901EA2"/>
    <w:multiLevelType w:val="hybridMultilevel"/>
    <w:tmpl w:val="578AA8A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DE42F0B"/>
    <w:multiLevelType w:val="hybridMultilevel"/>
    <w:tmpl w:val="02AC02D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381152C"/>
    <w:multiLevelType w:val="hybridMultilevel"/>
    <w:tmpl w:val="F6EA0CE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50E121A"/>
    <w:multiLevelType w:val="hybridMultilevel"/>
    <w:tmpl w:val="1E94677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6300DB0"/>
    <w:multiLevelType w:val="hybridMultilevel"/>
    <w:tmpl w:val="9046739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16F7A98"/>
    <w:multiLevelType w:val="hybridMultilevel"/>
    <w:tmpl w:val="537042A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4E659BE"/>
    <w:multiLevelType w:val="hybridMultilevel"/>
    <w:tmpl w:val="246E0656"/>
    <w:lvl w:ilvl="0" w:tplc="08090001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11"/>
  </w:num>
  <w:num w:numId="3">
    <w:abstractNumId w:val="12"/>
  </w:num>
  <w:num w:numId="4">
    <w:abstractNumId w:val="9"/>
  </w:num>
  <w:num w:numId="5">
    <w:abstractNumId w:val="3"/>
  </w:num>
  <w:num w:numId="6">
    <w:abstractNumId w:val="14"/>
  </w:num>
  <w:num w:numId="7">
    <w:abstractNumId w:val="21"/>
  </w:num>
  <w:num w:numId="8">
    <w:abstractNumId w:val="16"/>
  </w:num>
  <w:num w:numId="9">
    <w:abstractNumId w:val="19"/>
  </w:num>
  <w:num w:numId="10">
    <w:abstractNumId w:val="15"/>
  </w:num>
  <w:num w:numId="11">
    <w:abstractNumId w:val="2"/>
  </w:num>
  <w:num w:numId="12">
    <w:abstractNumId w:val="13"/>
  </w:num>
  <w:num w:numId="13">
    <w:abstractNumId w:val="8"/>
  </w:num>
  <w:num w:numId="14">
    <w:abstractNumId w:val="20"/>
  </w:num>
  <w:num w:numId="15">
    <w:abstractNumId w:val="18"/>
  </w:num>
  <w:num w:numId="16">
    <w:abstractNumId w:val="6"/>
  </w:num>
  <w:num w:numId="17">
    <w:abstractNumId w:val="23"/>
  </w:num>
  <w:num w:numId="18">
    <w:abstractNumId w:val="1"/>
  </w:num>
  <w:num w:numId="19">
    <w:abstractNumId w:val="10"/>
  </w:num>
  <w:num w:numId="20">
    <w:abstractNumId w:val="7"/>
  </w:num>
  <w:num w:numId="21">
    <w:abstractNumId w:val="5"/>
  </w:num>
  <w:num w:numId="22">
    <w:abstractNumId w:val="22"/>
  </w:num>
  <w:num w:numId="23">
    <w:abstractNumId w:val="4"/>
  </w:num>
  <w:num w:numId="2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embedSystemFonts/>
  <w:bordersDoNotSurroundHeader/>
  <w:bordersDoNotSurroundFooter/>
  <w:activeWritingStyle w:appName="MSWord" w:lang="es-ES" w:vendorID="64" w:dllVersion="6" w:nlCheck="1" w:checkStyle="1"/>
  <w:activeWritingStyle w:appName="MSWord" w:lang="en-AU" w:vendorID="64" w:dllVersion="6" w:nlCheck="1" w:checkStyle="1"/>
  <w:activeWritingStyle w:appName="MSWord" w:lang="fr-FR" w:vendorID="64" w:dllVersion="6" w:nlCheck="1" w:checkStyle="0"/>
  <w:activeWritingStyle w:appName="MSWord" w:lang="en-AU" w:vendorID="64" w:dllVersion="4096" w:nlCheck="1" w:checkStyle="0"/>
  <w:activeWritingStyle w:appName="MSWord" w:lang="es-ES" w:vendorID="64" w:dllVersion="4096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n-US" w:vendorID="64" w:dllVersion="6" w:nlCheck="1" w:checkStyle="1"/>
  <w:activeWritingStyle w:appName="MSWord" w:lang="pt-BR" w:vendorID="64" w:dllVersion="4096" w:nlCheck="1" w:checkStyle="0"/>
  <w:proofState w:spelling="clean" w:grammar="clean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jS3MDG3NLAwNDU0M7RQ0lEKTi0uzszPAykwqQUA92QbMywAAAA="/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Meth Ecology Evolution 2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s2spdfstwrp9eetrx0vf0sk0xvdsar2eztt&quot;&gt;Pub_bias&lt;record-ids&gt;&lt;item&gt;1&lt;/item&gt;&lt;item&gt;2&lt;/item&gt;&lt;item&gt;3&lt;/item&gt;&lt;item&gt;4&lt;/item&gt;&lt;item&gt;5&lt;/item&gt;&lt;item&gt;6&lt;/item&gt;&lt;item&gt;8&lt;/item&gt;&lt;item&gt;9&lt;/item&gt;&lt;item&gt;10&lt;/item&gt;&lt;item&gt;11&lt;/item&gt;&lt;item&gt;12&lt;/item&gt;&lt;item&gt;13&lt;/item&gt;&lt;item&gt;14&lt;/item&gt;&lt;item&gt;16&lt;/item&gt;&lt;item&gt;17&lt;/item&gt;&lt;item&gt;18&lt;/item&gt;&lt;item&gt;19&lt;/item&gt;&lt;item&gt;20&lt;/item&gt;&lt;item&gt;21&lt;/item&gt;&lt;item&gt;23&lt;/item&gt;&lt;item&gt;26&lt;/item&gt;&lt;item&gt;27&lt;/item&gt;&lt;item&gt;31&lt;/item&gt;&lt;item&gt;33&lt;/item&gt;&lt;item&gt;34&lt;/item&gt;&lt;item&gt;37&lt;/item&gt;&lt;item&gt;40&lt;/item&gt;&lt;item&gt;41&lt;/item&gt;&lt;item&gt;43&lt;/item&gt;&lt;item&gt;46&lt;/item&gt;&lt;item&gt;49&lt;/item&gt;&lt;item&gt;59&lt;/item&gt;&lt;item&gt;60&lt;/item&gt;&lt;item&gt;61&lt;/item&gt;&lt;item&gt;62&lt;/item&gt;&lt;item&gt;63&lt;/item&gt;&lt;item&gt;64&lt;/item&gt;&lt;item&gt;65&lt;/item&gt;&lt;item&gt;67&lt;/item&gt;&lt;item&gt;71&lt;/item&gt;&lt;item&gt;72&lt;/item&gt;&lt;item&gt;73&lt;/item&gt;&lt;item&gt;74&lt;/item&gt;&lt;item&gt;75&lt;/item&gt;&lt;item&gt;77&lt;/item&gt;&lt;item&gt;78&lt;/item&gt;&lt;item&gt;79&lt;/item&gt;&lt;item&gt;80&lt;/item&gt;&lt;item&gt;81&lt;/item&gt;&lt;item&gt;84&lt;/item&gt;&lt;item&gt;85&lt;/item&gt;&lt;item&gt;86&lt;/item&gt;&lt;item&gt;87&lt;/item&gt;&lt;item&gt;88&lt;/item&gt;&lt;item&gt;91&lt;/item&gt;&lt;item&gt;94&lt;/item&gt;&lt;item&gt;95&lt;/item&gt;&lt;item&gt;97&lt;/item&gt;&lt;item&gt;99&lt;/item&gt;&lt;item&gt;100&lt;/item&gt;&lt;item&gt;101&lt;/item&gt;&lt;item&gt;103&lt;/item&gt;&lt;item&gt;104&lt;/item&gt;&lt;item&gt;105&lt;/item&gt;&lt;item&gt;110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3&lt;/item&gt;&lt;item&gt;130&lt;/item&gt;&lt;item&gt;131&lt;/item&gt;&lt;item&gt;132&lt;/item&gt;&lt;item&gt;134&lt;/item&gt;&lt;item&gt;135&lt;/item&gt;&lt;/record-ids&gt;&lt;/item&gt;&lt;/Libraries&gt;"/>
  </w:docVars>
  <w:rsids>
    <w:rsidRoot w:val="000C5AC7"/>
    <w:rsid w:val="00001D60"/>
    <w:rsid w:val="00002C39"/>
    <w:rsid w:val="00003143"/>
    <w:rsid w:val="0000380D"/>
    <w:rsid w:val="00004380"/>
    <w:rsid w:val="000044E0"/>
    <w:rsid w:val="00004E23"/>
    <w:rsid w:val="000056D1"/>
    <w:rsid w:val="00005A50"/>
    <w:rsid w:val="00005BB8"/>
    <w:rsid w:val="00005D04"/>
    <w:rsid w:val="00006303"/>
    <w:rsid w:val="00007C0A"/>
    <w:rsid w:val="00007F30"/>
    <w:rsid w:val="000108CE"/>
    <w:rsid w:val="0001099F"/>
    <w:rsid w:val="00010AA7"/>
    <w:rsid w:val="0001103B"/>
    <w:rsid w:val="00011A4B"/>
    <w:rsid w:val="00011AA1"/>
    <w:rsid w:val="00011AB6"/>
    <w:rsid w:val="00011ACD"/>
    <w:rsid w:val="00011BE2"/>
    <w:rsid w:val="00011C9A"/>
    <w:rsid w:val="00012640"/>
    <w:rsid w:val="00012648"/>
    <w:rsid w:val="00012C39"/>
    <w:rsid w:val="00012C97"/>
    <w:rsid w:val="00013198"/>
    <w:rsid w:val="00013740"/>
    <w:rsid w:val="00013C17"/>
    <w:rsid w:val="000140B0"/>
    <w:rsid w:val="00014798"/>
    <w:rsid w:val="00014AAF"/>
    <w:rsid w:val="00014B01"/>
    <w:rsid w:val="00014C2E"/>
    <w:rsid w:val="000157BB"/>
    <w:rsid w:val="00015884"/>
    <w:rsid w:val="0001640B"/>
    <w:rsid w:val="00016698"/>
    <w:rsid w:val="0001676C"/>
    <w:rsid w:val="00016FFB"/>
    <w:rsid w:val="00017115"/>
    <w:rsid w:val="000171AC"/>
    <w:rsid w:val="0001780D"/>
    <w:rsid w:val="00020B7A"/>
    <w:rsid w:val="00020D3C"/>
    <w:rsid w:val="00021F3B"/>
    <w:rsid w:val="0002211D"/>
    <w:rsid w:val="000224CB"/>
    <w:rsid w:val="00022A83"/>
    <w:rsid w:val="000234FC"/>
    <w:rsid w:val="00023782"/>
    <w:rsid w:val="00023AF9"/>
    <w:rsid w:val="00024552"/>
    <w:rsid w:val="00024687"/>
    <w:rsid w:val="00025731"/>
    <w:rsid w:val="00025E4F"/>
    <w:rsid w:val="00025FDC"/>
    <w:rsid w:val="000260D9"/>
    <w:rsid w:val="00026479"/>
    <w:rsid w:val="00026875"/>
    <w:rsid w:val="000270FF"/>
    <w:rsid w:val="000273D5"/>
    <w:rsid w:val="000278F0"/>
    <w:rsid w:val="000300B6"/>
    <w:rsid w:val="000305AD"/>
    <w:rsid w:val="000312BB"/>
    <w:rsid w:val="00031BA5"/>
    <w:rsid w:val="000323FD"/>
    <w:rsid w:val="000327C1"/>
    <w:rsid w:val="00032C82"/>
    <w:rsid w:val="00032D7E"/>
    <w:rsid w:val="00032DD1"/>
    <w:rsid w:val="00033A9D"/>
    <w:rsid w:val="00033E8D"/>
    <w:rsid w:val="00033E9C"/>
    <w:rsid w:val="00034AFE"/>
    <w:rsid w:val="00034DDE"/>
    <w:rsid w:val="00034EBF"/>
    <w:rsid w:val="00035386"/>
    <w:rsid w:val="000357E7"/>
    <w:rsid w:val="00035887"/>
    <w:rsid w:val="00035B45"/>
    <w:rsid w:val="00036207"/>
    <w:rsid w:val="000364D9"/>
    <w:rsid w:val="000366E7"/>
    <w:rsid w:val="00036B5A"/>
    <w:rsid w:val="00036C53"/>
    <w:rsid w:val="00037319"/>
    <w:rsid w:val="00037483"/>
    <w:rsid w:val="000378B1"/>
    <w:rsid w:val="000378E3"/>
    <w:rsid w:val="00040058"/>
    <w:rsid w:val="00040424"/>
    <w:rsid w:val="000408AC"/>
    <w:rsid w:val="00040F56"/>
    <w:rsid w:val="00041362"/>
    <w:rsid w:val="00042073"/>
    <w:rsid w:val="000437EC"/>
    <w:rsid w:val="0004451B"/>
    <w:rsid w:val="00044EBA"/>
    <w:rsid w:val="00045677"/>
    <w:rsid w:val="00045C36"/>
    <w:rsid w:val="00046091"/>
    <w:rsid w:val="000467B9"/>
    <w:rsid w:val="000468D1"/>
    <w:rsid w:val="00046A32"/>
    <w:rsid w:val="0004760B"/>
    <w:rsid w:val="00047B4E"/>
    <w:rsid w:val="0005052F"/>
    <w:rsid w:val="0005053B"/>
    <w:rsid w:val="000512B3"/>
    <w:rsid w:val="0005162E"/>
    <w:rsid w:val="00051BF5"/>
    <w:rsid w:val="00052FF3"/>
    <w:rsid w:val="00053A0E"/>
    <w:rsid w:val="00053DD5"/>
    <w:rsid w:val="000541B0"/>
    <w:rsid w:val="00054458"/>
    <w:rsid w:val="00055615"/>
    <w:rsid w:val="00055865"/>
    <w:rsid w:val="00055DBF"/>
    <w:rsid w:val="00057A0C"/>
    <w:rsid w:val="00057A95"/>
    <w:rsid w:val="00057F9B"/>
    <w:rsid w:val="00060D10"/>
    <w:rsid w:val="00060E8F"/>
    <w:rsid w:val="00060F72"/>
    <w:rsid w:val="0006148F"/>
    <w:rsid w:val="000615AA"/>
    <w:rsid w:val="00061C82"/>
    <w:rsid w:val="00062E7E"/>
    <w:rsid w:val="000632DF"/>
    <w:rsid w:val="0006376C"/>
    <w:rsid w:val="00063E0F"/>
    <w:rsid w:val="0006475B"/>
    <w:rsid w:val="00064C7F"/>
    <w:rsid w:val="00066539"/>
    <w:rsid w:val="00066686"/>
    <w:rsid w:val="000674BD"/>
    <w:rsid w:val="000707BC"/>
    <w:rsid w:val="00070BC1"/>
    <w:rsid w:val="00070CE7"/>
    <w:rsid w:val="00070F85"/>
    <w:rsid w:val="0007172B"/>
    <w:rsid w:val="0007178A"/>
    <w:rsid w:val="00071DF9"/>
    <w:rsid w:val="00071EAC"/>
    <w:rsid w:val="00072265"/>
    <w:rsid w:val="000727CD"/>
    <w:rsid w:val="00072BB0"/>
    <w:rsid w:val="00072C49"/>
    <w:rsid w:val="000733C0"/>
    <w:rsid w:val="000740FE"/>
    <w:rsid w:val="0007410D"/>
    <w:rsid w:val="00074575"/>
    <w:rsid w:val="0007463D"/>
    <w:rsid w:val="00074A6B"/>
    <w:rsid w:val="00074AA8"/>
    <w:rsid w:val="000759C4"/>
    <w:rsid w:val="00075B70"/>
    <w:rsid w:val="00076C88"/>
    <w:rsid w:val="00076FDD"/>
    <w:rsid w:val="00077C11"/>
    <w:rsid w:val="00077D84"/>
    <w:rsid w:val="00077E92"/>
    <w:rsid w:val="0008082D"/>
    <w:rsid w:val="000818B1"/>
    <w:rsid w:val="00081DBC"/>
    <w:rsid w:val="00082079"/>
    <w:rsid w:val="00082559"/>
    <w:rsid w:val="00082A3E"/>
    <w:rsid w:val="000831D1"/>
    <w:rsid w:val="00083CEB"/>
    <w:rsid w:val="000841A3"/>
    <w:rsid w:val="0008429B"/>
    <w:rsid w:val="000845ED"/>
    <w:rsid w:val="00084D2C"/>
    <w:rsid w:val="00085172"/>
    <w:rsid w:val="0008517A"/>
    <w:rsid w:val="0008560F"/>
    <w:rsid w:val="00085657"/>
    <w:rsid w:val="000856B1"/>
    <w:rsid w:val="00085931"/>
    <w:rsid w:val="000862B0"/>
    <w:rsid w:val="00086810"/>
    <w:rsid w:val="00090464"/>
    <w:rsid w:val="00090846"/>
    <w:rsid w:val="000912FE"/>
    <w:rsid w:val="000914BE"/>
    <w:rsid w:val="000922B9"/>
    <w:rsid w:val="000925F2"/>
    <w:rsid w:val="00093206"/>
    <w:rsid w:val="00093402"/>
    <w:rsid w:val="00093922"/>
    <w:rsid w:val="000939CC"/>
    <w:rsid w:val="00094232"/>
    <w:rsid w:val="000947A4"/>
    <w:rsid w:val="00094C47"/>
    <w:rsid w:val="00094E3B"/>
    <w:rsid w:val="000959DA"/>
    <w:rsid w:val="00095A4F"/>
    <w:rsid w:val="00096B01"/>
    <w:rsid w:val="00096D95"/>
    <w:rsid w:val="00097429"/>
    <w:rsid w:val="00097D11"/>
    <w:rsid w:val="000A006A"/>
    <w:rsid w:val="000A02BF"/>
    <w:rsid w:val="000A0354"/>
    <w:rsid w:val="000A03BF"/>
    <w:rsid w:val="000A0A5E"/>
    <w:rsid w:val="000A0C94"/>
    <w:rsid w:val="000A0D41"/>
    <w:rsid w:val="000A0D54"/>
    <w:rsid w:val="000A190C"/>
    <w:rsid w:val="000A38E4"/>
    <w:rsid w:val="000A39EC"/>
    <w:rsid w:val="000A3BD7"/>
    <w:rsid w:val="000A47E0"/>
    <w:rsid w:val="000A4D09"/>
    <w:rsid w:val="000A507C"/>
    <w:rsid w:val="000A51DC"/>
    <w:rsid w:val="000A5590"/>
    <w:rsid w:val="000A57EE"/>
    <w:rsid w:val="000A617A"/>
    <w:rsid w:val="000A63B0"/>
    <w:rsid w:val="000A7267"/>
    <w:rsid w:val="000A76FA"/>
    <w:rsid w:val="000A7D5A"/>
    <w:rsid w:val="000A7EC4"/>
    <w:rsid w:val="000B1462"/>
    <w:rsid w:val="000B14E2"/>
    <w:rsid w:val="000B17AB"/>
    <w:rsid w:val="000B1A72"/>
    <w:rsid w:val="000B1B71"/>
    <w:rsid w:val="000B25AB"/>
    <w:rsid w:val="000B2B3B"/>
    <w:rsid w:val="000B4CA0"/>
    <w:rsid w:val="000B519B"/>
    <w:rsid w:val="000B51EC"/>
    <w:rsid w:val="000B586C"/>
    <w:rsid w:val="000B5CEA"/>
    <w:rsid w:val="000B5EE6"/>
    <w:rsid w:val="000B619B"/>
    <w:rsid w:val="000B6A00"/>
    <w:rsid w:val="000B735E"/>
    <w:rsid w:val="000B770E"/>
    <w:rsid w:val="000B7E8C"/>
    <w:rsid w:val="000C28CF"/>
    <w:rsid w:val="000C32BD"/>
    <w:rsid w:val="000C34BD"/>
    <w:rsid w:val="000C3AA8"/>
    <w:rsid w:val="000C4071"/>
    <w:rsid w:val="000C4776"/>
    <w:rsid w:val="000C4835"/>
    <w:rsid w:val="000C484D"/>
    <w:rsid w:val="000C5664"/>
    <w:rsid w:val="000C5774"/>
    <w:rsid w:val="000C5AC7"/>
    <w:rsid w:val="000C5AF1"/>
    <w:rsid w:val="000C5F81"/>
    <w:rsid w:val="000C6848"/>
    <w:rsid w:val="000C6AFD"/>
    <w:rsid w:val="000C75D5"/>
    <w:rsid w:val="000C7909"/>
    <w:rsid w:val="000C7DA7"/>
    <w:rsid w:val="000C7DE1"/>
    <w:rsid w:val="000D0757"/>
    <w:rsid w:val="000D0A66"/>
    <w:rsid w:val="000D1775"/>
    <w:rsid w:val="000D229A"/>
    <w:rsid w:val="000D3618"/>
    <w:rsid w:val="000D36FB"/>
    <w:rsid w:val="000D400B"/>
    <w:rsid w:val="000D40B9"/>
    <w:rsid w:val="000D4BFD"/>
    <w:rsid w:val="000D5BC1"/>
    <w:rsid w:val="000D6185"/>
    <w:rsid w:val="000D6A8B"/>
    <w:rsid w:val="000D6C75"/>
    <w:rsid w:val="000D758B"/>
    <w:rsid w:val="000D77A6"/>
    <w:rsid w:val="000D7C92"/>
    <w:rsid w:val="000E0CC1"/>
    <w:rsid w:val="000E1C3A"/>
    <w:rsid w:val="000E226A"/>
    <w:rsid w:val="000E26BF"/>
    <w:rsid w:val="000E2A97"/>
    <w:rsid w:val="000E2D0D"/>
    <w:rsid w:val="000E30F3"/>
    <w:rsid w:val="000E3508"/>
    <w:rsid w:val="000E4166"/>
    <w:rsid w:val="000E4758"/>
    <w:rsid w:val="000E4CF7"/>
    <w:rsid w:val="000E5649"/>
    <w:rsid w:val="000E5B2F"/>
    <w:rsid w:val="000E6168"/>
    <w:rsid w:val="000E6188"/>
    <w:rsid w:val="000E640C"/>
    <w:rsid w:val="000E65E0"/>
    <w:rsid w:val="000E6B23"/>
    <w:rsid w:val="000E6B9F"/>
    <w:rsid w:val="000E70A0"/>
    <w:rsid w:val="000E74B0"/>
    <w:rsid w:val="000E7A1D"/>
    <w:rsid w:val="000E7F72"/>
    <w:rsid w:val="000F0581"/>
    <w:rsid w:val="000F06CD"/>
    <w:rsid w:val="000F093E"/>
    <w:rsid w:val="000F0D18"/>
    <w:rsid w:val="000F0D7E"/>
    <w:rsid w:val="000F2086"/>
    <w:rsid w:val="000F2301"/>
    <w:rsid w:val="000F2ABD"/>
    <w:rsid w:val="000F2DBC"/>
    <w:rsid w:val="000F2E53"/>
    <w:rsid w:val="000F3366"/>
    <w:rsid w:val="000F372C"/>
    <w:rsid w:val="000F391E"/>
    <w:rsid w:val="000F4278"/>
    <w:rsid w:val="000F42D1"/>
    <w:rsid w:val="000F526B"/>
    <w:rsid w:val="000F5745"/>
    <w:rsid w:val="000F5A0E"/>
    <w:rsid w:val="000F5BC1"/>
    <w:rsid w:val="000F5DE3"/>
    <w:rsid w:val="000F5E3C"/>
    <w:rsid w:val="000F61BD"/>
    <w:rsid w:val="000F6B7C"/>
    <w:rsid w:val="000F74C9"/>
    <w:rsid w:val="000F7545"/>
    <w:rsid w:val="00100343"/>
    <w:rsid w:val="001003B8"/>
    <w:rsid w:val="0010065E"/>
    <w:rsid w:val="0010091E"/>
    <w:rsid w:val="00101562"/>
    <w:rsid w:val="001016C4"/>
    <w:rsid w:val="00101D84"/>
    <w:rsid w:val="00101F5C"/>
    <w:rsid w:val="001025AD"/>
    <w:rsid w:val="0010313B"/>
    <w:rsid w:val="001040B1"/>
    <w:rsid w:val="00104735"/>
    <w:rsid w:val="00104C84"/>
    <w:rsid w:val="001071C0"/>
    <w:rsid w:val="001072E0"/>
    <w:rsid w:val="001075DE"/>
    <w:rsid w:val="001103BD"/>
    <w:rsid w:val="0011189D"/>
    <w:rsid w:val="00112108"/>
    <w:rsid w:val="00112848"/>
    <w:rsid w:val="00112BB5"/>
    <w:rsid w:val="00113017"/>
    <w:rsid w:val="00113159"/>
    <w:rsid w:val="0011320D"/>
    <w:rsid w:val="0011353F"/>
    <w:rsid w:val="00113601"/>
    <w:rsid w:val="00113C5F"/>
    <w:rsid w:val="00113C60"/>
    <w:rsid w:val="00113EA3"/>
    <w:rsid w:val="00113EE6"/>
    <w:rsid w:val="001140C6"/>
    <w:rsid w:val="001144AB"/>
    <w:rsid w:val="00114969"/>
    <w:rsid w:val="0011574E"/>
    <w:rsid w:val="00115808"/>
    <w:rsid w:val="00115A51"/>
    <w:rsid w:val="00115E59"/>
    <w:rsid w:val="001170AC"/>
    <w:rsid w:val="0011726F"/>
    <w:rsid w:val="001173C6"/>
    <w:rsid w:val="001173F7"/>
    <w:rsid w:val="001176A5"/>
    <w:rsid w:val="00120158"/>
    <w:rsid w:val="00121054"/>
    <w:rsid w:val="00121BD6"/>
    <w:rsid w:val="00121FA2"/>
    <w:rsid w:val="001220D5"/>
    <w:rsid w:val="00122FE3"/>
    <w:rsid w:val="00123667"/>
    <w:rsid w:val="00124321"/>
    <w:rsid w:val="00124563"/>
    <w:rsid w:val="0012487B"/>
    <w:rsid w:val="00124929"/>
    <w:rsid w:val="00124EBD"/>
    <w:rsid w:val="00125DDD"/>
    <w:rsid w:val="001260A3"/>
    <w:rsid w:val="00126740"/>
    <w:rsid w:val="0012689D"/>
    <w:rsid w:val="00127654"/>
    <w:rsid w:val="0012796F"/>
    <w:rsid w:val="00127F56"/>
    <w:rsid w:val="0013091E"/>
    <w:rsid w:val="0013102B"/>
    <w:rsid w:val="00131152"/>
    <w:rsid w:val="001318B2"/>
    <w:rsid w:val="00131F1B"/>
    <w:rsid w:val="00131F77"/>
    <w:rsid w:val="001320F9"/>
    <w:rsid w:val="001328D7"/>
    <w:rsid w:val="001329BC"/>
    <w:rsid w:val="0013340D"/>
    <w:rsid w:val="0013365D"/>
    <w:rsid w:val="00133AA3"/>
    <w:rsid w:val="00133C02"/>
    <w:rsid w:val="00134066"/>
    <w:rsid w:val="00134781"/>
    <w:rsid w:val="00134C13"/>
    <w:rsid w:val="00135006"/>
    <w:rsid w:val="00135571"/>
    <w:rsid w:val="001357BE"/>
    <w:rsid w:val="001364F4"/>
    <w:rsid w:val="0013659F"/>
    <w:rsid w:val="001368E7"/>
    <w:rsid w:val="001371F2"/>
    <w:rsid w:val="00137B6E"/>
    <w:rsid w:val="00137CD6"/>
    <w:rsid w:val="00137EF0"/>
    <w:rsid w:val="001402D3"/>
    <w:rsid w:val="0014031B"/>
    <w:rsid w:val="00140762"/>
    <w:rsid w:val="00140831"/>
    <w:rsid w:val="001414B2"/>
    <w:rsid w:val="00141729"/>
    <w:rsid w:val="00141D15"/>
    <w:rsid w:val="00142061"/>
    <w:rsid w:val="00142065"/>
    <w:rsid w:val="001422E8"/>
    <w:rsid w:val="0014249C"/>
    <w:rsid w:val="0014258A"/>
    <w:rsid w:val="00142A98"/>
    <w:rsid w:val="00142DA3"/>
    <w:rsid w:val="001434EA"/>
    <w:rsid w:val="0014369A"/>
    <w:rsid w:val="001440A4"/>
    <w:rsid w:val="001443F7"/>
    <w:rsid w:val="00144AB9"/>
    <w:rsid w:val="001450FE"/>
    <w:rsid w:val="001458D2"/>
    <w:rsid w:val="00145969"/>
    <w:rsid w:val="00145D53"/>
    <w:rsid w:val="001460D9"/>
    <w:rsid w:val="00146651"/>
    <w:rsid w:val="00146E57"/>
    <w:rsid w:val="0014719B"/>
    <w:rsid w:val="001479B6"/>
    <w:rsid w:val="001519DD"/>
    <w:rsid w:val="00151B71"/>
    <w:rsid w:val="00151BA9"/>
    <w:rsid w:val="00151DB3"/>
    <w:rsid w:val="00152502"/>
    <w:rsid w:val="00152548"/>
    <w:rsid w:val="00152A8F"/>
    <w:rsid w:val="00152B67"/>
    <w:rsid w:val="00152C8C"/>
    <w:rsid w:val="001533BF"/>
    <w:rsid w:val="00153772"/>
    <w:rsid w:val="001544F6"/>
    <w:rsid w:val="0015540D"/>
    <w:rsid w:val="00155CD3"/>
    <w:rsid w:val="0015652D"/>
    <w:rsid w:val="00156CA5"/>
    <w:rsid w:val="00156FDA"/>
    <w:rsid w:val="00157497"/>
    <w:rsid w:val="00157509"/>
    <w:rsid w:val="001577A2"/>
    <w:rsid w:val="00157824"/>
    <w:rsid w:val="0016000D"/>
    <w:rsid w:val="00160863"/>
    <w:rsid w:val="00160CF0"/>
    <w:rsid w:val="00161879"/>
    <w:rsid w:val="00162BEA"/>
    <w:rsid w:val="00162E67"/>
    <w:rsid w:val="001636DA"/>
    <w:rsid w:val="00163D86"/>
    <w:rsid w:val="0016430A"/>
    <w:rsid w:val="001649EE"/>
    <w:rsid w:val="00164EBC"/>
    <w:rsid w:val="00165522"/>
    <w:rsid w:val="00165908"/>
    <w:rsid w:val="00165ACF"/>
    <w:rsid w:val="00165DA6"/>
    <w:rsid w:val="00166988"/>
    <w:rsid w:val="00166C1F"/>
    <w:rsid w:val="001670D5"/>
    <w:rsid w:val="00167370"/>
    <w:rsid w:val="00167828"/>
    <w:rsid w:val="00167FBB"/>
    <w:rsid w:val="001705DA"/>
    <w:rsid w:val="001707E1"/>
    <w:rsid w:val="001710C0"/>
    <w:rsid w:val="00172D58"/>
    <w:rsid w:val="00173297"/>
    <w:rsid w:val="00173F8C"/>
    <w:rsid w:val="0017432C"/>
    <w:rsid w:val="00174A3B"/>
    <w:rsid w:val="00174CE3"/>
    <w:rsid w:val="00174DFA"/>
    <w:rsid w:val="00174F85"/>
    <w:rsid w:val="00175871"/>
    <w:rsid w:val="00175F8D"/>
    <w:rsid w:val="001760DA"/>
    <w:rsid w:val="00176354"/>
    <w:rsid w:val="001765B0"/>
    <w:rsid w:val="0017670A"/>
    <w:rsid w:val="00176D8A"/>
    <w:rsid w:val="00177208"/>
    <w:rsid w:val="001772C2"/>
    <w:rsid w:val="00180048"/>
    <w:rsid w:val="00180106"/>
    <w:rsid w:val="0018019E"/>
    <w:rsid w:val="00180418"/>
    <w:rsid w:val="00180A64"/>
    <w:rsid w:val="0018156D"/>
    <w:rsid w:val="00181EB1"/>
    <w:rsid w:val="001822A0"/>
    <w:rsid w:val="0018270F"/>
    <w:rsid w:val="0018312B"/>
    <w:rsid w:val="001839FC"/>
    <w:rsid w:val="00183D5F"/>
    <w:rsid w:val="00183EE1"/>
    <w:rsid w:val="0018424F"/>
    <w:rsid w:val="00184C68"/>
    <w:rsid w:val="00186166"/>
    <w:rsid w:val="00187461"/>
    <w:rsid w:val="00187BB3"/>
    <w:rsid w:val="00187BE8"/>
    <w:rsid w:val="0019025A"/>
    <w:rsid w:val="00190673"/>
    <w:rsid w:val="00190D10"/>
    <w:rsid w:val="00190D61"/>
    <w:rsid w:val="00191483"/>
    <w:rsid w:val="00191E3A"/>
    <w:rsid w:val="00192939"/>
    <w:rsid w:val="001939A1"/>
    <w:rsid w:val="00193A5D"/>
    <w:rsid w:val="0019436E"/>
    <w:rsid w:val="00195C01"/>
    <w:rsid w:val="00195FA9"/>
    <w:rsid w:val="00196022"/>
    <w:rsid w:val="00196181"/>
    <w:rsid w:val="00196310"/>
    <w:rsid w:val="00197299"/>
    <w:rsid w:val="001974FD"/>
    <w:rsid w:val="0019798F"/>
    <w:rsid w:val="001A003B"/>
    <w:rsid w:val="001A01D3"/>
    <w:rsid w:val="001A0F57"/>
    <w:rsid w:val="001A125E"/>
    <w:rsid w:val="001A1796"/>
    <w:rsid w:val="001A1826"/>
    <w:rsid w:val="001A1CF7"/>
    <w:rsid w:val="001A2306"/>
    <w:rsid w:val="001A24E4"/>
    <w:rsid w:val="001A27E9"/>
    <w:rsid w:val="001A3351"/>
    <w:rsid w:val="001A3603"/>
    <w:rsid w:val="001A3A6E"/>
    <w:rsid w:val="001A3BA4"/>
    <w:rsid w:val="001A42F3"/>
    <w:rsid w:val="001A4355"/>
    <w:rsid w:val="001A530B"/>
    <w:rsid w:val="001A5998"/>
    <w:rsid w:val="001A6018"/>
    <w:rsid w:val="001A71D2"/>
    <w:rsid w:val="001A77F4"/>
    <w:rsid w:val="001B099A"/>
    <w:rsid w:val="001B1160"/>
    <w:rsid w:val="001B12F2"/>
    <w:rsid w:val="001B1A70"/>
    <w:rsid w:val="001B1AB9"/>
    <w:rsid w:val="001B270C"/>
    <w:rsid w:val="001B2A03"/>
    <w:rsid w:val="001B4D72"/>
    <w:rsid w:val="001B4E77"/>
    <w:rsid w:val="001B5046"/>
    <w:rsid w:val="001B516C"/>
    <w:rsid w:val="001B61C0"/>
    <w:rsid w:val="001B67C5"/>
    <w:rsid w:val="001B75E9"/>
    <w:rsid w:val="001B7A6A"/>
    <w:rsid w:val="001C07C2"/>
    <w:rsid w:val="001C083E"/>
    <w:rsid w:val="001C17B8"/>
    <w:rsid w:val="001C1FEA"/>
    <w:rsid w:val="001C287F"/>
    <w:rsid w:val="001C2EC7"/>
    <w:rsid w:val="001C2F76"/>
    <w:rsid w:val="001C4B33"/>
    <w:rsid w:val="001C4CD1"/>
    <w:rsid w:val="001C5745"/>
    <w:rsid w:val="001C646B"/>
    <w:rsid w:val="001C69F3"/>
    <w:rsid w:val="001C6BE6"/>
    <w:rsid w:val="001C6FC4"/>
    <w:rsid w:val="001D00DF"/>
    <w:rsid w:val="001D0800"/>
    <w:rsid w:val="001D09A7"/>
    <w:rsid w:val="001D0CED"/>
    <w:rsid w:val="001D1125"/>
    <w:rsid w:val="001D15C9"/>
    <w:rsid w:val="001D18E1"/>
    <w:rsid w:val="001D1B63"/>
    <w:rsid w:val="001D1E67"/>
    <w:rsid w:val="001D2302"/>
    <w:rsid w:val="001D2876"/>
    <w:rsid w:val="001D2C6B"/>
    <w:rsid w:val="001D3632"/>
    <w:rsid w:val="001D40AE"/>
    <w:rsid w:val="001D421A"/>
    <w:rsid w:val="001D4D79"/>
    <w:rsid w:val="001D5297"/>
    <w:rsid w:val="001D5AF7"/>
    <w:rsid w:val="001D6611"/>
    <w:rsid w:val="001D683A"/>
    <w:rsid w:val="001D693C"/>
    <w:rsid w:val="001D6C1C"/>
    <w:rsid w:val="001D6CD7"/>
    <w:rsid w:val="001D71AD"/>
    <w:rsid w:val="001D72B4"/>
    <w:rsid w:val="001D7A89"/>
    <w:rsid w:val="001D7B7D"/>
    <w:rsid w:val="001D7BD8"/>
    <w:rsid w:val="001D7F3C"/>
    <w:rsid w:val="001E02C8"/>
    <w:rsid w:val="001E0394"/>
    <w:rsid w:val="001E03F1"/>
    <w:rsid w:val="001E162A"/>
    <w:rsid w:val="001E1746"/>
    <w:rsid w:val="001E1A37"/>
    <w:rsid w:val="001E20B2"/>
    <w:rsid w:val="001E2987"/>
    <w:rsid w:val="001E29C6"/>
    <w:rsid w:val="001E3100"/>
    <w:rsid w:val="001E3749"/>
    <w:rsid w:val="001E41F7"/>
    <w:rsid w:val="001E436C"/>
    <w:rsid w:val="001E49DA"/>
    <w:rsid w:val="001E4A5C"/>
    <w:rsid w:val="001E4EE2"/>
    <w:rsid w:val="001E5009"/>
    <w:rsid w:val="001E59CC"/>
    <w:rsid w:val="001E6EAD"/>
    <w:rsid w:val="001E70D7"/>
    <w:rsid w:val="001E7465"/>
    <w:rsid w:val="001E79CC"/>
    <w:rsid w:val="001F0A28"/>
    <w:rsid w:val="001F21BF"/>
    <w:rsid w:val="001F2520"/>
    <w:rsid w:val="001F2577"/>
    <w:rsid w:val="001F26B4"/>
    <w:rsid w:val="001F2CDD"/>
    <w:rsid w:val="001F2DD9"/>
    <w:rsid w:val="001F3CF7"/>
    <w:rsid w:val="001F3DB5"/>
    <w:rsid w:val="001F3F29"/>
    <w:rsid w:val="001F42F5"/>
    <w:rsid w:val="001F439E"/>
    <w:rsid w:val="001F4604"/>
    <w:rsid w:val="001F4E84"/>
    <w:rsid w:val="001F5AA8"/>
    <w:rsid w:val="001F5DFE"/>
    <w:rsid w:val="001F6CA0"/>
    <w:rsid w:val="001F709D"/>
    <w:rsid w:val="001F76DA"/>
    <w:rsid w:val="001F78C0"/>
    <w:rsid w:val="001F7CC3"/>
    <w:rsid w:val="001F7DF3"/>
    <w:rsid w:val="00200985"/>
    <w:rsid w:val="002013F5"/>
    <w:rsid w:val="00202BF8"/>
    <w:rsid w:val="0020341C"/>
    <w:rsid w:val="0020475D"/>
    <w:rsid w:val="0020502A"/>
    <w:rsid w:val="002050F0"/>
    <w:rsid w:val="0020519A"/>
    <w:rsid w:val="00205F25"/>
    <w:rsid w:val="002061B6"/>
    <w:rsid w:val="002069FD"/>
    <w:rsid w:val="0020781C"/>
    <w:rsid w:val="002101C3"/>
    <w:rsid w:val="00210298"/>
    <w:rsid w:val="00210CEF"/>
    <w:rsid w:val="00210D2F"/>
    <w:rsid w:val="00210EB5"/>
    <w:rsid w:val="00210FD5"/>
    <w:rsid w:val="002111BA"/>
    <w:rsid w:val="0021167F"/>
    <w:rsid w:val="00211B2E"/>
    <w:rsid w:val="00211CCD"/>
    <w:rsid w:val="00214C54"/>
    <w:rsid w:val="002154E1"/>
    <w:rsid w:val="00215ADD"/>
    <w:rsid w:val="002163E5"/>
    <w:rsid w:val="00216B3A"/>
    <w:rsid w:val="0021709C"/>
    <w:rsid w:val="0021732B"/>
    <w:rsid w:val="00217B32"/>
    <w:rsid w:val="00217E2A"/>
    <w:rsid w:val="00220004"/>
    <w:rsid w:val="00220D7E"/>
    <w:rsid w:val="00220E02"/>
    <w:rsid w:val="0022147F"/>
    <w:rsid w:val="00221EAB"/>
    <w:rsid w:val="002225B8"/>
    <w:rsid w:val="00222DFC"/>
    <w:rsid w:val="0022300D"/>
    <w:rsid w:val="0022361B"/>
    <w:rsid w:val="002239C1"/>
    <w:rsid w:val="00223B9E"/>
    <w:rsid w:val="00224895"/>
    <w:rsid w:val="00224D68"/>
    <w:rsid w:val="0022575D"/>
    <w:rsid w:val="00225BDB"/>
    <w:rsid w:val="002269F4"/>
    <w:rsid w:val="00226CFB"/>
    <w:rsid w:val="00227234"/>
    <w:rsid w:val="002272B4"/>
    <w:rsid w:val="00227A1C"/>
    <w:rsid w:val="00230291"/>
    <w:rsid w:val="00230796"/>
    <w:rsid w:val="00230C12"/>
    <w:rsid w:val="00230D40"/>
    <w:rsid w:val="00232060"/>
    <w:rsid w:val="0023228B"/>
    <w:rsid w:val="00232CFE"/>
    <w:rsid w:val="00232D02"/>
    <w:rsid w:val="00232E24"/>
    <w:rsid w:val="002336AA"/>
    <w:rsid w:val="00233B5E"/>
    <w:rsid w:val="00233BA3"/>
    <w:rsid w:val="00235577"/>
    <w:rsid w:val="00235B32"/>
    <w:rsid w:val="00235D47"/>
    <w:rsid w:val="00236E73"/>
    <w:rsid w:val="002374E9"/>
    <w:rsid w:val="002375BF"/>
    <w:rsid w:val="00237753"/>
    <w:rsid w:val="002402DC"/>
    <w:rsid w:val="00240681"/>
    <w:rsid w:val="00240C9F"/>
    <w:rsid w:val="00241599"/>
    <w:rsid w:val="00241FA7"/>
    <w:rsid w:val="00242D2B"/>
    <w:rsid w:val="002431E7"/>
    <w:rsid w:val="00243DD6"/>
    <w:rsid w:val="00244857"/>
    <w:rsid w:val="00244BDC"/>
    <w:rsid w:val="002452A9"/>
    <w:rsid w:val="00245BEE"/>
    <w:rsid w:val="00245D65"/>
    <w:rsid w:val="0024673C"/>
    <w:rsid w:val="00246AB7"/>
    <w:rsid w:val="00247584"/>
    <w:rsid w:val="00250BEB"/>
    <w:rsid w:val="00250C73"/>
    <w:rsid w:val="002519EF"/>
    <w:rsid w:val="00251BE4"/>
    <w:rsid w:val="002525C8"/>
    <w:rsid w:val="00252E63"/>
    <w:rsid w:val="00252F79"/>
    <w:rsid w:val="002536C8"/>
    <w:rsid w:val="00253766"/>
    <w:rsid w:val="00253A5C"/>
    <w:rsid w:val="002544C1"/>
    <w:rsid w:val="00254EBB"/>
    <w:rsid w:val="00254FCC"/>
    <w:rsid w:val="00255167"/>
    <w:rsid w:val="00255340"/>
    <w:rsid w:val="00255598"/>
    <w:rsid w:val="002568A0"/>
    <w:rsid w:val="002570D9"/>
    <w:rsid w:val="002573BB"/>
    <w:rsid w:val="00257FAA"/>
    <w:rsid w:val="00260100"/>
    <w:rsid w:val="002606C9"/>
    <w:rsid w:val="00260744"/>
    <w:rsid w:val="0026097B"/>
    <w:rsid w:val="0026098D"/>
    <w:rsid w:val="00261152"/>
    <w:rsid w:val="0026131E"/>
    <w:rsid w:val="0026195A"/>
    <w:rsid w:val="00262D03"/>
    <w:rsid w:val="00262F8D"/>
    <w:rsid w:val="00263241"/>
    <w:rsid w:val="002639FF"/>
    <w:rsid w:val="00263CF0"/>
    <w:rsid w:val="00264109"/>
    <w:rsid w:val="002645AE"/>
    <w:rsid w:val="00264666"/>
    <w:rsid w:val="00264D04"/>
    <w:rsid w:val="00265367"/>
    <w:rsid w:val="002655DB"/>
    <w:rsid w:val="0026560D"/>
    <w:rsid w:val="00265EED"/>
    <w:rsid w:val="00266581"/>
    <w:rsid w:val="00266B90"/>
    <w:rsid w:val="00266D8F"/>
    <w:rsid w:val="00267549"/>
    <w:rsid w:val="00267EB0"/>
    <w:rsid w:val="0027054F"/>
    <w:rsid w:val="00271864"/>
    <w:rsid w:val="00271ADA"/>
    <w:rsid w:val="00271D37"/>
    <w:rsid w:val="00272027"/>
    <w:rsid w:val="002727D0"/>
    <w:rsid w:val="00273241"/>
    <w:rsid w:val="002738EC"/>
    <w:rsid w:val="00274847"/>
    <w:rsid w:val="00274E1C"/>
    <w:rsid w:val="00275040"/>
    <w:rsid w:val="002751DF"/>
    <w:rsid w:val="00275337"/>
    <w:rsid w:val="002757BA"/>
    <w:rsid w:val="0027703B"/>
    <w:rsid w:val="00277A02"/>
    <w:rsid w:val="00277BEA"/>
    <w:rsid w:val="00280A03"/>
    <w:rsid w:val="00280BF0"/>
    <w:rsid w:val="0028136B"/>
    <w:rsid w:val="0028147C"/>
    <w:rsid w:val="00281BEA"/>
    <w:rsid w:val="0028210A"/>
    <w:rsid w:val="00282AF9"/>
    <w:rsid w:val="002835A5"/>
    <w:rsid w:val="00283A64"/>
    <w:rsid w:val="0028400F"/>
    <w:rsid w:val="00284F1A"/>
    <w:rsid w:val="00285204"/>
    <w:rsid w:val="00285246"/>
    <w:rsid w:val="002852D4"/>
    <w:rsid w:val="00285603"/>
    <w:rsid w:val="00285AA4"/>
    <w:rsid w:val="00286390"/>
    <w:rsid w:val="00286929"/>
    <w:rsid w:val="0028698A"/>
    <w:rsid w:val="00286C44"/>
    <w:rsid w:val="0028708A"/>
    <w:rsid w:val="002872A9"/>
    <w:rsid w:val="00287465"/>
    <w:rsid w:val="0029061E"/>
    <w:rsid w:val="00291214"/>
    <w:rsid w:val="002920B0"/>
    <w:rsid w:val="00292985"/>
    <w:rsid w:val="0029336A"/>
    <w:rsid w:val="00293439"/>
    <w:rsid w:val="00294D9F"/>
    <w:rsid w:val="002956AB"/>
    <w:rsid w:val="002956B6"/>
    <w:rsid w:val="0029622F"/>
    <w:rsid w:val="002962E9"/>
    <w:rsid w:val="00296560"/>
    <w:rsid w:val="00296FFF"/>
    <w:rsid w:val="00297ED8"/>
    <w:rsid w:val="002A11BE"/>
    <w:rsid w:val="002A12FF"/>
    <w:rsid w:val="002A181B"/>
    <w:rsid w:val="002A1C9D"/>
    <w:rsid w:val="002A2739"/>
    <w:rsid w:val="002A2D27"/>
    <w:rsid w:val="002A3C56"/>
    <w:rsid w:val="002A4249"/>
    <w:rsid w:val="002A45A8"/>
    <w:rsid w:val="002A4B19"/>
    <w:rsid w:val="002A6113"/>
    <w:rsid w:val="002A6556"/>
    <w:rsid w:val="002A7CCC"/>
    <w:rsid w:val="002A7EFE"/>
    <w:rsid w:val="002B06E5"/>
    <w:rsid w:val="002B07D3"/>
    <w:rsid w:val="002B147E"/>
    <w:rsid w:val="002B1FB3"/>
    <w:rsid w:val="002B2A44"/>
    <w:rsid w:val="002B2C95"/>
    <w:rsid w:val="002B34EE"/>
    <w:rsid w:val="002B3E05"/>
    <w:rsid w:val="002B41FB"/>
    <w:rsid w:val="002B423A"/>
    <w:rsid w:val="002B4C2D"/>
    <w:rsid w:val="002B4D3D"/>
    <w:rsid w:val="002B53EA"/>
    <w:rsid w:val="002B61B0"/>
    <w:rsid w:val="002B65F0"/>
    <w:rsid w:val="002B6A83"/>
    <w:rsid w:val="002B6DC4"/>
    <w:rsid w:val="002B7023"/>
    <w:rsid w:val="002B7342"/>
    <w:rsid w:val="002B7C41"/>
    <w:rsid w:val="002B7DB1"/>
    <w:rsid w:val="002C03EF"/>
    <w:rsid w:val="002C06EF"/>
    <w:rsid w:val="002C0754"/>
    <w:rsid w:val="002C08CF"/>
    <w:rsid w:val="002C143F"/>
    <w:rsid w:val="002C19A6"/>
    <w:rsid w:val="002C1BE0"/>
    <w:rsid w:val="002C1C83"/>
    <w:rsid w:val="002C22D1"/>
    <w:rsid w:val="002C24EB"/>
    <w:rsid w:val="002C2679"/>
    <w:rsid w:val="002C28DF"/>
    <w:rsid w:val="002C3DD5"/>
    <w:rsid w:val="002C41BD"/>
    <w:rsid w:val="002C5A68"/>
    <w:rsid w:val="002C5BFD"/>
    <w:rsid w:val="002C62AC"/>
    <w:rsid w:val="002C679A"/>
    <w:rsid w:val="002C686C"/>
    <w:rsid w:val="002C6FB0"/>
    <w:rsid w:val="002C77F9"/>
    <w:rsid w:val="002D13C1"/>
    <w:rsid w:val="002D153D"/>
    <w:rsid w:val="002D1582"/>
    <w:rsid w:val="002D1585"/>
    <w:rsid w:val="002D19C0"/>
    <w:rsid w:val="002D1B87"/>
    <w:rsid w:val="002D2031"/>
    <w:rsid w:val="002D2589"/>
    <w:rsid w:val="002D3D00"/>
    <w:rsid w:val="002D44B3"/>
    <w:rsid w:val="002D463B"/>
    <w:rsid w:val="002D4B65"/>
    <w:rsid w:val="002D50A7"/>
    <w:rsid w:val="002D5CA0"/>
    <w:rsid w:val="002D6677"/>
    <w:rsid w:val="002D693A"/>
    <w:rsid w:val="002D69E9"/>
    <w:rsid w:val="002D6B82"/>
    <w:rsid w:val="002D753B"/>
    <w:rsid w:val="002D7567"/>
    <w:rsid w:val="002D7A30"/>
    <w:rsid w:val="002D7A92"/>
    <w:rsid w:val="002D7EEC"/>
    <w:rsid w:val="002E0446"/>
    <w:rsid w:val="002E0EA1"/>
    <w:rsid w:val="002E1074"/>
    <w:rsid w:val="002E138A"/>
    <w:rsid w:val="002E1930"/>
    <w:rsid w:val="002E1935"/>
    <w:rsid w:val="002E1A84"/>
    <w:rsid w:val="002E299C"/>
    <w:rsid w:val="002E2EEA"/>
    <w:rsid w:val="002E3922"/>
    <w:rsid w:val="002E5C70"/>
    <w:rsid w:val="002E5CE1"/>
    <w:rsid w:val="002E6722"/>
    <w:rsid w:val="002E68FF"/>
    <w:rsid w:val="002E76E8"/>
    <w:rsid w:val="002E7953"/>
    <w:rsid w:val="002E7C85"/>
    <w:rsid w:val="002F0563"/>
    <w:rsid w:val="002F17D4"/>
    <w:rsid w:val="002F1C7F"/>
    <w:rsid w:val="002F1CF4"/>
    <w:rsid w:val="002F20AC"/>
    <w:rsid w:val="002F225B"/>
    <w:rsid w:val="002F2336"/>
    <w:rsid w:val="002F32FB"/>
    <w:rsid w:val="002F33EC"/>
    <w:rsid w:val="002F3B58"/>
    <w:rsid w:val="002F4646"/>
    <w:rsid w:val="002F4EA6"/>
    <w:rsid w:val="002F57E6"/>
    <w:rsid w:val="002F5B43"/>
    <w:rsid w:val="002F6807"/>
    <w:rsid w:val="002F6A42"/>
    <w:rsid w:val="002F70B3"/>
    <w:rsid w:val="002F731A"/>
    <w:rsid w:val="002F7605"/>
    <w:rsid w:val="0030003E"/>
    <w:rsid w:val="0030022D"/>
    <w:rsid w:val="003004D9"/>
    <w:rsid w:val="003004DD"/>
    <w:rsid w:val="00300E11"/>
    <w:rsid w:val="0030114B"/>
    <w:rsid w:val="00301929"/>
    <w:rsid w:val="00301F38"/>
    <w:rsid w:val="00302075"/>
    <w:rsid w:val="0030249B"/>
    <w:rsid w:val="003026AC"/>
    <w:rsid w:val="00302CC1"/>
    <w:rsid w:val="00302FFC"/>
    <w:rsid w:val="0030310F"/>
    <w:rsid w:val="00303ED1"/>
    <w:rsid w:val="0030441C"/>
    <w:rsid w:val="003044B2"/>
    <w:rsid w:val="003048AD"/>
    <w:rsid w:val="00304BEB"/>
    <w:rsid w:val="00304D81"/>
    <w:rsid w:val="00306E19"/>
    <w:rsid w:val="003070DD"/>
    <w:rsid w:val="00307800"/>
    <w:rsid w:val="00311C21"/>
    <w:rsid w:val="00311D3D"/>
    <w:rsid w:val="00311FF4"/>
    <w:rsid w:val="003123CA"/>
    <w:rsid w:val="00313087"/>
    <w:rsid w:val="003133FE"/>
    <w:rsid w:val="00313F16"/>
    <w:rsid w:val="00313F81"/>
    <w:rsid w:val="0031469B"/>
    <w:rsid w:val="00314ADD"/>
    <w:rsid w:val="003166EF"/>
    <w:rsid w:val="00316821"/>
    <w:rsid w:val="00316971"/>
    <w:rsid w:val="00316AD1"/>
    <w:rsid w:val="00316D03"/>
    <w:rsid w:val="00316E1D"/>
    <w:rsid w:val="003173C3"/>
    <w:rsid w:val="00317842"/>
    <w:rsid w:val="00317AF7"/>
    <w:rsid w:val="00320584"/>
    <w:rsid w:val="00320C8A"/>
    <w:rsid w:val="003210BD"/>
    <w:rsid w:val="003213F1"/>
    <w:rsid w:val="0032160E"/>
    <w:rsid w:val="00321A5B"/>
    <w:rsid w:val="00321F6B"/>
    <w:rsid w:val="00322819"/>
    <w:rsid w:val="00323376"/>
    <w:rsid w:val="00323E5E"/>
    <w:rsid w:val="00323F27"/>
    <w:rsid w:val="00324718"/>
    <w:rsid w:val="00324956"/>
    <w:rsid w:val="00324D5A"/>
    <w:rsid w:val="003255BC"/>
    <w:rsid w:val="00325A76"/>
    <w:rsid w:val="003260CD"/>
    <w:rsid w:val="00326150"/>
    <w:rsid w:val="00326B20"/>
    <w:rsid w:val="00326C14"/>
    <w:rsid w:val="003271EA"/>
    <w:rsid w:val="003274DC"/>
    <w:rsid w:val="003277A1"/>
    <w:rsid w:val="003301FC"/>
    <w:rsid w:val="00330259"/>
    <w:rsid w:val="00330B7F"/>
    <w:rsid w:val="00331AF5"/>
    <w:rsid w:val="003320E2"/>
    <w:rsid w:val="00332492"/>
    <w:rsid w:val="00333BDD"/>
    <w:rsid w:val="003351CD"/>
    <w:rsid w:val="00335432"/>
    <w:rsid w:val="00335C33"/>
    <w:rsid w:val="00336172"/>
    <w:rsid w:val="00336568"/>
    <w:rsid w:val="00336920"/>
    <w:rsid w:val="00336A58"/>
    <w:rsid w:val="00336ED4"/>
    <w:rsid w:val="0033728C"/>
    <w:rsid w:val="00337840"/>
    <w:rsid w:val="00340878"/>
    <w:rsid w:val="00341764"/>
    <w:rsid w:val="00341A50"/>
    <w:rsid w:val="00341C39"/>
    <w:rsid w:val="00341CC9"/>
    <w:rsid w:val="00342394"/>
    <w:rsid w:val="00342E70"/>
    <w:rsid w:val="00343021"/>
    <w:rsid w:val="00343760"/>
    <w:rsid w:val="00343FEF"/>
    <w:rsid w:val="003447DD"/>
    <w:rsid w:val="00344C70"/>
    <w:rsid w:val="003450E6"/>
    <w:rsid w:val="003452FF"/>
    <w:rsid w:val="003454D0"/>
    <w:rsid w:val="00345BA8"/>
    <w:rsid w:val="00346304"/>
    <w:rsid w:val="00346470"/>
    <w:rsid w:val="003471F5"/>
    <w:rsid w:val="00347355"/>
    <w:rsid w:val="003475EB"/>
    <w:rsid w:val="003504C0"/>
    <w:rsid w:val="00350550"/>
    <w:rsid w:val="00350CF2"/>
    <w:rsid w:val="00350E58"/>
    <w:rsid w:val="00351120"/>
    <w:rsid w:val="003512F0"/>
    <w:rsid w:val="00351404"/>
    <w:rsid w:val="00351A98"/>
    <w:rsid w:val="00353079"/>
    <w:rsid w:val="00353379"/>
    <w:rsid w:val="003541B9"/>
    <w:rsid w:val="00355939"/>
    <w:rsid w:val="00355960"/>
    <w:rsid w:val="00355BE6"/>
    <w:rsid w:val="00355E84"/>
    <w:rsid w:val="00355FA3"/>
    <w:rsid w:val="003560FE"/>
    <w:rsid w:val="003600CA"/>
    <w:rsid w:val="003600F4"/>
    <w:rsid w:val="003605B1"/>
    <w:rsid w:val="00361144"/>
    <w:rsid w:val="00361652"/>
    <w:rsid w:val="00361B41"/>
    <w:rsid w:val="00361E7F"/>
    <w:rsid w:val="00362BD5"/>
    <w:rsid w:val="00362F64"/>
    <w:rsid w:val="003634C5"/>
    <w:rsid w:val="00363ABC"/>
    <w:rsid w:val="00363B6F"/>
    <w:rsid w:val="0036438A"/>
    <w:rsid w:val="003660A8"/>
    <w:rsid w:val="00366A30"/>
    <w:rsid w:val="00367691"/>
    <w:rsid w:val="00367D9B"/>
    <w:rsid w:val="00370982"/>
    <w:rsid w:val="00371F1D"/>
    <w:rsid w:val="00372450"/>
    <w:rsid w:val="00372992"/>
    <w:rsid w:val="0037494A"/>
    <w:rsid w:val="0037502B"/>
    <w:rsid w:val="0037538A"/>
    <w:rsid w:val="00375982"/>
    <w:rsid w:val="00376104"/>
    <w:rsid w:val="0037677A"/>
    <w:rsid w:val="00376889"/>
    <w:rsid w:val="00376986"/>
    <w:rsid w:val="00376A73"/>
    <w:rsid w:val="0038058B"/>
    <w:rsid w:val="00382040"/>
    <w:rsid w:val="00382ACE"/>
    <w:rsid w:val="00382CDD"/>
    <w:rsid w:val="00382E89"/>
    <w:rsid w:val="003837C0"/>
    <w:rsid w:val="003840B7"/>
    <w:rsid w:val="00384494"/>
    <w:rsid w:val="00384C0C"/>
    <w:rsid w:val="00384D78"/>
    <w:rsid w:val="003854BB"/>
    <w:rsid w:val="003856BE"/>
    <w:rsid w:val="003857FE"/>
    <w:rsid w:val="00385853"/>
    <w:rsid w:val="00385869"/>
    <w:rsid w:val="00385870"/>
    <w:rsid w:val="00385F50"/>
    <w:rsid w:val="0038693B"/>
    <w:rsid w:val="003869C0"/>
    <w:rsid w:val="003879CD"/>
    <w:rsid w:val="00387C69"/>
    <w:rsid w:val="00387D47"/>
    <w:rsid w:val="00387F98"/>
    <w:rsid w:val="003909B8"/>
    <w:rsid w:val="003917D4"/>
    <w:rsid w:val="00391854"/>
    <w:rsid w:val="00391982"/>
    <w:rsid w:val="0039216A"/>
    <w:rsid w:val="00392307"/>
    <w:rsid w:val="003925B7"/>
    <w:rsid w:val="0039272B"/>
    <w:rsid w:val="00393568"/>
    <w:rsid w:val="00393ACE"/>
    <w:rsid w:val="00393AE4"/>
    <w:rsid w:val="00393BBE"/>
    <w:rsid w:val="00393CC5"/>
    <w:rsid w:val="003946E9"/>
    <w:rsid w:val="003947AF"/>
    <w:rsid w:val="00394A94"/>
    <w:rsid w:val="00394CEB"/>
    <w:rsid w:val="00395147"/>
    <w:rsid w:val="003952E3"/>
    <w:rsid w:val="0039534C"/>
    <w:rsid w:val="00395532"/>
    <w:rsid w:val="0039589F"/>
    <w:rsid w:val="00396006"/>
    <w:rsid w:val="003962F9"/>
    <w:rsid w:val="0039646C"/>
    <w:rsid w:val="003965C2"/>
    <w:rsid w:val="00396906"/>
    <w:rsid w:val="00396AAA"/>
    <w:rsid w:val="003A0274"/>
    <w:rsid w:val="003A09D5"/>
    <w:rsid w:val="003A1685"/>
    <w:rsid w:val="003A1882"/>
    <w:rsid w:val="003A2686"/>
    <w:rsid w:val="003A2ABD"/>
    <w:rsid w:val="003A2B4E"/>
    <w:rsid w:val="003A2C76"/>
    <w:rsid w:val="003A2F2D"/>
    <w:rsid w:val="003A335C"/>
    <w:rsid w:val="003A341F"/>
    <w:rsid w:val="003A3640"/>
    <w:rsid w:val="003A41B9"/>
    <w:rsid w:val="003A57DA"/>
    <w:rsid w:val="003A6F2D"/>
    <w:rsid w:val="003A70A9"/>
    <w:rsid w:val="003A726F"/>
    <w:rsid w:val="003A7A0E"/>
    <w:rsid w:val="003A7C84"/>
    <w:rsid w:val="003A7F92"/>
    <w:rsid w:val="003B0932"/>
    <w:rsid w:val="003B13FC"/>
    <w:rsid w:val="003B1577"/>
    <w:rsid w:val="003B1878"/>
    <w:rsid w:val="003B1F53"/>
    <w:rsid w:val="003B2889"/>
    <w:rsid w:val="003B2E63"/>
    <w:rsid w:val="003B4535"/>
    <w:rsid w:val="003B4D9C"/>
    <w:rsid w:val="003B4EE3"/>
    <w:rsid w:val="003B5972"/>
    <w:rsid w:val="003B5B84"/>
    <w:rsid w:val="003B60BC"/>
    <w:rsid w:val="003B65DB"/>
    <w:rsid w:val="003B6BE1"/>
    <w:rsid w:val="003B7038"/>
    <w:rsid w:val="003B72A4"/>
    <w:rsid w:val="003B7FF3"/>
    <w:rsid w:val="003C00BE"/>
    <w:rsid w:val="003C04AC"/>
    <w:rsid w:val="003C0F4B"/>
    <w:rsid w:val="003C127D"/>
    <w:rsid w:val="003C12D4"/>
    <w:rsid w:val="003C160D"/>
    <w:rsid w:val="003C21C5"/>
    <w:rsid w:val="003C27CC"/>
    <w:rsid w:val="003C2833"/>
    <w:rsid w:val="003C52C1"/>
    <w:rsid w:val="003C5B24"/>
    <w:rsid w:val="003C668D"/>
    <w:rsid w:val="003C6CEA"/>
    <w:rsid w:val="003C7873"/>
    <w:rsid w:val="003D05EB"/>
    <w:rsid w:val="003D100A"/>
    <w:rsid w:val="003D136C"/>
    <w:rsid w:val="003D1D09"/>
    <w:rsid w:val="003D1DE5"/>
    <w:rsid w:val="003D2492"/>
    <w:rsid w:val="003D2636"/>
    <w:rsid w:val="003D2BEF"/>
    <w:rsid w:val="003D38C4"/>
    <w:rsid w:val="003D432F"/>
    <w:rsid w:val="003D45FF"/>
    <w:rsid w:val="003D465D"/>
    <w:rsid w:val="003D48ED"/>
    <w:rsid w:val="003D496C"/>
    <w:rsid w:val="003D49C7"/>
    <w:rsid w:val="003D49E9"/>
    <w:rsid w:val="003D4C84"/>
    <w:rsid w:val="003D58ED"/>
    <w:rsid w:val="003D5A53"/>
    <w:rsid w:val="003D5CBA"/>
    <w:rsid w:val="003D5F3B"/>
    <w:rsid w:val="003D6518"/>
    <w:rsid w:val="003D6E23"/>
    <w:rsid w:val="003D6F27"/>
    <w:rsid w:val="003D6FCB"/>
    <w:rsid w:val="003D776E"/>
    <w:rsid w:val="003E08FB"/>
    <w:rsid w:val="003E0A62"/>
    <w:rsid w:val="003E0A83"/>
    <w:rsid w:val="003E1129"/>
    <w:rsid w:val="003E1676"/>
    <w:rsid w:val="003E19BB"/>
    <w:rsid w:val="003E1A2D"/>
    <w:rsid w:val="003E1ECC"/>
    <w:rsid w:val="003E2445"/>
    <w:rsid w:val="003E25D8"/>
    <w:rsid w:val="003E3104"/>
    <w:rsid w:val="003E37FB"/>
    <w:rsid w:val="003E40B5"/>
    <w:rsid w:val="003E4DB0"/>
    <w:rsid w:val="003E5AE6"/>
    <w:rsid w:val="003E62D9"/>
    <w:rsid w:val="003E6546"/>
    <w:rsid w:val="003E66DF"/>
    <w:rsid w:val="003E6868"/>
    <w:rsid w:val="003E70D9"/>
    <w:rsid w:val="003E7314"/>
    <w:rsid w:val="003E7409"/>
    <w:rsid w:val="003F0688"/>
    <w:rsid w:val="003F07B7"/>
    <w:rsid w:val="003F07CB"/>
    <w:rsid w:val="003F0952"/>
    <w:rsid w:val="003F09C3"/>
    <w:rsid w:val="003F0EDF"/>
    <w:rsid w:val="003F0FB8"/>
    <w:rsid w:val="003F1377"/>
    <w:rsid w:val="003F178A"/>
    <w:rsid w:val="003F2521"/>
    <w:rsid w:val="003F28C7"/>
    <w:rsid w:val="003F2ED4"/>
    <w:rsid w:val="003F3D7E"/>
    <w:rsid w:val="003F3F76"/>
    <w:rsid w:val="003F3FDD"/>
    <w:rsid w:val="003F425E"/>
    <w:rsid w:val="003F4381"/>
    <w:rsid w:val="003F43CE"/>
    <w:rsid w:val="003F457A"/>
    <w:rsid w:val="003F4B6F"/>
    <w:rsid w:val="003F4D8C"/>
    <w:rsid w:val="003F4E85"/>
    <w:rsid w:val="003F547B"/>
    <w:rsid w:val="003F55DE"/>
    <w:rsid w:val="003F6312"/>
    <w:rsid w:val="003F63F6"/>
    <w:rsid w:val="003F6B40"/>
    <w:rsid w:val="003F6C6D"/>
    <w:rsid w:val="003F7378"/>
    <w:rsid w:val="004006F4"/>
    <w:rsid w:val="0040083E"/>
    <w:rsid w:val="004009F4"/>
    <w:rsid w:val="00400D47"/>
    <w:rsid w:val="00401575"/>
    <w:rsid w:val="00401D7E"/>
    <w:rsid w:val="00401DDE"/>
    <w:rsid w:val="004028D5"/>
    <w:rsid w:val="00402AA5"/>
    <w:rsid w:val="00402D77"/>
    <w:rsid w:val="00403122"/>
    <w:rsid w:val="00403B01"/>
    <w:rsid w:val="00403C1A"/>
    <w:rsid w:val="00403D58"/>
    <w:rsid w:val="00404F4A"/>
    <w:rsid w:val="00405195"/>
    <w:rsid w:val="0040576F"/>
    <w:rsid w:val="004065C4"/>
    <w:rsid w:val="00406840"/>
    <w:rsid w:val="00406DA5"/>
    <w:rsid w:val="00407643"/>
    <w:rsid w:val="00411D5B"/>
    <w:rsid w:val="00412A50"/>
    <w:rsid w:val="004139A4"/>
    <w:rsid w:val="004139BF"/>
    <w:rsid w:val="0041520D"/>
    <w:rsid w:val="0041529B"/>
    <w:rsid w:val="004169B8"/>
    <w:rsid w:val="00416A1B"/>
    <w:rsid w:val="00416DF1"/>
    <w:rsid w:val="00417025"/>
    <w:rsid w:val="004201B3"/>
    <w:rsid w:val="0042036F"/>
    <w:rsid w:val="00420BD4"/>
    <w:rsid w:val="00421CE1"/>
    <w:rsid w:val="00422698"/>
    <w:rsid w:val="004236EC"/>
    <w:rsid w:val="0042396F"/>
    <w:rsid w:val="00423F50"/>
    <w:rsid w:val="00424F1A"/>
    <w:rsid w:val="004254D5"/>
    <w:rsid w:val="004255AE"/>
    <w:rsid w:val="00425A6D"/>
    <w:rsid w:val="00426387"/>
    <w:rsid w:val="00426734"/>
    <w:rsid w:val="00426CE2"/>
    <w:rsid w:val="00426D8D"/>
    <w:rsid w:val="00427358"/>
    <w:rsid w:val="00427AEC"/>
    <w:rsid w:val="004304E8"/>
    <w:rsid w:val="0043057C"/>
    <w:rsid w:val="00430E9D"/>
    <w:rsid w:val="004310AF"/>
    <w:rsid w:val="004318EE"/>
    <w:rsid w:val="0043194E"/>
    <w:rsid w:val="004319A3"/>
    <w:rsid w:val="004320F3"/>
    <w:rsid w:val="0043260B"/>
    <w:rsid w:val="0043278D"/>
    <w:rsid w:val="00432E17"/>
    <w:rsid w:val="00434063"/>
    <w:rsid w:val="00434221"/>
    <w:rsid w:val="004343DA"/>
    <w:rsid w:val="00434657"/>
    <w:rsid w:val="00435111"/>
    <w:rsid w:val="00435361"/>
    <w:rsid w:val="004356A4"/>
    <w:rsid w:val="00435AE6"/>
    <w:rsid w:val="00435C12"/>
    <w:rsid w:val="00436683"/>
    <w:rsid w:val="00436AD1"/>
    <w:rsid w:val="00436C60"/>
    <w:rsid w:val="004371A1"/>
    <w:rsid w:val="00440238"/>
    <w:rsid w:val="00440274"/>
    <w:rsid w:val="0044077C"/>
    <w:rsid w:val="004413FD"/>
    <w:rsid w:val="0044202B"/>
    <w:rsid w:val="00442ACF"/>
    <w:rsid w:val="0044354D"/>
    <w:rsid w:val="00443C29"/>
    <w:rsid w:val="004440BE"/>
    <w:rsid w:val="004440E8"/>
    <w:rsid w:val="004445B0"/>
    <w:rsid w:val="004447C3"/>
    <w:rsid w:val="00444980"/>
    <w:rsid w:val="00444AE8"/>
    <w:rsid w:val="0044509B"/>
    <w:rsid w:val="004456AD"/>
    <w:rsid w:val="00445C24"/>
    <w:rsid w:val="0044656D"/>
    <w:rsid w:val="00447B5B"/>
    <w:rsid w:val="00447E34"/>
    <w:rsid w:val="0045064D"/>
    <w:rsid w:val="00451B71"/>
    <w:rsid w:val="00451CF2"/>
    <w:rsid w:val="0045252B"/>
    <w:rsid w:val="0045396A"/>
    <w:rsid w:val="00453B9E"/>
    <w:rsid w:val="0045409A"/>
    <w:rsid w:val="0045454F"/>
    <w:rsid w:val="00454601"/>
    <w:rsid w:val="00454F0F"/>
    <w:rsid w:val="004550AF"/>
    <w:rsid w:val="00455242"/>
    <w:rsid w:val="0045547C"/>
    <w:rsid w:val="00455FE4"/>
    <w:rsid w:val="0045613D"/>
    <w:rsid w:val="004569F1"/>
    <w:rsid w:val="00456AC3"/>
    <w:rsid w:val="00456ACA"/>
    <w:rsid w:val="00460325"/>
    <w:rsid w:val="00460F22"/>
    <w:rsid w:val="004614CB"/>
    <w:rsid w:val="00461F2A"/>
    <w:rsid w:val="0046201B"/>
    <w:rsid w:val="004624DA"/>
    <w:rsid w:val="00463148"/>
    <w:rsid w:val="004632D4"/>
    <w:rsid w:val="00463415"/>
    <w:rsid w:val="004634AC"/>
    <w:rsid w:val="00463525"/>
    <w:rsid w:val="00463837"/>
    <w:rsid w:val="00463F8B"/>
    <w:rsid w:val="00463FDB"/>
    <w:rsid w:val="0046433B"/>
    <w:rsid w:val="00464E4E"/>
    <w:rsid w:val="0046654B"/>
    <w:rsid w:val="004665DF"/>
    <w:rsid w:val="00466F16"/>
    <w:rsid w:val="00467027"/>
    <w:rsid w:val="00467B8F"/>
    <w:rsid w:val="00470993"/>
    <w:rsid w:val="00470C41"/>
    <w:rsid w:val="004719D9"/>
    <w:rsid w:val="00473022"/>
    <w:rsid w:val="00474084"/>
    <w:rsid w:val="00474129"/>
    <w:rsid w:val="00474373"/>
    <w:rsid w:val="0047494B"/>
    <w:rsid w:val="00475B10"/>
    <w:rsid w:val="00475DAB"/>
    <w:rsid w:val="00475E1A"/>
    <w:rsid w:val="00476344"/>
    <w:rsid w:val="0047699A"/>
    <w:rsid w:val="00476C30"/>
    <w:rsid w:val="00480D11"/>
    <w:rsid w:val="00481007"/>
    <w:rsid w:val="00481BAA"/>
    <w:rsid w:val="00482BCF"/>
    <w:rsid w:val="004835DF"/>
    <w:rsid w:val="0048405F"/>
    <w:rsid w:val="00484866"/>
    <w:rsid w:val="00485128"/>
    <w:rsid w:val="0048583E"/>
    <w:rsid w:val="0048585E"/>
    <w:rsid w:val="00485BB1"/>
    <w:rsid w:val="00485CCF"/>
    <w:rsid w:val="00485F65"/>
    <w:rsid w:val="00486163"/>
    <w:rsid w:val="004863D3"/>
    <w:rsid w:val="004864ED"/>
    <w:rsid w:val="00486FC6"/>
    <w:rsid w:val="00487311"/>
    <w:rsid w:val="00487610"/>
    <w:rsid w:val="00487ACC"/>
    <w:rsid w:val="00487C05"/>
    <w:rsid w:val="00487CCC"/>
    <w:rsid w:val="0049056E"/>
    <w:rsid w:val="00490931"/>
    <w:rsid w:val="00490A0A"/>
    <w:rsid w:val="00490BEF"/>
    <w:rsid w:val="00491067"/>
    <w:rsid w:val="00491633"/>
    <w:rsid w:val="00491752"/>
    <w:rsid w:val="0049236C"/>
    <w:rsid w:val="0049244C"/>
    <w:rsid w:val="00492E7B"/>
    <w:rsid w:val="00492F2D"/>
    <w:rsid w:val="00494792"/>
    <w:rsid w:val="004947D9"/>
    <w:rsid w:val="00494961"/>
    <w:rsid w:val="004955F1"/>
    <w:rsid w:val="00495834"/>
    <w:rsid w:val="0049633B"/>
    <w:rsid w:val="0049639F"/>
    <w:rsid w:val="00496491"/>
    <w:rsid w:val="00496569"/>
    <w:rsid w:val="00496578"/>
    <w:rsid w:val="00496BB7"/>
    <w:rsid w:val="00497950"/>
    <w:rsid w:val="00497B3A"/>
    <w:rsid w:val="004A06A8"/>
    <w:rsid w:val="004A0DA8"/>
    <w:rsid w:val="004A1F2D"/>
    <w:rsid w:val="004A1F60"/>
    <w:rsid w:val="004A291C"/>
    <w:rsid w:val="004A2D15"/>
    <w:rsid w:val="004A418C"/>
    <w:rsid w:val="004A43AC"/>
    <w:rsid w:val="004A503C"/>
    <w:rsid w:val="004A5100"/>
    <w:rsid w:val="004A52B9"/>
    <w:rsid w:val="004A53CC"/>
    <w:rsid w:val="004A5B24"/>
    <w:rsid w:val="004A61D7"/>
    <w:rsid w:val="004A6268"/>
    <w:rsid w:val="004A6D97"/>
    <w:rsid w:val="004A756E"/>
    <w:rsid w:val="004A757A"/>
    <w:rsid w:val="004A76DC"/>
    <w:rsid w:val="004B0808"/>
    <w:rsid w:val="004B0915"/>
    <w:rsid w:val="004B0C24"/>
    <w:rsid w:val="004B1135"/>
    <w:rsid w:val="004B11B9"/>
    <w:rsid w:val="004B14A1"/>
    <w:rsid w:val="004B1BC9"/>
    <w:rsid w:val="004B1D3D"/>
    <w:rsid w:val="004B20BE"/>
    <w:rsid w:val="004B20D0"/>
    <w:rsid w:val="004B20E3"/>
    <w:rsid w:val="004B23DE"/>
    <w:rsid w:val="004B26D1"/>
    <w:rsid w:val="004B2968"/>
    <w:rsid w:val="004B2C8C"/>
    <w:rsid w:val="004B2D83"/>
    <w:rsid w:val="004B2EBF"/>
    <w:rsid w:val="004B325E"/>
    <w:rsid w:val="004B334E"/>
    <w:rsid w:val="004B3577"/>
    <w:rsid w:val="004B37ED"/>
    <w:rsid w:val="004B4053"/>
    <w:rsid w:val="004B4231"/>
    <w:rsid w:val="004B4FD4"/>
    <w:rsid w:val="004B5552"/>
    <w:rsid w:val="004B5FE5"/>
    <w:rsid w:val="004B67BE"/>
    <w:rsid w:val="004B762D"/>
    <w:rsid w:val="004B7724"/>
    <w:rsid w:val="004B7ABB"/>
    <w:rsid w:val="004B7E15"/>
    <w:rsid w:val="004C1189"/>
    <w:rsid w:val="004C13EE"/>
    <w:rsid w:val="004C3353"/>
    <w:rsid w:val="004C470F"/>
    <w:rsid w:val="004C485E"/>
    <w:rsid w:val="004C4A70"/>
    <w:rsid w:val="004C5691"/>
    <w:rsid w:val="004C5BAE"/>
    <w:rsid w:val="004C5FA9"/>
    <w:rsid w:val="004C6534"/>
    <w:rsid w:val="004C6B7D"/>
    <w:rsid w:val="004C72B1"/>
    <w:rsid w:val="004D102A"/>
    <w:rsid w:val="004D148A"/>
    <w:rsid w:val="004D1658"/>
    <w:rsid w:val="004D31FC"/>
    <w:rsid w:val="004D3BD8"/>
    <w:rsid w:val="004D3F57"/>
    <w:rsid w:val="004D41F8"/>
    <w:rsid w:val="004D44AB"/>
    <w:rsid w:val="004D45AE"/>
    <w:rsid w:val="004D467F"/>
    <w:rsid w:val="004D4DDA"/>
    <w:rsid w:val="004D4F60"/>
    <w:rsid w:val="004D51E6"/>
    <w:rsid w:val="004D5587"/>
    <w:rsid w:val="004D5993"/>
    <w:rsid w:val="004D6073"/>
    <w:rsid w:val="004D60BB"/>
    <w:rsid w:val="004D660D"/>
    <w:rsid w:val="004D673A"/>
    <w:rsid w:val="004D6771"/>
    <w:rsid w:val="004D7548"/>
    <w:rsid w:val="004E0647"/>
    <w:rsid w:val="004E0D1A"/>
    <w:rsid w:val="004E1145"/>
    <w:rsid w:val="004E15F5"/>
    <w:rsid w:val="004E191A"/>
    <w:rsid w:val="004E1F2E"/>
    <w:rsid w:val="004E204C"/>
    <w:rsid w:val="004E2B49"/>
    <w:rsid w:val="004E36C6"/>
    <w:rsid w:val="004E3993"/>
    <w:rsid w:val="004E412C"/>
    <w:rsid w:val="004E429D"/>
    <w:rsid w:val="004E48ED"/>
    <w:rsid w:val="004E4A07"/>
    <w:rsid w:val="004E4B79"/>
    <w:rsid w:val="004E4FD6"/>
    <w:rsid w:val="004E572E"/>
    <w:rsid w:val="004E59AB"/>
    <w:rsid w:val="004E608B"/>
    <w:rsid w:val="004E60DC"/>
    <w:rsid w:val="004E69F3"/>
    <w:rsid w:val="004E6CE1"/>
    <w:rsid w:val="004E6FFD"/>
    <w:rsid w:val="004E7967"/>
    <w:rsid w:val="004F03AB"/>
    <w:rsid w:val="004F08E0"/>
    <w:rsid w:val="004F0F27"/>
    <w:rsid w:val="004F11A5"/>
    <w:rsid w:val="004F12F0"/>
    <w:rsid w:val="004F1A65"/>
    <w:rsid w:val="004F1FB5"/>
    <w:rsid w:val="004F2117"/>
    <w:rsid w:val="004F2472"/>
    <w:rsid w:val="004F3692"/>
    <w:rsid w:val="004F3CCC"/>
    <w:rsid w:val="004F3D3A"/>
    <w:rsid w:val="004F48C9"/>
    <w:rsid w:val="004F493F"/>
    <w:rsid w:val="004F4E5A"/>
    <w:rsid w:val="004F5F61"/>
    <w:rsid w:val="004F61E4"/>
    <w:rsid w:val="004F6C2C"/>
    <w:rsid w:val="004F6F97"/>
    <w:rsid w:val="004F70C9"/>
    <w:rsid w:val="004F70E3"/>
    <w:rsid w:val="004F7483"/>
    <w:rsid w:val="004F79DC"/>
    <w:rsid w:val="004F7B51"/>
    <w:rsid w:val="0050037A"/>
    <w:rsid w:val="00500AA0"/>
    <w:rsid w:val="0050113C"/>
    <w:rsid w:val="005012CD"/>
    <w:rsid w:val="005016B4"/>
    <w:rsid w:val="00501AC2"/>
    <w:rsid w:val="00501FE1"/>
    <w:rsid w:val="00503263"/>
    <w:rsid w:val="005033BB"/>
    <w:rsid w:val="00503530"/>
    <w:rsid w:val="00503D5F"/>
    <w:rsid w:val="00504822"/>
    <w:rsid w:val="00504869"/>
    <w:rsid w:val="00504956"/>
    <w:rsid w:val="00505700"/>
    <w:rsid w:val="00506081"/>
    <w:rsid w:val="005066A0"/>
    <w:rsid w:val="00506F29"/>
    <w:rsid w:val="005076EB"/>
    <w:rsid w:val="00507CD6"/>
    <w:rsid w:val="00507E35"/>
    <w:rsid w:val="00507E6D"/>
    <w:rsid w:val="00510048"/>
    <w:rsid w:val="005103E5"/>
    <w:rsid w:val="005104F5"/>
    <w:rsid w:val="00510613"/>
    <w:rsid w:val="00510BC8"/>
    <w:rsid w:val="005122BB"/>
    <w:rsid w:val="00512A54"/>
    <w:rsid w:val="00512EEB"/>
    <w:rsid w:val="0051320E"/>
    <w:rsid w:val="005134A4"/>
    <w:rsid w:val="0051386B"/>
    <w:rsid w:val="00515472"/>
    <w:rsid w:val="00515492"/>
    <w:rsid w:val="00515525"/>
    <w:rsid w:val="005162F7"/>
    <w:rsid w:val="00516B86"/>
    <w:rsid w:val="00516E5F"/>
    <w:rsid w:val="00517BD9"/>
    <w:rsid w:val="00517DA5"/>
    <w:rsid w:val="00520644"/>
    <w:rsid w:val="00521291"/>
    <w:rsid w:val="00521606"/>
    <w:rsid w:val="00522E5D"/>
    <w:rsid w:val="00523A93"/>
    <w:rsid w:val="005255B9"/>
    <w:rsid w:val="005256C3"/>
    <w:rsid w:val="0052597A"/>
    <w:rsid w:val="00526078"/>
    <w:rsid w:val="005266D8"/>
    <w:rsid w:val="0052771A"/>
    <w:rsid w:val="00527752"/>
    <w:rsid w:val="00530D6D"/>
    <w:rsid w:val="005310D5"/>
    <w:rsid w:val="0053273D"/>
    <w:rsid w:val="0053297E"/>
    <w:rsid w:val="00532E41"/>
    <w:rsid w:val="005337F1"/>
    <w:rsid w:val="005339CF"/>
    <w:rsid w:val="00533B33"/>
    <w:rsid w:val="00533D99"/>
    <w:rsid w:val="00534608"/>
    <w:rsid w:val="005349D2"/>
    <w:rsid w:val="00534E43"/>
    <w:rsid w:val="00535D48"/>
    <w:rsid w:val="005366F4"/>
    <w:rsid w:val="00536EC9"/>
    <w:rsid w:val="00537344"/>
    <w:rsid w:val="00537EE4"/>
    <w:rsid w:val="00537F27"/>
    <w:rsid w:val="00540604"/>
    <w:rsid w:val="00541A78"/>
    <w:rsid w:val="00541EB1"/>
    <w:rsid w:val="00542221"/>
    <w:rsid w:val="00542B0D"/>
    <w:rsid w:val="00543BC5"/>
    <w:rsid w:val="005441C0"/>
    <w:rsid w:val="005442C6"/>
    <w:rsid w:val="00545046"/>
    <w:rsid w:val="005452E3"/>
    <w:rsid w:val="00545F82"/>
    <w:rsid w:val="0054652F"/>
    <w:rsid w:val="0054750A"/>
    <w:rsid w:val="00547531"/>
    <w:rsid w:val="00547C25"/>
    <w:rsid w:val="00550751"/>
    <w:rsid w:val="00550A49"/>
    <w:rsid w:val="00550A88"/>
    <w:rsid w:val="00551289"/>
    <w:rsid w:val="00551B23"/>
    <w:rsid w:val="00551FEF"/>
    <w:rsid w:val="0055238B"/>
    <w:rsid w:val="005523A9"/>
    <w:rsid w:val="005526E1"/>
    <w:rsid w:val="00553E28"/>
    <w:rsid w:val="0055474D"/>
    <w:rsid w:val="00554C18"/>
    <w:rsid w:val="00555EE9"/>
    <w:rsid w:val="00556C00"/>
    <w:rsid w:val="00556C96"/>
    <w:rsid w:val="00557049"/>
    <w:rsid w:val="00557A4B"/>
    <w:rsid w:val="0056030E"/>
    <w:rsid w:val="00560906"/>
    <w:rsid w:val="00560E8D"/>
    <w:rsid w:val="005610AD"/>
    <w:rsid w:val="00561157"/>
    <w:rsid w:val="00561956"/>
    <w:rsid w:val="00562836"/>
    <w:rsid w:val="00562B4C"/>
    <w:rsid w:val="00562EF6"/>
    <w:rsid w:val="005630CB"/>
    <w:rsid w:val="00564128"/>
    <w:rsid w:val="00564323"/>
    <w:rsid w:val="0056472C"/>
    <w:rsid w:val="00565020"/>
    <w:rsid w:val="00565B09"/>
    <w:rsid w:val="00565FD6"/>
    <w:rsid w:val="00566755"/>
    <w:rsid w:val="00566DD1"/>
    <w:rsid w:val="00566EEE"/>
    <w:rsid w:val="00566F5C"/>
    <w:rsid w:val="00566FF2"/>
    <w:rsid w:val="00567A60"/>
    <w:rsid w:val="00567BBA"/>
    <w:rsid w:val="00567F4D"/>
    <w:rsid w:val="0057010A"/>
    <w:rsid w:val="00570465"/>
    <w:rsid w:val="005705D3"/>
    <w:rsid w:val="00570D84"/>
    <w:rsid w:val="0057132A"/>
    <w:rsid w:val="0057286D"/>
    <w:rsid w:val="005729C4"/>
    <w:rsid w:val="00572A27"/>
    <w:rsid w:val="005731D0"/>
    <w:rsid w:val="00573A12"/>
    <w:rsid w:val="00573C96"/>
    <w:rsid w:val="0057409C"/>
    <w:rsid w:val="005742A5"/>
    <w:rsid w:val="00574304"/>
    <w:rsid w:val="005746A5"/>
    <w:rsid w:val="005756EC"/>
    <w:rsid w:val="00575931"/>
    <w:rsid w:val="00575BA1"/>
    <w:rsid w:val="0057660A"/>
    <w:rsid w:val="005771B2"/>
    <w:rsid w:val="00577C56"/>
    <w:rsid w:val="00580D49"/>
    <w:rsid w:val="00580F14"/>
    <w:rsid w:val="00581B72"/>
    <w:rsid w:val="0058254C"/>
    <w:rsid w:val="00582A6A"/>
    <w:rsid w:val="00582DD6"/>
    <w:rsid w:val="00582F9E"/>
    <w:rsid w:val="005833A5"/>
    <w:rsid w:val="005842BD"/>
    <w:rsid w:val="005846AE"/>
    <w:rsid w:val="005848A7"/>
    <w:rsid w:val="005852A6"/>
    <w:rsid w:val="00585978"/>
    <w:rsid w:val="00585E76"/>
    <w:rsid w:val="00585F79"/>
    <w:rsid w:val="005862B2"/>
    <w:rsid w:val="005866D6"/>
    <w:rsid w:val="0058697E"/>
    <w:rsid w:val="00586A2F"/>
    <w:rsid w:val="0058723B"/>
    <w:rsid w:val="0058787B"/>
    <w:rsid w:val="005900DC"/>
    <w:rsid w:val="00590D62"/>
    <w:rsid w:val="00591114"/>
    <w:rsid w:val="00591D05"/>
    <w:rsid w:val="00591EF2"/>
    <w:rsid w:val="00592228"/>
    <w:rsid w:val="005932C0"/>
    <w:rsid w:val="0059390E"/>
    <w:rsid w:val="00593E3F"/>
    <w:rsid w:val="00593FE9"/>
    <w:rsid w:val="00593FEE"/>
    <w:rsid w:val="0059417A"/>
    <w:rsid w:val="00595F3C"/>
    <w:rsid w:val="00596128"/>
    <w:rsid w:val="00596EE2"/>
    <w:rsid w:val="005972D0"/>
    <w:rsid w:val="005977D1"/>
    <w:rsid w:val="00597F4A"/>
    <w:rsid w:val="005A00E9"/>
    <w:rsid w:val="005A03C3"/>
    <w:rsid w:val="005A06F7"/>
    <w:rsid w:val="005A0E15"/>
    <w:rsid w:val="005A1F2C"/>
    <w:rsid w:val="005A2800"/>
    <w:rsid w:val="005A3270"/>
    <w:rsid w:val="005A4FD2"/>
    <w:rsid w:val="005A59DC"/>
    <w:rsid w:val="005A5A89"/>
    <w:rsid w:val="005A5C6C"/>
    <w:rsid w:val="005A7059"/>
    <w:rsid w:val="005A7107"/>
    <w:rsid w:val="005A7235"/>
    <w:rsid w:val="005A7966"/>
    <w:rsid w:val="005A7B98"/>
    <w:rsid w:val="005A7DF0"/>
    <w:rsid w:val="005A7E15"/>
    <w:rsid w:val="005B0148"/>
    <w:rsid w:val="005B08A3"/>
    <w:rsid w:val="005B0AB1"/>
    <w:rsid w:val="005B1325"/>
    <w:rsid w:val="005B1B25"/>
    <w:rsid w:val="005B1B93"/>
    <w:rsid w:val="005B1F35"/>
    <w:rsid w:val="005B265E"/>
    <w:rsid w:val="005B2AC4"/>
    <w:rsid w:val="005B2DD5"/>
    <w:rsid w:val="005B3A66"/>
    <w:rsid w:val="005B3F9E"/>
    <w:rsid w:val="005B435D"/>
    <w:rsid w:val="005B4681"/>
    <w:rsid w:val="005B47C2"/>
    <w:rsid w:val="005B50DA"/>
    <w:rsid w:val="005B558C"/>
    <w:rsid w:val="005B5A53"/>
    <w:rsid w:val="005B5AF6"/>
    <w:rsid w:val="005B6261"/>
    <w:rsid w:val="005B626B"/>
    <w:rsid w:val="005B646A"/>
    <w:rsid w:val="005B6850"/>
    <w:rsid w:val="005B750D"/>
    <w:rsid w:val="005B7824"/>
    <w:rsid w:val="005B78B9"/>
    <w:rsid w:val="005B7AD7"/>
    <w:rsid w:val="005C045B"/>
    <w:rsid w:val="005C048E"/>
    <w:rsid w:val="005C10F3"/>
    <w:rsid w:val="005C1690"/>
    <w:rsid w:val="005C1725"/>
    <w:rsid w:val="005C1897"/>
    <w:rsid w:val="005C2367"/>
    <w:rsid w:val="005C2505"/>
    <w:rsid w:val="005C2511"/>
    <w:rsid w:val="005C2521"/>
    <w:rsid w:val="005C283C"/>
    <w:rsid w:val="005C318E"/>
    <w:rsid w:val="005C34A7"/>
    <w:rsid w:val="005C3546"/>
    <w:rsid w:val="005C3EE4"/>
    <w:rsid w:val="005C4441"/>
    <w:rsid w:val="005C500E"/>
    <w:rsid w:val="005C50EB"/>
    <w:rsid w:val="005C59F0"/>
    <w:rsid w:val="005C5AC9"/>
    <w:rsid w:val="005C6793"/>
    <w:rsid w:val="005C6B28"/>
    <w:rsid w:val="005C6EEE"/>
    <w:rsid w:val="005C711C"/>
    <w:rsid w:val="005C7123"/>
    <w:rsid w:val="005C7BF0"/>
    <w:rsid w:val="005C7D2C"/>
    <w:rsid w:val="005D063A"/>
    <w:rsid w:val="005D06B0"/>
    <w:rsid w:val="005D0C36"/>
    <w:rsid w:val="005D13BE"/>
    <w:rsid w:val="005D15B2"/>
    <w:rsid w:val="005D1F38"/>
    <w:rsid w:val="005D1FD8"/>
    <w:rsid w:val="005D2155"/>
    <w:rsid w:val="005D2CC2"/>
    <w:rsid w:val="005D3240"/>
    <w:rsid w:val="005D36F5"/>
    <w:rsid w:val="005D46CC"/>
    <w:rsid w:val="005D49C9"/>
    <w:rsid w:val="005D5100"/>
    <w:rsid w:val="005D53DB"/>
    <w:rsid w:val="005D54B4"/>
    <w:rsid w:val="005D595F"/>
    <w:rsid w:val="005D624A"/>
    <w:rsid w:val="005D6AE7"/>
    <w:rsid w:val="005D7494"/>
    <w:rsid w:val="005D7AEB"/>
    <w:rsid w:val="005D7E8A"/>
    <w:rsid w:val="005D7F16"/>
    <w:rsid w:val="005D7F41"/>
    <w:rsid w:val="005E078D"/>
    <w:rsid w:val="005E0857"/>
    <w:rsid w:val="005E0B2F"/>
    <w:rsid w:val="005E139E"/>
    <w:rsid w:val="005E1672"/>
    <w:rsid w:val="005E1780"/>
    <w:rsid w:val="005E1E2F"/>
    <w:rsid w:val="005E244A"/>
    <w:rsid w:val="005E2AD8"/>
    <w:rsid w:val="005E2D75"/>
    <w:rsid w:val="005E2FE3"/>
    <w:rsid w:val="005E3014"/>
    <w:rsid w:val="005E32C9"/>
    <w:rsid w:val="005E352E"/>
    <w:rsid w:val="005E3B50"/>
    <w:rsid w:val="005E3EAA"/>
    <w:rsid w:val="005E44DD"/>
    <w:rsid w:val="005E59A1"/>
    <w:rsid w:val="005E5A06"/>
    <w:rsid w:val="005E5E4C"/>
    <w:rsid w:val="005E61D9"/>
    <w:rsid w:val="005E61EC"/>
    <w:rsid w:val="005E6A2B"/>
    <w:rsid w:val="005E6BFD"/>
    <w:rsid w:val="005E7AB9"/>
    <w:rsid w:val="005F0106"/>
    <w:rsid w:val="005F05CB"/>
    <w:rsid w:val="005F0A56"/>
    <w:rsid w:val="005F0F62"/>
    <w:rsid w:val="005F2DAF"/>
    <w:rsid w:val="005F3135"/>
    <w:rsid w:val="005F3257"/>
    <w:rsid w:val="005F36D0"/>
    <w:rsid w:val="005F4191"/>
    <w:rsid w:val="005F4D3A"/>
    <w:rsid w:val="005F5710"/>
    <w:rsid w:val="005F5BCA"/>
    <w:rsid w:val="005F5F8A"/>
    <w:rsid w:val="005F65BE"/>
    <w:rsid w:val="005F65C5"/>
    <w:rsid w:val="00601685"/>
    <w:rsid w:val="006025F3"/>
    <w:rsid w:val="00602FC3"/>
    <w:rsid w:val="00603521"/>
    <w:rsid w:val="00603DB5"/>
    <w:rsid w:val="00604113"/>
    <w:rsid w:val="00604143"/>
    <w:rsid w:val="00604325"/>
    <w:rsid w:val="00604D38"/>
    <w:rsid w:val="00605F2F"/>
    <w:rsid w:val="00606602"/>
    <w:rsid w:val="00606737"/>
    <w:rsid w:val="006071E5"/>
    <w:rsid w:val="00610791"/>
    <w:rsid w:val="006112A1"/>
    <w:rsid w:val="00611828"/>
    <w:rsid w:val="006119E2"/>
    <w:rsid w:val="00611AB5"/>
    <w:rsid w:val="006123B5"/>
    <w:rsid w:val="00612450"/>
    <w:rsid w:val="006125B2"/>
    <w:rsid w:val="006129C4"/>
    <w:rsid w:val="00612AFF"/>
    <w:rsid w:val="00612E3C"/>
    <w:rsid w:val="00613305"/>
    <w:rsid w:val="006134DE"/>
    <w:rsid w:val="00614264"/>
    <w:rsid w:val="0061442D"/>
    <w:rsid w:val="00614AE0"/>
    <w:rsid w:val="00614F02"/>
    <w:rsid w:val="006151C4"/>
    <w:rsid w:val="00617894"/>
    <w:rsid w:val="00620109"/>
    <w:rsid w:val="00620262"/>
    <w:rsid w:val="00620424"/>
    <w:rsid w:val="006205F7"/>
    <w:rsid w:val="006206C7"/>
    <w:rsid w:val="00620778"/>
    <w:rsid w:val="00620E7A"/>
    <w:rsid w:val="00621459"/>
    <w:rsid w:val="00621616"/>
    <w:rsid w:val="0062245A"/>
    <w:rsid w:val="00622882"/>
    <w:rsid w:val="0062309C"/>
    <w:rsid w:val="0062453E"/>
    <w:rsid w:val="006246E3"/>
    <w:rsid w:val="00624A16"/>
    <w:rsid w:val="00624C24"/>
    <w:rsid w:val="00625D41"/>
    <w:rsid w:val="00626D84"/>
    <w:rsid w:val="006270DB"/>
    <w:rsid w:val="0062756E"/>
    <w:rsid w:val="00627648"/>
    <w:rsid w:val="006277FD"/>
    <w:rsid w:val="006310F6"/>
    <w:rsid w:val="00631209"/>
    <w:rsid w:val="0063187C"/>
    <w:rsid w:val="0063267B"/>
    <w:rsid w:val="00632BB3"/>
    <w:rsid w:val="00632E49"/>
    <w:rsid w:val="006336C0"/>
    <w:rsid w:val="00634AE8"/>
    <w:rsid w:val="00634D91"/>
    <w:rsid w:val="00635541"/>
    <w:rsid w:val="00635992"/>
    <w:rsid w:val="00635D77"/>
    <w:rsid w:val="00636113"/>
    <w:rsid w:val="00636320"/>
    <w:rsid w:val="0063673A"/>
    <w:rsid w:val="00636D1D"/>
    <w:rsid w:val="006377C8"/>
    <w:rsid w:val="0063794C"/>
    <w:rsid w:val="0064117C"/>
    <w:rsid w:val="00641452"/>
    <w:rsid w:val="006417F9"/>
    <w:rsid w:val="00641818"/>
    <w:rsid w:val="00641F32"/>
    <w:rsid w:val="0064246E"/>
    <w:rsid w:val="006427F0"/>
    <w:rsid w:val="00642B6F"/>
    <w:rsid w:val="006431AF"/>
    <w:rsid w:val="006439E3"/>
    <w:rsid w:val="00643E47"/>
    <w:rsid w:val="006443DA"/>
    <w:rsid w:val="0064459B"/>
    <w:rsid w:val="00644757"/>
    <w:rsid w:val="00644DDC"/>
    <w:rsid w:val="00645175"/>
    <w:rsid w:val="0064542E"/>
    <w:rsid w:val="006459CC"/>
    <w:rsid w:val="00645B49"/>
    <w:rsid w:val="006468D5"/>
    <w:rsid w:val="00646985"/>
    <w:rsid w:val="00646D15"/>
    <w:rsid w:val="00646E08"/>
    <w:rsid w:val="00647020"/>
    <w:rsid w:val="0064776F"/>
    <w:rsid w:val="006510FB"/>
    <w:rsid w:val="006512CF"/>
    <w:rsid w:val="00651799"/>
    <w:rsid w:val="00653029"/>
    <w:rsid w:val="0065352F"/>
    <w:rsid w:val="00653D2B"/>
    <w:rsid w:val="00653D94"/>
    <w:rsid w:val="00653FA7"/>
    <w:rsid w:val="006541C3"/>
    <w:rsid w:val="00654515"/>
    <w:rsid w:val="0065456D"/>
    <w:rsid w:val="00654831"/>
    <w:rsid w:val="00654E8C"/>
    <w:rsid w:val="00655F61"/>
    <w:rsid w:val="0065616B"/>
    <w:rsid w:val="006562F4"/>
    <w:rsid w:val="006572C0"/>
    <w:rsid w:val="0065732B"/>
    <w:rsid w:val="0066061F"/>
    <w:rsid w:val="00660980"/>
    <w:rsid w:val="00660F41"/>
    <w:rsid w:val="006612C0"/>
    <w:rsid w:val="0066145E"/>
    <w:rsid w:val="00661494"/>
    <w:rsid w:val="00661A85"/>
    <w:rsid w:val="00662F39"/>
    <w:rsid w:val="006636DE"/>
    <w:rsid w:val="0066459F"/>
    <w:rsid w:val="0066461B"/>
    <w:rsid w:val="00664805"/>
    <w:rsid w:val="006648ED"/>
    <w:rsid w:val="00664CCC"/>
    <w:rsid w:val="00664D3C"/>
    <w:rsid w:val="00664EB5"/>
    <w:rsid w:val="00665505"/>
    <w:rsid w:val="00665B36"/>
    <w:rsid w:val="00665DFE"/>
    <w:rsid w:val="006663B4"/>
    <w:rsid w:val="00666934"/>
    <w:rsid w:val="00666DB2"/>
    <w:rsid w:val="00666E56"/>
    <w:rsid w:val="006673D1"/>
    <w:rsid w:val="00667A0F"/>
    <w:rsid w:val="00670284"/>
    <w:rsid w:val="006702CE"/>
    <w:rsid w:val="00670856"/>
    <w:rsid w:val="006709AB"/>
    <w:rsid w:val="00670D21"/>
    <w:rsid w:val="0067112B"/>
    <w:rsid w:val="006713C5"/>
    <w:rsid w:val="00671D60"/>
    <w:rsid w:val="0067262F"/>
    <w:rsid w:val="006726B3"/>
    <w:rsid w:val="00672E06"/>
    <w:rsid w:val="00674936"/>
    <w:rsid w:val="00674F19"/>
    <w:rsid w:val="006751F4"/>
    <w:rsid w:val="00675CFC"/>
    <w:rsid w:val="00675D60"/>
    <w:rsid w:val="00675DEE"/>
    <w:rsid w:val="006767AC"/>
    <w:rsid w:val="0067697B"/>
    <w:rsid w:val="0067713B"/>
    <w:rsid w:val="006777F0"/>
    <w:rsid w:val="006778C9"/>
    <w:rsid w:val="00680360"/>
    <w:rsid w:val="00680BB4"/>
    <w:rsid w:val="00680BDB"/>
    <w:rsid w:val="00680EEC"/>
    <w:rsid w:val="00681573"/>
    <w:rsid w:val="00681A6A"/>
    <w:rsid w:val="00681C9B"/>
    <w:rsid w:val="006820BE"/>
    <w:rsid w:val="00682558"/>
    <w:rsid w:val="00682DF5"/>
    <w:rsid w:val="00683701"/>
    <w:rsid w:val="006838B2"/>
    <w:rsid w:val="00683F7B"/>
    <w:rsid w:val="00684470"/>
    <w:rsid w:val="006846DA"/>
    <w:rsid w:val="006851B4"/>
    <w:rsid w:val="006858B5"/>
    <w:rsid w:val="00685FCD"/>
    <w:rsid w:val="006861AF"/>
    <w:rsid w:val="0068621F"/>
    <w:rsid w:val="00687472"/>
    <w:rsid w:val="006875C8"/>
    <w:rsid w:val="00687C0C"/>
    <w:rsid w:val="006904F5"/>
    <w:rsid w:val="00690EFB"/>
    <w:rsid w:val="00691875"/>
    <w:rsid w:val="00691BDC"/>
    <w:rsid w:val="00692CCE"/>
    <w:rsid w:val="00693C43"/>
    <w:rsid w:val="00693D73"/>
    <w:rsid w:val="0069401E"/>
    <w:rsid w:val="0069496D"/>
    <w:rsid w:val="0069532E"/>
    <w:rsid w:val="006957AE"/>
    <w:rsid w:val="00695C55"/>
    <w:rsid w:val="006968A2"/>
    <w:rsid w:val="00696C4E"/>
    <w:rsid w:val="00697754"/>
    <w:rsid w:val="00697947"/>
    <w:rsid w:val="006A0381"/>
    <w:rsid w:val="006A03CE"/>
    <w:rsid w:val="006A0898"/>
    <w:rsid w:val="006A1805"/>
    <w:rsid w:val="006A1BC9"/>
    <w:rsid w:val="006A1C06"/>
    <w:rsid w:val="006A1CF6"/>
    <w:rsid w:val="006A1F8C"/>
    <w:rsid w:val="006A21BF"/>
    <w:rsid w:val="006A25B6"/>
    <w:rsid w:val="006A2CA2"/>
    <w:rsid w:val="006A3130"/>
    <w:rsid w:val="006A352E"/>
    <w:rsid w:val="006A408E"/>
    <w:rsid w:val="006A40B9"/>
    <w:rsid w:val="006A42BB"/>
    <w:rsid w:val="006A4581"/>
    <w:rsid w:val="006A474C"/>
    <w:rsid w:val="006A5221"/>
    <w:rsid w:val="006A53A2"/>
    <w:rsid w:val="006A5A07"/>
    <w:rsid w:val="006A5BB2"/>
    <w:rsid w:val="006A70B4"/>
    <w:rsid w:val="006A7849"/>
    <w:rsid w:val="006A7E7B"/>
    <w:rsid w:val="006B0A5E"/>
    <w:rsid w:val="006B0C25"/>
    <w:rsid w:val="006B0D19"/>
    <w:rsid w:val="006B1186"/>
    <w:rsid w:val="006B18CA"/>
    <w:rsid w:val="006B1C35"/>
    <w:rsid w:val="006B1F8F"/>
    <w:rsid w:val="006B2B9A"/>
    <w:rsid w:val="006B345D"/>
    <w:rsid w:val="006B36C5"/>
    <w:rsid w:val="006B37E6"/>
    <w:rsid w:val="006B3C71"/>
    <w:rsid w:val="006B3C91"/>
    <w:rsid w:val="006B42E2"/>
    <w:rsid w:val="006B452B"/>
    <w:rsid w:val="006B4D72"/>
    <w:rsid w:val="006B52B6"/>
    <w:rsid w:val="006B5426"/>
    <w:rsid w:val="006B6D64"/>
    <w:rsid w:val="006B7107"/>
    <w:rsid w:val="006B7FA7"/>
    <w:rsid w:val="006C09F3"/>
    <w:rsid w:val="006C0B00"/>
    <w:rsid w:val="006C15F5"/>
    <w:rsid w:val="006C1919"/>
    <w:rsid w:val="006C2602"/>
    <w:rsid w:val="006C2CFB"/>
    <w:rsid w:val="006C2EEE"/>
    <w:rsid w:val="006C3C9A"/>
    <w:rsid w:val="006C3DAE"/>
    <w:rsid w:val="006C3FE4"/>
    <w:rsid w:val="006C441C"/>
    <w:rsid w:val="006C4722"/>
    <w:rsid w:val="006C4810"/>
    <w:rsid w:val="006C4D51"/>
    <w:rsid w:val="006C4FA9"/>
    <w:rsid w:val="006C55D9"/>
    <w:rsid w:val="006C5BBB"/>
    <w:rsid w:val="006C5F9E"/>
    <w:rsid w:val="006C5FC3"/>
    <w:rsid w:val="006C685A"/>
    <w:rsid w:val="006C6C2A"/>
    <w:rsid w:val="006C6DB2"/>
    <w:rsid w:val="006C730A"/>
    <w:rsid w:val="006C7822"/>
    <w:rsid w:val="006D087D"/>
    <w:rsid w:val="006D0D5B"/>
    <w:rsid w:val="006D1238"/>
    <w:rsid w:val="006D136E"/>
    <w:rsid w:val="006D198E"/>
    <w:rsid w:val="006D1F11"/>
    <w:rsid w:val="006D2133"/>
    <w:rsid w:val="006D23B0"/>
    <w:rsid w:val="006D25B6"/>
    <w:rsid w:val="006D264B"/>
    <w:rsid w:val="006D2DED"/>
    <w:rsid w:val="006D3BC1"/>
    <w:rsid w:val="006D3D11"/>
    <w:rsid w:val="006D4598"/>
    <w:rsid w:val="006D475A"/>
    <w:rsid w:val="006D49EC"/>
    <w:rsid w:val="006D541B"/>
    <w:rsid w:val="006D5A0A"/>
    <w:rsid w:val="006D60BF"/>
    <w:rsid w:val="006D6DD5"/>
    <w:rsid w:val="006D6DEB"/>
    <w:rsid w:val="006D73F1"/>
    <w:rsid w:val="006D7F2D"/>
    <w:rsid w:val="006D7F9D"/>
    <w:rsid w:val="006E018A"/>
    <w:rsid w:val="006E0B5E"/>
    <w:rsid w:val="006E1D29"/>
    <w:rsid w:val="006E1E1B"/>
    <w:rsid w:val="006E215E"/>
    <w:rsid w:val="006E2746"/>
    <w:rsid w:val="006E2875"/>
    <w:rsid w:val="006E32A8"/>
    <w:rsid w:val="006E32F2"/>
    <w:rsid w:val="006E333D"/>
    <w:rsid w:val="006E3770"/>
    <w:rsid w:val="006E3BBF"/>
    <w:rsid w:val="006E3CEF"/>
    <w:rsid w:val="006E3D13"/>
    <w:rsid w:val="006E3E23"/>
    <w:rsid w:val="006E4F38"/>
    <w:rsid w:val="006E5397"/>
    <w:rsid w:val="006E54AE"/>
    <w:rsid w:val="006E62F5"/>
    <w:rsid w:val="006E63EB"/>
    <w:rsid w:val="006E7D21"/>
    <w:rsid w:val="006F1E2A"/>
    <w:rsid w:val="006F1F5C"/>
    <w:rsid w:val="006F2FAF"/>
    <w:rsid w:val="006F34C2"/>
    <w:rsid w:val="006F4846"/>
    <w:rsid w:val="006F527C"/>
    <w:rsid w:val="006F571A"/>
    <w:rsid w:val="006F61F5"/>
    <w:rsid w:val="006F694C"/>
    <w:rsid w:val="006F7311"/>
    <w:rsid w:val="006F76B2"/>
    <w:rsid w:val="006F781E"/>
    <w:rsid w:val="006F7BA1"/>
    <w:rsid w:val="00700B8E"/>
    <w:rsid w:val="00700BC1"/>
    <w:rsid w:val="00701A67"/>
    <w:rsid w:val="00702620"/>
    <w:rsid w:val="007031A1"/>
    <w:rsid w:val="007049C8"/>
    <w:rsid w:val="00704E74"/>
    <w:rsid w:val="00705039"/>
    <w:rsid w:val="00705459"/>
    <w:rsid w:val="00706276"/>
    <w:rsid w:val="0070763F"/>
    <w:rsid w:val="00707988"/>
    <w:rsid w:val="00707FA4"/>
    <w:rsid w:val="00710EF6"/>
    <w:rsid w:val="00711A03"/>
    <w:rsid w:val="00712D5A"/>
    <w:rsid w:val="00712ECA"/>
    <w:rsid w:val="00713457"/>
    <w:rsid w:val="00713B1D"/>
    <w:rsid w:val="00713EBF"/>
    <w:rsid w:val="007142C1"/>
    <w:rsid w:val="00714D10"/>
    <w:rsid w:val="0071532B"/>
    <w:rsid w:val="0071542A"/>
    <w:rsid w:val="007162A2"/>
    <w:rsid w:val="00716534"/>
    <w:rsid w:val="00716B6B"/>
    <w:rsid w:val="00716E7C"/>
    <w:rsid w:val="007171AB"/>
    <w:rsid w:val="007174BC"/>
    <w:rsid w:val="00717EC7"/>
    <w:rsid w:val="00720001"/>
    <w:rsid w:val="007205E8"/>
    <w:rsid w:val="007208C0"/>
    <w:rsid w:val="00720C80"/>
    <w:rsid w:val="00720FE6"/>
    <w:rsid w:val="0072108C"/>
    <w:rsid w:val="00721A3B"/>
    <w:rsid w:val="00721A6E"/>
    <w:rsid w:val="00721BE5"/>
    <w:rsid w:val="007228D9"/>
    <w:rsid w:val="00722F78"/>
    <w:rsid w:val="0072317F"/>
    <w:rsid w:val="007232EF"/>
    <w:rsid w:val="00724249"/>
    <w:rsid w:val="00724901"/>
    <w:rsid w:val="00724A7F"/>
    <w:rsid w:val="00724C55"/>
    <w:rsid w:val="00725797"/>
    <w:rsid w:val="00726CA8"/>
    <w:rsid w:val="00726E42"/>
    <w:rsid w:val="00730F45"/>
    <w:rsid w:val="00731520"/>
    <w:rsid w:val="00732828"/>
    <w:rsid w:val="00732A6B"/>
    <w:rsid w:val="00733560"/>
    <w:rsid w:val="007335CB"/>
    <w:rsid w:val="00733A32"/>
    <w:rsid w:val="007340D7"/>
    <w:rsid w:val="0073438B"/>
    <w:rsid w:val="007348DD"/>
    <w:rsid w:val="00734C2E"/>
    <w:rsid w:val="00734F32"/>
    <w:rsid w:val="00735B73"/>
    <w:rsid w:val="00735D4D"/>
    <w:rsid w:val="0073665F"/>
    <w:rsid w:val="00736960"/>
    <w:rsid w:val="00737799"/>
    <w:rsid w:val="00737CBD"/>
    <w:rsid w:val="00737FB2"/>
    <w:rsid w:val="00740299"/>
    <w:rsid w:val="0074046B"/>
    <w:rsid w:val="00740CBD"/>
    <w:rsid w:val="007412DE"/>
    <w:rsid w:val="007417ED"/>
    <w:rsid w:val="00741CB0"/>
    <w:rsid w:val="007423F8"/>
    <w:rsid w:val="00742778"/>
    <w:rsid w:val="007433F1"/>
    <w:rsid w:val="00743BC4"/>
    <w:rsid w:val="00744ADF"/>
    <w:rsid w:val="00744FF4"/>
    <w:rsid w:val="00745132"/>
    <w:rsid w:val="007459A3"/>
    <w:rsid w:val="00747DA1"/>
    <w:rsid w:val="007503E6"/>
    <w:rsid w:val="00750770"/>
    <w:rsid w:val="00750C66"/>
    <w:rsid w:val="00751969"/>
    <w:rsid w:val="00751D36"/>
    <w:rsid w:val="00751E0F"/>
    <w:rsid w:val="00752F73"/>
    <w:rsid w:val="007530B7"/>
    <w:rsid w:val="0075452B"/>
    <w:rsid w:val="00754617"/>
    <w:rsid w:val="00755D5A"/>
    <w:rsid w:val="0075606A"/>
    <w:rsid w:val="007562F7"/>
    <w:rsid w:val="00756C91"/>
    <w:rsid w:val="007573ED"/>
    <w:rsid w:val="00757723"/>
    <w:rsid w:val="007578FA"/>
    <w:rsid w:val="00757C69"/>
    <w:rsid w:val="00760283"/>
    <w:rsid w:val="0076098A"/>
    <w:rsid w:val="00760A20"/>
    <w:rsid w:val="00760D28"/>
    <w:rsid w:val="00760F2B"/>
    <w:rsid w:val="00761131"/>
    <w:rsid w:val="0076173A"/>
    <w:rsid w:val="00761B98"/>
    <w:rsid w:val="00762755"/>
    <w:rsid w:val="007629C6"/>
    <w:rsid w:val="00762A6B"/>
    <w:rsid w:val="00762F44"/>
    <w:rsid w:val="00763719"/>
    <w:rsid w:val="00763D38"/>
    <w:rsid w:val="00764086"/>
    <w:rsid w:val="00764E29"/>
    <w:rsid w:val="00765843"/>
    <w:rsid w:val="007659B8"/>
    <w:rsid w:val="00765BCB"/>
    <w:rsid w:val="0076619B"/>
    <w:rsid w:val="00766C68"/>
    <w:rsid w:val="00766EA1"/>
    <w:rsid w:val="007673B4"/>
    <w:rsid w:val="00767501"/>
    <w:rsid w:val="007709CC"/>
    <w:rsid w:val="00771055"/>
    <w:rsid w:val="007713F9"/>
    <w:rsid w:val="0077189E"/>
    <w:rsid w:val="00771A78"/>
    <w:rsid w:val="00771B75"/>
    <w:rsid w:val="00771E51"/>
    <w:rsid w:val="00772331"/>
    <w:rsid w:val="00772D6B"/>
    <w:rsid w:val="00773313"/>
    <w:rsid w:val="007735BC"/>
    <w:rsid w:val="00773B9B"/>
    <w:rsid w:val="0077415F"/>
    <w:rsid w:val="007744F1"/>
    <w:rsid w:val="00774B15"/>
    <w:rsid w:val="00775037"/>
    <w:rsid w:val="00775AB3"/>
    <w:rsid w:val="00775E14"/>
    <w:rsid w:val="00776415"/>
    <w:rsid w:val="00776D98"/>
    <w:rsid w:val="007771E4"/>
    <w:rsid w:val="00777717"/>
    <w:rsid w:val="0077771A"/>
    <w:rsid w:val="00777ED5"/>
    <w:rsid w:val="007801F1"/>
    <w:rsid w:val="0078024C"/>
    <w:rsid w:val="00780337"/>
    <w:rsid w:val="007808C5"/>
    <w:rsid w:val="00780B77"/>
    <w:rsid w:val="007813E5"/>
    <w:rsid w:val="00781B14"/>
    <w:rsid w:val="00782841"/>
    <w:rsid w:val="007829DF"/>
    <w:rsid w:val="00782FB4"/>
    <w:rsid w:val="00783104"/>
    <w:rsid w:val="007831DE"/>
    <w:rsid w:val="007844AB"/>
    <w:rsid w:val="007847AC"/>
    <w:rsid w:val="0078592E"/>
    <w:rsid w:val="00785B7E"/>
    <w:rsid w:val="00786126"/>
    <w:rsid w:val="00786D3F"/>
    <w:rsid w:val="00787EEB"/>
    <w:rsid w:val="00790426"/>
    <w:rsid w:val="00790F3C"/>
    <w:rsid w:val="00791924"/>
    <w:rsid w:val="00792137"/>
    <w:rsid w:val="007923E0"/>
    <w:rsid w:val="00792D02"/>
    <w:rsid w:val="00793324"/>
    <w:rsid w:val="007939E8"/>
    <w:rsid w:val="00794572"/>
    <w:rsid w:val="00794A4F"/>
    <w:rsid w:val="0079532D"/>
    <w:rsid w:val="0079551A"/>
    <w:rsid w:val="00795779"/>
    <w:rsid w:val="00796133"/>
    <w:rsid w:val="00797124"/>
    <w:rsid w:val="00797896"/>
    <w:rsid w:val="00797B0C"/>
    <w:rsid w:val="00797D85"/>
    <w:rsid w:val="007A0D07"/>
    <w:rsid w:val="007A0DB1"/>
    <w:rsid w:val="007A0EAF"/>
    <w:rsid w:val="007A13AB"/>
    <w:rsid w:val="007A1B54"/>
    <w:rsid w:val="007A344E"/>
    <w:rsid w:val="007A36F7"/>
    <w:rsid w:val="007A3753"/>
    <w:rsid w:val="007A4080"/>
    <w:rsid w:val="007A4163"/>
    <w:rsid w:val="007A436B"/>
    <w:rsid w:val="007A45C2"/>
    <w:rsid w:val="007A4B84"/>
    <w:rsid w:val="007A4FF5"/>
    <w:rsid w:val="007A545E"/>
    <w:rsid w:val="007A65F1"/>
    <w:rsid w:val="007A6A26"/>
    <w:rsid w:val="007A6B94"/>
    <w:rsid w:val="007A6DA9"/>
    <w:rsid w:val="007A6EB1"/>
    <w:rsid w:val="007A701F"/>
    <w:rsid w:val="007A7684"/>
    <w:rsid w:val="007B04D5"/>
    <w:rsid w:val="007B0900"/>
    <w:rsid w:val="007B090D"/>
    <w:rsid w:val="007B10C0"/>
    <w:rsid w:val="007B19CF"/>
    <w:rsid w:val="007B1C09"/>
    <w:rsid w:val="007B1D15"/>
    <w:rsid w:val="007B21E6"/>
    <w:rsid w:val="007B253D"/>
    <w:rsid w:val="007B2748"/>
    <w:rsid w:val="007B30F5"/>
    <w:rsid w:val="007B3141"/>
    <w:rsid w:val="007B35FD"/>
    <w:rsid w:val="007B36C3"/>
    <w:rsid w:val="007B388D"/>
    <w:rsid w:val="007B3B80"/>
    <w:rsid w:val="007B5810"/>
    <w:rsid w:val="007B6237"/>
    <w:rsid w:val="007B651F"/>
    <w:rsid w:val="007B6DF8"/>
    <w:rsid w:val="007B7736"/>
    <w:rsid w:val="007C0160"/>
    <w:rsid w:val="007C03E2"/>
    <w:rsid w:val="007C0A7E"/>
    <w:rsid w:val="007C0AE1"/>
    <w:rsid w:val="007C0C6F"/>
    <w:rsid w:val="007C0D12"/>
    <w:rsid w:val="007C0D5A"/>
    <w:rsid w:val="007C1191"/>
    <w:rsid w:val="007C12AC"/>
    <w:rsid w:val="007C15C5"/>
    <w:rsid w:val="007C27D6"/>
    <w:rsid w:val="007C334B"/>
    <w:rsid w:val="007C3E23"/>
    <w:rsid w:val="007C3F45"/>
    <w:rsid w:val="007C453F"/>
    <w:rsid w:val="007C4A69"/>
    <w:rsid w:val="007C56E9"/>
    <w:rsid w:val="007C5A96"/>
    <w:rsid w:val="007C6693"/>
    <w:rsid w:val="007C6DFD"/>
    <w:rsid w:val="007C7821"/>
    <w:rsid w:val="007D0591"/>
    <w:rsid w:val="007D1219"/>
    <w:rsid w:val="007D14C0"/>
    <w:rsid w:val="007D183B"/>
    <w:rsid w:val="007D29D6"/>
    <w:rsid w:val="007D3411"/>
    <w:rsid w:val="007D39AD"/>
    <w:rsid w:val="007D3C97"/>
    <w:rsid w:val="007D4812"/>
    <w:rsid w:val="007D4853"/>
    <w:rsid w:val="007D5624"/>
    <w:rsid w:val="007D57CA"/>
    <w:rsid w:val="007D5AC3"/>
    <w:rsid w:val="007D5EC5"/>
    <w:rsid w:val="007D60B5"/>
    <w:rsid w:val="007D6202"/>
    <w:rsid w:val="007D6319"/>
    <w:rsid w:val="007D631F"/>
    <w:rsid w:val="007D6C6C"/>
    <w:rsid w:val="007D7054"/>
    <w:rsid w:val="007D7323"/>
    <w:rsid w:val="007D7658"/>
    <w:rsid w:val="007D7A0C"/>
    <w:rsid w:val="007E037E"/>
    <w:rsid w:val="007E08BB"/>
    <w:rsid w:val="007E0C36"/>
    <w:rsid w:val="007E15BF"/>
    <w:rsid w:val="007E2FDF"/>
    <w:rsid w:val="007E332E"/>
    <w:rsid w:val="007E3ACC"/>
    <w:rsid w:val="007E4213"/>
    <w:rsid w:val="007E47CA"/>
    <w:rsid w:val="007E4C4E"/>
    <w:rsid w:val="007E4D2E"/>
    <w:rsid w:val="007E4DE4"/>
    <w:rsid w:val="007E60C0"/>
    <w:rsid w:val="007E65FC"/>
    <w:rsid w:val="007E6D04"/>
    <w:rsid w:val="007E713E"/>
    <w:rsid w:val="007E729B"/>
    <w:rsid w:val="007E74C8"/>
    <w:rsid w:val="007E7E71"/>
    <w:rsid w:val="007F1413"/>
    <w:rsid w:val="007F17A2"/>
    <w:rsid w:val="007F34EB"/>
    <w:rsid w:val="007F353C"/>
    <w:rsid w:val="007F3645"/>
    <w:rsid w:val="007F3A77"/>
    <w:rsid w:val="007F3F09"/>
    <w:rsid w:val="007F4388"/>
    <w:rsid w:val="007F4939"/>
    <w:rsid w:val="007F5158"/>
    <w:rsid w:val="007F593D"/>
    <w:rsid w:val="007F600A"/>
    <w:rsid w:val="007F67BA"/>
    <w:rsid w:val="007F6A30"/>
    <w:rsid w:val="007F6F38"/>
    <w:rsid w:val="007F7D68"/>
    <w:rsid w:val="00800F68"/>
    <w:rsid w:val="0080179F"/>
    <w:rsid w:val="00801B79"/>
    <w:rsid w:val="00801F87"/>
    <w:rsid w:val="0080312E"/>
    <w:rsid w:val="0080362C"/>
    <w:rsid w:val="00804247"/>
    <w:rsid w:val="008042B6"/>
    <w:rsid w:val="008045B9"/>
    <w:rsid w:val="00805307"/>
    <w:rsid w:val="00805361"/>
    <w:rsid w:val="00805432"/>
    <w:rsid w:val="00805AB5"/>
    <w:rsid w:val="0080621E"/>
    <w:rsid w:val="00807886"/>
    <w:rsid w:val="0081000D"/>
    <w:rsid w:val="00810593"/>
    <w:rsid w:val="00811935"/>
    <w:rsid w:val="00811C3D"/>
    <w:rsid w:val="00811F2D"/>
    <w:rsid w:val="00812058"/>
    <w:rsid w:val="00813222"/>
    <w:rsid w:val="00813E3C"/>
    <w:rsid w:val="00813EFE"/>
    <w:rsid w:val="00814117"/>
    <w:rsid w:val="008141D2"/>
    <w:rsid w:val="008146C3"/>
    <w:rsid w:val="00815E5E"/>
    <w:rsid w:val="00815F45"/>
    <w:rsid w:val="00815FFD"/>
    <w:rsid w:val="00816ECC"/>
    <w:rsid w:val="00817401"/>
    <w:rsid w:val="008178CA"/>
    <w:rsid w:val="0082009C"/>
    <w:rsid w:val="00820856"/>
    <w:rsid w:val="00820A5A"/>
    <w:rsid w:val="0082145F"/>
    <w:rsid w:val="008219C9"/>
    <w:rsid w:val="00821D91"/>
    <w:rsid w:val="008225A8"/>
    <w:rsid w:val="00822FB9"/>
    <w:rsid w:val="008232CC"/>
    <w:rsid w:val="008235BD"/>
    <w:rsid w:val="008237C1"/>
    <w:rsid w:val="008240B2"/>
    <w:rsid w:val="008252FD"/>
    <w:rsid w:val="008253E7"/>
    <w:rsid w:val="00826843"/>
    <w:rsid w:val="0083007B"/>
    <w:rsid w:val="0083011A"/>
    <w:rsid w:val="00830347"/>
    <w:rsid w:val="00831035"/>
    <w:rsid w:val="00831277"/>
    <w:rsid w:val="0083140B"/>
    <w:rsid w:val="00831811"/>
    <w:rsid w:val="008327AB"/>
    <w:rsid w:val="00832C5D"/>
    <w:rsid w:val="00832DF3"/>
    <w:rsid w:val="00833FE2"/>
    <w:rsid w:val="008342E6"/>
    <w:rsid w:val="00835A1D"/>
    <w:rsid w:val="00836015"/>
    <w:rsid w:val="00836125"/>
    <w:rsid w:val="00836A79"/>
    <w:rsid w:val="00837DAA"/>
    <w:rsid w:val="008411A7"/>
    <w:rsid w:val="00841324"/>
    <w:rsid w:val="008415D9"/>
    <w:rsid w:val="008417BB"/>
    <w:rsid w:val="008421BD"/>
    <w:rsid w:val="00842582"/>
    <w:rsid w:val="0084417D"/>
    <w:rsid w:val="00844967"/>
    <w:rsid w:val="00845638"/>
    <w:rsid w:val="00845A2D"/>
    <w:rsid w:val="008464AC"/>
    <w:rsid w:val="00846764"/>
    <w:rsid w:val="00846C43"/>
    <w:rsid w:val="00847200"/>
    <w:rsid w:val="00851185"/>
    <w:rsid w:val="008519FB"/>
    <w:rsid w:val="008526C9"/>
    <w:rsid w:val="00852BC0"/>
    <w:rsid w:val="008533E8"/>
    <w:rsid w:val="00853C20"/>
    <w:rsid w:val="00853EB2"/>
    <w:rsid w:val="008546D9"/>
    <w:rsid w:val="00854D4D"/>
    <w:rsid w:val="00854EB5"/>
    <w:rsid w:val="0085510F"/>
    <w:rsid w:val="00855946"/>
    <w:rsid w:val="00856651"/>
    <w:rsid w:val="00856F59"/>
    <w:rsid w:val="00857DAC"/>
    <w:rsid w:val="00860C13"/>
    <w:rsid w:val="00861277"/>
    <w:rsid w:val="00861C5E"/>
    <w:rsid w:val="00862334"/>
    <w:rsid w:val="0086391E"/>
    <w:rsid w:val="00864A54"/>
    <w:rsid w:val="00865A00"/>
    <w:rsid w:val="00865B88"/>
    <w:rsid w:val="008662C7"/>
    <w:rsid w:val="008663B8"/>
    <w:rsid w:val="00866D40"/>
    <w:rsid w:val="00870309"/>
    <w:rsid w:val="008705ED"/>
    <w:rsid w:val="00871141"/>
    <w:rsid w:val="00871394"/>
    <w:rsid w:val="00871594"/>
    <w:rsid w:val="008716B8"/>
    <w:rsid w:val="00871DA9"/>
    <w:rsid w:val="00871F26"/>
    <w:rsid w:val="008720A0"/>
    <w:rsid w:val="00872A89"/>
    <w:rsid w:val="00873BA4"/>
    <w:rsid w:val="00874228"/>
    <w:rsid w:val="0087425E"/>
    <w:rsid w:val="00874922"/>
    <w:rsid w:val="00875551"/>
    <w:rsid w:val="0087579B"/>
    <w:rsid w:val="00875F42"/>
    <w:rsid w:val="00876065"/>
    <w:rsid w:val="00877343"/>
    <w:rsid w:val="008773DC"/>
    <w:rsid w:val="00877DE0"/>
    <w:rsid w:val="008800C2"/>
    <w:rsid w:val="00880414"/>
    <w:rsid w:val="00880791"/>
    <w:rsid w:val="00880931"/>
    <w:rsid w:val="008811B5"/>
    <w:rsid w:val="0088174C"/>
    <w:rsid w:val="008819AC"/>
    <w:rsid w:val="00881DEE"/>
    <w:rsid w:val="0088234E"/>
    <w:rsid w:val="0088281F"/>
    <w:rsid w:val="008832D5"/>
    <w:rsid w:val="0088333F"/>
    <w:rsid w:val="00883C9A"/>
    <w:rsid w:val="00884356"/>
    <w:rsid w:val="008846C5"/>
    <w:rsid w:val="00884DD3"/>
    <w:rsid w:val="00885646"/>
    <w:rsid w:val="00886012"/>
    <w:rsid w:val="0088626A"/>
    <w:rsid w:val="00887997"/>
    <w:rsid w:val="00887AEE"/>
    <w:rsid w:val="008901D2"/>
    <w:rsid w:val="0089077C"/>
    <w:rsid w:val="008907DE"/>
    <w:rsid w:val="00891248"/>
    <w:rsid w:val="00891722"/>
    <w:rsid w:val="00891DBA"/>
    <w:rsid w:val="0089249D"/>
    <w:rsid w:val="00892BFD"/>
    <w:rsid w:val="00894369"/>
    <w:rsid w:val="00894C9A"/>
    <w:rsid w:val="00895139"/>
    <w:rsid w:val="0089546A"/>
    <w:rsid w:val="00895764"/>
    <w:rsid w:val="00895777"/>
    <w:rsid w:val="00896256"/>
    <w:rsid w:val="00896A64"/>
    <w:rsid w:val="00896B51"/>
    <w:rsid w:val="00896F84"/>
    <w:rsid w:val="008974A1"/>
    <w:rsid w:val="00897A7C"/>
    <w:rsid w:val="008A03C7"/>
    <w:rsid w:val="008A054A"/>
    <w:rsid w:val="008A0617"/>
    <w:rsid w:val="008A09F5"/>
    <w:rsid w:val="008A0BED"/>
    <w:rsid w:val="008A1898"/>
    <w:rsid w:val="008A1E55"/>
    <w:rsid w:val="008A240E"/>
    <w:rsid w:val="008A3028"/>
    <w:rsid w:val="008A3325"/>
    <w:rsid w:val="008A33F8"/>
    <w:rsid w:val="008A481D"/>
    <w:rsid w:val="008A48CC"/>
    <w:rsid w:val="008A48CF"/>
    <w:rsid w:val="008A4FAB"/>
    <w:rsid w:val="008A5397"/>
    <w:rsid w:val="008A564E"/>
    <w:rsid w:val="008A6564"/>
    <w:rsid w:val="008A67CE"/>
    <w:rsid w:val="008A6970"/>
    <w:rsid w:val="008A6BFE"/>
    <w:rsid w:val="008A6E93"/>
    <w:rsid w:val="008A739B"/>
    <w:rsid w:val="008A7A88"/>
    <w:rsid w:val="008B0049"/>
    <w:rsid w:val="008B068E"/>
    <w:rsid w:val="008B089A"/>
    <w:rsid w:val="008B136A"/>
    <w:rsid w:val="008B193C"/>
    <w:rsid w:val="008B2317"/>
    <w:rsid w:val="008B273F"/>
    <w:rsid w:val="008B4A64"/>
    <w:rsid w:val="008B4C08"/>
    <w:rsid w:val="008B4ED6"/>
    <w:rsid w:val="008B543B"/>
    <w:rsid w:val="008B5E8C"/>
    <w:rsid w:val="008B6783"/>
    <w:rsid w:val="008B6DDC"/>
    <w:rsid w:val="008B75CB"/>
    <w:rsid w:val="008B75D8"/>
    <w:rsid w:val="008B7B4D"/>
    <w:rsid w:val="008B7E7B"/>
    <w:rsid w:val="008C0483"/>
    <w:rsid w:val="008C104C"/>
    <w:rsid w:val="008C1396"/>
    <w:rsid w:val="008C1719"/>
    <w:rsid w:val="008C23E8"/>
    <w:rsid w:val="008C31F1"/>
    <w:rsid w:val="008C353E"/>
    <w:rsid w:val="008C39C9"/>
    <w:rsid w:val="008C46FC"/>
    <w:rsid w:val="008C520E"/>
    <w:rsid w:val="008C5360"/>
    <w:rsid w:val="008C53A4"/>
    <w:rsid w:val="008C5D6A"/>
    <w:rsid w:val="008C6102"/>
    <w:rsid w:val="008C6153"/>
    <w:rsid w:val="008C65A6"/>
    <w:rsid w:val="008C69A7"/>
    <w:rsid w:val="008C6C7D"/>
    <w:rsid w:val="008C6C82"/>
    <w:rsid w:val="008C729E"/>
    <w:rsid w:val="008C73CD"/>
    <w:rsid w:val="008C76CB"/>
    <w:rsid w:val="008C78E7"/>
    <w:rsid w:val="008C7942"/>
    <w:rsid w:val="008C7C58"/>
    <w:rsid w:val="008C7CAA"/>
    <w:rsid w:val="008D0100"/>
    <w:rsid w:val="008D0945"/>
    <w:rsid w:val="008D1027"/>
    <w:rsid w:val="008D171B"/>
    <w:rsid w:val="008D1CEE"/>
    <w:rsid w:val="008D2099"/>
    <w:rsid w:val="008D22EF"/>
    <w:rsid w:val="008D2594"/>
    <w:rsid w:val="008D2ABE"/>
    <w:rsid w:val="008D2D39"/>
    <w:rsid w:val="008D3178"/>
    <w:rsid w:val="008D3198"/>
    <w:rsid w:val="008D34C6"/>
    <w:rsid w:val="008D3E4E"/>
    <w:rsid w:val="008D4B82"/>
    <w:rsid w:val="008D4C06"/>
    <w:rsid w:val="008D556A"/>
    <w:rsid w:val="008D5917"/>
    <w:rsid w:val="008D6CFB"/>
    <w:rsid w:val="008D6DE0"/>
    <w:rsid w:val="008D6F3F"/>
    <w:rsid w:val="008D7D43"/>
    <w:rsid w:val="008E000E"/>
    <w:rsid w:val="008E00C3"/>
    <w:rsid w:val="008E011B"/>
    <w:rsid w:val="008E02D9"/>
    <w:rsid w:val="008E0FFE"/>
    <w:rsid w:val="008E19C0"/>
    <w:rsid w:val="008E1ED0"/>
    <w:rsid w:val="008E2708"/>
    <w:rsid w:val="008E2A4B"/>
    <w:rsid w:val="008E2D9F"/>
    <w:rsid w:val="008E4DCC"/>
    <w:rsid w:val="008E5420"/>
    <w:rsid w:val="008E6016"/>
    <w:rsid w:val="008E6041"/>
    <w:rsid w:val="008E6D42"/>
    <w:rsid w:val="008E70E1"/>
    <w:rsid w:val="008E71A6"/>
    <w:rsid w:val="008E771C"/>
    <w:rsid w:val="008E7AAB"/>
    <w:rsid w:val="008E7F90"/>
    <w:rsid w:val="008F015E"/>
    <w:rsid w:val="008F02E0"/>
    <w:rsid w:val="008F0320"/>
    <w:rsid w:val="008F17B3"/>
    <w:rsid w:val="008F1C47"/>
    <w:rsid w:val="008F21A1"/>
    <w:rsid w:val="008F23A2"/>
    <w:rsid w:val="008F28D3"/>
    <w:rsid w:val="008F44E7"/>
    <w:rsid w:val="008F4E16"/>
    <w:rsid w:val="008F4F61"/>
    <w:rsid w:val="008F5FC7"/>
    <w:rsid w:val="008F5FEE"/>
    <w:rsid w:val="008F69F0"/>
    <w:rsid w:val="008F6C4F"/>
    <w:rsid w:val="008F6E8F"/>
    <w:rsid w:val="008F7411"/>
    <w:rsid w:val="008F7D32"/>
    <w:rsid w:val="009000E0"/>
    <w:rsid w:val="00900291"/>
    <w:rsid w:val="00900951"/>
    <w:rsid w:val="00900E68"/>
    <w:rsid w:val="00901006"/>
    <w:rsid w:val="0090136A"/>
    <w:rsid w:val="009013DC"/>
    <w:rsid w:val="00901997"/>
    <w:rsid w:val="00901D59"/>
    <w:rsid w:val="00901FE3"/>
    <w:rsid w:val="009022D4"/>
    <w:rsid w:val="00904073"/>
    <w:rsid w:val="009044EF"/>
    <w:rsid w:val="00904CA0"/>
    <w:rsid w:val="00904F7A"/>
    <w:rsid w:val="00905638"/>
    <w:rsid w:val="00905803"/>
    <w:rsid w:val="0090646A"/>
    <w:rsid w:val="0090672A"/>
    <w:rsid w:val="00906732"/>
    <w:rsid w:val="0090683A"/>
    <w:rsid w:val="009073E7"/>
    <w:rsid w:val="00907D69"/>
    <w:rsid w:val="0091007C"/>
    <w:rsid w:val="0091040F"/>
    <w:rsid w:val="00911025"/>
    <w:rsid w:val="009115FA"/>
    <w:rsid w:val="00911BA0"/>
    <w:rsid w:val="00911D1E"/>
    <w:rsid w:val="009123B5"/>
    <w:rsid w:val="00912C3D"/>
    <w:rsid w:val="00913341"/>
    <w:rsid w:val="00913DAB"/>
    <w:rsid w:val="00913FB3"/>
    <w:rsid w:val="00914499"/>
    <w:rsid w:val="009144B4"/>
    <w:rsid w:val="00914EF1"/>
    <w:rsid w:val="00916AC2"/>
    <w:rsid w:val="00916EF6"/>
    <w:rsid w:val="0091710E"/>
    <w:rsid w:val="00917C2B"/>
    <w:rsid w:val="00917EB3"/>
    <w:rsid w:val="0092040D"/>
    <w:rsid w:val="00920F0E"/>
    <w:rsid w:val="00921D7F"/>
    <w:rsid w:val="0092328F"/>
    <w:rsid w:val="009243D3"/>
    <w:rsid w:val="00924FED"/>
    <w:rsid w:val="00925897"/>
    <w:rsid w:val="00925CE5"/>
    <w:rsid w:val="0092615F"/>
    <w:rsid w:val="00926824"/>
    <w:rsid w:val="00926873"/>
    <w:rsid w:val="00926977"/>
    <w:rsid w:val="0092720D"/>
    <w:rsid w:val="009279B2"/>
    <w:rsid w:val="00927AAF"/>
    <w:rsid w:val="0093084D"/>
    <w:rsid w:val="00930EE0"/>
    <w:rsid w:val="00931069"/>
    <w:rsid w:val="00931559"/>
    <w:rsid w:val="0093176E"/>
    <w:rsid w:val="009318F9"/>
    <w:rsid w:val="00931FAC"/>
    <w:rsid w:val="0093227E"/>
    <w:rsid w:val="009326B2"/>
    <w:rsid w:val="009328AC"/>
    <w:rsid w:val="00933361"/>
    <w:rsid w:val="00933684"/>
    <w:rsid w:val="00933CA5"/>
    <w:rsid w:val="00933CCF"/>
    <w:rsid w:val="00933D6F"/>
    <w:rsid w:val="009358A8"/>
    <w:rsid w:val="00936097"/>
    <w:rsid w:val="009365D5"/>
    <w:rsid w:val="00936B81"/>
    <w:rsid w:val="00936F33"/>
    <w:rsid w:val="00936FFF"/>
    <w:rsid w:val="0093795D"/>
    <w:rsid w:val="00937F3B"/>
    <w:rsid w:val="0094021D"/>
    <w:rsid w:val="00940B9B"/>
    <w:rsid w:val="00940EB4"/>
    <w:rsid w:val="00940EE2"/>
    <w:rsid w:val="0094256C"/>
    <w:rsid w:val="00942DE0"/>
    <w:rsid w:val="0094461B"/>
    <w:rsid w:val="00944E9A"/>
    <w:rsid w:val="00944FC5"/>
    <w:rsid w:val="00945740"/>
    <w:rsid w:val="00945D3D"/>
    <w:rsid w:val="00945FD8"/>
    <w:rsid w:val="00946834"/>
    <w:rsid w:val="0094694C"/>
    <w:rsid w:val="00946FE0"/>
    <w:rsid w:val="009473CE"/>
    <w:rsid w:val="0094756A"/>
    <w:rsid w:val="009478C9"/>
    <w:rsid w:val="00947A97"/>
    <w:rsid w:val="009505B6"/>
    <w:rsid w:val="009506D4"/>
    <w:rsid w:val="00951528"/>
    <w:rsid w:val="0095153D"/>
    <w:rsid w:val="009516DB"/>
    <w:rsid w:val="009525DB"/>
    <w:rsid w:val="00952640"/>
    <w:rsid w:val="00952FC4"/>
    <w:rsid w:val="00953065"/>
    <w:rsid w:val="00953459"/>
    <w:rsid w:val="009539F1"/>
    <w:rsid w:val="00953C9D"/>
    <w:rsid w:val="00953EC8"/>
    <w:rsid w:val="00954548"/>
    <w:rsid w:val="00954E2B"/>
    <w:rsid w:val="009551CB"/>
    <w:rsid w:val="00955BF4"/>
    <w:rsid w:val="00955D3E"/>
    <w:rsid w:val="009562CC"/>
    <w:rsid w:val="0095634E"/>
    <w:rsid w:val="0095640A"/>
    <w:rsid w:val="0095643E"/>
    <w:rsid w:val="00957DC2"/>
    <w:rsid w:val="00960059"/>
    <w:rsid w:val="0096149C"/>
    <w:rsid w:val="00961884"/>
    <w:rsid w:val="00961F80"/>
    <w:rsid w:val="0096261A"/>
    <w:rsid w:val="009638C7"/>
    <w:rsid w:val="00963FEF"/>
    <w:rsid w:val="009641A2"/>
    <w:rsid w:val="00964694"/>
    <w:rsid w:val="009648C5"/>
    <w:rsid w:val="009649DA"/>
    <w:rsid w:val="00964A1E"/>
    <w:rsid w:val="00964C1D"/>
    <w:rsid w:val="00964E0E"/>
    <w:rsid w:val="00964F84"/>
    <w:rsid w:val="00965CA0"/>
    <w:rsid w:val="00966076"/>
    <w:rsid w:val="0096613F"/>
    <w:rsid w:val="0096627E"/>
    <w:rsid w:val="009665A5"/>
    <w:rsid w:val="009670E8"/>
    <w:rsid w:val="0096763F"/>
    <w:rsid w:val="009676CA"/>
    <w:rsid w:val="00967AE2"/>
    <w:rsid w:val="00967C43"/>
    <w:rsid w:val="00970CC6"/>
    <w:rsid w:val="00970FFE"/>
    <w:rsid w:val="00971858"/>
    <w:rsid w:val="00971BE4"/>
    <w:rsid w:val="00972C12"/>
    <w:rsid w:val="00972F48"/>
    <w:rsid w:val="00975915"/>
    <w:rsid w:val="00975987"/>
    <w:rsid w:val="00975C8C"/>
    <w:rsid w:val="00975DC5"/>
    <w:rsid w:val="00975F00"/>
    <w:rsid w:val="0097625F"/>
    <w:rsid w:val="009763A6"/>
    <w:rsid w:val="009764B9"/>
    <w:rsid w:val="009765F4"/>
    <w:rsid w:val="009771A5"/>
    <w:rsid w:val="00977566"/>
    <w:rsid w:val="00977B21"/>
    <w:rsid w:val="00977C41"/>
    <w:rsid w:val="00977D0F"/>
    <w:rsid w:val="00977DB5"/>
    <w:rsid w:val="00980FE0"/>
    <w:rsid w:val="0098105C"/>
    <w:rsid w:val="0098153A"/>
    <w:rsid w:val="00981990"/>
    <w:rsid w:val="009819A1"/>
    <w:rsid w:val="0098240F"/>
    <w:rsid w:val="00982C5C"/>
    <w:rsid w:val="00982FD2"/>
    <w:rsid w:val="009832AC"/>
    <w:rsid w:val="0098461D"/>
    <w:rsid w:val="00985524"/>
    <w:rsid w:val="009855B6"/>
    <w:rsid w:val="009861C4"/>
    <w:rsid w:val="009866AB"/>
    <w:rsid w:val="009869CF"/>
    <w:rsid w:val="009876CF"/>
    <w:rsid w:val="00990BAF"/>
    <w:rsid w:val="00991177"/>
    <w:rsid w:val="009914F4"/>
    <w:rsid w:val="00991F8B"/>
    <w:rsid w:val="00992D75"/>
    <w:rsid w:val="00992E16"/>
    <w:rsid w:val="00992F8C"/>
    <w:rsid w:val="0099328D"/>
    <w:rsid w:val="00993630"/>
    <w:rsid w:val="00993C61"/>
    <w:rsid w:val="00993EC3"/>
    <w:rsid w:val="0099496C"/>
    <w:rsid w:val="00994D1E"/>
    <w:rsid w:val="009955AC"/>
    <w:rsid w:val="00995EE4"/>
    <w:rsid w:val="00996083"/>
    <w:rsid w:val="0099676A"/>
    <w:rsid w:val="00996AD5"/>
    <w:rsid w:val="00996C18"/>
    <w:rsid w:val="0099764B"/>
    <w:rsid w:val="009977AA"/>
    <w:rsid w:val="00997810"/>
    <w:rsid w:val="0099786E"/>
    <w:rsid w:val="00997C94"/>
    <w:rsid w:val="00997CBE"/>
    <w:rsid w:val="009A08DB"/>
    <w:rsid w:val="009A1673"/>
    <w:rsid w:val="009A1A23"/>
    <w:rsid w:val="009A23EB"/>
    <w:rsid w:val="009A28C0"/>
    <w:rsid w:val="009A3063"/>
    <w:rsid w:val="009A322F"/>
    <w:rsid w:val="009A385E"/>
    <w:rsid w:val="009A3A27"/>
    <w:rsid w:val="009A3F9A"/>
    <w:rsid w:val="009A441F"/>
    <w:rsid w:val="009A49CE"/>
    <w:rsid w:val="009A4AD3"/>
    <w:rsid w:val="009A5617"/>
    <w:rsid w:val="009A5688"/>
    <w:rsid w:val="009A67C7"/>
    <w:rsid w:val="009A6A08"/>
    <w:rsid w:val="009B165C"/>
    <w:rsid w:val="009B2155"/>
    <w:rsid w:val="009B2303"/>
    <w:rsid w:val="009B27B7"/>
    <w:rsid w:val="009B2AD1"/>
    <w:rsid w:val="009B2AFC"/>
    <w:rsid w:val="009B3304"/>
    <w:rsid w:val="009B35CE"/>
    <w:rsid w:val="009B3AE0"/>
    <w:rsid w:val="009B3C50"/>
    <w:rsid w:val="009B3E01"/>
    <w:rsid w:val="009B3E1D"/>
    <w:rsid w:val="009B439D"/>
    <w:rsid w:val="009B4C5D"/>
    <w:rsid w:val="009B54A8"/>
    <w:rsid w:val="009B5844"/>
    <w:rsid w:val="009B6245"/>
    <w:rsid w:val="009B6858"/>
    <w:rsid w:val="009B6B49"/>
    <w:rsid w:val="009B7E0D"/>
    <w:rsid w:val="009B7F09"/>
    <w:rsid w:val="009C067E"/>
    <w:rsid w:val="009C06E1"/>
    <w:rsid w:val="009C13C2"/>
    <w:rsid w:val="009C15D8"/>
    <w:rsid w:val="009C160A"/>
    <w:rsid w:val="009C1FF4"/>
    <w:rsid w:val="009C22A4"/>
    <w:rsid w:val="009C2369"/>
    <w:rsid w:val="009C2AF5"/>
    <w:rsid w:val="009C2C11"/>
    <w:rsid w:val="009C3864"/>
    <w:rsid w:val="009C3C49"/>
    <w:rsid w:val="009C3CD1"/>
    <w:rsid w:val="009C44B0"/>
    <w:rsid w:val="009C5255"/>
    <w:rsid w:val="009C56E2"/>
    <w:rsid w:val="009C5AB9"/>
    <w:rsid w:val="009C5B06"/>
    <w:rsid w:val="009C5D90"/>
    <w:rsid w:val="009C5EED"/>
    <w:rsid w:val="009C5F6C"/>
    <w:rsid w:val="009C61BE"/>
    <w:rsid w:val="009C61C3"/>
    <w:rsid w:val="009C61FB"/>
    <w:rsid w:val="009C702A"/>
    <w:rsid w:val="009C76E0"/>
    <w:rsid w:val="009C7B9C"/>
    <w:rsid w:val="009C7BF2"/>
    <w:rsid w:val="009C7F7D"/>
    <w:rsid w:val="009D01FB"/>
    <w:rsid w:val="009D057A"/>
    <w:rsid w:val="009D0749"/>
    <w:rsid w:val="009D098D"/>
    <w:rsid w:val="009D0C0F"/>
    <w:rsid w:val="009D1DFC"/>
    <w:rsid w:val="009D2159"/>
    <w:rsid w:val="009D219C"/>
    <w:rsid w:val="009D2296"/>
    <w:rsid w:val="009D2A37"/>
    <w:rsid w:val="009D2BB2"/>
    <w:rsid w:val="009D2CC4"/>
    <w:rsid w:val="009D2F07"/>
    <w:rsid w:val="009D3110"/>
    <w:rsid w:val="009D312C"/>
    <w:rsid w:val="009D3305"/>
    <w:rsid w:val="009D35FC"/>
    <w:rsid w:val="009D417F"/>
    <w:rsid w:val="009D49D7"/>
    <w:rsid w:val="009D4BA3"/>
    <w:rsid w:val="009D4C3D"/>
    <w:rsid w:val="009D58B2"/>
    <w:rsid w:val="009D6964"/>
    <w:rsid w:val="009D6A4D"/>
    <w:rsid w:val="009D6EDE"/>
    <w:rsid w:val="009D76E8"/>
    <w:rsid w:val="009D796F"/>
    <w:rsid w:val="009E0BA8"/>
    <w:rsid w:val="009E0F53"/>
    <w:rsid w:val="009E129E"/>
    <w:rsid w:val="009E15F7"/>
    <w:rsid w:val="009E163F"/>
    <w:rsid w:val="009E191B"/>
    <w:rsid w:val="009E1E75"/>
    <w:rsid w:val="009E2594"/>
    <w:rsid w:val="009E3039"/>
    <w:rsid w:val="009E40EA"/>
    <w:rsid w:val="009E4436"/>
    <w:rsid w:val="009E479D"/>
    <w:rsid w:val="009E49C9"/>
    <w:rsid w:val="009E4DB0"/>
    <w:rsid w:val="009E53E4"/>
    <w:rsid w:val="009E5CC0"/>
    <w:rsid w:val="009E5D88"/>
    <w:rsid w:val="009E5EF3"/>
    <w:rsid w:val="009E62FC"/>
    <w:rsid w:val="009E6487"/>
    <w:rsid w:val="009E6903"/>
    <w:rsid w:val="009E693D"/>
    <w:rsid w:val="009E6A0B"/>
    <w:rsid w:val="009E6D4D"/>
    <w:rsid w:val="009E6D69"/>
    <w:rsid w:val="009E7B25"/>
    <w:rsid w:val="009F04AD"/>
    <w:rsid w:val="009F1C1C"/>
    <w:rsid w:val="009F25B4"/>
    <w:rsid w:val="009F2AEE"/>
    <w:rsid w:val="009F2E96"/>
    <w:rsid w:val="009F47C5"/>
    <w:rsid w:val="009F4961"/>
    <w:rsid w:val="009F498D"/>
    <w:rsid w:val="009F4E1B"/>
    <w:rsid w:val="009F5FC7"/>
    <w:rsid w:val="009F6A2A"/>
    <w:rsid w:val="009F77A4"/>
    <w:rsid w:val="009F77DB"/>
    <w:rsid w:val="009F786D"/>
    <w:rsid w:val="009F7BE2"/>
    <w:rsid w:val="009F7FC4"/>
    <w:rsid w:val="00A007C1"/>
    <w:rsid w:val="00A00823"/>
    <w:rsid w:val="00A00D80"/>
    <w:rsid w:val="00A00DBB"/>
    <w:rsid w:val="00A00FB8"/>
    <w:rsid w:val="00A0199D"/>
    <w:rsid w:val="00A0235B"/>
    <w:rsid w:val="00A026E6"/>
    <w:rsid w:val="00A027EC"/>
    <w:rsid w:val="00A02ABC"/>
    <w:rsid w:val="00A02D92"/>
    <w:rsid w:val="00A031E4"/>
    <w:rsid w:val="00A035B2"/>
    <w:rsid w:val="00A038BA"/>
    <w:rsid w:val="00A046D4"/>
    <w:rsid w:val="00A059D6"/>
    <w:rsid w:val="00A05A98"/>
    <w:rsid w:val="00A068E2"/>
    <w:rsid w:val="00A06E05"/>
    <w:rsid w:val="00A0776E"/>
    <w:rsid w:val="00A105E0"/>
    <w:rsid w:val="00A10718"/>
    <w:rsid w:val="00A10A1C"/>
    <w:rsid w:val="00A10A3E"/>
    <w:rsid w:val="00A113EF"/>
    <w:rsid w:val="00A118E0"/>
    <w:rsid w:val="00A11D87"/>
    <w:rsid w:val="00A1206B"/>
    <w:rsid w:val="00A126B5"/>
    <w:rsid w:val="00A1299C"/>
    <w:rsid w:val="00A12FE4"/>
    <w:rsid w:val="00A13080"/>
    <w:rsid w:val="00A14084"/>
    <w:rsid w:val="00A1420C"/>
    <w:rsid w:val="00A14850"/>
    <w:rsid w:val="00A14A51"/>
    <w:rsid w:val="00A14B41"/>
    <w:rsid w:val="00A15183"/>
    <w:rsid w:val="00A151CE"/>
    <w:rsid w:val="00A15338"/>
    <w:rsid w:val="00A15650"/>
    <w:rsid w:val="00A15F3A"/>
    <w:rsid w:val="00A15F63"/>
    <w:rsid w:val="00A173E4"/>
    <w:rsid w:val="00A1775C"/>
    <w:rsid w:val="00A17A94"/>
    <w:rsid w:val="00A17B42"/>
    <w:rsid w:val="00A17C7F"/>
    <w:rsid w:val="00A17FBC"/>
    <w:rsid w:val="00A201D6"/>
    <w:rsid w:val="00A2034D"/>
    <w:rsid w:val="00A20570"/>
    <w:rsid w:val="00A206AC"/>
    <w:rsid w:val="00A20E64"/>
    <w:rsid w:val="00A212D4"/>
    <w:rsid w:val="00A21454"/>
    <w:rsid w:val="00A21B71"/>
    <w:rsid w:val="00A21EF5"/>
    <w:rsid w:val="00A221FB"/>
    <w:rsid w:val="00A22747"/>
    <w:rsid w:val="00A22873"/>
    <w:rsid w:val="00A2360B"/>
    <w:rsid w:val="00A237CC"/>
    <w:rsid w:val="00A23ABF"/>
    <w:rsid w:val="00A23C62"/>
    <w:rsid w:val="00A23D31"/>
    <w:rsid w:val="00A243A8"/>
    <w:rsid w:val="00A248BB"/>
    <w:rsid w:val="00A248EA"/>
    <w:rsid w:val="00A24952"/>
    <w:rsid w:val="00A24E73"/>
    <w:rsid w:val="00A2628B"/>
    <w:rsid w:val="00A265C4"/>
    <w:rsid w:val="00A266D7"/>
    <w:rsid w:val="00A274E7"/>
    <w:rsid w:val="00A27637"/>
    <w:rsid w:val="00A27945"/>
    <w:rsid w:val="00A27FFD"/>
    <w:rsid w:val="00A31382"/>
    <w:rsid w:val="00A317C0"/>
    <w:rsid w:val="00A31A56"/>
    <w:rsid w:val="00A31F2F"/>
    <w:rsid w:val="00A31FAD"/>
    <w:rsid w:val="00A326A1"/>
    <w:rsid w:val="00A32BDF"/>
    <w:rsid w:val="00A34EB8"/>
    <w:rsid w:val="00A3575A"/>
    <w:rsid w:val="00A357AA"/>
    <w:rsid w:val="00A357CF"/>
    <w:rsid w:val="00A35FD4"/>
    <w:rsid w:val="00A36CE6"/>
    <w:rsid w:val="00A36EC3"/>
    <w:rsid w:val="00A37507"/>
    <w:rsid w:val="00A37592"/>
    <w:rsid w:val="00A37F82"/>
    <w:rsid w:val="00A37FA2"/>
    <w:rsid w:val="00A40CA9"/>
    <w:rsid w:val="00A40DE6"/>
    <w:rsid w:val="00A415D4"/>
    <w:rsid w:val="00A4165C"/>
    <w:rsid w:val="00A41BAE"/>
    <w:rsid w:val="00A41CC0"/>
    <w:rsid w:val="00A41FA1"/>
    <w:rsid w:val="00A42808"/>
    <w:rsid w:val="00A42D46"/>
    <w:rsid w:val="00A430B1"/>
    <w:rsid w:val="00A433DD"/>
    <w:rsid w:val="00A4389A"/>
    <w:rsid w:val="00A44010"/>
    <w:rsid w:val="00A443CA"/>
    <w:rsid w:val="00A4473A"/>
    <w:rsid w:val="00A44D42"/>
    <w:rsid w:val="00A450C6"/>
    <w:rsid w:val="00A45B48"/>
    <w:rsid w:val="00A45D78"/>
    <w:rsid w:val="00A4686C"/>
    <w:rsid w:val="00A46C3B"/>
    <w:rsid w:val="00A4732E"/>
    <w:rsid w:val="00A47563"/>
    <w:rsid w:val="00A47FB3"/>
    <w:rsid w:val="00A505CE"/>
    <w:rsid w:val="00A51702"/>
    <w:rsid w:val="00A51AAB"/>
    <w:rsid w:val="00A51FFC"/>
    <w:rsid w:val="00A52EF2"/>
    <w:rsid w:val="00A53F03"/>
    <w:rsid w:val="00A54442"/>
    <w:rsid w:val="00A5481B"/>
    <w:rsid w:val="00A54A30"/>
    <w:rsid w:val="00A54FB3"/>
    <w:rsid w:val="00A550D8"/>
    <w:rsid w:val="00A55120"/>
    <w:rsid w:val="00A55746"/>
    <w:rsid w:val="00A55CB6"/>
    <w:rsid w:val="00A55CEA"/>
    <w:rsid w:val="00A56CEB"/>
    <w:rsid w:val="00A56CFB"/>
    <w:rsid w:val="00A56FD2"/>
    <w:rsid w:val="00A57E3E"/>
    <w:rsid w:val="00A600CF"/>
    <w:rsid w:val="00A6036F"/>
    <w:rsid w:val="00A6062C"/>
    <w:rsid w:val="00A60C5E"/>
    <w:rsid w:val="00A60D44"/>
    <w:rsid w:val="00A60DE3"/>
    <w:rsid w:val="00A61094"/>
    <w:rsid w:val="00A611B0"/>
    <w:rsid w:val="00A6161D"/>
    <w:rsid w:val="00A616A1"/>
    <w:rsid w:val="00A61A93"/>
    <w:rsid w:val="00A6285C"/>
    <w:rsid w:val="00A63899"/>
    <w:rsid w:val="00A63A9B"/>
    <w:rsid w:val="00A63ECB"/>
    <w:rsid w:val="00A64104"/>
    <w:rsid w:val="00A645F8"/>
    <w:rsid w:val="00A64998"/>
    <w:rsid w:val="00A65795"/>
    <w:rsid w:val="00A6623A"/>
    <w:rsid w:val="00A66247"/>
    <w:rsid w:val="00A66AB9"/>
    <w:rsid w:val="00A66C53"/>
    <w:rsid w:val="00A66EF2"/>
    <w:rsid w:val="00A671CF"/>
    <w:rsid w:val="00A67A0C"/>
    <w:rsid w:val="00A67B20"/>
    <w:rsid w:val="00A67B43"/>
    <w:rsid w:val="00A70006"/>
    <w:rsid w:val="00A702EB"/>
    <w:rsid w:val="00A7084D"/>
    <w:rsid w:val="00A70A6D"/>
    <w:rsid w:val="00A711A7"/>
    <w:rsid w:val="00A71BA2"/>
    <w:rsid w:val="00A71CEF"/>
    <w:rsid w:val="00A72821"/>
    <w:rsid w:val="00A72966"/>
    <w:rsid w:val="00A72BF3"/>
    <w:rsid w:val="00A73151"/>
    <w:rsid w:val="00A73944"/>
    <w:rsid w:val="00A74F07"/>
    <w:rsid w:val="00A75F94"/>
    <w:rsid w:val="00A76282"/>
    <w:rsid w:val="00A76372"/>
    <w:rsid w:val="00A76784"/>
    <w:rsid w:val="00A76AAB"/>
    <w:rsid w:val="00A77BD7"/>
    <w:rsid w:val="00A77CEA"/>
    <w:rsid w:val="00A77DAC"/>
    <w:rsid w:val="00A80594"/>
    <w:rsid w:val="00A80BA6"/>
    <w:rsid w:val="00A80D20"/>
    <w:rsid w:val="00A8175C"/>
    <w:rsid w:val="00A81C67"/>
    <w:rsid w:val="00A81F06"/>
    <w:rsid w:val="00A8347C"/>
    <w:rsid w:val="00A8354A"/>
    <w:rsid w:val="00A83CC8"/>
    <w:rsid w:val="00A83F1A"/>
    <w:rsid w:val="00A84E04"/>
    <w:rsid w:val="00A85170"/>
    <w:rsid w:val="00A8568F"/>
    <w:rsid w:val="00A85DA2"/>
    <w:rsid w:val="00A87058"/>
    <w:rsid w:val="00A879A2"/>
    <w:rsid w:val="00A87D26"/>
    <w:rsid w:val="00A87F2B"/>
    <w:rsid w:val="00A9002A"/>
    <w:rsid w:val="00A9027F"/>
    <w:rsid w:val="00A90B0C"/>
    <w:rsid w:val="00A913CC"/>
    <w:rsid w:val="00A91782"/>
    <w:rsid w:val="00A91E44"/>
    <w:rsid w:val="00A92046"/>
    <w:rsid w:val="00A9233E"/>
    <w:rsid w:val="00A924CF"/>
    <w:rsid w:val="00A9332E"/>
    <w:rsid w:val="00A93AC5"/>
    <w:rsid w:val="00A93AF7"/>
    <w:rsid w:val="00A93F07"/>
    <w:rsid w:val="00A9439A"/>
    <w:rsid w:val="00A94727"/>
    <w:rsid w:val="00A94C6F"/>
    <w:rsid w:val="00A94EA4"/>
    <w:rsid w:val="00A95A22"/>
    <w:rsid w:val="00A961E3"/>
    <w:rsid w:val="00A966C7"/>
    <w:rsid w:val="00A96A66"/>
    <w:rsid w:val="00A971B1"/>
    <w:rsid w:val="00A979F6"/>
    <w:rsid w:val="00A97B75"/>
    <w:rsid w:val="00AA069C"/>
    <w:rsid w:val="00AA0B52"/>
    <w:rsid w:val="00AA2903"/>
    <w:rsid w:val="00AA2B52"/>
    <w:rsid w:val="00AA2F0E"/>
    <w:rsid w:val="00AA483C"/>
    <w:rsid w:val="00AA4F76"/>
    <w:rsid w:val="00AA5542"/>
    <w:rsid w:val="00AA5B53"/>
    <w:rsid w:val="00AA5FE0"/>
    <w:rsid w:val="00AA61C2"/>
    <w:rsid w:val="00AA66B2"/>
    <w:rsid w:val="00AA7042"/>
    <w:rsid w:val="00AA7099"/>
    <w:rsid w:val="00AA79CB"/>
    <w:rsid w:val="00AA7C09"/>
    <w:rsid w:val="00AA7F57"/>
    <w:rsid w:val="00AB01D2"/>
    <w:rsid w:val="00AB0F9A"/>
    <w:rsid w:val="00AB0FD2"/>
    <w:rsid w:val="00AB10ED"/>
    <w:rsid w:val="00AB2742"/>
    <w:rsid w:val="00AB297A"/>
    <w:rsid w:val="00AB32D5"/>
    <w:rsid w:val="00AB3AEE"/>
    <w:rsid w:val="00AB3D8A"/>
    <w:rsid w:val="00AB420D"/>
    <w:rsid w:val="00AB5147"/>
    <w:rsid w:val="00AB59C0"/>
    <w:rsid w:val="00AB5BB4"/>
    <w:rsid w:val="00AB6537"/>
    <w:rsid w:val="00AB6897"/>
    <w:rsid w:val="00AB7918"/>
    <w:rsid w:val="00AB7FBD"/>
    <w:rsid w:val="00AC017F"/>
    <w:rsid w:val="00AC02EC"/>
    <w:rsid w:val="00AC076A"/>
    <w:rsid w:val="00AC0E67"/>
    <w:rsid w:val="00AC0F3F"/>
    <w:rsid w:val="00AC1418"/>
    <w:rsid w:val="00AC1B5D"/>
    <w:rsid w:val="00AC2878"/>
    <w:rsid w:val="00AC300C"/>
    <w:rsid w:val="00AC3243"/>
    <w:rsid w:val="00AC3DC2"/>
    <w:rsid w:val="00AC41ED"/>
    <w:rsid w:val="00AC42FC"/>
    <w:rsid w:val="00AC47A1"/>
    <w:rsid w:val="00AC54DB"/>
    <w:rsid w:val="00AC55D1"/>
    <w:rsid w:val="00AC58A6"/>
    <w:rsid w:val="00AC60A8"/>
    <w:rsid w:val="00AC6761"/>
    <w:rsid w:val="00AC7039"/>
    <w:rsid w:val="00AC7FB9"/>
    <w:rsid w:val="00AD01A8"/>
    <w:rsid w:val="00AD1CDE"/>
    <w:rsid w:val="00AD1E1A"/>
    <w:rsid w:val="00AD22C1"/>
    <w:rsid w:val="00AD2767"/>
    <w:rsid w:val="00AD3789"/>
    <w:rsid w:val="00AD3798"/>
    <w:rsid w:val="00AD3A92"/>
    <w:rsid w:val="00AD3ECA"/>
    <w:rsid w:val="00AD4289"/>
    <w:rsid w:val="00AD48F4"/>
    <w:rsid w:val="00AD4B28"/>
    <w:rsid w:val="00AD4CE2"/>
    <w:rsid w:val="00AD4D7F"/>
    <w:rsid w:val="00AD58C0"/>
    <w:rsid w:val="00AD5AB8"/>
    <w:rsid w:val="00AD5C26"/>
    <w:rsid w:val="00AD69A3"/>
    <w:rsid w:val="00AD6B96"/>
    <w:rsid w:val="00AD6C5B"/>
    <w:rsid w:val="00AD6DB6"/>
    <w:rsid w:val="00AD7AE6"/>
    <w:rsid w:val="00AD7BBD"/>
    <w:rsid w:val="00AE0013"/>
    <w:rsid w:val="00AE01CD"/>
    <w:rsid w:val="00AE02DD"/>
    <w:rsid w:val="00AE0786"/>
    <w:rsid w:val="00AE0D66"/>
    <w:rsid w:val="00AE1222"/>
    <w:rsid w:val="00AE1387"/>
    <w:rsid w:val="00AE22D1"/>
    <w:rsid w:val="00AE2336"/>
    <w:rsid w:val="00AE261C"/>
    <w:rsid w:val="00AE3DC0"/>
    <w:rsid w:val="00AE403A"/>
    <w:rsid w:val="00AE4771"/>
    <w:rsid w:val="00AE4A75"/>
    <w:rsid w:val="00AE4C52"/>
    <w:rsid w:val="00AE4F83"/>
    <w:rsid w:val="00AE531D"/>
    <w:rsid w:val="00AE53A3"/>
    <w:rsid w:val="00AE53F5"/>
    <w:rsid w:val="00AE58B0"/>
    <w:rsid w:val="00AE6859"/>
    <w:rsid w:val="00AE7A11"/>
    <w:rsid w:val="00AE7B8A"/>
    <w:rsid w:val="00AF0406"/>
    <w:rsid w:val="00AF046B"/>
    <w:rsid w:val="00AF05A6"/>
    <w:rsid w:val="00AF09DE"/>
    <w:rsid w:val="00AF0AA5"/>
    <w:rsid w:val="00AF0D99"/>
    <w:rsid w:val="00AF1680"/>
    <w:rsid w:val="00AF2DA2"/>
    <w:rsid w:val="00AF2E59"/>
    <w:rsid w:val="00AF32B5"/>
    <w:rsid w:val="00AF371C"/>
    <w:rsid w:val="00AF3FE9"/>
    <w:rsid w:val="00AF4045"/>
    <w:rsid w:val="00AF5A7A"/>
    <w:rsid w:val="00AF6120"/>
    <w:rsid w:val="00AF6789"/>
    <w:rsid w:val="00AF6FFD"/>
    <w:rsid w:val="00AF7F69"/>
    <w:rsid w:val="00B002D6"/>
    <w:rsid w:val="00B023D6"/>
    <w:rsid w:val="00B0271E"/>
    <w:rsid w:val="00B039DE"/>
    <w:rsid w:val="00B03A43"/>
    <w:rsid w:val="00B03CCB"/>
    <w:rsid w:val="00B05409"/>
    <w:rsid w:val="00B05C5D"/>
    <w:rsid w:val="00B05E54"/>
    <w:rsid w:val="00B05EAB"/>
    <w:rsid w:val="00B06753"/>
    <w:rsid w:val="00B06D64"/>
    <w:rsid w:val="00B06DB5"/>
    <w:rsid w:val="00B07617"/>
    <w:rsid w:val="00B07945"/>
    <w:rsid w:val="00B07AF2"/>
    <w:rsid w:val="00B07B5D"/>
    <w:rsid w:val="00B1002F"/>
    <w:rsid w:val="00B10395"/>
    <w:rsid w:val="00B10B42"/>
    <w:rsid w:val="00B10FAB"/>
    <w:rsid w:val="00B1124B"/>
    <w:rsid w:val="00B11AD7"/>
    <w:rsid w:val="00B11C89"/>
    <w:rsid w:val="00B121CD"/>
    <w:rsid w:val="00B12D36"/>
    <w:rsid w:val="00B12E07"/>
    <w:rsid w:val="00B13175"/>
    <w:rsid w:val="00B136F2"/>
    <w:rsid w:val="00B1433B"/>
    <w:rsid w:val="00B145DA"/>
    <w:rsid w:val="00B148AF"/>
    <w:rsid w:val="00B16E47"/>
    <w:rsid w:val="00B178D3"/>
    <w:rsid w:val="00B17A92"/>
    <w:rsid w:val="00B2033B"/>
    <w:rsid w:val="00B20717"/>
    <w:rsid w:val="00B20C1A"/>
    <w:rsid w:val="00B20D79"/>
    <w:rsid w:val="00B2113B"/>
    <w:rsid w:val="00B211D0"/>
    <w:rsid w:val="00B222B5"/>
    <w:rsid w:val="00B223BF"/>
    <w:rsid w:val="00B22F5A"/>
    <w:rsid w:val="00B23265"/>
    <w:rsid w:val="00B237FE"/>
    <w:rsid w:val="00B23ADD"/>
    <w:rsid w:val="00B23C8F"/>
    <w:rsid w:val="00B23DE7"/>
    <w:rsid w:val="00B23EEE"/>
    <w:rsid w:val="00B23FC8"/>
    <w:rsid w:val="00B24279"/>
    <w:rsid w:val="00B24B9C"/>
    <w:rsid w:val="00B24BFA"/>
    <w:rsid w:val="00B24CD0"/>
    <w:rsid w:val="00B250F8"/>
    <w:rsid w:val="00B25A8E"/>
    <w:rsid w:val="00B25F7E"/>
    <w:rsid w:val="00B271B7"/>
    <w:rsid w:val="00B27A08"/>
    <w:rsid w:val="00B27A35"/>
    <w:rsid w:val="00B27D69"/>
    <w:rsid w:val="00B27F43"/>
    <w:rsid w:val="00B3098B"/>
    <w:rsid w:val="00B3099B"/>
    <w:rsid w:val="00B32407"/>
    <w:rsid w:val="00B325BF"/>
    <w:rsid w:val="00B32FA9"/>
    <w:rsid w:val="00B336F2"/>
    <w:rsid w:val="00B343B1"/>
    <w:rsid w:val="00B345F7"/>
    <w:rsid w:val="00B348F7"/>
    <w:rsid w:val="00B34B5F"/>
    <w:rsid w:val="00B34D9E"/>
    <w:rsid w:val="00B3557C"/>
    <w:rsid w:val="00B3616A"/>
    <w:rsid w:val="00B36F6B"/>
    <w:rsid w:val="00B37029"/>
    <w:rsid w:val="00B37154"/>
    <w:rsid w:val="00B37713"/>
    <w:rsid w:val="00B40D1D"/>
    <w:rsid w:val="00B41118"/>
    <w:rsid w:val="00B41632"/>
    <w:rsid w:val="00B41EF8"/>
    <w:rsid w:val="00B42435"/>
    <w:rsid w:val="00B426FE"/>
    <w:rsid w:val="00B42912"/>
    <w:rsid w:val="00B42942"/>
    <w:rsid w:val="00B433B4"/>
    <w:rsid w:val="00B433F3"/>
    <w:rsid w:val="00B444AE"/>
    <w:rsid w:val="00B4472E"/>
    <w:rsid w:val="00B448E3"/>
    <w:rsid w:val="00B44937"/>
    <w:rsid w:val="00B449F5"/>
    <w:rsid w:val="00B45523"/>
    <w:rsid w:val="00B45A26"/>
    <w:rsid w:val="00B46AF9"/>
    <w:rsid w:val="00B46C7E"/>
    <w:rsid w:val="00B476B5"/>
    <w:rsid w:val="00B477D9"/>
    <w:rsid w:val="00B47800"/>
    <w:rsid w:val="00B47B11"/>
    <w:rsid w:val="00B47DB5"/>
    <w:rsid w:val="00B47FDB"/>
    <w:rsid w:val="00B5000C"/>
    <w:rsid w:val="00B50077"/>
    <w:rsid w:val="00B503B4"/>
    <w:rsid w:val="00B50890"/>
    <w:rsid w:val="00B50E30"/>
    <w:rsid w:val="00B50E32"/>
    <w:rsid w:val="00B51228"/>
    <w:rsid w:val="00B514B5"/>
    <w:rsid w:val="00B515AC"/>
    <w:rsid w:val="00B51C98"/>
    <w:rsid w:val="00B51FB6"/>
    <w:rsid w:val="00B5222B"/>
    <w:rsid w:val="00B522E3"/>
    <w:rsid w:val="00B527C7"/>
    <w:rsid w:val="00B52EFF"/>
    <w:rsid w:val="00B5327C"/>
    <w:rsid w:val="00B534DC"/>
    <w:rsid w:val="00B55352"/>
    <w:rsid w:val="00B55C24"/>
    <w:rsid w:val="00B568DF"/>
    <w:rsid w:val="00B57C49"/>
    <w:rsid w:val="00B60440"/>
    <w:rsid w:val="00B60C08"/>
    <w:rsid w:val="00B60CF4"/>
    <w:rsid w:val="00B60E6D"/>
    <w:rsid w:val="00B61224"/>
    <w:rsid w:val="00B61CEB"/>
    <w:rsid w:val="00B61D44"/>
    <w:rsid w:val="00B6319C"/>
    <w:rsid w:val="00B63FDD"/>
    <w:rsid w:val="00B6490C"/>
    <w:rsid w:val="00B6549F"/>
    <w:rsid w:val="00B66322"/>
    <w:rsid w:val="00B66335"/>
    <w:rsid w:val="00B673CE"/>
    <w:rsid w:val="00B673DB"/>
    <w:rsid w:val="00B708BA"/>
    <w:rsid w:val="00B70ABD"/>
    <w:rsid w:val="00B719D6"/>
    <w:rsid w:val="00B722E5"/>
    <w:rsid w:val="00B72459"/>
    <w:rsid w:val="00B72DC8"/>
    <w:rsid w:val="00B734B8"/>
    <w:rsid w:val="00B7367D"/>
    <w:rsid w:val="00B736B5"/>
    <w:rsid w:val="00B737E6"/>
    <w:rsid w:val="00B73B1F"/>
    <w:rsid w:val="00B74C08"/>
    <w:rsid w:val="00B74DEA"/>
    <w:rsid w:val="00B74FDC"/>
    <w:rsid w:val="00B75516"/>
    <w:rsid w:val="00B76229"/>
    <w:rsid w:val="00B76324"/>
    <w:rsid w:val="00B767BA"/>
    <w:rsid w:val="00B76D44"/>
    <w:rsid w:val="00B77727"/>
    <w:rsid w:val="00B777F6"/>
    <w:rsid w:val="00B8053F"/>
    <w:rsid w:val="00B8073F"/>
    <w:rsid w:val="00B80761"/>
    <w:rsid w:val="00B80831"/>
    <w:rsid w:val="00B813CC"/>
    <w:rsid w:val="00B81F29"/>
    <w:rsid w:val="00B82105"/>
    <w:rsid w:val="00B8295D"/>
    <w:rsid w:val="00B832E8"/>
    <w:rsid w:val="00B836B4"/>
    <w:rsid w:val="00B83986"/>
    <w:rsid w:val="00B83C39"/>
    <w:rsid w:val="00B843B8"/>
    <w:rsid w:val="00B84510"/>
    <w:rsid w:val="00B846AD"/>
    <w:rsid w:val="00B84EAF"/>
    <w:rsid w:val="00B84EF3"/>
    <w:rsid w:val="00B85781"/>
    <w:rsid w:val="00B8584B"/>
    <w:rsid w:val="00B86AB2"/>
    <w:rsid w:val="00B86EEE"/>
    <w:rsid w:val="00B87D17"/>
    <w:rsid w:val="00B903F5"/>
    <w:rsid w:val="00B9123A"/>
    <w:rsid w:val="00B9155B"/>
    <w:rsid w:val="00B9179C"/>
    <w:rsid w:val="00B9180A"/>
    <w:rsid w:val="00B92876"/>
    <w:rsid w:val="00B9443D"/>
    <w:rsid w:val="00B94775"/>
    <w:rsid w:val="00B9483E"/>
    <w:rsid w:val="00B95B55"/>
    <w:rsid w:val="00B95C19"/>
    <w:rsid w:val="00B961A9"/>
    <w:rsid w:val="00B96269"/>
    <w:rsid w:val="00B963BE"/>
    <w:rsid w:val="00B965FB"/>
    <w:rsid w:val="00B96703"/>
    <w:rsid w:val="00B96EAF"/>
    <w:rsid w:val="00BA002E"/>
    <w:rsid w:val="00BA018D"/>
    <w:rsid w:val="00BA0399"/>
    <w:rsid w:val="00BA07DF"/>
    <w:rsid w:val="00BA0856"/>
    <w:rsid w:val="00BA0D1B"/>
    <w:rsid w:val="00BA1133"/>
    <w:rsid w:val="00BA17D3"/>
    <w:rsid w:val="00BA1BC7"/>
    <w:rsid w:val="00BA2D3B"/>
    <w:rsid w:val="00BA39D3"/>
    <w:rsid w:val="00BA3C2E"/>
    <w:rsid w:val="00BA43E1"/>
    <w:rsid w:val="00BA5832"/>
    <w:rsid w:val="00BA5985"/>
    <w:rsid w:val="00BA5DF6"/>
    <w:rsid w:val="00BA6245"/>
    <w:rsid w:val="00BA6352"/>
    <w:rsid w:val="00BA6601"/>
    <w:rsid w:val="00BA70B7"/>
    <w:rsid w:val="00BA74C6"/>
    <w:rsid w:val="00BA7A82"/>
    <w:rsid w:val="00BA7F4B"/>
    <w:rsid w:val="00BB05B1"/>
    <w:rsid w:val="00BB05FD"/>
    <w:rsid w:val="00BB073A"/>
    <w:rsid w:val="00BB09A7"/>
    <w:rsid w:val="00BB0A93"/>
    <w:rsid w:val="00BB172A"/>
    <w:rsid w:val="00BB1AB2"/>
    <w:rsid w:val="00BB25F2"/>
    <w:rsid w:val="00BB3524"/>
    <w:rsid w:val="00BB3F2E"/>
    <w:rsid w:val="00BB4E87"/>
    <w:rsid w:val="00BB5467"/>
    <w:rsid w:val="00BB5478"/>
    <w:rsid w:val="00BB5591"/>
    <w:rsid w:val="00BB5C21"/>
    <w:rsid w:val="00BB622D"/>
    <w:rsid w:val="00BB6C67"/>
    <w:rsid w:val="00BB6E44"/>
    <w:rsid w:val="00BB702B"/>
    <w:rsid w:val="00BB72AA"/>
    <w:rsid w:val="00BB7A1B"/>
    <w:rsid w:val="00BB7CD9"/>
    <w:rsid w:val="00BC0020"/>
    <w:rsid w:val="00BC01B7"/>
    <w:rsid w:val="00BC0CD4"/>
    <w:rsid w:val="00BC0D4F"/>
    <w:rsid w:val="00BC1495"/>
    <w:rsid w:val="00BC194F"/>
    <w:rsid w:val="00BC1DFF"/>
    <w:rsid w:val="00BC287B"/>
    <w:rsid w:val="00BC3402"/>
    <w:rsid w:val="00BC36C7"/>
    <w:rsid w:val="00BC3A0D"/>
    <w:rsid w:val="00BC3C13"/>
    <w:rsid w:val="00BC42F5"/>
    <w:rsid w:val="00BC455D"/>
    <w:rsid w:val="00BC49CF"/>
    <w:rsid w:val="00BC4AD5"/>
    <w:rsid w:val="00BC5728"/>
    <w:rsid w:val="00BC59A4"/>
    <w:rsid w:val="00BC6F4E"/>
    <w:rsid w:val="00BC7D66"/>
    <w:rsid w:val="00BD02C2"/>
    <w:rsid w:val="00BD02C6"/>
    <w:rsid w:val="00BD0390"/>
    <w:rsid w:val="00BD09DA"/>
    <w:rsid w:val="00BD0BE1"/>
    <w:rsid w:val="00BD17ED"/>
    <w:rsid w:val="00BD22AB"/>
    <w:rsid w:val="00BD290C"/>
    <w:rsid w:val="00BD2C53"/>
    <w:rsid w:val="00BD3157"/>
    <w:rsid w:val="00BD3432"/>
    <w:rsid w:val="00BD3961"/>
    <w:rsid w:val="00BD4009"/>
    <w:rsid w:val="00BD5594"/>
    <w:rsid w:val="00BD5728"/>
    <w:rsid w:val="00BD59AA"/>
    <w:rsid w:val="00BD5BF6"/>
    <w:rsid w:val="00BD656A"/>
    <w:rsid w:val="00BD664B"/>
    <w:rsid w:val="00BD6CF4"/>
    <w:rsid w:val="00BD76B8"/>
    <w:rsid w:val="00BD7B60"/>
    <w:rsid w:val="00BD7C2A"/>
    <w:rsid w:val="00BD7DA1"/>
    <w:rsid w:val="00BD7E85"/>
    <w:rsid w:val="00BE0225"/>
    <w:rsid w:val="00BE161B"/>
    <w:rsid w:val="00BE19FF"/>
    <w:rsid w:val="00BE201A"/>
    <w:rsid w:val="00BE33C2"/>
    <w:rsid w:val="00BE3459"/>
    <w:rsid w:val="00BE369C"/>
    <w:rsid w:val="00BE3E24"/>
    <w:rsid w:val="00BE3F90"/>
    <w:rsid w:val="00BE4404"/>
    <w:rsid w:val="00BE4A28"/>
    <w:rsid w:val="00BE4D61"/>
    <w:rsid w:val="00BE50E7"/>
    <w:rsid w:val="00BE513D"/>
    <w:rsid w:val="00BE5425"/>
    <w:rsid w:val="00BE58F5"/>
    <w:rsid w:val="00BE5B6F"/>
    <w:rsid w:val="00BE65B3"/>
    <w:rsid w:val="00BE66FC"/>
    <w:rsid w:val="00BE6B0E"/>
    <w:rsid w:val="00BE6B89"/>
    <w:rsid w:val="00BE6BE8"/>
    <w:rsid w:val="00BE716E"/>
    <w:rsid w:val="00BE7181"/>
    <w:rsid w:val="00BE764C"/>
    <w:rsid w:val="00BE7A7D"/>
    <w:rsid w:val="00BF022D"/>
    <w:rsid w:val="00BF0D89"/>
    <w:rsid w:val="00BF1815"/>
    <w:rsid w:val="00BF1988"/>
    <w:rsid w:val="00BF1DF3"/>
    <w:rsid w:val="00BF1F9B"/>
    <w:rsid w:val="00BF1F9C"/>
    <w:rsid w:val="00BF22B4"/>
    <w:rsid w:val="00BF317C"/>
    <w:rsid w:val="00BF38E8"/>
    <w:rsid w:val="00BF3BCA"/>
    <w:rsid w:val="00BF3E5D"/>
    <w:rsid w:val="00BF505C"/>
    <w:rsid w:val="00BF6025"/>
    <w:rsid w:val="00BF610D"/>
    <w:rsid w:val="00BF6679"/>
    <w:rsid w:val="00BF6B3F"/>
    <w:rsid w:val="00BF72D8"/>
    <w:rsid w:val="00BF7AA4"/>
    <w:rsid w:val="00BF7AFD"/>
    <w:rsid w:val="00C00264"/>
    <w:rsid w:val="00C005E3"/>
    <w:rsid w:val="00C0077B"/>
    <w:rsid w:val="00C00CAC"/>
    <w:rsid w:val="00C01A52"/>
    <w:rsid w:val="00C01AF4"/>
    <w:rsid w:val="00C01D23"/>
    <w:rsid w:val="00C023D6"/>
    <w:rsid w:val="00C0240D"/>
    <w:rsid w:val="00C0439D"/>
    <w:rsid w:val="00C0439F"/>
    <w:rsid w:val="00C04469"/>
    <w:rsid w:val="00C0481E"/>
    <w:rsid w:val="00C04CEE"/>
    <w:rsid w:val="00C05327"/>
    <w:rsid w:val="00C05691"/>
    <w:rsid w:val="00C05D8F"/>
    <w:rsid w:val="00C05EE9"/>
    <w:rsid w:val="00C074F7"/>
    <w:rsid w:val="00C0764D"/>
    <w:rsid w:val="00C07797"/>
    <w:rsid w:val="00C10416"/>
    <w:rsid w:val="00C10BE1"/>
    <w:rsid w:val="00C10E1B"/>
    <w:rsid w:val="00C12067"/>
    <w:rsid w:val="00C1219A"/>
    <w:rsid w:val="00C1221A"/>
    <w:rsid w:val="00C1232F"/>
    <w:rsid w:val="00C12AFC"/>
    <w:rsid w:val="00C12D39"/>
    <w:rsid w:val="00C12ED5"/>
    <w:rsid w:val="00C12F07"/>
    <w:rsid w:val="00C132B8"/>
    <w:rsid w:val="00C1336B"/>
    <w:rsid w:val="00C133DF"/>
    <w:rsid w:val="00C14388"/>
    <w:rsid w:val="00C14F81"/>
    <w:rsid w:val="00C15089"/>
    <w:rsid w:val="00C1542E"/>
    <w:rsid w:val="00C154C3"/>
    <w:rsid w:val="00C15CA8"/>
    <w:rsid w:val="00C167DD"/>
    <w:rsid w:val="00C16827"/>
    <w:rsid w:val="00C17129"/>
    <w:rsid w:val="00C1745F"/>
    <w:rsid w:val="00C175E9"/>
    <w:rsid w:val="00C2009E"/>
    <w:rsid w:val="00C20193"/>
    <w:rsid w:val="00C207B0"/>
    <w:rsid w:val="00C20D1B"/>
    <w:rsid w:val="00C20DF6"/>
    <w:rsid w:val="00C21380"/>
    <w:rsid w:val="00C21D3E"/>
    <w:rsid w:val="00C21FE6"/>
    <w:rsid w:val="00C22418"/>
    <w:rsid w:val="00C22AAA"/>
    <w:rsid w:val="00C22DA7"/>
    <w:rsid w:val="00C2358A"/>
    <w:rsid w:val="00C24278"/>
    <w:rsid w:val="00C2441A"/>
    <w:rsid w:val="00C24AD3"/>
    <w:rsid w:val="00C24D07"/>
    <w:rsid w:val="00C25145"/>
    <w:rsid w:val="00C2566A"/>
    <w:rsid w:val="00C256B4"/>
    <w:rsid w:val="00C25804"/>
    <w:rsid w:val="00C263C8"/>
    <w:rsid w:val="00C26D30"/>
    <w:rsid w:val="00C279D3"/>
    <w:rsid w:val="00C302C7"/>
    <w:rsid w:val="00C306F2"/>
    <w:rsid w:val="00C30822"/>
    <w:rsid w:val="00C30A34"/>
    <w:rsid w:val="00C317F1"/>
    <w:rsid w:val="00C31CE3"/>
    <w:rsid w:val="00C3217F"/>
    <w:rsid w:val="00C321C5"/>
    <w:rsid w:val="00C32D7F"/>
    <w:rsid w:val="00C33019"/>
    <w:rsid w:val="00C33283"/>
    <w:rsid w:val="00C3407C"/>
    <w:rsid w:val="00C340B0"/>
    <w:rsid w:val="00C3418F"/>
    <w:rsid w:val="00C34C52"/>
    <w:rsid w:val="00C34D8A"/>
    <w:rsid w:val="00C35C7A"/>
    <w:rsid w:val="00C36FD3"/>
    <w:rsid w:val="00C3708C"/>
    <w:rsid w:val="00C37A8E"/>
    <w:rsid w:val="00C37C20"/>
    <w:rsid w:val="00C400B9"/>
    <w:rsid w:val="00C40D06"/>
    <w:rsid w:val="00C40E34"/>
    <w:rsid w:val="00C413C9"/>
    <w:rsid w:val="00C418D4"/>
    <w:rsid w:val="00C41CCA"/>
    <w:rsid w:val="00C42D7B"/>
    <w:rsid w:val="00C4423A"/>
    <w:rsid w:val="00C44826"/>
    <w:rsid w:val="00C448EF"/>
    <w:rsid w:val="00C44A26"/>
    <w:rsid w:val="00C4504C"/>
    <w:rsid w:val="00C4545F"/>
    <w:rsid w:val="00C45829"/>
    <w:rsid w:val="00C4654D"/>
    <w:rsid w:val="00C46D75"/>
    <w:rsid w:val="00C46FB0"/>
    <w:rsid w:val="00C470BA"/>
    <w:rsid w:val="00C501D1"/>
    <w:rsid w:val="00C521BA"/>
    <w:rsid w:val="00C522C1"/>
    <w:rsid w:val="00C52F7B"/>
    <w:rsid w:val="00C53096"/>
    <w:rsid w:val="00C53311"/>
    <w:rsid w:val="00C53B23"/>
    <w:rsid w:val="00C53C7A"/>
    <w:rsid w:val="00C54E28"/>
    <w:rsid w:val="00C551A9"/>
    <w:rsid w:val="00C55FA8"/>
    <w:rsid w:val="00C565D8"/>
    <w:rsid w:val="00C56EF2"/>
    <w:rsid w:val="00C572AE"/>
    <w:rsid w:val="00C57360"/>
    <w:rsid w:val="00C57B5F"/>
    <w:rsid w:val="00C57BE7"/>
    <w:rsid w:val="00C60816"/>
    <w:rsid w:val="00C61526"/>
    <w:rsid w:val="00C61A62"/>
    <w:rsid w:val="00C625C2"/>
    <w:rsid w:val="00C629D6"/>
    <w:rsid w:val="00C62F16"/>
    <w:rsid w:val="00C63680"/>
    <w:rsid w:val="00C63706"/>
    <w:rsid w:val="00C63E49"/>
    <w:rsid w:val="00C64299"/>
    <w:rsid w:val="00C64BC6"/>
    <w:rsid w:val="00C64E06"/>
    <w:rsid w:val="00C65877"/>
    <w:rsid w:val="00C65961"/>
    <w:rsid w:val="00C65A92"/>
    <w:rsid w:val="00C66074"/>
    <w:rsid w:val="00C66350"/>
    <w:rsid w:val="00C6657F"/>
    <w:rsid w:val="00C666F6"/>
    <w:rsid w:val="00C66896"/>
    <w:rsid w:val="00C669A0"/>
    <w:rsid w:val="00C66D2D"/>
    <w:rsid w:val="00C66EB2"/>
    <w:rsid w:val="00C6744D"/>
    <w:rsid w:val="00C67584"/>
    <w:rsid w:val="00C70E92"/>
    <w:rsid w:val="00C7111C"/>
    <w:rsid w:val="00C72D93"/>
    <w:rsid w:val="00C72EB9"/>
    <w:rsid w:val="00C73E7F"/>
    <w:rsid w:val="00C74985"/>
    <w:rsid w:val="00C74F2D"/>
    <w:rsid w:val="00C753E4"/>
    <w:rsid w:val="00C75DC0"/>
    <w:rsid w:val="00C75E3F"/>
    <w:rsid w:val="00C762B6"/>
    <w:rsid w:val="00C76C56"/>
    <w:rsid w:val="00C76F1A"/>
    <w:rsid w:val="00C77184"/>
    <w:rsid w:val="00C778DF"/>
    <w:rsid w:val="00C779AA"/>
    <w:rsid w:val="00C77B84"/>
    <w:rsid w:val="00C77C78"/>
    <w:rsid w:val="00C77EE8"/>
    <w:rsid w:val="00C8029F"/>
    <w:rsid w:val="00C806B0"/>
    <w:rsid w:val="00C81A7B"/>
    <w:rsid w:val="00C81CD3"/>
    <w:rsid w:val="00C81FD9"/>
    <w:rsid w:val="00C824E1"/>
    <w:rsid w:val="00C830F7"/>
    <w:rsid w:val="00C831CE"/>
    <w:rsid w:val="00C8326D"/>
    <w:rsid w:val="00C83554"/>
    <w:rsid w:val="00C83683"/>
    <w:rsid w:val="00C83C7B"/>
    <w:rsid w:val="00C8528E"/>
    <w:rsid w:val="00C85665"/>
    <w:rsid w:val="00C85A77"/>
    <w:rsid w:val="00C8694B"/>
    <w:rsid w:val="00C86A81"/>
    <w:rsid w:val="00C86FFD"/>
    <w:rsid w:val="00C87519"/>
    <w:rsid w:val="00C90A89"/>
    <w:rsid w:val="00C90C81"/>
    <w:rsid w:val="00C91120"/>
    <w:rsid w:val="00C9180B"/>
    <w:rsid w:val="00C91861"/>
    <w:rsid w:val="00C919A2"/>
    <w:rsid w:val="00C91B68"/>
    <w:rsid w:val="00C91F88"/>
    <w:rsid w:val="00C920E1"/>
    <w:rsid w:val="00C923CC"/>
    <w:rsid w:val="00C926F1"/>
    <w:rsid w:val="00C92AC0"/>
    <w:rsid w:val="00C93121"/>
    <w:rsid w:val="00C93903"/>
    <w:rsid w:val="00C93F91"/>
    <w:rsid w:val="00C95342"/>
    <w:rsid w:val="00C96B98"/>
    <w:rsid w:val="00C96C26"/>
    <w:rsid w:val="00C97C87"/>
    <w:rsid w:val="00C97D1D"/>
    <w:rsid w:val="00C97DD0"/>
    <w:rsid w:val="00CA01AA"/>
    <w:rsid w:val="00CA1172"/>
    <w:rsid w:val="00CA1529"/>
    <w:rsid w:val="00CA1659"/>
    <w:rsid w:val="00CA16D0"/>
    <w:rsid w:val="00CA1990"/>
    <w:rsid w:val="00CA1C82"/>
    <w:rsid w:val="00CA1DF1"/>
    <w:rsid w:val="00CA1FBC"/>
    <w:rsid w:val="00CA2310"/>
    <w:rsid w:val="00CA2C93"/>
    <w:rsid w:val="00CA2EEC"/>
    <w:rsid w:val="00CA32D9"/>
    <w:rsid w:val="00CA32ED"/>
    <w:rsid w:val="00CA3A7B"/>
    <w:rsid w:val="00CA4A83"/>
    <w:rsid w:val="00CA597C"/>
    <w:rsid w:val="00CA6E3C"/>
    <w:rsid w:val="00CA6F45"/>
    <w:rsid w:val="00CA74E5"/>
    <w:rsid w:val="00CA7723"/>
    <w:rsid w:val="00CA7DA8"/>
    <w:rsid w:val="00CA7E02"/>
    <w:rsid w:val="00CA7F9A"/>
    <w:rsid w:val="00CB1A6D"/>
    <w:rsid w:val="00CB2175"/>
    <w:rsid w:val="00CB2177"/>
    <w:rsid w:val="00CB265A"/>
    <w:rsid w:val="00CB2BFE"/>
    <w:rsid w:val="00CB2DA2"/>
    <w:rsid w:val="00CB2DB1"/>
    <w:rsid w:val="00CB3723"/>
    <w:rsid w:val="00CB3C26"/>
    <w:rsid w:val="00CB4103"/>
    <w:rsid w:val="00CB42B4"/>
    <w:rsid w:val="00CB4E0B"/>
    <w:rsid w:val="00CB569B"/>
    <w:rsid w:val="00CB5AD3"/>
    <w:rsid w:val="00CB67BB"/>
    <w:rsid w:val="00CB6F38"/>
    <w:rsid w:val="00CB7AD6"/>
    <w:rsid w:val="00CC0C75"/>
    <w:rsid w:val="00CC0D9A"/>
    <w:rsid w:val="00CC0F10"/>
    <w:rsid w:val="00CC18F9"/>
    <w:rsid w:val="00CC22E6"/>
    <w:rsid w:val="00CC2776"/>
    <w:rsid w:val="00CC566F"/>
    <w:rsid w:val="00CC5691"/>
    <w:rsid w:val="00CC57D4"/>
    <w:rsid w:val="00CC60FD"/>
    <w:rsid w:val="00CC624C"/>
    <w:rsid w:val="00CC63A1"/>
    <w:rsid w:val="00CC6926"/>
    <w:rsid w:val="00CD0493"/>
    <w:rsid w:val="00CD1193"/>
    <w:rsid w:val="00CD1314"/>
    <w:rsid w:val="00CD1584"/>
    <w:rsid w:val="00CD2B7C"/>
    <w:rsid w:val="00CD2D1B"/>
    <w:rsid w:val="00CD3171"/>
    <w:rsid w:val="00CD31EF"/>
    <w:rsid w:val="00CD3321"/>
    <w:rsid w:val="00CD3B57"/>
    <w:rsid w:val="00CD49E4"/>
    <w:rsid w:val="00CD4C8E"/>
    <w:rsid w:val="00CD52E6"/>
    <w:rsid w:val="00CD5384"/>
    <w:rsid w:val="00CD5972"/>
    <w:rsid w:val="00CD5CE9"/>
    <w:rsid w:val="00CD60D1"/>
    <w:rsid w:val="00CD72EB"/>
    <w:rsid w:val="00CE0261"/>
    <w:rsid w:val="00CE0356"/>
    <w:rsid w:val="00CE0814"/>
    <w:rsid w:val="00CE0C84"/>
    <w:rsid w:val="00CE0E85"/>
    <w:rsid w:val="00CE13A3"/>
    <w:rsid w:val="00CE1739"/>
    <w:rsid w:val="00CE1C22"/>
    <w:rsid w:val="00CE2335"/>
    <w:rsid w:val="00CE2BDA"/>
    <w:rsid w:val="00CE311A"/>
    <w:rsid w:val="00CE3207"/>
    <w:rsid w:val="00CE3353"/>
    <w:rsid w:val="00CE38F9"/>
    <w:rsid w:val="00CE3E6D"/>
    <w:rsid w:val="00CE4630"/>
    <w:rsid w:val="00CE4798"/>
    <w:rsid w:val="00CE49C4"/>
    <w:rsid w:val="00CE4DB8"/>
    <w:rsid w:val="00CE4EF6"/>
    <w:rsid w:val="00CE53F7"/>
    <w:rsid w:val="00CE5A75"/>
    <w:rsid w:val="00CE6611"/>
    <w:rsid w:val="00CE6CD1"/>
    <w:rsid w:val="00CE7133"/>
    <w:rsid w:val="00CE73A7"/>
    <w:rsid w:val="00CE7455"/>
    <w:rsid w:val="00CE74C5"/>
    <w:rsid w:val="00CE7A87"/>
    <w:rsid w:val="00CE7E54"/>
    <w:rsid w:val="00CE7F41"/>
    <w:rsid w:val="00CF0138"/>
    <w:rsid w:val="00CF0278"/>
    <w:rsid w:val="00CF0796"/>
    <w:rsid w:val="00CF0805"/>
    <w:rsid w:val="00CF1830"/>
    <w:rsid w:val="00CF1A30"/>
    <w:rsid w:val="00CF1F07"/>
    <w:rsid w:val="00CF206F"/>
    <w:rsid w:val="00CF26C2"/>
    <w:rsid w:val="00CF283F"/>
    <w:rsid w:val="00CF2AE0"/>
    <w:rsid w:val="00CF34E3"/>
    <w:rsid w:val="00CF38ED"/>
    <w:rsid w:val="00CF497B"/>
    <w:rsid w:val="00CF4B3C"/>
    <w:rsid w:val="00CF4F57"/>
    <w:rsid w:val="00CF519F"/>
    <w:rsid w:val="00CF6059"/>
    <w:rsid w:val="00CF60E8"/>
    <w:rsid w:val="00CF685B"/>
    <w:rsid w:val="00CF68A0"/>
    <w:rsid w:val="00CF7D29"/>
    <w:rsid w:val="00D00730"/>
    <w:rsid w:val="00D00832"/>
    <w:rsid w:val="00D017A6"/>
    <w:rsid w:val="00D01A2B"/>
    <w:rsid w:val="00D01A74"/>
    <w:rsid w:val="00D01BAA"/>
    <w:rsid w:val="00D01FB2"/>
    <w:rsid w:val="00D02B95"/>
    <w:rsid w:val="00D02C62"/>
    <w:rsid w:val="00D034DF"/>
    <w:rsid w:val="00D03E19"/>
    <w:rsid w:val="00D03FCB"/>
    <w:rsid w:val="00D04402"/>
    <w:rsid w:val="00D04C54"/>
    <w:rsid w:val="00D05D8E"/>
    <w:rsid w:val="00D067C5"/>
    <w:rsid w:val="00D06F86"/>
    <w:rsid w:val="00D0732F"/>
    <w:rsid w:val="00D077B0"/>
    <w:rsid w:val="00D1034D"/>
    <w:rsid w:val="00D1060D"/>
    <w:rsid w:val="00D10BD4"/>
    <w:rsid w:val="00D10C36"/>
    <w:rsid w:val="00D10CB6"/>
    <w:rsid w:val="00D10EA6"/>
    <w:rsid w:val="00D11B22"/>
    <w:rsid w:val="00D12CA4"/>
    <w:rsid w:val="00D13910"/>
    <w:rsid w:val="00D13AD1"/>
    <w:rsid w:val="00D13B4B"/>
    <w:rsid w:val="00D142CB"/>
    <w:rsid w:val="00D14C06"/>
    <w:rsid w:val="00D150C7"/>
    <w:rsid w:val="00D1536D"/>
    <w:rsid w:val="00D15A1C"/>
    <w:rsid w:val="00D15E12"/>
    <w:rsid w:val="00D163F1"/>
    <w:rsid w:val="00D1640F"/>
    <w:rsid w:val="00D16570"/>
    <w:rsid w:val="00D165A0"/>
    <w:rsid w:val="00D16AB9"/>
    <w:rsid w:val="00D17592"/>
    <w:rsid w:val="00D1760C"/>
    <w:rsid w:val="00D17B9F"/>
    <w:rsid w:val="00D200BE"/>
    <w:rsid w:val="00D20C2C"/>
    <w:rsid w:val="00D21020"/>
    <w:rsid w:val="00D21726"/>
    <w:rsid w:val="00D21C59"/>
    <w:rsid w:val="00D224DD"/>
    <w:rsid w:val="00D2288A"/>
    <w:rsid w:val="00D2314A"/>
    <w:rsid w:val="00D239D4"/>
    <w:rsid w:val="00D23AC1"/>
    <w:rsid w:val="00D24184"/>
    <w:rsid w:val="00D24A4C"/>
    <w:rsid w:val="00D251AC"/>
    <w:rsid w:val="00D25457"/>
    <w:rsid w:val="00D257B7"/>
    <w:rsid w:val="00D264B0"/>
    <w:rsid w:val="00D264B5"/>
    <w:rsid w:val="00D26597"/>
    <w:rsid w:val="00D26C2E"/>
    <w:rsid w:val="00D2739A"/>
    <w:rsid w:val="00D27C10"/>
    <w:rsid w:val="00D300A2"/>
    <w:rsid w:val="00D3056F"/>
    <w:rsid w:val="00D30851"/>
    <w:rsid w:val="00D309D9"/>
    <w:rsid w:val="00D30D39"/>
    <w:rsid w:val="00D30D51"/>
    <w:rsid w:val="00D30F48"/>
    <w:rsid w:val="00D318E0"/>
    <w:rsid w:val="00D319A7"/>
    <w:rsid w:val="00D32439"/>
    <w:rsid w:val="00D3273E"/>
    <w:rsid w:val="00D334A0"/>
    <w:rsid w:val="00D33C3F"/>
    <w:rsid w:val="00D343A6"/>
    <w:rsid w:val="00D3490E"/>
    <w:rsid w:val="00D34B88"/>
    <w:rsid w:val="00D355C1"/>
    <w:rsid w:val="00D35B51"/>
    <w:rsid w:val="00D35CE7"/>
    <w:rsid w:val="00D36467"/>
    <w:rsid w:val="00D36688"/>
    <w:rsid w:val="00D36CF6"/>
    <w:rsid w:val="00D3703F"/>
    <w:rsid w:val="00D3739D"/>
    <w:rsid w:val="00D3757A"/>
    <w:rsid w:val="00D37A30"/>
    <w:rsid w:val="00D37B4C"/>
    <w:rsid w:val="00D40653"/>
    <w:rsid w:val="00D415DA"/>
    <w:rsid w:val="00D41B47"/>
    <w:rsid w:val="00D41C8B"/>
    <w:rsid w:val="00D421DA"/>
    <w:rsid w:val="00D42280"/>
    <w:rsid w:val="00D42615"/>
    <w:rsid w:val="00D42CFD"/>
    <w:rsid w:val="00D438F8"/>
    <w:rsid w:val="00D43A0F"/>
    <w:rsid w:val="00D4527C"/>
    <w:rsid w:val="00D45F92"/>
    <w:rsid w:val="00D4710F"/>
    <w:rsid w:val="00D47B7E"/>
    <w:rsid w:val="00D50015"/>
    <w:rsid w:val="00D50137"/>
    <w:rsid w:val="00D50474"/>
    <w:rsid w:val="00D5068F"/>
    <w:rsid w:val="00D50766"/>
    <w:rsid w:val="00D50C02"/>
    <w:rsid w:val="00D512B7"/>
    <w:rsid w:val="00D513A7"/>
    <w:rsid w:val="00D514BF"/>
    <w:rsid w:val="00D52838"/>
    <w:rsid w:val="00D52AFE"/>
    <w:rsid w:val="00D531DC"/>
    <w:rsid w:val="00D5383B"/>
    <w:rsid w:val="00D53F4D"/>
    <w:rsid w:val="00D541A1"/>
    <w:rsid w:val="00D548BC"/>
    <w:rsid w:val="00D55080"/>
    <w:rsid w:val="00D55175"/>
    <w:rsid w:val="00D557BE"/>
    <w:rsid w:val="00D569FA"/>
    <w:rsid w:val="00D56A4D"/>
    <w:rsid w:val="00D5790F"/>
    <w:rsid w:val="00D60604"/>
    <w:rsid w:val="00D60960"/>
    <w:rsid w:val="00D61409"/>
    <w:rsid w:val="00D61B19"/>
    <w:rsid w:val="00D6266E"/>
    <w:rsid w:val="00D62B1D"/>
    <w:rsid w:val="00D6300E"/>
    <w:rsid w:val="00D644CA"/>
    <w:rsid w:val="00D64AA9"/>
    <w:rsid w:val="00D64D06"/>
    <w:rsid w:val="00D655A9"/>
    <w:rsid w:val="00D65931"/>
    <w:rsid w:val="00D661F6"/>
    <w:rsid w:val="00D677AC"/>
    <w:rsid w:val="00D67EB6"/>
    <w:rsid w:val="00D704CB"/>
    <w:rsid w:val="00D70507"/>
    <w:rsid w:val="00D705EE"/>
    <w:rsid w:val="00D707A8"/>
    <w:rsid w:val="00D70D55"/>
    <w:rsid w:val="00D7111A"/>
    <w:rsid w:val="00D7220F"/>
    <w:rsid w:val="00D724D3"/>
    <w:rsid w:val="00D738F4"/>
    <w:rsid w:val="00D74A42"/>
    <w:rsid w:val="00D74E1C"/>
    <w:rsid w:val="00D74E33"/>
    <w:rsid w:val="00D750F1"/>
    <w:rsid w:val="00D7588D"/>
    <w:rsid w:val="00D759F2"/>
    <w:rsid w:val="00D75A41"/>
    <w:rsid w:val="00D76010"/>
    <w:rsid w:val="00D76152"/>
    <w:rsid w:val="00D76BE8"/>
    <w:rsid w:val="00D77023"/>
    <w:rsid w:val="00D77033"/>
    <w:rsid w:val="00D773F3"/>
    <w:rsid w:val="00D77611"/>
    <w:rsid w:val="00D77CF7"/>
    <w:rsid w:val="00D77E21"/>
    <w:rsid w:val="00D77F86"/>
    <w:rsid w:val="00D80204"/>
    <w:rsid w:val="00D802CB"/>
    <w:rsid w:val="00D80E1D"/>
    <w:rsid w:val="00D81409"/>
    <w:rsid w:val="00D81E67"/>
    <w:rsid w:val="00D81F4C"/>
    <w:rsid w:val="00D8235D"/>
    <w:rsid w:val="00D82915"/>
    <w:rsid w:val="00D83586"/>
    <w:rsid w:val="00D83DD8"/>
    <w:rsid w:val="00D848C3"/>
    <w:rsid w:val="00D85EA0"/>
    <w:rsid w:val="00D867FF"/>
    <w:rsid w:val="00D878AF"/>
    <w:rsid w:val="00D87E5D"/>
    <w:rsid w:val="00D904B4"/>
    <w:rsid w:val="00D90932"/>
    <w:rsid w:val="00D912DB"/>
    <w:rsid w:val="00D91F47"/>
    <w:rsid w:val="00D92365"/>
    <w:rsid w:val="00D9264E"/>
    <w:rsid w:val="00D92856"/>
    <w:rsid w:val="00D92859"/>
    <w:rsid w:val="00D929AD"/>
    <w:rsid w:val="00D92C4F"/>
    <w:rsid w:val="00D93070"/>
    <w:rsid w:val="00D94408"/>
    <w:rsid w:val="00D9478A"/>
    <w:rsid w:val="00D94AC0"/>
    <w:rsid w:val="00D94BE8"/>
    <w:rsid w:val="00D95245"/>
    <w:rsid w:val="00D95BA6"/>
    <w:rsid w:val="00D975B6"/>
    <w:rsid w:val="00D9798F"/>
    <w:rsid w:val="00D979B6"/>
    <w:rsid w:val="00D97BEB"/>
    <w:rsid w:val="00D97FDA"/>
    <w:rsid w:val="00DA0584"/>
    <w:rsid w:val="00DA114C"/>
    <w:rsid w:val="00DA1655"/>
    <w:rsid w:val="00DA2273"/>
    <w:rsid w:val="00DA29D0"/>
    <w:rsid w:val="00DA2D5B"/>
    <w:rsid w:val="00DA3018"/>
    <w:rsid w:val="00DA341B"/>
    <w:rsid w:val="00DA34C3"/>
    <w:rsid w:val="00DA3756"/>
    <w:rsid w:val="00DA4D50"/>
    <w:rsid w:val="00DA55F3"/>
    <w:rsid w:val="00DA5F96"/>
    <w:rsid w:val="00DA6510"/>
    <w:rsid w:val="00DA67CD"/>
    <w:rsid w:val="00DA6D22"/>
    <w:rsid w:val="00DA7607"/>
    <w:rsid w:val="00DA762E"/>
    <w:rsid w:val="00DA7BF6"/>
    <w:rsid w:val="00DB0912"/>
    <w:rsid w:val="00DB096A"/>
    <w:rsid w:val="00DB2244"/>
    <w:rsid w:val="00DB2278"/>
    <w:rsid w:val="00DB29E3"/>
    <w:rsid w:val="00DB36BD"/>
    <w:rsid w:val="00DB4FFC"/>
    <w:rsid w:val="00DB59A3"/>
    <w:rsid w:val="00DB608E"/>
    <w:rsid w:val="00DB6A7F"/>
    <w:rsid w:val="00DB6F6E"/>
    <w:rsid w:val="00DC088A"/>
    <w:rsid w:val="00DC0A19"/>
    <w:rsid w:val="00DC103A"/>
    <w:rsid w:val="00DC170F"/>
    <w:rsid w:val="00DC1D78"/>
    <w:rsid w:val="00DC20A3"/>
    <w:rsid w:val="00DC21E9"/>
    <w:rsid w:val="00DC41B2"/>
    <w:rsid w:val="00DC48B4"/>
    <w:rsid w:val="00DC4C48"/>
    <w:rsid w:val="00DC4F9C"/>
    <w:rsid w:val="00DC5955"/>
    <w:rsid w:val="00DC5EA8"/>
    <w:rsid w:val="00DC61AE"/>
    <w:rsid w:val="00DC6594"/>
    <w:rsid w:val="00DD01F2"/>
    <w:rsid w:val="00DD0ECD"/>
    <w:rsid w:val="00DD10BC"/>
    <w:rsid w:val="00DD1284"/>
    <w:rsid w:val="00DD17BD"/>
    <w:rsid w:val="00DD1D7E"/>
    <w:rsid w:val="00DD2505"/>
    <w:rsid w:val="00DD2724"/>
    <w:rsid w:val="00DD2B30"/>
    <w:rsid w:val="00DD2FD7"/>
    <w:rsid w:val="00DD360C"/>
    <w:rsid w:val="00DD3891"/>
    <w:rsid w:val="00DD451E"/>
    <w:rsid w:val="00DD4645"/>
    <w:rsid w:val="00DD4973"/>
    <w:rsid w:val="00DD5268"/>
    <w:rsid w:val="00DD58D4"/>
    <w:rsid w:val="00DD5C7E"/>
    <w:rsid w:val="00DD61A5"/>
    <w:rsid w:val="00DD6B70"/>
    <w:rsid w:val="00DD6F17"/>
    <w:rsid w:val="00DD702C"/>
    <w:rsid w:val="00DD7269"/>
    <w:rsid w:val="00DD7625"/>
    <w:rsid w:val="00DD7B14"/>
    <w:rsid w:val="00DE01E1"/>
    <w:rsid w:val="00DE032B"/>
    <w:rsid w:val="00DE05C7"/>
    <w:rsid w:val="00DE0709"/>
    <w:rsid w:val="00DE0749"/>
    <w:rsid w:val="00DE079E"/>
    <w:rsid w:val="00DE0B4A"/>
    <w:rsid w:val="00DE0CB0"/>
    <w:rsid w:val="00DE0D5A"/>
    <w:rsid w:val="00DE12E5"/>
    <w:rsid w:val="00DE1A1D"/>
    <w:rsid w:val="00DE2C07"/>
    <w:rsid w:val="00DE343A"/>
    <w:rsid w:val="00DE35A4"/>
    <w:rsid w:val="00DE3715"/>
    <w:rsid w:val="00DE3748"/>
    <w:rsid w:val="00DE39A0"/>
    <w:rsid w:val="00DE3B91"/>
    <w:rsid w:val="00DE4DC3"/>
    <w:rsid w:val="00DE4DC5"/>
    <w:rsid w:val="00DE538A"/>
    <w:rsid w:val="00DE5C0D"/>
    <w:rsid w:val="00DE65AB"/>
    <w:rsid w:val="00DE67E2"/>
    <w:rsid w:val="00DF04D1"/>
    <w:rsid w:val="00DF06EB"/>
    <w:rsid w:val="00DF0951"/>
    <w:rsid w:val="00DF0FB7"/>
    <w:rsid w:val="00DF0FD5"/>
    <w:rsid w:val="00DF10D0"/>
    <w:rsid w:val="00DF27E5"/>
    <w:rsid w:val="00DF2B9E"/>
    <w:rsid w:val="00DF3421"/>
    <w:rsid w:val="00DF3750"/>
    <w:rsid w:val="00DF3A56"/>
    <w:rsid w:val="00DF3B05"/>
    <w:rsid w:val="00DF482C"/>
    <w:rsid w:val="00DF4D06"/>
    <w:rsid w:val="00DF51D2"/>
    <w:rsid w:val="00DF51E7"/>
    <w:rsid w:val="00DF53FD"/>
    <w:rsid w:val="00DF5B73"/>
    <w:rsid w:val="00DF5C41"/>
    <w:rsid w:val="00DF63EB"/>
    <w:rsid w:val="00DF6673"/>
    <w:rsid w:val="00DF6854"/>
    <w:rsid w:val="00DF7042"/>
    <w:rsid w:val="00DF736B"/>
    <w:rsid w:val="00DF77E5"/>
    <w:rsid w:val="00DF7CE0"/>
    <w:rsid w:val="00E007DD"/>
    <w:rsid w:val="00E00B35"/>
    <w:rsid w:val="00E01548"/>
    <w:rsid w:val="00E01D63"/>
    <w:rsid w:val="00E02019"/>
    <w:rsid w:val="00E0223D"/>
    <w:rsid w:val="00E02E3A"/>
    <w:rsid w:val="00E03657"/>
    <w:rsid w:val="00E03BDB"/>
    <w:rsid w:val="00E03DE7"/>
    <w:rsid w:val="00E04397"/>
    <w:rsid w:val="00E04938"/>
    <w:rsid w:val="00E04B36"/>
    <w:rsid w:val="00E04D12"/>
    <w:rsid w:val="00E04D8A"/>
    <w:rsid w:val="00E05254"/>
    <w:rsid w:val="00E05263"/>
    <w:rsid w:val="00E055B9"/>
    <w:rsid w:val="00E056F6"/>
    <w:rsid w:val="00E05C34"/>
    <w:rsid w:val="00E05E5D"/>
    <w:rsid w:val="00E06184"/>
    <w:rsid w:val="00E06655"/>
    <w:rsid w:val="00E06761"/>
    <w:rsid w:val="00E073F1"/>
    <w:rsid w:val="00E0788C"/>
    <w:rsid w:val="00E10204"/>
    <w:rsid w:val="00E11051"/>
    <w:rsid w:val="00E11115"/>
    <w:rsid w:val="00E11398"/>
    <w:rsid w:val="00E1205B"/>
    <w:rsid w:val="00E125E8"/>
    <w:rsid w:val="00E128C1"/>
    <w:rsid w:val="00E1299C"/>
    <w:rsid w:val="00E1341F"/>
    <w:rsid w:val="00E1443D"/>
    <w:rsid w:val="00E14ADA"/>
    <w:rsid w:val="00E15297"/>
    <w:rsid w:val="00E15AED"/>
    <w:rsid w:val="00E15D52"/>
    <w:rsid w:val="00E160CC"/>
    <w:rsid w:val="00E164F7"/>
    <w:rsid w:val="00E17042"/>
    <w:rsid w:val="00E1707F"/>
    <w:rsid w:val="00E1714B"/>
    <w:rsid w:val="00E1737A"/>
    <w:rsid w:val="00E17466"/>
    <w:rsid w:val="00E17876"/>
    <w:rsid w:val="00E20266"/>
    <w:rsid w:val="00E20782"/>
    <w:rsid w:val="00E20FB8"/>
    <w:rsid w:val="00E218BA"/>
    <w:rsid w:val="00E22165"/>
    <w:rsid w:val="00E22322"/>
    <w:rsid w:val="00E227EC"/>
    <w:rsid w:val="00E22DB1"/>
    <w:rsid w:val="00E23139"/>
    <w:rsid w:val="00E232D2"/>
    <w:rsid w:val="00E2389F"/>
    <w:rsid w:val="00E24125"/>
    <w:rsid w:val="00E248BA"/>
    <w:rsid w:val="00E248D2"/>
    <w:rsid w:val="00E2764F"/>
    <w:rsid w:val="00E27E03"/>
    <w:rsid w:val="00E27F1D"/>
    <w:rsid w:val="00E3017E"/>
    <w:rsid w:val="00E30207"/>
    <w:rsid w:val="00E3321E"/>
    <w:rsid w:val="00E334E3"/>
    <w:rsid w:val="00E33A66"/>
    <w:rsid w:val="00E3424B"/>
    <w:rsid w:val="00E34666"/>
    <w:rsid w:val="00E3563D"/>
    <w:rsid w:val="00E35D84"/>
    <w:rsid w:val="00E364D8"/>
    <w:rsid w:val="00E36D00"/>
    <w:rsid w:val="00E40D1C"/>
    <w:rsid w:val="00E412BE"/>
    <w:rsid w:val="00E41B56"/>
    <w:rsid w:val="00E4207B"/>
    <w:rsid w:val="00E4278F"/>
    <w:rsid w:val="00E427D1"/>
    <w:rsid w:val="00E428E3"/>
    <w:rsid w:val="00E431D2"/>
    <w:rsid w:val="00E432F6"/>
    <w:rsid w:val="00E43DD8"/>
    <w:rsid w:val="00E441FC"/>
    <w:rsid w:val="00E4428F"/>
    <w:rsid w:val="00E451BB"/>
    <w:rsid w:val="00E45AB9"/>
    <w:rsid w:val="00E45EF9"/>
    <w:rsid w:val="00E46803"/>
    <w:rsid w:val="00E46C80"/>
    <w:rsid w:val="00E46DC8"/>
    <w:rsid w:val="00E479BA"/>
    <w:rsid w:val="00E47A41"/>
    <w:rsid w:val="00E47AD8"/>
    <w:rsid w:val="00E47D79"/>
    <w:rsid w:val="00E507C0"/>
    <w:rsid w:val="00E5098F"/>
    <w:rsid w:val="00E50C7C"/>
    <w:rsid w:val="00E50CB9"/>
    <w:rsid w:val="00E5210F"/>
    <w:rsid w:val="00E522D2"/>
    <w:rsid w:val="00E526AC"/>
    <w:rsid w:val="00E5353A"/>
    <w:rsid w:val="00E53AD8"/>
    <w:rsid w:val="00E53DF0"/>
    <w:rsid w:val="00E54B38"/>
    <w:rsid w:val="00E5524C"/>
    <w:rsid w:val="00E55ACE"/>
    <w:rsid w:val="00E55B9F"/>
    <w:rsid w:val="00E55E27"/>
    <w:rsid w:val="00E55F97"/>
    <w:rsid w:val="00E56885"/>
    <w:rsid w:val="00E573FE"/>
    <w:rsid w:val="00E5766E"/>
    <w:rsid w:val="00E57809"/>
    <w:rsid w:val="00E601A7"/>
    <w:rsid w:val="00E60594"/>
    <w:rsid w:val="00E61B9E"/>
    <w:rsid w:val="00E61C60"/>
    <w:rsid w:val="00E61F70"/>
    <w:rsid w:val="00E62AA0"/>
    <w:rsid w:val="00E62BBB"/>
    <w:rsid w:val="00E635D4"/>
    <w:rsid w:val="00E63AA3"/>
    <w:rsid w:val="00E640A5"/>
    <w:rsid w:val="00E648F3"/>
    <w:rsid w:val="00E67673"/>
    <w:rsid w:val="00E67909"/>
    <w:rsid w:val="00E67BBF"/>
    <w:rsid w:val="00E71469"/>
    <w:rsid w:val="00E71EB4"/>
    <w:rsid w:val="00E7232C"/>
    <w:rsid w:val="00E729A1"/>
    <w:rsid w:val="00E72BAC"/>
    <w:rsid w:val="00E7314A"/>
    <w:rsid w:val="00E73380"/>
    <w:rsid w:val="00E73958"/>
    <w:rsid w:val="00E74080"/>
    <w:rsid w:val="00E75D33"/>
    <w:rsid w:val="00E75EEC"/>
    <w:rsid w:val="00E769E3"/>
    <w:rsid w:val="00E76B48"/>
    <w:rsid w:val="00E76D16"/>
    <w:rsid w:val="00E76F59"/>
    <w:rsid w:val="00E77033"/>
    <w:rsid w:val="00E7726D"/>
    <w:rsid w:val="00E77BB6"/>
    <w:rsid w:val="00E802F8"/>
    <w:rsid w:val="00E80989"/>
    <w:rsid w:val="00E80ED8"/>
    <w:rsid w:val="00E818FB"/>
    <w:rsid w:val="00E81EA8"/>
    <w:rsid w:val="00E821E3"/>
    <w:rsid w:val="00E82496"/>
    <w:rsid w:val="00E82649"/>
    <w:rsid w:val="00E828E8"/>
    <w:rsid w:val="00E82A4D"/>
    <w:rsid w:val="00E82CEC"/>
    <w:rsid w:val="00E82F41"/>
    <w:rsid w:val="00E83AF8"/>
    <w:rsid w:val="00E841CA"/>
    <w:rsid w:val="00E84978"/>
    <w:rsid w:val="00E849E9"/>
    <w:rsid w:val="00E85540"/>
    <w:rsid w:val="00E8586D"/>
    <w:rsid w:val="00E85B1C"/>
    <w:rsid w:val="00E86002"/>
    <w:rsid w:val="00E870C8"/>
    <w:rsid w:val="00E87611"/>
    <w:rsid w:val="00E878BF"/>
    <w:rsid w:val="00E87904"/>
    <w:rsid w:val="00E8791D"/>
    <w:rsid w:val="00E90047"/>
    <w:rsid w:val="00E90948"/>
    <w:rsid w:val="00E92435"/>
    <w:rsid w:val="00E9249D"/>
    <w:rsid w:val="00E92A52"/>
    <w:rsid w:val="00E93EEF"/>
    <w:rsid w:val="00E9471C"/>
    <w:rsid w:val="00E94EB0"/>
    <w:rsid w:val="00E95095"/>
    <w:rsid w:val="00E95359"/>
    <w:rsid w:val="00E95A2E"/>
    <w:rsid w:val="00E96169"/>
    <w:rsid w:val="00E963CE"/>
    <w:rsid w:val="00E96903"/>
    <w:rsid w:val="00E972A1"/>
    <w:rsid w:val="00E975D8"/>
    <w:rsid w:val="00E97714"/>
    <w:rsid w:val="00E97B2E"/>
    <w:rsid w:val="00E97B64"/>
    <w:rsid w:val="00EA015C"/>
    <w:rsid w:val="00EA041A"/>
    <w:rsid w:val="00EA08A3"/>
    <w:rsid w:val="00EA09AF"/>
    <w:rsid w:val="00EA13AD"/>
    <w:rsid w:val="00EA15CB"/>
    <w:rsid w:val="00EA1830"/>
    <w:rsid w:val="00EA23B7"/>
    <w:rsid w:val="00EA2EF4"/>
    <w:rsid w:val="00EA3D8A"/>
    <w:rsid w:val="00EA475B"/>
    <w:rsid w:val="00EA5BAB"/>
    <w:rsid w:val="00EA5C8D"/>
    <w:rsid w:val="00EA5E61"/>
    <w:rsid w:val="00EA666B"/>
    <w:rsid w:val="00EA6B0D"/>
    <w:rsid w:val="00EA706F"/>
    <w:rsid w:val="00EA78F5"/>
    <w:rsid w:val="00EB13AE"/>
    <w:rsid w:val="00EB2002"/>
    <w:rsid w:val="00EB25AE"/>
    <w:rsid w:val="00EB2E35"/>
    <w:rsid w:val="00EB34BA"/>
    <w:rsid w:val="00EB4179"/>
    <w:rsid w:val="00EB47BF"/>
    <w:rsid w:val="00EB49C5"/>
    <w:rsid w:val="00EB58BF"/>
    <w:rsid w:val="00EB5B60"/>
    <w:rsid w:val="00EB5F64"/>
    <w:rsid w:val="00EB61BF"/>
    <w:rsid w:val="00EB6423"/>
    <w:rsid w:val="00EB70D1"/>
    <w:rsid w:val="00EB7F77"/>
    <w:rsid w:val="00EC0131"/>
    <w:rsid w:val="00EC05AE"/>
    <w:rsid w:val="00EC0711"/>
    <w:rsid w:val="00EC0C6C"/>
    <w:rsid w:val="00EC1BD8"/>
    <w:rsid w:val="00EC1CC2"/>
    <w:rsid w:val="00EC1ED2"/>
    <w:rsid w:val="00EC2612"/>
    <w:rsid w:val="00EC2767"/>
    <w:rsid w:val="00EC30F8"/>
    <w:rsid w:val="00EC41B7"/>
    <w:rsid w:val="00EC4869"/>
    <w:rsid w:val="00EC4A12"/>
    <w:rsid w:val="00EC4DC0"/>
    <w:rsid w:val="00EC505F"/>
    <w:rsid w:val="00EC50FE"/>
    <w:rsid w:val="00EC5F96"/>
    <w:rsid w:val="00EC5FF9"/>
    <w:rsid w:val="00EC691B"/>
    <w:rsid w:val="00EC6CA6"/>
    <w:rsid w:val="00EC6E17"/>
    <w:rsid w:val="00EC6F17"/>
    <w:rsid w:val="00EC70AB"/>
    <w:rsid w:val="00EC720D"/>
    <w:rsid w:val="00EC72E0"/>
    <w:rsid w:val="00EC7623"/>
    <w:rsid w:val="00EC7E9F"/>
    <w:rsid w:val="00ED0116"/>
    <w:rsid w:val="00ED0427"/>
    <w:rsid w:val="00ED04B0"/>
    <w:rsid w:val="00ED0757"/>
    <w:rsid w:val="00ED0775"/>
    <w:rsid w:val="00ED0A53"/>
    <w:rsid w:val="00ED0D71"/>
    <w:rsid w:val="00ED0FAE"/>
    <w:rsid w:val="00ED0FC4"/>
    <w:rsid w:val="00ED1A3F"/>
    <w:rsid w:val="00ED1C28"/>
    <w:rsid w:val="00ED1D18"/>
    <w:rsid w:val="00ED1D7D"/>
    <w:rsid w:val="00ED2184"/>
    <w:rsid w:val="00ED2B0B"/>
    <w:rsid w:val="00ED2F86"/>
    <w:rsid w:val="00ED334E"/>
    <w:rsid w:val="00ED33B1"/>
    <w:rsid w:val="00ED33B2"/>
    <w:rsid w:val="00ED3645"/>
    <w:rsid w:val="00ED37DC"/>
    <w:rsid w:val="00ED402F"/>
    <w:rsid w:val="00ED4820"/>
    <w:rsid w:val="00ED4AE0"/>
    <w:rsid w:val="00ED4F1F"/>
    <w:rsid w:val="00ED50C6"/>
    <w:rsid w:val="00ED52DD"/>
    <w:rsid w:val="00ED5B47"/>
    <w:rsid w:val="00ED7084"/>
    <w:rsid w:val="00ED7306"/>
    <w:rsid w:val="00ED7318"/>
    <w:rsid w:val="00ED7B05"/>
    <w:rsid w:val="00EE0647"/>
    <w:rsid w:val="00EE18A5"/>
    <w:rsid w:val="00EE1FEE"/>
    <w:rsid w:val="00EE2705"/>
    <w:rsid w:val="00EE2840"/>
    <w:rsid w:val="00EE2CA4"/>
    <w:rsid w:val="00EE346A"/>
    <w:rsid w:val="00EE4F30"/>
    <w:rsid w:val="00EE4FEA"/>
    <w:rsid w:val="00EE6516"/>
    <w:rsid w:val="00EE6680"/>
    <w:rsid w:val="00EE6BFD"/>
    <w:rsid w:val="00EE6F97"/>
    <w:rsid w:val="00EE769B"/>
    <w:rsid w:val="00EE7AFF"/>
    <w:rsid w:val="00EE7F67"/>
    <w:rsid w:val="00EE7F82"/>
    <w:rsid w:val="00EE7F9A"/>
    <w:rsid w:val="00EF080F"/>
    <w:rsid w:val="00EF1025"/>
    <w:rsid w:val="00EF11CD"/>
    <w:rsid w:val="00EF12A8"/>
    <w:rsid w:val="00EF19CC"/>
    <w:rsid w:val="00EF29A6"/>
    <w:rsid w:val="00EF2A89"/>
    <w:rsid w:val="00EF30A2"/>
    <w:rsid w:val="00EF30D4"/>
    <w:rsid w:val="00EF33CF"/>
    <w:rsid w:val="00EF46D2"/>
    <w:rsid w:val="00EF531B"/>
    <w:rsid w:val="00EF53AF"/>
    <w:rsid w:val="00EF5643"/>
    <w:rsid w:val="00EF63F9"/>
    <w:rsid w:val="00EF6688"/>
    <w:rsid w:val="00EF6A19"/>
    <w:rsid w:val="00EF6C71"/>
    <w:rsid w:val="00EF70D2"/>
    <w:rsid w:val="00EF74A6"/>
    <w:rsid w:val="00EF759A"/>
    <w:rsid w:val="00EF7D08"/>
    <w:rsid w:val="00EF7DE2"/>
    <w:rsid w:val="00F0022D"/>
    <w:rsid w:val="00F01451"/>
    <w:rsid w:val="00F014D9"/>
    <w:rsid w:val="00F01FED"/>
    <w:rsid w:val="00F022D5"/>
    <w:rsid w:val="00F02545"/>
    <w:rsid w:val="00F0382A"/>
    <w:rsid w:val="00F03990"/>
    <w:rsid w:val="00F03BD6"/>
    <w:rsid w:val="00F03E85"/>
    <w:rsid w:val="00F04094"/>
    <w:rsid w:val="00F05224"/>
    <w:rsid w:val="00F05F7C"/>
    <w:rsid w:val="00F0657E"/>
    <w:rsid w:val="00F06645"/>
    <w:rsid w:val="00F077B5"/>
    <w:rsid w:val="00F07B50"/>
    <w:rsid w:val="00F101E5"/>
    <w:rsid w:val="00F107D4"/>
    <w:rsid w:val="00F10CE0"/>
    <w:rsid w:val="00F11AA6"/>
    <w:rsid w:val="00F11D9B"/>
    <w:rsid w:val="00F1204F"/>
    <w:rsid w:val="00F12E90"/>
    <w:rsid w:val="00F12FFB"/>
    <w:rsid w:val="00F1392A"/>
    <w:rsid w:val="00F13C55"/>
    <w:rsid w:val="00F157C2"/>
    <w:rsid w:val="00F15C1A"/>
    <w:rsid w:val="00F15E34"/>
    <w:rsid w:val="00F168AB"/>
    <w:rsid w:val="00F17D0B"/>
    <w:rsid w:val="00F17DF5"/>
    <w:rsid w:val="00F17FB3"/>
    <w:rsid w:val="00F2011C"/>
    <w:rsid w:val="00F201A3"/>
    <w:rsid w:val="00F201B9"/>
    <w:rsid w:val="00F20564"/>
    <w:rsid w:val="00F2089E"/>
    <w:rsid w:val="00F211AA"/>
    <w:rsid w:val="00F2138C"/>
    <w:rsid w:val="00F2160D"/>
    <w:rsid w:val="00F2225E"/>
    <w:rsid w:val="00F23095"/>
    <w:rsid w:val="00F2332C"/>
    <w:rsid w:val="00F2340A"/>
    <w:rsid w:val="00F2359F"/>
    <w:rsid w:val="00F2363C"/>
    <w:rsid w:val="00F23B5D"/>
    <w:rsid w:val="00F23FC4"/>
    <w:rsid w:val="00F24669"/>
    <w:rsid w:val="00F24B77"/>
    <w:rsid w:val="00F24F61"/>
    <w:rsid w:val="00F2505F"/>
    <w:rsid w:val="00F25199"/>
    <w:rsid w:val="00F253E1"/>
    <w:rsid w:val="00F25468"/>
    <w:rsid w:val="00F25B3C"/>
    <w:rsid w:val="00F25D5D"/>
    <w:rsid w:val="00F25EF5"/>
    <w:rsid w:val="00F25FFE"/>
    <w:rsid w:val="00F26692"/>
    <w:rsid w:val="00F2683A"/>
    <w:rsid w:val="00F272F1"/>
    <w:rsid w:val="00F27CE9"/>
    <w:rsid w:val="00F303F7"/>
    <w:rsid w:val="00F30849"/>
    <w:rsid w:val="00F30AC3"/>
    <w:rsid w:val="00F319E6"/>
    <w:rsid w:val="00F31D11"/>
    <w:rsid w:val="00F3205E"/>
    <w:rsid w:val="00F32344"/>
    <w:rsid w:val="00F32EC4"/>
    <w:rsid w:val="00F32ED5"/>
    <w:rsid w:val="00F33D5E"/>
    <w:rsid w:val="00F3464B"/>
    <w:rsid w:val="00F346A2"/>
    <w:rsid w:val="00F34A07"/>
    <w:rsid w:val="00F357E5"/>
    <w:rsid w:val="00F35989"/>
    <w:rsid w:val="00F35AB2"/>
    <w:rsid w:val="00F36CF0"/>
    <w:rsid w:val="00F373E1"/>
    <w:rsid w:val="00F37439"/>
    <w:rsid w:val="00F37FDF"/>
    <w:rsid w:val="00F40CAF"/>
    <w:rsid w:val="00F41019"/>
    <w:rsid w:val="00F4183F"/>
    <w:rsid w:val="00F41E2E"/>
    <w:rsid w:val="00F42269"/>
    <w:rsid w:val="00F42791"/>
    <w:rsid w:val="00F427C8"/>
    <w:rsid w:val="00F4367A"/>
    <w:rsid w:val="00F4369E"/>
    <w:rsid w:val="00F441D8"/>
    <w:rsid w:val="00F448AB"/>
    <w:rsid w:val="00F44991"/>
    <w:rsid w:val="00F44C0A"/>
    <w:rsid w:val="00F44E14"/>
    <w:rsid w:val="00F4672A"/>
    <w:rsid w:val="00F4675C"/>
    <w:rsid w:val="00F46AE9"/>
    <w:rsid w:val="00F46CDC"/>
    <w:rsid w:val="00F47249"/>
    <w:rsid w:val="00F47782"/>
    <w:rsid w:val="00F50171"/>
    <w:rsid w:val="00F502F4"/>
    <w:rsid w:val="00F5083C"/>
    <w:rsid w:val="00F5190C"/>
    <w:rsid w:val="00F52440"/>
    <w:rsid w:val="00F529A9"/>
    <w:rsid w:val="00F52DA7"/>
    <w:rsid w:val="00F5403D"/>
    <w:rsid w:val="00F5453E"/>
    <w:rsid w:val="00F56139"/>
    <w:rsid w:val="00F562FA"/>
    <w:rsid w:val="00F56891"/>
    <w:rsid w:val="00F56FFB"/>
    <w:rsid w:val="00F57233"/>
    <w:rsid w:val="00F60086"/>
    <w:rsid w:val="00F6009C"/>
    <w:rsid w:val="00F607CD"/>
    <w:rsid w:val="00F60FE5"/>
    <w:rsid w:val="00F613A8"/>
    <w:rsid w:val="00F613F7"/>
    <w:rsid w:val="00F615F8"/>
    <w:rsid w:val="00F61669"/>
    <w:rsid w:val="00F620BF"/>
    <w:rsid w:val="00F6248A"/>
    <w:rsid w:val="00F62971"/>
    <w:rsid w:val="00F62CE4"/>
    <w:rsid w:val="00F6362D"/>
    <w:rsid w:val="00F636FB"/>
    <w:rsid w:val="00F63CF0"/>
    <w:rsid w:val="00F647A5"/>
    <w:rsid w:val="00F64DE2"/>
    <w:rsid w:val="00F65127"/>
    <w:rsid w:val="00F66CBB"/>
    <w:rsid w:val="00F67252"/>
    <w:rsid w:val="00F67E05"/>
    <w:rsid w:val="00F67F7B"/>
    <w:rsid w:val="00F70B19"/>
    <w:rsid w:val="00F70CDA"/>
    <w:rsid w:val="00F71A72"/>
    <w:rsid w:val="00F725B8"/>
    <w:rsid w:val="00F73934"/>
    <w:rsid w:val="00F73A8B"/>
    <w:rsid w:val="00F73DBE"/>
    <w:rsid w:val="00F74620"/>
    <w:rsid w:val="00F74721"/>
    <w:rsid w:val="00F74C18"/>
    <w:rsid w:val="00F74C8D"/>
    <w:rsid w:val="00F74FDA"/>
    <w:rsid w:val="00F75481"/>
    <w:rsid w:val="00F75E11"/>
    <w:rsid w:val="00F760E2"/>
    <w:rsid w:val="00F7676A"/>
    <w:rsid w:val="00F76F93"/>
    <w:rsid w:val="00F7713B"/>
    <w:rsid w:val="00F77297"/>
    <w:rsid w:val="00F77711"/>
    <w:rsid w:val="00F7783D"/>
    <w:rsid w:val="00F80DC9"/>
    <w:rsid w:val="00F8117D"/>
    <w:rsid w:val="00F81361"/>
    <w:rsid w:val="00F81E78"/>
    <w:rsid w:val="00F81F46"/>
    <w:rsid w:val="00F821A2"/>
    <w:rsid w:val="00F8220F"/>
    <w:rsid w:val="00F833C3"/>
    <w:rsid w:val="00F837E3"/>
    <w:rsid w:val="00F83F5A"/>
    <w:rsid w:val="00F84C2D"/>
    <w:rsid w:val="00F85A53"/>
    <w:rsid w:val="00F86808"/>
    <w:rsid w:val="00F86832"/>
    <w:rsid w:val="00F87437"/>
    <w:rsid w:val="00F90167"/>
    <w:rsid w:val="00F9051C"/>
    <w:rsid w:val="00F90E4E"/>
    <w:rsid w:val="00F929BF"/>
    <w:rsid w:val="00F93C7F"/>
    <w:rsid w:val="00F93F42"/>
    <w:rsid w:val="00F94048"/>
    <w:rsid w:val="00F95584"/>
    <w:rsid w:val="00F95DBC"/>
    <w:rsid w:val="00F95F94"/>
    <w:rsid w:val="00F96287"/>
    <w:rsid w:val="00F96798"/>
    <w:rsid w:val="00F96F6F"/>
    <w:rsid w:val="00F973BB"/>
    <w:rsid w:val="00F97CC2"/>
    <w:rsid w:val="00F97F73"/>
    <w:rsid w:val="00FA0283"/>
    <w:rsid w:val="00FA04FE"/>
    <w:rsid w:val="00FA0874"/>
    <w:rsid w:val="00FA0930"/>
    <w:rsid w:val="00FA0B9E"/>
    <w:rsid w:val="00FA0C3A"/>
    <w:rsid w:val="00FA10B1"/>
    <w:rsid w:val="00FA18CA"/>
    <w:rsid w:val="00FA1EA3"/>
    <w:rsid w:val="00FA1EF9"/>
    <w:rsid w:val="00FA23A1"/>
    <w:rsid w:val="00FA23FF"/>
    <w:rsid w:val="00FA2F9F"/>
    <w:rsid w:val="00FA2FDC"/>
    <w:rsid w:val="00FA312A"/>
    <w:rsid w:val="00FA3933"/>
    <w:rsid w:val="00FA3FCF"/>
    <w:rsid w:val="00FA4087"/>
    <w:rsid w:val="00FA421F"/>
    <w:rsid w:val="00FA4489"/>
    <w:rsid w:val="00FA4768"/>
    <w:rsid w:val="00FA48CF"/>
    <w:rsid w:val="00FA4943"/>
    <w:rsid w:val="00FA6E7A"/>
    <w:rsid w:val="00FA6EF8"/>
    <w:rsid w:val="00FA7164"/>
    <w:rsid w:val="00FA7704"/>
    <w:rsid w:val="00FA7DCC"/>
    <w:rsid w:val="00FB15C3"/>
    <w:rsid w:val="00FB18B0"/>
    <w:rsid w:val="00FB1DBC"/>
    <w:rsid w:val="00FB287B"/>
    <w:rsid w:val="00FB2C7E"/>
    <w:rsid w:val="00FB3251"/>
    <w:rsid w:val="00FB3B6B"/>
    <w:rsid w:val="00FB53B4"/>
    <w:rsid w:val="00FB5440"/>
    <w:rsid w:val="00FB5E0B"/>
    <w:rsid w:val="00FB609E"/>
    <w:rsid w:val="00FB6673"/>
    <w:rsid w:val="00FB675E"/>
    <w:rsid w:val="00FB6AB5"/>
    <w:rsid w:val="00FC01DF"/>
    <w:rsid w:val="00FC094E"/>
    <w:rsid w:val="00FC0B04"/>
    <w:rsid w:val="00FC0B5D"/>
    <w:rsid w:val="00FC1381"/>
    <w:rsid w:val="00FC1571"/>
    <w:rsid w:val="00FC1D44"/>
    <w:rsid w:val="00FC3651"/>
    <w:rsid w:val="00FC4139"/>
    <w:rsid w:val="00FC420D"/>
    <w:rsid w:val="00FC4DC1"/>
    <w:rsid w:val="00FC5008"/>
    <w:rsid w:val="00FC50E5"/>
    <w:rsid w:val="00FC6BD0"/>
    <w:rsid w:val="00FC7718"/>
    <w:rsid w:val="00FC7B5A"/>
    <w:rsid w:val="00FC7D1A"/>
    <w:rsid w:val="00FC7FD3"/>
    <w:rsid w:val="00FD050D"/>
    <w:rsid w:val="00FD06F0"/>
    <w:rsid w:val="00FD0F45"/>
    <w:rsid w:val="00FD17F9"/>
    <w:rsid w:val="00FD222C"/>
    <w:rsid w:val="00FD235A"/>
    <w:rsid w:val="00FD2DE3"/>
    <w:rsid w:val="00FD2DE6"/>
    <w:rsid w:val="00FD2E57"/>
    <w:rsid w:val="00FD324A"/>
    <w:rsid w:val="00FD382C"/>
    <w:rsid w:val="00FD38CE"/>
    <w:rsid w:val="00FD441A"/>
    <w:rsid w:val="00FD49D4"/>
    <w:rsid w:val="00FD4C01"/>
    <w:rsid w:val="00FD55A7"/>
    <w:rsid w:val="00FD67A8"/>
    <w:rsid w:val="00FD7B3F"/>
    <w:rsid w:val="00FE02E8"/>
    <w:rsid w:val="00FE0B76"/>
    <w:rsid w:val="00FE0B89"/>
    <w:rsid w:val="00FE0C8B"/>
    <w:rsid w:val="00FE0EB9"/>
    <w:rsid w:val="00FE15EC"/>
    <w:rsid w:val="00FE1A27"/>
    <w:rsid w:val="00FE1BF5"/>
    <w:rsid w:val="00FE1D2C"/>
    <w:rsid w:val="00FE211D"/>
    <w:rsid w:val="00FE2139"/>
    <w:rsid w:val="00FE2791"/>
    <w:rsid w:val="00FE2937"/>
    <w:rsid w:val="00FE2BE7"/>
    <w:rsid w:val="00FE35B1"/>
    <w:rsid w:val="00FE3C66"/>
    <w:rsid w:val="00FE45F1"/>
    <w:rsid w:val="00FE5668"/>
    <w:rsid w:val="00FE670C"/>
    <w:rsid w:val="00FE6FDD"/>
    <w:rsid w:val="00FE77EF"/>
    <w:rsid w:val="00FE7824"/>
    <w:rsid w:val="00FE7EC1"/>
    <w:rsid w:val="00FF0682"/>
    <w:rsid w:val="00FF0FCA"/>
    <w:rsid w:val="00FF2599"/>
    <w:rsid w:val="00FF3042"/>
    <w:rsid w:val="00FF3381"/>
    <w:rsid w:val="00FF3ACA"/>
    <w:rsid w:val="00FF3B33"/>
    <w:rsid w:val="00FF4142"/>
    <w:rsid w:val="00FF597A"/>
    <w:rsid w:val="00FF5B40"/>
    <w:rsid w:val="00FF5C81"/>
    <w:rsid w:val="00FF6448"/>
    <w:rsid w:val="00FF6D6B"/>
    <w:rsid w:val="00FF7185"/>
    <w:rsid w:val="00FF754C"/>
    <w:rsid w:val="00FF77A7"/>
    <w:rsid w:val="00FF7881"/>
    <w:rsid w:val="00FF7978"/>
    <w:rsid w:val="00FF7C1A"/>
    <w:rsid w:val="00FF7E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4097"/>
    <o:shapelayout v:ext="edit">
      <o:idmap v:ext="edit" data="1"/>
    </o:shapelayout>
  </w:shapeDefaults>
  <w:decimalSymbol w:val="."/>
  <w:listSeparator w:val=","/>
  <w14:docId w14:val="42915650"/>
  <w15:docId w15:val="{8357F357-2C93-6048-A0CD-0B40796B73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mbria" w:eastAsia="MS Mincho" w:hAnsi="Cambria" w:cs="Times New Roman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iPriority="0" w:unhideWhenUsed="1" w:qFormat="1"/>
    <w:lsdException w:name="page number" w:semiHidden="1" w:unhideWhenUsed="1" w:qFormat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 w:qFormat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 w:uiPriority="1" w:qFormat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 w:qFormat="1"/>
    <w:lsdException w:name="List Paragraph" w:uiPriority="34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/>
    <w:lsdException w:name="Colorful List Accent 1" w:uiPriority="34" w:qFormat="1"/>
    <w:lsdException w:name="Colorful Grid Accent 1" w:uiPriority="29" w:qFormat="1"/>
    <w:lsdException w:name="Light Shading Accent 2" w:uiPriority="30" w:qFormat="1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12067"/>
    <w:rPr>
      <w:rFonts w:ascii="Times New Roman" w:eastAsia="Times New Roman" w:hAnsi="Times New Roman"/>
      <w:sz w:val="24"/>
      <w:lang w:val="en-AU" w:eastAsia="ja-JP"/>
    </w:rPr>
  </w:style>
  <w:style w:type="paragraph" w:styleId="Heading1">
    <w:name w:val="heading 1"/>
    <w:basedOn w:val="Normal"/>
    <w:next w:val="Normal"/>
    <w:link w:val="Heading1Char"/>
    <w:uiPriority w:val="9"/>
    <w:qFormat/>
    <w:rsid w:val="00BE5C6F"/>
    <w:pPr>
      <w:keepNext/>
      <w:keepLines/>
      <w:spacing w:before="480"/>
      <w:outlineLvl w:val="0"/>
    </w:pPr>
    <w:rPr>
      <w:rFonts w:ascii="Calibri" w:eastAsia="MS Gothic" w:hAnsi="Calibri"/>
      <w:b/>
      <w:bCs/>
      <w:color w:val="345A8A"/>
      <w:sz w:val="32"/>
      <w:szCs w:val="32"/>
      <w:lang w:val="x-none" w:eastAsia="x-none"/>
    </w:rPr>
  </w:style>
  <w:style w:type="paragraph" w:styleId="Heading2">
    <w:name w:val="heading 2"/>
    <w:basedOn w:val="Normal"/>
    <w:next w:val="Normal"/>
    <w:link w:val="Heading2Char"/>
    <w:autoRedefine/>
    <w:uiPriority w:val="9"/>
    <w:qFormat/>
    <w:rsid w:val="00D81409"/>
    <w:pPr>
      <w:keepNext/>
      <w:keepLines/>
      <w:spacing w:before="200" w:line="480" w:lineRule="auto"/>
      <w:outlineLvl w:val="1"/>
    </w:pPr>
    <w:rPr>
      <w:rFonts w:eastAsia="MS Gothic"/>
      <w:b/>
      <w:bCs/>
      <w:sz w:val="26"/>
      <w:szCs w:val="26"/>
      <w:lang w:val="x-none" w:eastAsia="x-non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134DE"/>
    <w:pPr>
      <w:keepNext/>
      <w:keepLines/>
      <w:spacing w:before="40" w:line="360" w:lineRule="auto"/>
      <w:outlineLvl w:val="2"/>
    </w:pPr>
    <w:rPr>
      <w:rFonts w:eastAsiaTheme="majorEastAsia" w:cstheme="majorBidi"/>
      <w:b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TitleChar">
    <w:name w:val="Title Char"/>
    <w:link w:val="Title"/>
    <w:uiPriority w:val="10"/>
    <w:qFormat/>
    <w:rsid w:val="00BE5C6F"/>
    <w:rPr>
      <w:rFonts w:ascii="Calibri" w:eastAsia="MS Gothic" w:hAnsi="Calibri" w:cs="Times New Roman"/>
      <w:color w:val="17365D"/>
      <w:spacing w:val="5"/>
      <w:sz w:val="52"/>
      <w:szCs w:val="52"/>
    </w:rPr>
  </w:style>
  <w:style w:type="character" w:customStyle="1" w:styleId="Heading1Char">
    <w:name w:val="Heading 1 Char"/>
    <w:link w:val="Heading1"/>
    <w:uiPriority w:val="9"/>
    <w:qFormat/>
    <w:rsid w:val="00BE5C6F"/>
    <w:rPr>
      <w:rFonts w:ascii="Calibri" w:eastAsia="MS Gothic" w:hAnsi="Calibri" w:cs="Times New Roman"/>
      <w:b/>
      <w:bCs/>
      <w:color w:val="345A8A"/>
      <w:sz w:val="32"/>
      <w:szCs w:val="32"/>
    </w:rPr>
  </w:style>
  <w:style w:type="character" w:customStyle="1" w:styleId="DocumentMapChar">
    <w:name w:val="Document Map Char"/>
    <w:link w:val="DocumentMap"/>
    <w:uiPriority w:val="99"/>
    <w:semiHidden/>
    <w:qFormat/>
    <w:rsid w:val="00BE5C6F"/>
    <w:rPr>
      <w:rFonts w:ascii="Lucida Grande" w:hAnsi="Lucida Grande"/>
    </w:rPr>
  </w:style>
  <w:style w:type="character" w:styleId="CommentReference">
    <w:name w:val="annotation reference"/>
    <w:uiPriority w:val="99"/>
    <w:semiHidden/>
    <w:unhideWhenUsed/>
    <w:qFormat/>
    <w:rsid w:val="00D0736A"/>
    <w:rPr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D0736A"/>
  </w:style>
  <w:style w:type="character" w:customStyle="1" w:styleId="CommentSubjectChar">
    <w:name w:val="Comment Subject Char"/>
    <w:link w:val="CommentSubject"/>
    <w:uiPriority w:val="99"/>
    <w:semiHidden/>
    <w:qFormat/>
    <w:rsid w:val="00D0736A"/>
    <w:rPr>
      <w:b/>
      <w:bCs/>
      <w:sz w:val="20"/>
      <w:szCs w:val="20"/>
    </w:rPr>
  </w:style>
  <w:style w:type="character" w:customStyle="1" w:styleId="BalloonTextChar">
    <w:name w:val="Balloon Text Char"/>
    <w:link w:val="BalloonText"/>
    <w:uiPriority w:val="99"/>
    <w:semiHidden/>
    <w:qFormat/>
    <w:rsid w:val="00D0736A"/>
    <w:rPr>
      <w:rFonts w:ascii="Lucida Grande" w:hAnsi="Lucida Grande" w:cs="Lucida Grande"/>
      <w:sz w:val="18"/>
      <w:szCs w:val="18"/>
    </w:rPr>
  </w:style>
  <w:style w:type="character" w:customStyle="1" w:styleId="Heading2Char">
    <w:name w:val="Heading 2 Char"/>
    <w:link w:val="Heading2"/>
    <w:uiPriority w:val="9"/>
    <w:qFormat/>
    <w:rsid w:val="00D81409"/>
    <w:rPr>
      <w:rFonts w:ascii="Times New Roman" w:eastAsia="MS Gothic" w:hAnsi="Times New Roman"/>
      <w:b/>
      <w:bCs/>
      <w:sz w:val="26"/>
      <w:szCs w:val="26"/>
      <w:lang w:val="x-none" w:eastAsia="x-none"/>
    </w:rPr>
  </w:style>
  <w:style w:type="character" w:styleId="LineNumber">
    <w:name w:val="line number"/>
    <w:qFormat/>
    <w:rsid w:val="001A0C6B"/>
    <w:rPr>
      <w:rFonts w:cs="Times New Roman"/>
    </w:rPr>
  </w:style>
  <w:style w:type="character" w:customStyle="1" w:styleId="FooterChar">
    <w:name w:val="Footer Char"/>
    <w:basedOn w:val="DefaultParagraphFont"/>
    <w:link w:val="Footer"/>
    <w:uiPriority w:val="99"/>
    <w:qFormat/>
    <w:rsid w:val="00716694"/>
  </w:style>
  <w:style w:type="character" w:styleId="PageNumber">
    <w:name w:val="page number"/>
    <w:basedOn w:val="DefaultParagraphFont"/>
    <w:uiPriority w:val="99"/>
    <w:semiHidden/>
    <w:unhideWhenUsed/>
    <w:qFormat/>
    <w:rsid w:val="00716694"/>
  </w:style>
  <w:style w:type="character" w:customStyle="1" w:styleId="PlaceholderText1">
    <w:name w:val="Placeholder Text1"/>
    <w:uiPriority w:val="99"/>
    <w:semiHidden/>
    <w:qFormat/>
    <w:rsid w:val="0005488F"/>
    <w:rPr>
      <w:color w:val="808080"/>
    </w:rPr>
  </w:style>
  <w:style w:type="character" w:customStyle="1" w:styleId="InternetLink">
    <w:name w:val="Internet Link"/>
    <w:uiPriority w:val="99"/>
    <w:unhideWhenUsed/>
    <w:qFormat/>
    <w:rsid w:val="00C712F0"/>
    <w:rPr>
      <w:color w:val="0000FF"/>
      <w:u w:val="single"/>
    </w:rPr>
  </w:style>
  <w:style w:type="character" w:customStyle="1" w:styleId="HeaderChar">
    <w:name w:val="Header Char"/>
    <w:link w:val="Header"/>
    <w:uiPriority w:val="99"/>
    <w:qFormat/>
    <w:rsid w:val="00A55C67"/>
    <w:rPr>
      <w:sz w:val="24"/>
      <w:szCs w:val="24"/>
      <w:lang w:eastAsia="ja-JP"/>
    </w:rPr>
  </w:style>
  <w:style w:type="character" w:styleId="FollowedHyperlink">
    <w:name w:val="FollowedHyperlink"/>
    <w:basedOn w:val="DefaultParagraphFont"/>
    <w:uiPriority w:val="99"/>
    <w:semiHidden/>
    <w:unhideWhenUsed/>
    <w:qFormat/>
    <w:rsid w:val="007A0E1C"/>
    <w:rPr>
      <w:color w:val="800080" w:themeColor="followedHyperlink"/>
      <w:u w:val="single"/>
    </w:rPr>
  </w:style>
  <w:style w:type="character" w:customStyle="1" w:styleId="ListLabel1">
    <w:name w:val="ListLabel 1"/>
    <w:qFormat/>
    <w:rPr>
      <w:rFonts w:cs="Courier New"/>
    </w:rPr>
  </w:style>
  <w:style w:type="character" w:customStyle="1" w:styleId="ListLabel2">
    <w:name w:val="ListLabel 2"/>
    <w:qFormat/>
    <w:rPr>
      <w:rFonts w:cs="Courier New"/>
    </w:rPr>
  </w:style>
  <w:style w:type="character" w:customStyle="1" w:styleId="ListLabel3">
    <w:name w:val="ListLabel 3"/>
    <w:qFormat/>
    <w:rPr>
      <w:rFonts w:eastAsia="MS Mincho" w:cs="Times New Roman"/>
    </w:rPr>
  </w:style>
  <w:style w:type="character" w:customStyle="1" w:styleId="ListLabel4">
    <w:name w:val="ListLabel 4"/>
    <w:qFormat/>
    <w:rPr>
      <w:rFonts w:cs="Courier New"/>
    </w:rPr>
  </w:style>
  <w:style w:type="character" w:customStyle="1" w:styleId="ListLabel5">
    <w:name w:val="ListLabel 5"/>
    <w:qFormat/>
    <w:rPr>
      <w:rFonts w:cs="Courier New"/>
    </w:rPr>
  </w:style>
  <w:style w:type="character" w:customStyle="1" w:styleId="ListLabel6">
    <w:name w:val="ListLabel 6"/>
    <w:qFormat/>
    <w:rPr>
      <w:rFonts w:cs="Courier New"/>
    </w:rPr>
  </w:style>
  <w:style w:type="character" w:customStyle="1" w:styleId="ListLabel7">
    <w:name w:val="ListLabel 7"/>
    <w:qFormat/>
    <w:rPr>
      <w:rFonts w:eastAsia="MS Mincho" w:cs="Times New Roman"/>
    </w:rPr>
  </w:style>
  <w:style w:type="character" w:customStyle="1" w:styleId="ListLabel8">
    <w:name w:val="ListLabel 8"/>
    <w:qFormat/>
    <w:rPr>
      <w:rFonts w:cs="Courier New"/>
    </w:rPr>
  </w:style>
  <w:style w:type="character" w:customStyle="1" w:styleId="ListLabel9">
    <w:name w:val="ListLabel 9"/>
    <w:qFormat/>
    <w:rPr>
      <w:rFonts w:cs="Courier New"/>
    </w:rPr>
  </w:style>
  <w:style w:type="character" w:customStyle="1" w:styleId="ListLabel10">
    <w:name w:val="ListLabel 10"/>
    <w:qFormat/>
    <w:rPr>
      <w:rFonts w:cs="Courier New"/>
    </w:rPr>
  </w:style>
  <w:style w:type="character" w:customStyle="1" w:styleId="LienInternet">
    <w:name w:val="Lien Internet"/>
    <w:basedOn w:val="DefaultParagraphFont"/>
    <w:uiPriority w:val="99"/>
    <w:unhideWhenUsed/>
    <w:rsid w:val="008E7AB0"/>
    <w:rPr>
      <w:color w:val="0000FF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sid w:val="005456EE"/>
    <w:rPr>
      <w:color w:val="605E5C"/>
      <w:shd w:val="clear" w:color="auto" w:fill="E1DFDD"/>
    </w:rPr>
  </w:style>
  <w:style w:type="character" w:customStyle="1" w:styleId="ListLabel11">
    <w:name w:val="ListLabel 11"/>
    <w:qFormat/>
    <w:rPr>
      <w:rFonts w:ascii="Times New Roman" w:hAnsi="Times New Roman"/>
      <w:lang w:val="fr-FR"/>
    </w:rPr>
  </w:style>
  <w:style w:type="character" w:customStyle="1" w:styleId="ListLabel12">
    <w:name w:val="ListLabel 12"/>
    <w:qFormat/>
    <w:rPr>
      <w:rFonts w:ascii="Times New Roman" w:hAnsi="Times New Roman"/>
      <w:lang w:val="en-US"/>
    </w:rPr>
  </w:style>
  <w:style w:type="character" w:customStyle="1" w:styleId="Numrotationdelignes">
    <w:name w:val="Numérotation de lignes"/>
  </w:style>
  <w:style w:type="paragraph" w:customStyle="1" w:styleId="Titre">
    <w:name w:val="Titre"/>
    <w:basedOn w:val="Normal"/>
    <w:next w:val="BodyText"/>
    <w:qFormat/>
    <w:pPr>
      <w:keepNext/>
      <w:spacing w:before="240" w:after="120"/>
    </w:pPr>
    <w:rPr>
      <w:rFonts w:ascii="Liberation Sans" w:eastAsia="Droid Sans Fallback" w:hAnsi="Liberation Sans" w:cs="Droid Sans Devanagari"/>
      <w:color w:val="00000A"/>
      <w:sz w:val="28"/>
      <w:szCs w:val="28"/>
    </w:rPr>
  </w:style>
  <w:style w:type="paragraph" w:styleId="BodyText">
    <w:name w:val="Body Text"/>
    <w:basedOn w:val="Normal"/>
    <w:pPr>
      <w:spacing w:after="140" w:line="288" w:lineRule="auto"/>
    </w:pPr>
    <w:rPr>
      <w:rFonts w:ascii="Cambria" w:eastAsia="MS Mincho" w:hAnsi="Cambria"/>
      <w:color w:val="00000A"/>
    </w:rPr>
  </w:style>
  <w:style w:type="paragraph" w:styleId="List">
    <w:name w:val="List"/>
    <w:basedOn w:val="BodyText"/>
    <w:rPr>
      <w:rFonts w:cs="Droid Sans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ascii="Cambria" w:eastAsia="MS Mincho" w:hAnsi="Cambria" w:cs="Droid Sans Devanagari"/>
      <w:i/>
      <w:iCs/>
      <w:color w:val="00000A"/>
    </w:rPr>
  </w:style>
  <w:style w:type="paragraph" w:customStyle="1" w:styleId="Index">
    <w:name w:val="Index"/>
    <w:basedOn w:val="Normal"/>
    <w:qFormat/>
    <w:pPr>
      <w:suppressLineNumbers/>
      <w:spacing w:after="200"/>
    </w:pPr>
    <w:rPr>
      <w:rFonts w:ascii="Cambria" w:eastAsia="MS Mincho" w:hAnsi="Cambria" w:cs="Droid Sans Devanagari"/>
      <w:color w:val="00000A"/>
    </w:rPr>
  </w:style>
  <w:style w:type="paragraph" w:styleId="Title">
    <w:name w:val="Title"/>
    <w:basedOn w:val="Normal"/>
    <w:next w:val="Normal"/>
    <w:link w:val="TitleChar"/>
    <w:uiPriority w:val="10"/>
    <w:qFormat/>
    <w:rsid w:val="00BE5C6F"/>
    <w:pPr>
      <w:pBdr>
        <w:bottom w:val="single" w:sz="8" w:space="4" w:color="4F81BD"/>
      </w:pBdr>
      <w:spacing w:after="300"/>
      <w:contextualSpacing/>
    </w:pPr>
    <w:rPr>
      <w:rFonts w:ascii="Calibri" w:eastAsia="MS Gothic" w:hAnsi="Calibri"/>
      <w:color w:val="17365D"/>
      <w:spacing w:val="5"/>
      <w:sz w:val="52"/>
      <w:szCs w:val="52"/>
      <w:lang w:val="x-none" w:eastAsia="x-none"/>
    </w:rPr>
  </w:style>
  <w:style w:type="paragraph" w:styleId="DocumentMap">
    <w:name w:val="Document Map"/>
    <w:basedOn w:val="Normal"/>
    <w:link w:val="DocumentMapChar"/>
    <w:uiPriority w:val="99"/>
    <w:semiHidden/>
    <w:unhideWhenUsed/>
    <w:qFormat/>
    <w:rsid w:val="00BE5C6F"/>
    <w:rPr>
      <w:rFonts w:ascii="Lucida Grande" w:hAnsi="Lucida Grande"/>
      <w:sz w:val="20"/>
      <w:szCs w:val="20"/>
      <w:lang w:val="x-none" w:eastAsia="x-none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D0736A"/>
    <w:pPr>
      <w:spacing w:after="200"/>
    </w:pPr>
    <w:rPr>
      <w:rFonts w:ascii="Cambria" w:eastAsia="MS Mincho" w:hAnsi="Cambria"/>
      <w:color w:val="00000A"/>
    </w:rPr>
  </w:style>
  <w:style w:type="paragraph" w:styleId="CommentSubject">
    <w:name w:val="annotation subject"/>
    <w:basedOn w:val="CommentText"/>
    <w:link w:val="CommentSubjectChar"/>
    <w:uiPriority w:val="99"/>
    <w:semiHidden/>
    <w:unhideWhenUsed/>
    <w:qFormat/>
    <w:rsid w:val="00D0736A"/>
    <w:rPr>
      <w:b/>
      <w:bCs/>
      <w:sz w:val="20"/>
      <w:szCs w:val="20"/>
      <w:lang w:val="x-none" w:eastAsia="x-none"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D0736A"/>
    <w:rPr>
      <w:rFonts w:ascii="Lucida Grande" w:eastAsia="MS Mincho" w:hAnsi="Lucida Grande"/>
      <w:color w:val="00000A"/>
      <w:sz w:val="18"/>
      <w:szCs w:val="18"/>
      <w:lang w:val="x-none" w:eastAsia="x-none"/>
    </w:rPr>
  </w:style>
  <w:style w:type="paragraph" w:styleId="Footer">
    <w:name w:val="footer"/>
    <w:basedOn w:val="Normal"/>
    <w:link w:val="FooterChar"/>
    <w:uiPriority w:val="99"/>
    <w:unhideWhenUsed/>
    <w:rsid w:val="00716694"/>
    <w:pPr>
      <w:suppressLineNumbers/>
      <w:tabs>
        <w:tab w:val="center" w:pos="4320"/>
        <w:tab w:val="right" w:pos="8640"/>
      </w:tabs>
    </w:pPr>
    <w:rPr>
      <w:rFonts w:ascii="Cambria" w:eastAsia="MS Mincho" w:hAnsi="Cambria"/>
      <w:color w:val="00000A"/>
    </w:rPr>
  </w:style>
  <w:style w:type="paragraph" w:customStyle="1" w:styleId="ds-paragraph">
    <w:name w:val="ds-paragraph"/>
    <w:basedOn w:val="Normal"/>
    <w:qFormat/>
    <w:rsid w:val="00C712F0"/>
    <w:pPr>
      <w:spacing w:beforeAutospacing="1" w:after="200" w:afterAutospacing="1"/>
    </w:pPr>
    <w:rPr>
      <w:color w:val="00000A"/>
      <w:lang w:val="de-DE" w:eastAsia="de-DE"/>
    </w:rPr>
  </w:style>
  <w:style w:type="paragraph" w:customStyle="1" w:styleId="LightList-Accent31">
    <w:name w:val="Light List - Accent 31"/>
    <w:uiPriority w:val="71"/>
    <w:qFormat/>
    <w:rsid w:val="00254E3E"/>
    <w:rPr>
      <w:color w:val="00000A"/>
      <w:sz w:val="24"/>
      <w:lang w:val="en-AU" w:eastAsia="ja-JP"/>
    </w:rPr>
  </w:style>
  <w:style w:type="paragraph" w:customStyle="1" w:styleId="MediumList2-Accent21">
    <w:name w:val="Medium List 2 - Accent 21"/>
    <w:uiPriority w:val="71"/>
    <w:qFormat/>
    <w:rsid w:val="00DB5031"/>
    <w:rPr>
      <w:color w:val="00000A"/>
      <w:sz w:val="24"/>
      <w:lang w:val="en-AU" w:eastAsia="ja-JP"/>
    </w:rPr>
  </w:style>
  <w:style w:type="paragraph" w:styleId="Header">
    <w:name w:val="header"/>
    <w:basedOn w:val="Normal"/>
    <w:link w:val="HeaderChar"/>
    <w:uiPriority w:val="99"/>
    <w:unhideWhenUsed/>
    <w:rsid w:val="00A55C67"/>
    <w:pPr>
      <w:suppressLineNumbers/>
      <w:tabs>
        <w:tab w:val="center" w:pos="4320"/>
        <w:tab w:val="right" w:pos="8640"/>
      </w:tabs>
      <w:spacing w:after="200"/>
    </w:pPr>
    <w:rPr>
      <w:rFonts w:ascii="Cambria" w:eastAsia="MS Mincho" w:hAnsi="Cambria"/>
      <w:color w:val="00000A"/>
    </w:rPr>
  </w:style>
  <w:style w:type="paragraph" w:styleId="ListParagraph">
    <w:name w:val="List Paragraph"/>
    <w:basedOn w:val="Normal"/>
    <w:uiPriority w:val="34"/>
    <w:qFormat/>
    <w:rsid w:val="00B8667E"/>
    <w:pPr>
      <w:ind w:left="720"/>
      <w:contextualSpacing/>
    </w:pPr>
    <w:rPr>
      <w:rFonts w:asciiTheme="minorHAnsi" w:eastAsiaTheme="minorEastAsia" w:hAnsiTheme="minorHAnsi" w:cstheme="minorBidi"/>
      <w:color w:val="00000A"/>
      <w:lang w:val="en-US" w:eastAsia="en-US"/>
    </w:rPr>
  </w:style>
  <w:style w:type="paragraph" w:styleId="Revision">
    <w:name w:val="Revision"/>
    <w:uiPriority w:val="71"/>
    <w:qFormat/>
    <w:rsid w:val="00825B98"/>
    <w:rPr>
      <w:color w:val="00000A"/>
      <w:sz w:val="24"/>
      <w:lang w:val="en-AU" w:eastAsia="ja-JP"/>
    </w:rPr>
  </w:style>
  <w:style w:type="paragraph" w:customStyle="1" w:styleId="EndNoteBibliographyTitle">
    <w:name w:val="EndNote Bibliography Title"/>
    <w:basedOn w:val="Normal"/>
    <w:qFormat/>
    <w:rsid w:val="006C318D"/>
    <w:pPr>
      <w:jc w:val="center"/>
    </w:pPr>
    <w:rPr>
      <w:rFonts w:ascii="Cambria" w:eastAsia="MS Mincho" w:hAnsi="Cambria"/>
      <w:color w:val="00000A"/>
    </w:rPr>
  </w:style>
  <w:style w:type="paragraph" w:customStyle="1" w:styleId="EndNoteBibliography">
    <w:name w:val="EndNote Bibliography"/>
    <w:basedOn w:val="Normal"/>
    <w:link w:val="EndNoteBibliographyZnak"/>
    <w:qFormat/>
    <w:rsid w:val="006C318D"/>
    <w:pPr>
      <w:spacing w:after="200"/>
    </w:pPr>
    <w:rPr>
      <w:rFonts w:ascii="Cambria" w:eastAsia="MS Mincho" w:hAnsi="Cambria"/>
      <w:color w:val="00000A"/>
    </w:rPr>
  </w:style>
  <w:style w:type="paragraph" w:customStyle="1" w:styleId="FrameContents">
    <w:name w:val="Frame Contents"/>
    <w:basedOn w:val="Normal"/>
    <w:qFormat/>
    <w:pPr>
      <w:spacing w:after="200"/>
    </w:pPr>
    <w:rPr>
      <w:rFonts w:ascii="Cambria" w:eastAsia="MS Mincho" w:hAnsi="Cambria"/>
      <w:color w:val="00000A"/>
    </w:rPr>
  </w:style>
  <w:style w:type="paragraph" w:customStyle="1" w:styleId="Contenudecadre">
    <w:name w:val="Contenu de cadre"/>
    <w:basedOn w:val="Normal"/>
    <w:qFormat/>
    <w:pPr>
      <w:spacing w:after="200"/>
    </w:pPr>
    <w:rPr>
      <w:rFonts w:ascii="Cambria" w:eastAsia="MS Mincho" w:hAnsi="Cambria"/>
      <w:color w:val="00000A"/>
    </w:rPr>
  </w:style>
  <w:style w:type="table" w:styleId="TableGrid">
    <w:name w:val="Table Grid"/>
    <w:basedOn w:val="TableNormal"/>
    <w:uiPriority w:val="59"/>
    <w:rsid w:val="00C712F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5256C3"/>
    <w:rPr>
      <w:color w:val="0000FF"/>
      <w:u w:val="single"/>
    </w:rPr>
  </w:style>
  <w:style w:type="paragraph" w:customStyle="1" w:styleId="Style1">
    <w:name w:val="Style1"/>
    <w:basedOn w:val="Normal"/>
    <w:qFormat/>
    <w:rsid w:val="00F357E5"/>
    <w:pPr>
      <w:spacing w:after="200" w:line="480" w:lineRule="auto"/>
    </w:pPr>
    <w:rPr>
      <w:rFonts w:eastAsia="MS Mincho"/>
      <w:b/>
      <w:color w:val="00000A"/>
      <w:sz w:val="28"/>
      <w:lang w:val="en-US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760F2B"/>
    <w:rPr>
      <w:color w:val="605E5C"/>
      <w:shd w:val="clear" w:color="auto" w:fill="E1DFDD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CE53F7"/>
    <w:rPr>
      <w:color w:val="605E5C"/>
      <w:shd w:val="clear" w:color="auto" w:fill="E1DFDD"/>
    </w:rPr>
  </w:style>
  <w:style w:type="character" w:customStyle="1" w:styleId="EndNoteBibliographyZnak">
    <w:name w:val="EndNote Bibliography Znak"/>
    <w:basedOn w:val="DefaultParagraphFont"/>
    <w:link w:val="EndNoteBibliography"/>
    <w:rsid w:val="009328AC"/>
    <w:rPr>
      <w:color w:val="00000A"/>
      <w:sz w:val="24"/>
      <w:lang w:val="en-AU" w:eastAsia="ja-JP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071DF9"/>
    <w:rPr>
      <w:color w:val="605E5C"/>
      <w:shd w:val="clear" w:color="auto" w:fill="E1DFDD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6A42BB"/>
    <w:rPr>
      <w:color w:val="605E5C"/>
      <w:shd w:val="clear" w:color="auto" w:fill="E1DFDD"/>
    </w:rPr>
  </w:style>
  <w:style w:type="character" w:customStyle="1" w:styleId="apple-converted-space">
    <w:name w:val="apple-converted-space"/>
    <w:basedOn w:val="DefaultParagraphFont"/>
    <w:rsid w:val="00C12067"/>
  </w:style>
  <w:style w:type="paragraph" w:customStyle="1" w:styleId="FirstParagraph">
    <w:name w:val="First Paragraph"/>
    <w:basedOn w:val="BodyText"/>
    <w:next w:val="BodyText"/>
    <w:qFormat/>
    <w:rsid w:val="004A5100"/>
    <w:pPr>
      <w:spacing w:before="180" w:after="180" w:line="240" w:lineRule="auto"/>
    </w:pPr>
    <w:rPr>
      <w:rFonts w:asciiTheme="minorHAnsi" w:eastAsiaTheme="minorHAnsi" w:hAnsiTheme="minorHAnsi" w:cstheme="minorBidi"/>
      <w:color w:val="auto"/>
      <w:lang w:val="en-US" w:eastAsia="en-US"/>
    </w:rPr>
  </w:style>
  <w:style w:type="character" w:customStyle="1" w:styleId="il">
    <w:name w:val="il"/>
    <w:basedOn w:val="DefaultParagraphFont"/>
    <w:rsid w:val="00A924CF"/>
  </w:style>
  <w:style w:type="character" w:customStyle="1" w:styleId="Heading3Char">
    <w:name w:val="Heading 3 Char"/>
    <w:basedOn w:val="DefaultParagraphFont"/>
    <w:link w:val="Heading3"/>
    <w:uiPriority w:val="9"/>
    <w:rsid w:val="006134DE"/>
    <w:rPr>
      <w:rFonts w:ascii="Times New Roman" w:eastAsiaTheme="majorEastAsia" w:hAnsi="Times New Roman" w:cstheme="majorBidi"/>
      <w:b/>
      <w:color w:val="000000" w:themeColor="text1"/>
      <w:sz w:val="24"/>
      <w:lang w:val="en-AU" w:eastAsia="ja-JP"/>
    </w:rPr>
  </w:style>
  <w:style w:type="character" w:styleId="PlaceholderText">
    <w:name w:val="Placeholder Text"/>
    <w:basedOn w:val="DefaultParagraphFont"/>
    <w:uiPriority w:val="99"/>
    <w:semiHidden/>
    <w:rsid w:val="00A64998"/>
    <w:rPr>
      <w:color w:val="808080"/>
    </w:rPr>
  </w:style>
  <w:style w:type="character" w:styleId="Emphasis">
    <w:name w:val="Emphasis"/>
    <w:basedOn w:val="DefaultParagraphFont"/>
    <w:uiPriority w:val="20"/>
    <w:qFormat/>
    <w:rsid w:val="00A56FD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0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1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59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6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1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61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27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07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802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61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99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65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533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864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696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403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359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17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639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418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64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04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566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46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77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74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6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7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98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0183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8056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077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269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044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0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40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88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73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8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3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4.png"/><Relationship Id="rId18" Type="http://schemas.openxmlformats.org/officeDocument/2006/relationships/footer" Target="footer2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image" Target="media/image7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emf"/><Relationship Id="rId5" Type="http://schemas.openxmlformats.org/officeDocument/2006/relationships/settings" Target="settings.xml"/><Relationship Id="rId15" Type="http://schemas.openxmlformats.org/officeDocument/2006/relationships/image" Target="media/image6.png"/><Relationship Id="rId10" Type="http://schemas.openxmlformats.org/officeDocument/2006/relationships/image" Target="media/image1.emf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hyperlink" Target="mailto:s.nakagawa@unsw.edu.au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5767C6F-30B1-5145-ACCE-DDB71609BB4B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D9A0542-75F7-CA4B-8EDF-A6075C14DA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8</Pages>
  <Words>32733</Words>
  <Characters>144684</Characters>
  <Application>Microsoft Office Word</Application>
  <DocSecurity>0</DocSecurity>
  <Lines>9645</Lines>
  <Paragraphs>55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ytuł</vt:lpstr>
      </vt:variant>
      <vt:variant>
        <vt:i4>1</vt:i4>
      </vt:variant>
    </vt:vector>
  </HeadingPairs>
  <TitlesOfParts>
    <vt:vector size="2" baseType="lpstr">
      <vt:lpstr/>
      <vt:lpstr/>
    </vt:vector>
  </TitlesOfParts>
  <Company>UNSW Australia</Company>
  <LinksUpToDate>false</LinksUpToDate>
  <CharactersWithSpaces>171873</CharactersWithSpaces>
  <SharedDoc>false</SharedDoc>
  <HLinks>
    <vt:vector size="6" baseType="variant">
      <vt:variant>
        <vt:i4>2883590</vt:i4>
      </vt:variant>
      <vt:variant>
        <vt:i4>0</vt:i4>
      </vt:variant>
      <vt:variant>
        <vt:i4>0</vt:i4>
      </vt:variant>
      <vt:variant>
        <vt:i4>5</vt:i4>
      </vt:variant>
      <vt:variant>
        <vt:lpwstr>mailto:s.nakagawa@unsw.edu.au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nichi Nakagawa</dc:creator>
  <cp:keywords/>
  <dc:description/>
  <cp:lastModifiedBy>Shinichi Nakagawa</cp:lastModifiedBy>
  <cp:revision>3</cp:revision>
  <cp:lastPrinted>2021-01-28T20:56:00Z</cp:lastPrinted>
  <dcterms:created xsi:type="dcterms:W3CDTF">2021-02-17T20:31:00Z</dcterms:created>
  <dcterms:modified xsi:type="dcterms:W3CDTF">2021-02-17T20:33:00Z</dcterms:modified>
  <dc:language>en-GB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Company">
    <vt:lpwstr>UNSW Australia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MTMacEqns">
    <vt:bool>true</vt:bool>
  </property>
  <property fmtid="{D5CDD505-2E9C-101B-9397-08002B2CF9AE}" pid="8" name="PAPERS2_INFO_01">
    <vt:lpwstr>&lt;info&gt;&lt;style id="http://www.zotero.org/styles/apa"/&gt;&lt;format class="1"/&gt;&lt;/info&gt;PAPERS2_INFO_END</vt:lpwstr>
  </property>
  <property fmtid="{D5CDD505-2E9C-101B-9397-08002B2CF9AE}" pid="9" name="ScaleCrop">
    <vt:bool>false</vt:bool>
  </property>
  <property fmtid="{D5CDD505-2E9C-101B-9397-08002B2CF9AE}" pid="10" name="ShareDoc">
    <vt:bool>false</vt:bool>
  </property>
</Properties>
</file>